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37962" w14:textId="3F0161EE" w:rsidR="00EB0295" w:rsidRPr="00990AA7" w:rsidRDefault="00000000" w:rsidP="00B20478">
      <w:pPr>
        <w:spacing w:line="360" w:lineRule="auto"/>
        <w:jc w:val="center"/>
        <w:rPr>
          <w:b/>
        </w:rPr>
      </w:pPr>
      <w:r w:rsidRPr="00990AA7">
        <w:rPr>
          <w:b/>
        </w:rPr>
        <w:t>Automatic Discovery of Optimal Discrete Character Models</w:t>
      </w:r>
    </w:p>
    <w:p w14:paraId="44D49418" w14:textId="77777777" w:rsidR="00EB0295" w:rsidRPr="00990AA7" w:rsidRDefault="00EB0295" w:rsidP="00B20478">
      <w:pPr>
        <w:spacing w:line="360" w:lineRule="auto"/>
        <w:rPr>
          <w:b/>
        </w:rPr>
      </w:pPr>
    </w:p>
    <w:p w14:paraId="2A424159" w14:textId="5B86FAAB" w:rsidR="00EB0295" w:rsidRPr="00990AA7" w:rsidRDefault="00000000" w:rsidP="00B20478">
      <w:pPr>
        <w:spacing w:line="360" w:lineRule="auto"/>
      </w:pPr>
      <w:r w:rsidRPr="00990AA7">
        <w:rPr>
          <w:b/>
        </w:rPr>
        <w:t>James D. Boyko</w:t>
      </w:r>
      <w:r w:rsidRPr="00990AA7">
        <w:rPr>
          <w:b/>
          <w:vertAlign w:val="superscript"/>
        </w:rPr>
        <w:t>1,2</w:t>
      </w:r>
      <w:r w:rsidRPr="00990AA7">
        <w:rPr>
          <w:b/>
        </w:rPr>
        <w:t xml:space="preserve"> </w:t>
      </w:r>
    </w:p>
    <w:p w14:paraId="6D658667" w14:textId="77777777" w:rsidR="00EB0295" w:rsidRPr="00990AA7" w:rsidRDefault="00000000" w:rsidP="00B20478">
      <w:pPr>
        <w:spacing w:line="360" w:lineRule="auto"/>
        <w:ind w:left="360"/>
      </w:pPr>
      <w:r w:rsidRPr="00990AA7">
        <w:rPr>
          <w:vertAlign w:val="superscript"/>
        </w:rPr>
        <w:t xml:space="preserve">1 </w:t>
      </w:r>
      <w:r w:rsidRPr="00990AA7">
        <w:t>Department of Ecology and Evolutionary Biology, University of Michigan, Ann Arbor,</w:t>
      </w:r>
    </w:p>
    <w:p w14:paraId="6AE22197" w14:textId="77777777" w:rsidR="00EB0295" w:rsidRPr="00990AA7" w:rsidRDefault="00000000" w:rsidP="00B20478">
      <w:pPr>
        <w:spacing w:line="360" w:lineRule="auto"/>
        <w:ind w:left="360"/>
      </w:pPr>
      <w:r w:rsidRPr="00990AA7">
        <w:t>Michigan 48109, USA</w:t>
      </w:r>
    </w:p>
    <w:p w14:paraId="3A711DFF" w14:textId="2735CA55" w:rsidR="00EB0295" w:rsidRPr="00990AA7" w:rsidRDefault="00000000" w:rsidP="00B20478">
      <w:pPr>
        <w:spacing w:line="360" w:lineRule="auto"/>
        <w:ind w:left="360"/>
      </w:pPr>
      <w:r w:rsidRPr="00990AA7">
        <w:rPr>
          <w:vertAlign w:val="superscript"/>
        </w:rPr>
        <w:t xml:space="preserve">2  </w:t>
      </w:r>
      <w:r w:rsidRPr="00990AA7">
        <w:t>Michigan Institute of Data Science, University of Michigan, Ann Arbor, Michigan 48109, USA</w:t>
      </w:r>
    </w:p>
    <w:p w14:paraId="791CCCC8" w14:textId="77777777" w:rsidR="00A84658" w:rsidRDefault="00A84658" w:rsidP="00B20478">
      <w:pPr>
        <w:spacing w:line="360" w:lineRule="auto"/>
      </w:pPr>
    </w:p>
    <w:p w14:paraId="17B598A6" w14:textId="02E26644" w:rsidR="007648DD" w:rsidRPr="00990AA7" w:rsidRDefault="00997B76" w:rsidP="00B20478">
      <w:pPr>
        <w:spacing w:line="360" w:lineRule="auto"/>
      </w:pPr>
      <w:r w:rsidRPr="00997B76">
        <w:rPr>
          <w:b/>
          <w:bCs/>
        </w:rPr>
        <w:t>Contact</w:t>
      </w:r>
      <w:r>
        <w:rPr>
          <w:b/>
          <w:bCs/>
        </w:rPr>
        <w:t>.</w:t>
      </w:r>
      <w:r>
        <w:t xml:space="preserve"> </w:t>
      </w:r>
      <w:r w:rsidR="003E43BA" w:rsidRPr="00EE74DE">
        <w:rPr>
          <w:i/>
          <w:iCs/>
        </w:rPr>
        <w:t>jboyko@umich.edu</w:t>
      </w:r>
    </w:p>
    <w:p w14:paraId="077663DE" w14:textId="77777777" w:rsidR="00283D23" w:rsidRPr="00990AA7" w:rsidRDefault="00283D23" w:rsidP="00B20478">
      <w:pPr>
        <w:pStyle w:val="BodyText"/>
        <w:spacing w:after="0" w:line="360" w:lineRule="auto"/>
        <w:rPr>
          <w:rFonts w:eastAsia="Times New Roman" w:cs="Times New Roman"/>
        </w:rPr>
      </w:pPr>
    </w:p>
    <w:p w14:paraId="22502756" w14:textId="7BB844A3" w:rsidR="00EB0295" w:rsidRPr="00990AA7" w:rsidRDefault="00000000" w:rsidP="00B20478">
      <w:pPr>
        <w:pStyle w:val="BodyText"/>
        <w:spacing w:after="0" w:line="360" w:lineRule="auto"/>
        <w:rPr>
          <w:b/>
          <w:bCs/>
        </w:rPr>
      </w:pPr>
      <w:r w:rsidRPr="00990AA7">
        <w:rPr>
          <w:rFonts w:ascii="Times New Roman" w:eastAsia="Times New Roman" w:hAnsi="Times New Roman" w:cs="Times New Roman"/>
          <w:b/>
          <w:bCs/>
        </w:rPr>
        <w:t xml:space="preserve">Running Head. </w:t>
      </w:r>
      <w:r w:rsidR="007E18EE">
        <w:rPr>
          <w:rFonts w:ascii="Times New Roman" w:eastAsia="Times New Roman" w:hAnsi="Times New Roman" w:cs="Times New Roman"/>
        </w:rPr>
        <w:t xml:space="preserve">AUTOMATIC </w:t>
      </w:r>
      <w:r w:rsidR="006C59AF" w:rsidRPr="00990AA7">
        <w:rPr>
          <w:rFonts w:ascii="Times New Roman" w:eastAsia="Times New Roman" w:hAnsi="Times New Roman" w:cs="Times New Roman"/>
        </w:rPr>
        <w:t xml:space="preserve">DISCRETE CHARACTER </w:t>
      </w:r>
      <w:r w:rsidR="007E18EE">
        <w:rPr>
          <w:rFonts w:ascii="Times New Roman" w:eastAsia="Times New Roman" w:hAnsi="Times New Roman" w:cs="Times New Roman"/>
        </w:rPr>
        <w:t xml:space="preserve">MODEL </w:t>
      </w:r>
      <w:r w:rsidR="006C59AF">
        <w:rPr>
          <w:rFonts w:ascii="Times New Roman" w:eastAsia="Times New Roman" w:hAnsi="Times New Roman" w:cs="Times New Roman"/>
        </w:rPr>
        <w:t>DISCOVERY</w:t>
      </w:r>
      <w:r w:rsidR="007E18EE">
        <w:rPr>
          <w:rFonts w:ascii="Times New Roman" w:eastAsia="Times New Roman" w:hAnsi="Times New Roman" w:cs="Times New Roman"/>
        </w:rPr>
        <w:t xml:space="preserve"> </w:t>
      </w:r>
    </w:p>
    <w:p w14:paraId="7801E335"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b/>
          <w:bCs/>
        </w:rPr>
        <w:t xml:space="preserve">Key Words. </w:t>
      </w:r>
      <w:r w:rsidRPr="00990AA7">
        <w:rPr>
          <w:rFonts w:ascii="Times New Roman" w:eastAsia="Times New Roman" w:hAnsi="Times New Roman" w:cs="Times New Roman"/>
        </w:rPr>
        <w:t>Machine learning; Discrete character evolution; Regularization; Ancestral state reconstruction; Phylogenetic comparative methods; hidden Markov model; Bias-variance trade-off</w:t>
      </w:r>
    </w:p>
    <w:p w14:paraId="221DCDEC" w14:textId="77777777" w:rsidR="00EE74DE" w:rsidRDefault="00EE74DE" w:rsidP="00B20478">
      <w:pPr>
        <w:spacing w:line="360" w:lineRule="auto"/>
        <w:rPr>
          <w:b/>
        </w:rPr>
      </w:pPr>
    </w:p>
    <w:p w14:paraId="4567743A" w14:textId="1584C8F3" w:rsidR="00A66D51" w:rsidRPr="00990AA7" w:rsidRDefault="00A66D51" w:rsidP="00B20478">
      <w:pPr>
        <w:spacing w:line="360" w:lineRule="auto"/>
        <w:rPr>
          <w:b/>
        </w:rPr>
      </w:pPr>
      <w:r w:rsidRPr="00990AA7">
        <w:rPr>
          <w:b/>
        </w:rPr>
        <w:t>Abstract</w:t>
      </w:r>
    </w:p>
    <w:p w14:paraId="3E8D6111" w14:textId="1794433E" w:rsidR="00283D23" w:rsidRPr="00EE74DE" w:rsidRDefault="00A66D51"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 xml:space="preserve">Modeling discrete character evolution in a Markovian framework has become </w:t>
      </w:r>
      <w:del w:id="0" w:author="Boyko, James" w:date="2025-06-26T09:49:00Z" w16du:dateUtc="2025-06-26T13:49:00Z">
        <w:r w:rsidRPr="00990AA7" w:rsidDel="000D6308">
          <w:rPr>
            <w:rFonts w:ascii="Times New Roman" w:eastAsia="Times New Roman" w:hAnsi="Times New Roman" w:cs="Times New Roman"/>
          </w:rPr>
          <w:delText>the standard</w:delText>
        </w:r>
      </w:del>
      <w:ins w:id="1" w:author="Boyko, James" w:date="2025-06-26T09:49:00Z" w16du:dateUtc="2025-06-26T13:49:00Z">
        <w:r w:rsidR="000D6308">
          <w:rPr>
            <w:rFonts w:ascii="Times New Roman" w:eastAsia="Times New Roman" w:hAnsi="Times New Roman" w:cs="Times New Roman"/>
          </w:rPr>
          <w:t>common practice</w:t>
        </w:r>
      </w:ins>
      <w:r w:rsidRPr="00990AA7">
        <w:rPr>
          <w:rFonts w:ascii="Times New Roman" w:eastAsia="Times New Roman" w:hAnsi="Times New Roman" w:cs="Times New Roman"/>
        </w:rPr>
        <w:t xml:space="preserve"> in phylogenetic comparative methods. The increasing size and complexity of these models reflects a trend of analyses to include more taxa and more discrete characters. However, as complexity of the models increase, so do the number of potential model structures and number of estimable parameters, making it nearly impossible to consider all modeling options for a given dataset. To overcome this issue, I apply a combination of regularization and </w:t>
      </w:r>
      <w:del w:id="2" w:author="Boyko, James" w:date="2025-06-26T09:49:00Z" w16du:dateUtc="2025-06-26T13:49:00Z">
        <w:r w:rsidRPr="00990AA7" w:rsidDel="005418F2">
          <w:rPr>
            <w:rFonts w:ascii="Times New Roman" w:eastAsia="Times New Roman" w:hAnsi="Times New Roman" w:cs="Times New Roman"/>
          </w:rPr>
          <w:delText>parameter sharing optimization</w:delText>
        </w:r>
      </w:del>
      <w:ins w:id="3" w:author="Boyko, James" w:date="2025-06-26T09:49:00Z" w16du:dateUtc="2025-06-26T13:49:00Z">
        <w:r w:rsidR="005418F2">
          <w:rPr>
            <w:rFonts w:ascii="Times New Roman" w:eastAsia="Times New Roman" w:hAnsi="Times New Roman" w:cs="Times New Roman"/>
          </w:rPr>
          <w:t>simulated annealing</w:t>
        </w:r>
      </w:ins>
      <w:r w:rsidRPr="00990AA7">
        <w:rPr>
          <w:rFonts w:ascii="Times New Roman" w:eastAsia="Times New Roman" w:hAnsi="Times New Roman" w:cs="Times New Roman"/>
        </w:rPr>
        <w:t xml:space="preserve"> to models of discrete character evolution. This allows for the automatic searching and optimization across different model structures without user specification. I test this framework under several simulation scenarios including hidden rates and multiple discrete characters. </w:t>
      </w:r>
      <w:r w:rsidRPr="00990AA7">
        <w:rPr>
          <w:rFonts w:eastAsia="Times New Roman" w:cs="Times New Roman"/>
        </w:rPr>
        <w:t xml:space="preserve">The results indicate that regularized models significantly outperform traditional approaches, yielding a far lower variance and a nearly tenfold reduction in the overall error of parameter estimates in the most extreme scenarios. </w:t>
      </w:r>
      <w:r w:rsidRPr="00990AA7">
        <w:rPr>
          <w:rFonts w:ascii="Times New Roman" w:eastAsia="Times New Roman" w:hAnsi="Times New Roman" w:cs="Times New Roman"/>
        </w:rPr>
        <w:t>I illustrate the power of automatic model selection by revisiting the ancestral state estimation of concealed ovulation and mating systems in Old</w:t>
      </w:r>
      <w:del w:id="4" w:author="Boyko, James" w:date="2025-06-14T09:57:00Z" w16du:dateUtc="2025-06-14T12:57:00Z">
        <w:r w:rsidRPr="00990AA7" w:rsidDel="009475F5">
          <w:rPr>
            <w:rFonts w:ascii="Times New Roman" w:eastAsia="Times New Roman" w:hAnsi="Times New Roman" w:cs="Times New Roman"/>
          </w:rPr>
          <w:delText>-</w:delText>
        </w:r>
      </w:del>
      <w:ins w:id="5" w:author="Boyko, James" w:date="2025-06-14T09:57:00Z" w16du:dateUtc="2025-06-14T12:57:00Z">
        <w:r w:rsidR="009475F5">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World monkeys. Using the dredge algorithm, I discover a previously unexamined model structure which has both better statistical performance and a differing ancestral state reconstruction when compared to default model sets. In general, these results highlight the dangers of an over-reliance on default model sets. The combination of automatic model selection and regularization help overcome problems of over-parameterization, and these results demonstrate that when inferences are drawn from a larger model space, they are both more statistically robust and biologically realistic. </w:t>
      </w:r>
    </w:p>
    <w:p w14:paraId="7B7667B4" w14:textId="753209DB" w:rsidR="00EB0295" w:rsidRPr="00990AA7" w:rsidRDefault="00000000" w:rsidP="00B20478">
      <w:pPr>
        <w:spacing w:line="360" w:lineRule="auto"/>
      </w:pPr>
      <w:del w:id="6" w:author="Boyko, James" w:date="2025-06-11T17:50:00Z" w16du:dateUtc="2025-06-11T20:50:00Z">
        <w:r w:rsidRPr="00990AA7" w:rsidDel="00620DB4">
          <w:lastRenderedPageBreak/>
          <w:delText xml:space="preserve">Complex </w:delText>
        </w:r>
      </w:del>
      <w:ins w:id="7" w:author="Boyko, James" w:date="2025-06-11T17:50:00Z" w16du:dateUtc="2025-06-11T20:50:00Z">
        <w:r w:rsidR="00620DB4">
          <w:t>Multistate</w:t>
        </w:r>
        <w:r w:rsidR="00620DB4" w:rsidRPr="00990AA7">
          <w:t xml:space="preserve"> </w:t>
        </w:r>
      </w:ins>
      <w:r w:rsidRPr="00990AA7">
        <w:t xml:space="preserve">discrete character models are now widely applied in phylogenetic comparative methods (PCMs). These models, which were initially limited to relatively few characters and simple processes, have been expanded in an attempt to incorporate various biological processes and sources of variation. Complexity has been introduced to these models through correlated character evolution </w:t>
      </w:r>
      <w:r w:rsidR="006403E0">
        <w:fldChar w:fldCharType="begin"/>
      </w:r>
      <w:r w:rsidR="006403E0">
        <w:instrText xml:space="preserve"> ADDIN ZOTERO_ITEM CSL_CITATION {"citationID":"rYaA6TQP","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6403E0">
        <w:fldChar w:fldCharType="separate"/>
      </w:r>
      <w:r w:rsidR="006403E0">
        <w:rPr>
          <w:noProof/>
        </w:rPr>
        <w:t>(Pagel 1994)</w:t>
      </w:r>
      <w:r w:rsidR="006403E0">
        <w:fldChar w:fldCharType="end"/>
      </w:r>
      <w:r w:rsidRPr="00990AA7">
        <w:t>, hidden rate variation</w:t>
      </w:r>
      <w:r w:rsidR="006403E0">
        <w:t xml:space="preserve"> </w:t>
      </w:r>
      <w:r w:rsidR="006403E0">
        <w:fldChar w:fldCharType="begin"/>
      </w:r>
      <w:r w:rsidR="006403E0">
        <w:instrText xml:space="preserve"> ADDIN ZOTERO_ITEM CSL_CITATION {"citationID":"zuNYVqEb","properties":{"formattedCitation":"(Beaulieu et al. 2013; Boyko and Beaulieu 2021)","plainCitation":"(Beaulieu et al. 2013; Boyko and Beaulieu 2021)","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6403E0">
        <w:fldChar w:fldCharType="separate"/>
      </w:r>
      <w:r w:rsidR="006403E0">
        <w:rPr>
          <w:noProof/>
        </w:rPr>
        <w:t>(Beaulieu et al. 2013; Boyko and Beaulieu 2021)</w:t>
      </w:r>
      <w:r w:rsidR="006403E0">
        <w:fldChar w:fldCharType="end"/>
      </w:r>
      <w:r w:rsidRPr="00990AA7">
        <w:t xml:space="preserve">, state-dependent speciation and extinction (SSE) </w:t>
      </w:r>
      <w:r w:rsidR="008B54F9">
        <w:fldChar w:fldCharType="begin"/>
      </w:r>
      <w:r w:rsidR="008B54F9">
        <w:instrText xml:space="preserve"> ADDIN ZOTERO_ITEM CSL_CITATION {"citationID":"X28jPd89","properties":{"formattedCitation":"(Maddison et al. 2007; Beaulieu and O\\uc0\\u8217{}Meara 2016)","plainCitation":"(Maddison et al. 2007; Beaulieu and O’Meara 2016)","noteIndex":0},"citationItems":[{"id":141,"uris":["http://zotero.org/users/local/TCNekpWa/items/RG3ASNXD"],"itemData":{"id":141,"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76-836X, 1063-5157","issue":"5","language":"en","page":"701–710","title":"Estimating a Binary Character's Effect on Speciation and Extinction","volume":"56","author":[{"family":"Maddison","given":"Wayne P."},{"family":"Midford","given":"Peter E."},{"family":"Otto","given":"Sarah P."}],"editor":[{"family":"Oakley","given":"Todd"}],"issued":{"date-parts":[["2007",10]]}}},{"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schema":"https://github.com/citation-style-language/schema/raw/master/csl-citation.json"} </w:instrText>
      </w:r>
      <w:r w:rsidR="008B54F9">
        <w:fldChar w:fldCharType="separate"/>
      </w:r>
      <w:r w:rsidR="008B54F9" w:rsidRPr="008B54F9">
        <w:t>(Maddison et al. 2007; Beaulieu and O’Meara 2016)</w:t>
      </w:r>
      <w:r w:rsidR="008B54F9">
        <w:fldChar w:fldCharType="end"/>
      </w:r>
      <w:r w:rsidRPr="00990AA7">
        <w:t xml:space="preserve">, and the incorporation of continuous character information </w:t>
      </w:r>
      <w:r w:rsidR="007B32C1">
        <w:fldChar w:fldCharType="begin"/>
      </w:r>
      <w:r w:rsidR="007B32C1">
        <w:instrText xml:space="preserve"> ADDIN ZOTERO_ITEM CSL_CITATION {"citationID":"06PBavy7","properties":{"formattedCitation":"(May and Moore 2020; Boyko et al. 2023)","plainCitation":"(May and Moore 2020; Boyko et al. 2023)","noteIndex":0},"citationItems":[{"id":1014,"uris":["http://zotero.org/users/local/TCNekpWa/items/QTXVWYDK"],"itemData":{"id":1014,"type":"article-journal","abstract":"Understanding how and why rates of character evolution vary across the Tree of Life is central to many evolutionary questions; for example, does the trophic apparatus (a set of continuous characters) evolve at a higher rate in fish lineages that dwell in reef versus nonreef habitats (a discrete character)? Existing approaches for inferring the relationship between a discrete character and rates of continuous-character evolution rely on comparing a null model (in which rates of continuous-character evolution are constant across lineages) to an alternative model (in which rates of continuous-character evolution depend on the state of the discrete character under consideration). However, these approaches are susceptible to a “straw-man” effect: the influence of the discrete character is inflated because the null model is extremely unrealistic. Here, we describe MuSSCRat, a Bayesian approach for inferring the impact of a discrete trait on rates of continuous-character evolution in the presence of alternative sources of rate variation (“background-rate variation”). We demonstrate by simulation that our method is able to reliably infer the degree of state-dependent rate variation, and show that ignoring background-rate variation leads to biased inferences regarding the degree of state-dependent rate variation in grunts (the fish group Haemulidae). [Bayesian phylogenetic comparative methods; continuous-character evolution; data augmentation; discrete-character evolution.]","container-title":"Systematic Biology","DOI":"10.1093/sysbio/syz069","ISSN":"1063-5157","issue":"3","journalAbbreviation":"Systematic Biology","page":"530-544","source":"Silverchair","title":"A Bayesian Approach for Inferring the Impact of a Discrete Character on Rates of Continuous-Character Evolution in the Presence of Background-Rate Variation","volume":"69","author":[{"family":"May","given":"Michael R"},{"family":"Moore","given":"Brian R"}],"issued":{"date-parts":[["2020",5,1]]}}},{"id":213,"uris":["http://zotero.org/users/local/TCNekpWa/items/Y7GUM4XZ"],"itemData":{"id":213,"type":"article-journal","abstract":"The correlated evolution of multiple characters is a crucial aspect of evolutionary change. If change in a particular character influences the evolution of a separate trait, then modeling these features independently can mislead our understanding of the evolutionary process. Progress toward jointly modeling several characters has involved modeling multivariate evolution of the same class of character, but there are far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the climatic niche of lineages with fleshy fruits is more conserved while lineages with dry fruits have higher rates of climatic niche evolution and a more humid climatic optimum.","container-title":"Evolution","DOI":"10.1093/evolut/qpad002","ISSN":"0014-3820","issue":"3","page":"836–851","title":"A novel method for jointly modeling the evolution of discrete and continuous traits","volume":"77","author":[{"family":"Boyko","given":"James D"},{"family":"O’Meara","given":"Brian C"},{"family":"Beaulieu","given":"Jeremy M"}],"issued":{"date-parts":[["2023",3]]}}}],"schema":"https://github.com/citation-style-language/schema/raw/master/csl-citation.json"} </w:instrText>
      </w:r>
      <w:r w:rsidR="007B32C1">
        <w:fldChar w:fldCharType="separate"/>
      </w:r>
      <w:r w:rsidR="007B32C1">
        <w:rPr>
          <w:noProof/>
        </w:rPr>
        <w:t>(May and Moore 2020; Boyko et al. 2023)</w:t>
      </w:r>
      <w:r w:rsidR="007B32C1">
        <w:fldChar w:fldCharType="end"/>
      </w:r>
      <w:r w:rsidRPr="00990AA7">
        <w:t xml:space="preserve">. </w:t>
      </w:r>
    </w:p>
    <w:p w14:paraId="0875638C" w14:textId="203106EA" w:rsidR="00EB0295" w:rsidRPr="00990AA7" w:rsidRDefault="00000000" w:rsidP="00B20478">
      <w:pPr>
        <w:spacing w:line="360" w:lineRule="auto"/>
      </w:pPr>
      <w:r w:rsidRPr="00990AA7">
        <w:tab/>
        <w:t xml:space="preserve">This increasing complexity has also led to higher generality. For example, hidden Markov models </w:t>
      </w:r>
      <w:ins w:id="8" w:author="Boyko, James" w:date="2025-06-15T09:02:00Z" w16du:dateUtc="2025-06-15T12:02:00Z">
        <w:r w:rsidR="00EA2916">
          <w:t xml:space="preserve">(HMMs) </w:t>
        </w:r>
      </w:ins>
      <w:r w:rsidRPr="00990AA7">
        <w:t xml:space="preserve">which were initially introduced to model two binary characters </w:t>
      </w:r>
      <w:r w:rsidR="008B54F9">
        <w:fldChar w:fldCharType="begin"/>
      </w:r>
      <w:r w:rsidR="008B54F9">
        <w:instrText xml:space="preserve"> ADDIN ZOTERO_ITEM CSL_CITATION {"citationID":"FAp8DSZ2","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8B54F9">
        <w:fldChar w:fldCharType="separate"/>
      </w:r>
      <w:r w:rsidR="008B54F9">
        <w:rPr>
          <w:noProof/>
        </w:rPr>
        <w:t>(Beaulieu et al. 2013)</w:t>
      </w:r>
      <w:r w:rsidR="008B54F9">
        <w:fldChar w:fldCharType="end"/>
      </w:r>
      <w:r w:rsidRPr="00990AA7">
        <w:t xml:space="preserve">, have been expanded to allow for any number of characters, observed states, and hidden states </w:t>
      </w:r>
      <w:r w:rsidR="008B54F9">
        <w:fldChar w:fldCharType="begin"/>
      </w:r>
      <w:r w:rsidR="008B54F9">
        <w:instrText xml:space="preserve"> ADDIN ZOTERO_ITEM CSL_CITATION {"citationID":"PkP1bHw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8B54F9">
        <w:fldChar w:fldCharType="separate"/>
      </w:r>
      <w:r w:rsidR="008B54F9">
        <w:rPr>
          <w:noProof/>
        </w:rPr>
        <w:t>(Boyko and Beaulieu 2021)</w:t>
      </w:r>
      <w:r w:rsidR="008B54F9">
        <w:fldChar w:fldCharType="end"/>
      </w:r>
      <w:r w:rsidRPr="00990AA7">
        <w:t xml:space="preserve">. However, while this additional flexibility allows for customization of the phylogenetic comparative method to the system at hand, the large model space can make it challenging for biologists to find the most appropriate model for their particular dataset. The typical approach, multi-model inference framework </w:t>
      </w:r>
      <w:r w:rsidR="00200FF2">
        <w:fldChar w:fldCharType="begin"/>
      </w:r>
      <w:r w:rsidR="00200FF2">
        <w:instrText xml:space="preserve"> ADDIN ZOTERO_ITEM CSL_CITATION {"citationID":"s7hLEoje","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has a biologist decide on a set of potentially realistic models. The relative support for each model is then evaluated based on their fit to the data using information criteria such as Akaike Information Criterion (AIC). This approach is powerful because it allows for model averaging, where inferences are made based on a weighted average of the models</w:t>
      </w:r>
      <w:del w:id="9" w:author="Boyko, James" w:date="2025-06-14T09:59:00Z" w16du:dateUtc="2025-06-14T12:59:00Z">
        <w:r w:rsidRPr="00990AA7" w:rsidDel="00365001">
          <w:delText>’</w:delText>
        </w:r>
      </w:del>
      <w:r w:rsidRPr="00990AA7">
        <w:t xml:space="preserve"> included in the set </w:t>
      </w:r>
      <w:r w:rsidR="00200FF2">
        <w:fldChar w:fldCharType="begin"/>
      </w:r>
      <w:r w:rsidR="00200FF2">
        <w:instrText xml:space="preserve"> ADDIN ZOTERO_ITEM CSL_CITATION {"citationID":"Xivt0MWx","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owever, the effectiveness of multi-model inference relies heavily on the appropriateness of the model set. Several PCMs have been criticized for high false positive rates due to the exclusion of the “correct” null hypothesis </w:t>
      </w:r>
      <w:r w:rsidR="00200FF2">
        <w:fldChar w:fldCharType="begin"/>
      </w:r>
      <w:r w:rsidR="00200FF2">
        <w:instrText xml:space="preserve"> ADDIN ZOTERO_ITEM CSL_CITATION {"citationID":"EN5Gmw0j","properties":{"formattedCitation":"(Rabosky and Goldberg 2015)","plainCitation":"(Rabosky and Goldberg 2015)","noteIndex":0},"citationItems":[{"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200FF2">
        <w:fldChar w:fldCharType="separate"/>
      </w:r>
      <w:r w:rsidR="00200FF2">
        <w:rPr>
          <w:noProof/>
        </w:rPr>
        <w:t>(Rabosky and Goldberg 2015)</w:t>
      </w:r>
      <w:r w:rsidR="00200FF2">
        <w:fldChar w:fldCharType="end"/>
      </w:r>
      <w:r w:rsidRPr="00990AA7">
        <w:t xml:space="preserve">. Although these criticisms have been addressed by introducing new model structures to serve as better null hypotheses </w:t>
      </w:r>
      <w:r w:rsidR="00200FF2">
        <w:fldChar w:fldCharType="begin"/>
      </w:r>
      <w:r w:rsidR="000530BE">
        <w:instrText xml:space="preserve"> ADDIN ZOTERO_ITEM CSL_CITATION {"citationID":"8tJHjFtE","properties":{"formattedCitation":"(Beaulieu and O\\uc0\\u8217{}Meara 2016; Boyko and Beaulieu 2023)","plainCitation":"(Beaulieu and O’Meara 2016; Boyko and Beaulieu 2023)","noteIndex":0},"citationItems":[{"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200FF2">
        <w:fldChar w:fldCharType="separate"/>
      </w:r>
      <w:r w:rsidR="000530BE" w:rsidRPr="000530BE">
        <w:rPr>
          <w:rFonts w:eastAsia="Noto Serif CJK SC"/>
          <w:lang w:eastAsia="zh-CN"/>
        </w:rPr>
        <w:t>(Beaulieu and O’Meara 2016; Boyko and Beaulieu 2023)</w:t>
      </w:r>
      <w:r w:rsidR="00200FF2">
        <w:fldChar w:fldCharType="end"/>
      </w:r>
      <w:r w:rsidRPr="00990AA7">
        <w:t xml:space="preserve">, the problem, when recast as a failure to include a complete model set </w:t>
      </w:r>
      <w:r w:rsidR="00200FF2">
        <w:fldChar w:fldCharType="begin"/>
      </w:r>
      <w:r w:rsidR="000530BE">
        <w:instrText xml:space="preserve"> ADDIN ZOTERO_ITEM CSL_CITATION {"citationID":"X5KnuRie","properties":{"formattedCitation":"(Boyko and Beaulieu 2023)","plainCitation":"(Boyko and Beaulieu 2023)","noteIndex":0},"citationItems":[{"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200FF2">
        <w:fldChar w:fldCharType="separate"/>
      </w:r>
      <w:r w:rsidR="000530BE">
        <w:rPr>
          <w:noProof/>
        </w:rPr>
        <w:t>(Boyko and Beaulieu 2023)</w:t>
      </w:r>
      <w:r w:rsidR="00200FF2">
        <w:fldChar w:fldCharType="end"/>
      </w:r>
      <w:r w:rsidRPr="00990AA7">
        <w:t xml:space="preserve">, suggests that there is still a vast space of unexplored model structures. </w:t>
      </w:r>
    </w:p>
    <w:p w14:paraId="1A78AEC7" w14:textId="21B288C3"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ften the model set chosen for discrete character evolution are nested, with the difference being which parameters are </w:t>
      </w:r>
      <w:r w:rsidR="00374116" w:rsidRPr="00990AA7">
        <w:rPr>
          <w:rFonts w:ascii="Times New Roman" w:eastAsia="Times New Roman" w:hAnsi="Times New Roman" w:cs="Times New Roman"/>
        </w:rPr>
        <w:t>variable,</w:t>
      </w:r>
      <w:r w:rsidRPr="00990AA7">
        <w:rPr>
          <w:rFonts w:ascii="Times New Roman" w:eastAsia="Times New Roman" w:hAnsi="Times New Roman" w:cs="Times New Roman"/>
        </w:rPr>
        <w:t xml:space="preserve"> and which are fixed. For example, for a two-character binary state dataset, the difference between a correlated model (k=8) and the independent model (k=4) is whether changes in the focal character depend on the state of the background character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A6ANtGR4","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e independent model parameters representing this dependency process are fixed to be equal, while in the correlated model they are freely estimated </w:t>
      </w:r>
      <w:r w:rsidR="00177207">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yKNVJq8P","properties":{"formattedCitation":"(Pagel and Meade 2006; Boyko and Beaulieu 2023)","plainCitation":"(Pagel and Meade 2006; Boyko and Beaulieu 2023)","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177207">
        <w:rPr>
          <w:rFonts w:ascii="Times New Roman" w:eastAsia="Times New Roman" w:hAnsi="Times New Roman" w:cs="Times New Roman"/>
        </w:rPr>
        <w:fldChar w:fldCharType="separate"/>
      </w:r>
      <w:r w:rsidR="000530BE">
        <w:rPr>
          <w:rFonts w:ascii="Times New Roman" w:eastAsia="Times New Roman" w:hAnsi="Times New Roman" w:cs="Times New Roman"/>
          <w:noProof/>
        </w:rPr>
        <w:t>(Pagel and Meade 2006; Boyko and Beaulieu 2023)</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is way, one can think of discrete models adding complexity </w:t>
      </w:r>
      <w:del w:id="10" w:author="Boyko, James" w:date="2025-06-14T09:59:00Z" w16du:dateUtc="2025-06-14T12:59:00Z">
        <w:r w:rsidRPr="00990AA7" w:rsidDel="00365001">
          <w:rPr>
            <w:rFonts w:ascii="Times New Roman" w:eastAsia="Times New Roman" w:hAnsi="Times New Roman" w:cs="Times New Roman"/>
          </w:rPr>
          <w:delText xml:space="preserve">by </w:delText>
        </w:r>
      </w:del>
      <w:ins w:id="11" w:author="Boyko, James" w:date="2025-06-14T09:59:00Z" w16du:dateUtc="2025-06-14T12:59:00Z">
        <w:r w:rsidR="00365001">
          <w:rPr>
            <w:rFonts w:ascii="Times New Roman" w:eastAsia="Times New Roman" w:hAnsi="Times New Roman" w:cs="Times New Roman"/>
          </w:rPr>
          <w:t>as</w:t>
        </w:r>
        <w:r w:rsidR="00365001"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adding parameters to increase “biological realism” and represent new processes or relationships between variables. </w:t>
      </w:r>
    </w:p>
    <w:p w14:paraId="22D5D59F" w14:textId="0C20A68A" w:rsidR="00EB0295" w:rsidDel="00AA29A2" w:rsidRDefault="00000000" w:rsidP="00A04FB8">
      <w:pPr>
        <w:pStyle w:val="BodyText"/>
        <w:spacing w:after="0" w:line="360" w:lineRule="auto"/>
        <w:ind w:firstLine="709"/>
        <w:rPr>
          <w:del w:id="12" w:author="Boyko, James" w:date="2025-06-15T08:25:00Z" w16du:dateUtc="2025-06-15T11:25:00Z"/>
          <w:rFonts w:ascii="Times New Roman" w:eastAsia="Times New Roman" w:hAnsi="Times New Roman" w:cs="Times New Roman"/>
        </w:rPr>
      </w:pPr>
      <w:r w:rsidRPr="00990AA7">
        <w:rPr>
          <w:rFonts w:ascii="Times New Roman" w:eastAsia="Times New Roman" w:hAnsi="Times New Roman" w:cs="Times New Roman"/>
        </w:rPr>
        <w:lastRenderedPageBreak/>
        <w:t>This increasing model complexity then leads to another, more technical, challenge. As the number of estimable parameters grows it reaches a point where the number of parameters (k) approaches the number of taxa (N). However, the rate at which the number of parameters increase often surpasses the rate at which information can be gained through data</w:t>
      </w:r>
      <w:r w:rsidR="00177207">
        <w:rPr>
          <w:rFonts w:ascii="Times New Roman" w:eastAsia="Times New Roman" w:hAnsi="Times New Roman" w:cs="Times New Roman"/>
        </w:rPr>
        <w:t xml:space="preserve"> </w:t>
      </w:r>
      <w:r w:rsidR="00177207">
        <w:fldChar w:fldCharType="begin"/>
      </w:r>
      <w:r w:rsidR="00177207">
        <w:rPr>
          <w:rFonts w:ascii="Times New Roman" w:eastAsia="Times New Roman" w:hAnsi="Times New Roman" w:cs="Times New Roman"/>
        </w:rPr>
        <w:instrText xml:space="preserve"> ADDIN ZOTERO_ITEM CSL_CITATION {"citationID":"RsPfVspA","properties":{"formattedCitation":"(Felsenstein 2012)","plainCitation":"(Felsenstein 2012)","noteIndex":0},"citationItems":[{"id":1020,"uris":["http://zotero.org/users/local/TCNekpWa/items/RI3E4WKI"],"itemData":{"id":1020,"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schema":"https://github.com/citation-style-language/schema/raw/master/csl-citation.json"} </w:instrText>
      </w:r>
      <w:r w:rsidR="00177207">
        <w:fldChar w:fldCharType="separate"/>
      </w:r>
      <w:r w:rsidR="00177207">
        <w:rPr>
          <w:rFonts w:ascii="Times New Roman" w:eastAsia="Times New Roman" w:hAnsi="Times New Roman" w:cs="Times New Roman"/>
          <w:noProof/>
        </w:rPr>
        <w:t>(Felsenstein 2012)</w:t>
      </w:r>
      <w:r w:rsidR="00177207">
        <w:fldChar w:fldCharType="end"/>
      </w:r>
      <w:r w:rsidRPr="00990AA7">
        <w:rPr>
          <w:rFonts w:ascii="Times New Roman" w:eastAsia="Times New Roman" w:hAnsi="Times New Roman" w:cs="Times New Roman"/>
        </w:rPr>
        <w:t>. In the case of correlated discrete character models, this is because each additional character requires considering its relationship to all other traits. For instance, the most complex discrete model for a single binary character has 2 parameters, while the most complex model with two binary characters has 12 parameters</w:t>
      </w:r>
      <w:r w:rsidR="00A96E18" w:rsidRPr="00990AA7">
        <w:rPr>
          <w:rFonts w:ascii="Times New Roman" w:eastAsia="Times New Roman" w:hAnsi="Times New Roman" w:cs="Times New Roman"/>
        </w:rPr>
        <w:t xml:space="preserve"> (k=8 if excluding dual transitions)</w:t>
      </w:r>
      <w:r w:rsidRPr="00990AA7">
        <w:rPr>
          <w:rFonts w:ascii="Times New Roman" w:eastAsia="Times New Roman" w:hAnsi="Times New Roman" w:cs="Times New Roman"/>
        </w:rPr>
        <w:t xml:space="preserve">, and the most complex model with three binary characters has </w:t>
      </w:r>
      <w:r w:rsidR="006E4C26" w:rsidRPr="00990AA7">
        <w:rPr>
          <w:rFonts w:ascii="Times New Roman" w:eastAsia="Times New Roman" w:hAnsi="Times New Roman" w:cs="Times New Roman"/>
        </w:rPr>
        <w:t>56</w:t>
      </w:r>
      <w:r w:rsidRPr="00990AA7">
        <w:rPr>
          <w:rFonts w:ascii="Times New Roman" w:eastAsia="Times New Roman" w:hAnsi="Times New Roman" w:cs="Times New Roman"/>
        </w:rPr>
        <w:t xml:space="preserve"> parameters (</w:t>
      </w:r>
      <w:r w:rsidR="00A96E18" w:rsidRPr="00990AA7">
        <w:rPr>
          <w:rFonts w:ascii="Times New Roman" w:eastAsia="Times New Roman" w:hAnsi="Times New Roman" w:cs="Times New Roman"/>
        </w:rPr>
        <w:t>k=</w:t>
      </w:r>
      <w:del w:id="13" w:author="Boyko, James" w:date="2025-06-26T09:55:00Z" w16du:dateUtc="2025-06-26T13:55:00Z">
        <w:r w:rsidR="002C333C" w:rsidRPr="00990AA7" w:rsidDel="004927AA">
          <w:rPr>
            <w:rFonts w:ascii="Times New Roman" w:eastAsia="Times New Roman" w:hAnsi="Times New Roman" w:cs="Times New Roman"/>
          </w:rPr>
          <w:delText>24</w:delText>
        </w:r>
        <w:r w:rsidR="00A96E18" w:rsidRPr="00990AA7" w:rsidDel="004927AA">
          <w:rPr>
            <w:rFonts w:ascii="Times New Roman" w:eastAsia="Times New Roman" w:hAnsi="Times New Roman" w:cs="Times New Roman"/>
          </w:rPr>
          <w:delText xml:space="preserve"> </w:delText>
        </w:r>
      </w:del>
      <w:ins w:id="14" w:author="Boyko, James" w:date="2025-06-26T09:55:00Z" w16du:dateUtc="2025-06-26T13:55:00Z">
        <w:r w:rsidR="004927AA" w:rsidRPr="00990AA7">
          <w:rPr>
            <w:rFonts w:ascii="Times New Roman" w:eastAsia="Times New Roman" w:hAnsi="Times New Roman" w:cs="Times New Roman"/>
          </w:rPr>
          <w:t>2</w:t>
        </w:r>
        <w:r w:rsidR="004927AA">
          <w:rPr>
            <w:rFonts w:ascii="Times New Roman" w:eastAsia="Times New Roman" w:hAnsi="Times New Roman" w:cs="Times New Roman"/>
          </w:rPr>
          <w:t>6</w:t>
        </w:r>
        <w:r w:rsidR="004927AA" w:rsidRPr="00990AA7">
          <w:rPr>
            <w:rFonts w:ascii="Times New Roman" w:eastAsia="Times New Roman" w:hAnsi="Times New Roman" w:cs="Times New Roman"/>
          </w:rPr>
          <w:t xml:space="preserve"> </w:t>
        </w:r>
      </w:ins>
      <w:r w:rsidR="00A96E18" w:rsidRPr="00990AA7">
        <w:rPr>
          <w:rFonts w:ascii="Times New Roman" w:eastAsia="Times New Roman" w:hAnsi="Times New Roman" w:cs="Times New Roman"/>
        </w:rPr>
        <w:t xml:space="preserve">if excluding dual transitions; </w:t>
      </w:r>
      <w:r w:rsidRPr="00990AA7">
        <w:rPr>
          <w:rFonts w:ascii="Times New Roman" w:eastAsia="Times New Roman" w:hAnsi="Times New Roman" w:cs="Times New Roman"/>
        </w:rPr>
        <w:t>Fi</w:t>
      </w:r>
      <w:r w:rsidR="00803384">
        <w:rPr>
          <w:rFonts w:ascii="Times New Roman" w:eastAsia="Times New Roman" w:hAnsi="Times New Roman" w:cs="Times New Roman"/>
        </w:rPr>
        <w:t>g.</w:t>
      </w:r>
      <w:r w:rsidRPr="00990AA7">
        <w:rPr>
          <w:rFonts w:ascii="Times New Roman" w:eastAsia="Times New Roman" w:hAnsi="Times New Roman" w:cs="Times New Roman"/>
        </w:rPr>
        <w:t xml:space="preserve"> 1). In each instance we have added a single character, but because we must consider the new character’s relationship to all other existing characters, the model complexity (as measured by the number of parameters) outpaces the potential information gained from the new data. This is problematic because although </w:t>
      </w:r>
      <w:ins w:id="15" w:author="Boyko, James" w:date="2025-06-11T19:15:00Z" w16du:dateUtc="2025-06-11T22:15:00Z">
        <w:r w:rsidR="0077777F">
          <w:rPr>
            <w:rFonts w:ascii="Times New Roman" w:eastAsia="Times New Roman" w:hAnsi="Times New Roman" w:cs="Times New Roman"/>
          </w:rPr>
          <w:t xml:space="preserve">Maximum </w:t>
        </w:r>
      </w:ins>
      <w:r w:rsidRPr="00990AA7">
        <w:rPr>
          <w:rFonts w:ascii="Times New Roman" w:eastAsia="Times New Roman" w:hAnsi="Times New Roman" w:cs="Times New Roman"/>
        </w:rPr>
        <w:t>likelihood</w:t>
      </w:r>
      <w:del w:id="16" w:author="Boyko, James" w:date="2025-06-11T19:14:00Z" w16du:dateUtc="2025-06-11T22:14:00Z">
        <w:r w:rsidRPr="00990AA7" w:rsidDel="0077777F">
          <w:rPr>
            <w:rFonts w:ascii="Times New Roman" w:eastAsia="Times New Roman" w:hAnsi="Times New Roman" w:cs="Times New Roman"/>
          </w:rPr>
          <w:delText>-based</w:delText>
        </w:r>
      </w:del>
      <w:r w:rsidRPr="00990AA7">
        <w:rPr>
          <w:rFonts w:ascii="Times New Roman" w:eastAsia="Times New Roman" w:hAnsi="Times New Roman" w:cs="Times New Roman"/>
        </w:rPr>
        <w:t xml:space="preserve"> methods are consistent estimators when N &gt;&gt; k, their performance deteriorates as models become more parameter-rich, </w:t>
      </w:r>
      <w:del w:id="17" w:author="Boyko, James" w:date="2025-06-15T09:03:00Z" w16du:dateUtc="2025-06-15T12:03:00Z">
        <w:r w:rsidRPr="00990AA7" w:rsidDel="006C6804">
          <w:rPr>
            <w:rFonts w:ascii="Times New Roman" w:eastAsia="Times New Roman" w:hAnsi="Times New Roman" w:cs="Times New Roman"/>
          </w:rPr>
          <w:delText xml:space="preserve">potentially </w:delText>
        </w:r>
      </w:del>
      <w:r w:rsidRPr="00990AA7">
        <w:rPr>
          <w:rFonts w:ascii="Times New Roman" w:eastAsia="Times New Roman" w:hAnsi="Times New Roman" w:cs="Times New Roman"/>
        </w:rPr>
        <w:t>leading to unreliable and biased parameter estimates</w:t>
      </w:r>
      <w:r w:rsidR="003D3503">
        <w:rPr>
          <w:rFonts w:ascii="Times New Roman" w:eastAsia="Times New Roman" w:hAnsi="Times New Roman" w:cs="Times New Roman"/>
        </w:rPr>
        <w:t xml:space="preserve"> </w:t>
      </w:r>
      <w:r w:rsidR="003D3503">
        <w:fldChar w:fldCharType="begin"/>
      </w:r>
      <w:r w:rsidR="003D3503">
        <w:rPr>
          <w:rFonts w:ascii="Times New Roman" w:eastAsia="Times New Roman" w:hAnsi="Times New Roman" w:cs="Times New Roman"/>
        </w:rPr>
        <w:instrText xml:space="preserve"> ADDIN ZOTERO_ITEM CSL_CITATION {"citationID":"mKFoBdAL","properties":{"formattedCitation":"(Huelsenbeck et al. 2001)","plainCitation":"(Huelsenbeck et al. 2001)","noteIndex":0},"citationItems":[{"id":1022,"uris":["http://zotero.org/users/local/TCNekpWa/items/A2A5SQNG"],"itemData":{"id":1022,"type":"article-journal","abstract":"As a discipline, phylogenetics is becoming transformed by a flood of molecular data. These data allow broad questions to be asked about the history of life, but also present difficult statistical and computational problems. Bayesian inference of phylogeny brings a new perspective to a number of outstanding issues in evolutionary biology, including the analysis of large phylogenetic trees and complex evolutionary models and the detection of the footprint of natural selection in DNA sequences.","container-title":"Science","DOI":"10.1126/science.1065889","ISSN":"0036-8075, 1095-9203","issue":"5550","journalAbbreviation":"Science","language":"en","page":"2310-2314","source":"DOI.org (Crossref)","title":"Bayesian Inference of Phylogeny and Its Impact on Evolutionary Biology","volume":"294","author":[{"family":"Huelsenbeck","given":"John P."},{"family":"Ronquist","given":"Fredrik"},{"family":"Nielsen","given":"Rasmus"},{"family":"Bollback","given":"Jonathan P."}],"issued":{"date-parts":[["2001",12,14]]}}}],"schema":"https://github.com/citation-style-language/schema/raw/master/csl-citation.json"} </w:instrText>
      </w:r>
      <w:r w:rsidR="003D3503">
        <w:fldChar w:fldCharType="separate"/>
      </w:r>
      <w:r w:rsidR="003D3503">
        <w:rPr>
          <w:rFonts w:ascii="Times New Roman" w:eastAsia="Times New Roman" w:hAnsi="Times New Roman" w:cs="Times New Roman"/>
          <w:noProof/>
        </w:rPr>
        <w:t>(Huelsenbeck et al. 2001)</w:t>
      </w:r>
      <w:r w:rsidR="003D3503">
        <w:fldChar w:fldCharType="end"/>
      </w:r>
      <w:r w:rsidRPr="00990AA7">
        <w:rPr>
          <w:rFonts w:ascii="Times New Roman" w:eastAsia="Times New Roman" w:hAnsi="Times New Roman" w:cs="Times New Roman"/>
        </w:rPr>
        <w:t xml:space="preserve">. However, for complex models with a finite data, it is unlikely that all parameters will be essential or necessary to best model the data </w:t>
      </w:r>
      <w:r w:rsidR="003D3503">
        <w:fldChar w:fldCharType="begin"/>
      </w:r>
      <w:r w:rsidR="003D3503">
        <w:rPr>
          <w:rFonts w:ascii="Times New Roman" w:eastAsia="Times New Roman" w:hAnsi="Times New Roman" w:cs="Times New Roman"/>
        </w:rPr>
        <w:instrText xml:space="preserve"> ADDIN ZOTERO_ITEM CSL_CITATION {"citationID":"cUwHUaO3","properties":{"formattedCitation":"(Lemey et al. 2009; Gelman et al. 2013)","plainCitation":"(Lemey et al. 2009; Gelman et al. 2013)","noteIndex":0},"citationItems":[{"id":1025,"uris":["http://zotero.org/users/local/TCNekpWa/items/IBUCBIZB"],"itemData":{"id":1025,"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author":[{"family":"Lemey","given":"Philippe"},{"family":"Salemi","given":"Marco"},{"family":"Vandamme","given":"Anne-Mieke"}],"accessed":{"date-parts":[["2024",11,11]]},"issued":{"date-parts":[["2009"]]}}},{"id":1023,"uris":["http://zotero.org/users/local/TCNekpWa/items/PGRTZ5T7"],"itemData":{"id":1023,"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New to the Third EditionFour new chapters on nonparametric modelingCoverage of weakly informative priors and boundary-avoiding priorsUpdated discussion of cross-validation and predictive information criteriaImproved convergence monitoring and effective sample size calculations for iterative simulationPresentations of Hamiltonian Monte Carlo, variational Bayes, and expectation propagationNew and revised software code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edition":"3rd edition","event-place":"Boca Raton London New York","ISBN":"978-1-4398-4095-5","language":"English","number-of-pages":"675","publisher":"Chapman and Hall/CRC","publisher-place":"Boca Raton London New York","source":"Amazon","title":"Bayesian Data Analysis","author":[{"family":"Gelman","given":"Andrew"},{"family":"Carlin","given":"John B."},{"family":"Stern","given":"Hal S."},{"family":"Dunson","given":"David B."},{"family":"Vehtari","given":"Aki"},{"family":"Rubin","given":"Donald B."}],"issued":{"date-parts":[["2013",11,1]]}}}],"schema":"https://github.com/citation-style-language/schema/raw/master/csl-citation.json"} </w:instrText>
      </w:r>
      <w:r w:rsidR="003D3503">
        <w:fldChar w:fldCharType="separate"/>
      </w:r>
      <w:r w:rsidR="003D3503">
        <w:rPr>
          <w:rFonts w:ascii="Times New Roman" w:eastAsia="Times New Roman" w:hAnsi="Times New Roman" w:cs="Times New Roman"/>
          <w:noProof/>
        </w:rPr>
        <w:t>(Lemey et al. 2009; Gelman et al. 2013)</w:t>
      </w:r>
      <w:r w:rsidR="003D3503">
        <w:fldChar w:fldCharType="end"/>
      </w:r>
      <w:r w:rsidRPr="00990AA7">
        <w:rPr>
          <w:rFonts w:ascii="Times New Roman" w:eastAsia="Times New Roman" w:hAnsi="Times New Roman" w:cs="Times New Roman"/>
        </w:rPr>
        <w:t>.</w:t>
      </w:r>
    </w:p>
    <w:p w14:paraId="15C219AC" w14:textId="77777777" w:rsidR="00AA29A2" w:rsidRPr="00990AA7" w:rsidRDefault="00AA29A2" w:rsidP="00B20478">
      <w:pPr>
        <w:pStyle w:val="BodyText"/>
        <w:spacing w:after="0" w:line="360" w:lineRule="auto"/>
        <w:ind w:firstLine="709"/>
        <w:rPr>
          <w:ins w:id="18" w:author="Boyko, James" w:date="2025-06-15T08:51:00Z" w16du:dateUtc="2025-06-15T11:51:00Z"/>
          <w:rFonts w:ascii="Times New Roman" w:eastAsia="Times New Roman" w:hAnsi="Times New Roman" w:cs="Times New Roman"/>
        </w:rPr>
      </w:pPr>
    </w:p>
    <w:p w14:paraId="01EB19D4" w14:textId="63AEE620" w:rsidR="00AA29A2" w:rsidRDefault="00000000" w:rsidP="00A04FB8">
      <w:pPr>
        <w:pStyle w:val="BodyText"/>
        <w:spacing w:after="0" w:line="360" w:lineRule="auto"/>
        <w:ind w:firstLine="709"/>
        <w:rPr>
          <w:ins w:id="19" w:author="Boyko, James" w:date="2025-06-15T08:59:00Z" w16du:dateUtc="2025-06-15T11:59:00Z"/>
          <w:rFonts w:ascii="Times New Roman" w:eastAsia="Times New Roman" w:hAnsi="Times New Roman" w:cs="Times New Roman"/>
        </w:rPr>
      </w:pPr>
      <w:del w:id="20" w:author="Boyko, James" w:date="2025-06-15T08:25:00Z" w16du:dateUtc="2025-06-15T11:25:00Z">
        <w:r w:rsidRPr="00990AA7" w:rsidDel="00A04FB8">
          <w:rPr>
            <w:rFonts w:ascii="Times New Roman" w:eastAsia="Times New Roman" w:hAnsi="Times New Roman" w:cs="Times New Roman"/>
          </w:rPr>
          <w:tab/>
          <w:delText xml:space="preserve">To address the challenges associated with increasing discrete model complexity, </w:delText>
        </w:r>
      </w:del>
      <w:ins w:id="21" w:author="Boyko, James" w:date="2025-06-15T07:36:00Z" w16du:dateUtc="2025-06-15T10:36:00Z">
        <w:r w:rsidR="00C67551">
          <w:rPr>
            <w:rFonts w:ascii="Times New Roman" w:eastAsia="Times New Roman" w:hAnsi="Times New Roman" w:cs="Times New Roman"/>
          </w:rPr>
          <w:t xml:space="preserve">Here, </w:t>
        </w:r>
      </w:ins>
      <w:r w:rsidRPr="00990AA7">
        <w:rPr>
          <w:rFonts w:ascii="Times New Roman" w:eastAsia="Times New Roman" w:hAnsi="Times New Roman" w:cs="Times New Roman"/>
        </w:rPr>
        <w:t xml:space="preserve">I </w:t>
      </w:r>
      <w:ins w:id="22" w:author="Boyko, James" w:date="2025-06-15T09:04:00Z" w16du:dateUtc="2025-06-15T12:04:00Z">
        <w:r w:rsidR="00F24213">
          <w:rPr>
            <w:rFonts w:ascii="Times New Roman" w:eastAsia="Times New Roman" w:hAnsi="Times New Roman" w:cs="Times New Roman"/>
          </w:rPr>
          <w:t xml:space="preserve">address this challenge by </w:t>
        </w:r>
      </w:ins>
      <w:del w:id="23" w:author="Boyko, James" w:date="2025-06-15T09:04:00Z" w16du:dateUtc="2025-06-15T12:04:00Z">
        <w:r w:rsidRPr="00990AA7" w:rsidDel="00F24213">
          <w:rPr>
            <w:rFonts w:ascii="Times New Roman" w:eastAsia="Times New Roman" w:hAnsi="Times New Roman" w:cs="Times New Roman"/>
          </w:rPr>
          <w:delText xml:space="preserve">introduce </w:delText>
        </w:r>
      </w:del>
      <w:ins w:id="24" w:author="Boyko, James" w:date="2025-06-15T09:04:00Z" w16du:dateUtc="2025-06-15T12:04:00Z">
        <w:r w:rsidR="00F24213" w:rsidRPr="00990AA7">
          <w:rPr>
            <w:rFonts w:ascii="Times New Roman" w:eastAsia="Times New Roman" w:hAnsi="Times New Roman" w:cs="Times New Roman"/>
          </w:rPr>
          <w:t>introduc</w:t>
        </w:r>
        <w:r w:rsidR="00F24213">
          <w:rPr>
            <w:rFonts w:ascii="Times New Roman" w:eastAsia="Times New Roman" w:hAnsi="Times New Roman" w:cs="Times New Roman"/>
          </w:rPr>
          <w:t>ing</w:t>
        </w:r>
        <w:r w:rsidR="00F24213" w:rsidRPr="00990AA7">
          <w:rPr>
            <w:rFonts w:ascii="Times New Roman" w:eastAsia="Times New Roman" w:hAnsi="Times New Roman" w:cs="Times New Roman"/>
          </w:rPr>
          <w:t xml:space="preserve"> </w:t>
        </w:r>
      </w:ins>
      <w:ins w:id="25" w:author="Boyko, James" w:date="2025-06-15T08:51:00Z" w16du:dateUtc="2025-06-15T11:51:00Z">
        <w:r w:rsidR="00AA29A2">
          <w:rPr>
            <w:rFonts w:ascii="Times New Roman" w:eastAsia="Times New Roman" w:hAnsi="Times New Roman" w:cs="Times New Roman"/>
          </w:rPr>
          <w:t xml:space="preserve">an </w:t>
        </w:r>
        <w:r w:rsidR="00AA29A2" w:rsidRPr="00AA29A2">
          <w:rPr>
            <w:rFonts w:ascii="Times New Roman" w:eastAsia="Times New Roman" w:hAnsi="Times New Roman" w:cs="Times New Roman"/>
          </w:rPr>
          <w:t>approach for automatic model exploration using regularization and simulated annealing</w:t>
        </w:r>
      </w:ins>
      <w:del w:id="26" w:author="Boyko, James" w:date="2025-06-15T08:51:00Z" w16du:dateUtc="2025-06-15T11:51:00Z">
        <w:r w:rsidRPr="00990AA7" w:rsidDel="00AA29A2">
          <w:rPr>
            <w:rFonts w:ascii="Times New Roman" w:eastAsia="Times New Roman" w:hAnsi="Times New Roman" w:cs="Times New Roman"/>
          </w:rPr>
          <w:delText>regularized discrete character models and a method to optimize parameter sharing structures</w:delText>
        </w:r>
      </w:del>
      <w:r w:rsidRPr="00990AA7">
        <w:rPr>
          <w:rFonts w:ascii="Times New Roman" w:eastAsia="Times New Roman" w:hAnsi="Times New Roman" w:cs="Times New Roman"/>
        </w:rPr>
        <w:t xml:space="preserve">. Regularization techniques, such as L1 (lasso) and L2 (ridge), constrain the magnitude of parameter estimates and encourage simpler, more generalizable model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8ILrxdU","properties":{"formattedCitation":"(Hoerl and Kennard 1970; Tibshirani 1996)","plainCitation":"(Hoerl and Kennard 1970; Tibshirani 1996)","noteIndex":0},"citationItems":[{"id":1027,"uris":["http://zotero.org/users/local/TCNekpWa/items/XMVFXPPZ"],"itemData":{"id":1027,"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1080/00401706.1970.10488634","ISSN":"0040-1706","issue":"1","note":"publisher: ASA Website\n_eprint: https://www.tandfonline.com/doi/pdf/10.1080/00401706.1970.10488634","page":"55-67","source":"Taylor and Francis+NEJM","title":"Ridge Regression: Biased Estimation for Nonorthogonal Problems","title-short":"Ridge Regression","volume":"12","author":[{"family":"Hoerl","given":"Arthur E."},{"family":"Kennard","given":"Robert W."}],"issued":{"date-parts":[["1970",2,1]]}}},{"id":1029,"uris":["http://zotero.org/users/local/TCNekpWa/items/WSTUUYE9"],"itemData":{"id":1029,"type":"article-journal","container-title":"Journal of the Royal Statistical Society Series B: Statistical Methodology","issue":"1","note":"ISBN: 1369-7412\npublisher: Oxford University Press","page":"267-288","title":"Regression shrinkage and selection via the lasso","volume":"58","author":[{"family":"Tibshirani","given":"Robert"}],"issued":{"date-parts":[["199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oerl and Kennard 1970; Tibshirani 1996)</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y incorporating regularization, we can balance model complexity and goodness-of-fit, reducing the risk of overfitting and improving the stability of parameter estimates. </w:t>
      </w:r>
      <w:ins w:id="27" w:author="Boyko, James" w:date="2025-06-15T09:04:00Z" w16du:dateUtc="2025-06-15T12:04:00Z">
        <w:r w:rsidR="00F24213">
          <w:rPr>
            <w:rFonts w:ascii="Times New Roman" w:eastAsia="Times New Roman" w:hAnsi="Times New Roman" w:cs="Times New Roman"/>
          </w:rPr>
          <w:t>Additionally, t</w:t>
        </w:r>
      </w:ins>
      <w:ins w:id="28" w:author="Boyko, James" w:date="2025-06-15T08:52:00Z" w16du:dateUtc="2025-06-15T11:52:00Z">
        <w:r w:rsidR="00AA29A2" w:rsidRPr="00AA29A2">
          <w:rPr>
            <w:rFonts w:ascii="Times New Roman" w:eastAsia="Times New Roman" w:hAnsi="Times New Roman" w:cs="Times New Roman"/>
          </w:rPr>
          <w:t>o search</w:t>
        </w:r>
      </w:ins>
      <w:ins w:id="29" w:author="Boyko, James" w:date="2025-06-15T09:04:00Z" w16du:dateUtc="2025-06-15T12:04:00Z">
        <w:r w:rsidR="00F24213">
          <w:rPr>
            <w:rFonts w:ascii="Times New Roman" w:eastAsia="Times New Roman" w:hAnsi="Times New Roman" w:cs="Times New Roman"/>
          </w:rPr>
          <w:t xml:space="preserve"> </w:t>
        </w:r>
      </w:ins>
      <w:ins w:id="30" w:author="Boyko, James" w:date="2025-06-15T09:53:00Z" w16du:dateUtc="2025-06-15T12:53:00Z">
        <w:r w:rsidR="005D40D4">
          <w:rPr>
            <w:rFonts w:ascii="Times New Roman" w:eastAsia="Times New Roman" w:hAnsi="Times New Roman" w:cs="Times New Roman"/>
          </w:rPr>
          <w:t>the</w:t>
        </w:r>
      </w:ins>
      <w:ins w:id="31" w:author="Boyko, James" w:date="2025-06-15T09:04:00Z" w16du:dateUtc="2025-06-15T12:04:00Z">
        <w:r w:rsidR="00F24213">
          <w:rPr>
            <w:rFonts w:ascii="Times New Roman" w:eastAsia="Times New Roman" w:hAnsi="Times New Roman" w:cs="Times New Roman"/>
          </w:rPr>
          <w:t xml:space="preserve"> set of</w:t>
        </w:r>
      </w:ins>
      <w:ins w:id="32" w:author="Boyko, James" w:date="2025-06-15T08:52:00Z" w16du:dateUtc="2025-06-15T11:52:00Z">
        <w:r w:rsidR="00AA29A2" w:rsidRPr="00AA29A2">
          <w:rPr>
            <w:rFonts w:ascii="Times New Roman" w:eastAsia="Times New Roman" w:hAnsi="Times New Roman" w:cs="Times New Roman"/>
          </w:rPr>
          <w:t xml:space="preserve"> </w:t>
        </w:r>
      </w:ins>
      <w:ins w:id="33" w:author="Boyko, James" w:date="2025-06-15T09:04:00Z" w16du:dateUtc="2025-06-15T12:04:00Z">
        <w:r w:rsidR="00F24213">
          <w:rPr>
            <w:rFonts w:ascii="Times New Roman" w:eastAsia="Times New Roman" w:hAnsi="Times New Roman" w:cs="Times New Roman"/>
          </w:rPr>
          <w:t xml:space="preserve">possible </w:t>
        </w:r>
      </w:ins>
      <w:ins w:id="34" w:author="Boyko, James" w:date="2025-06-15T08:52:00Z" w16du:dateUtc="2025-06-15T11:52:00Z">
        <w:r w:rsidR="00AA29A2" w:rsidRPr="00AA29A2">
          <w:rPr>
            <w:rFonts w:ascii="Times New Roman" w:eastAsia="Times New Roman" w:hAnsi="Times New Roman" w:cs="Times New Roman"/>
          </w:rPr>
          <w:t>model</w:t>
        </w:r>
      </w:ins>
      <w:ins w:id="35" w:author="Boyko, James" w:date="2025-06-15T09:04:00Z" w16du:dateUtc="2025-06-15T12:04:00Z">
        <w:r w:rsidR="00F24213">
          <w:rPr>
            <w:rFonts w:ascii="Times New Roman" w:eastAsia="Times New Roman" w:hAnsi="Times New Roman" w:cs="Times New Roman"/>
          </w:rPr>
          <w:t>s</w:t>
        </w:r>
      </w:ins>
      <w:ins w:id="36" w:author="Boyko, James" w:date="2025-06-15T08:52:00Z" w16du:dateUtc="2025-06-15T11:52:00Z">
        <w:r w:rsidR="00AA29A2" w:rsidRPr="00AA29A2">
          <w:rPr>
            <w:rFonts w:ascii="Times New Roman" w:eastAsia="Times New Roman" w:hAnsi="Times New Roman" w:cs="Times New Roman"/>
          </w:rPr>
          <w:t>, I implement a simulated annealing routine that stochastically proposes and accepts model modifications</w:t>
        </w:r>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 xml:space="preserve">according to a temperature-controlled optimization schedule. </w:t>
        </w:r>
        <w:r w:rsidR="00AA29A2">
          <w:rPr>
            <w:rFonts w:ascii="Times New Roman" w:eastAsia="Times New Roman" w:hAnsi="Times New Roman" w:cs="Times New Roman"/>
          </w:rPr>
          <w:t xml:space="preserve">This approach is </w:t>
        </w:r>
      </w:ins>
      <w:ins w:id="37" w:author="Boyko, James" w:date="2025-06-15T09:05:00Z" w16du:dateUtc="2025-06-15T12:05:00Z">
        <w:r w:rsidR="00F24213">
          <w:rPr>
            <w:rFonts w:ascii="Times New Roman" w:eastAsia="Times New Roman" w:hAnsi="Times New Roman" w:cs="Times New Roman"/>
          </w:rPr>
          <w:t xml:space="preserve">most </w:t>
        </w:r>
      </w:ins>
      <w:ins w:id="38" w:author="Boyko, James" w:date="2025-06-15T08:53:00Z" w16du:dateUtc="2025-06-15T11:53:00Z">
        <w:r w:rsidR="00AA29A2">
          <w:rPr>
            <w:rFonts w:ascii="Times New Roman" w:eastAsia="Times New Roman" w:hAnsi="Times New Roman" w:cs="Times New Roman"/>
          </w:rPr>
          <w:t>similar</w:t>
        </w:r>
      </w:ins>
      <w:ins w:id="39" w:author="Boyko, James" w:date="2025-06-15T09:05:00Z" w16du:dateUtc="2025-06-15T12:05:00Z">
        <w:r w:rsidR="00F24213">
          <w:rPr>
            <w:rFonts w:ascii="Times New Roman" w:eastAsia="Times New Roman" w:hAnsi="Times New Roman" w:cs="Times New Roman"/>
          </w:rPr>
          <w:t xml:space="preserve"> </w:t>
        </w:r>
      </w:ins>
      <w:ins w:id="40" w:author="Boyko, James" w:date="2025-06-15T08:53:00Z" w16du:dateUtc="2025-06-15T11:53:00Z">
        <w:r w:rsidR="00AA29A2">
          <w:rPr>
            <w:rFonts w:ascii="Times New Roman" w:eastAsia="Times New Roman" w:hAnsi="Times New Roman" w:cs="Times New Roman"/>
          </w:rPr>
          <w:t>to</w:t>
        </w:r>
      </w:ins>
      <w:ins w:id="41" w:author="Boyko, James" w:date="2025-06-15T08:52:00Z" w16du:dateUtc="2025-06-15T11:52:00Z">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Pagel and Meade (2006)</w:t>
        </w:r>
      </w:ins>
      <w:ins w:id="42" w:author="Boyko, James" w:date="2025-06-15T08:53:00Z" w16du:dateUtc="2025-06-15T11:53:00Z">
        <w:r w:rsidR="00AA29A2">
          <w:rPr>
            <w:rFonts w:ascii="Times New Roman" w:eastAsia="Times New Roman" w:hAnsi="Times New Roman" w:cs="Times New Roman"/>
          </w:rPr>
          <w:t xml:space="preserve">, who </w:t>
        </w:r>
      </w:ins>
      <w:ins w:id="43" w:author="Boyko, James" w:date="2025-06-15T08:52:00Z" w16du:dateUtc="2025-06-15T11:52:00Z">
        <w:r w:rsidR="00AA29A2" w:rsidRPr="00AA29A2">
          <w:rPr>
            <w:rFonts w:ascii="Times New Roman" w:eastAsia="Times New Roman" w:hAnsi="Times New Roman" w:cs="Times New Roman"/>
          </w:rPr>
          <w:t>introduced a reversible-jump Markov chain Monte Carlo (RJMCMC) to search across models with different numbers of parameters</w:t>
        </w:r>
      </w:ins>
      <w:ins w:id="44" w:author="Boyko, James" w:date="2025-06-15T08:56:00Z" w16du:dateUtc="2025-06-15T11:56:00Z">
        <w:r w:rsidR="00AA29A2">
          <w:rPr>
            <w:rFonts w:ascii="Times New Roman" w:eastAsia="Times New Roman" w:hAnsi="Times New Roman" w:cs="Times New Roman"/>
          </w:rPr>
          <w:t>.</w:t>
        </w:r>
      </w:ins>
      <w:ins w:id="45" w:author="Boyko, James" w:date="2025-06-15T08:52:00Z" w16du:dateUtc="2025-06-15T11:52:00Z">
        <w:r w:rsidR="00AA29A2" w:rsidRPr="00AA29A2">
          <w:rPr>
            <w:rFonts w:ascii="Times New Roman" w:eastAsia="Times New Roman" w:hAnsi="Times New Roman" w:cs="Times New Roman"/>
          </w:rPr>
          <w:t xml:space="preserve"> Their method explores the model space by proposing merge/split and augment/reduce “moves”, which effectively add or remove parameters during sampling. Models are visited in proportion to their posterior probability and produce a distribution of supported models rather than selecting a single best model. </w:t>
        </w:r>
      </w:ins>
      <w:ins w:id="46" w:author="Boyko, James" w:date="2025-06-15T09:00:00Z" w16du:dateUtc="2025-06-15T12:00:00Z">
        <w:r w:rsidR="00AA29A2">
          <w:t xml:space="preserve">While RJMCMC provides a rigorous approach to model selection, it is computationally intensive and currently limited in scope. </w:t>
        </w:r>
      </w:ins>
      <w:ins w:id="47" w:author="Boyko, James" w:date="2025-06-26T09:53:00Z" w16du:dateUtc="2025-06-26T13:53:00Z">
        <w:r w:rsidR="00514B3E">
          <w:t>Furthermore, e</w:t>
        </w:r>
      </w:ins>
      <w:ins w:id="48" w:author="Boyko, James" w:date="2025-06-15T09:00:00Z" w16du:dateUtc="2025-06-15T12:00:00Z">
        <w:r w:rsidR="00AA29A2">
          <w:t xml:space="preserve">xisting implementations only support two binary characters and do not accommodate hidden states. My framework addresses these limitations by integrating simulated annealing and regularization within </w:t>
        </w:r>
        <w:r w:rsidR="00AA29A2" w:rsidRPr="00AA29A2">
          <w:rPr>
            <w:rStyle w:val="Strong"/>
            <w:b w:val="0"/>
            <w:bCs w:val="0"/>
            <w:rPrChange w:id="49" w:author="Boyko, James" w:date="2025-06-15T09:00:00Z" w16du:dateUtc="2025-06-15T12:00:00Z">
              <w:rPr>
                <w:rStyle w:val="Strong"/>
              </w:rPr>
            </w:rPrChange>
          </w:rPr>
          <w:t>corHMM</w:t>
        </w:r>
        <w:r w:rsidR="00AA29A2">
          <w:t xml:space="preserve"> (Beaulieu et al. 2022), implemented as the function </w:t>
        </w:r>
        <w:r w:rsidR="00AA29A2" w:rsidRPr="00AA29A2">
          <w:rPr>
            <w:rStyle w:val="Strong"/>
            <w:b w:val="0"/>
            <w:bCs w:val="0"/>
            <w:rPrChange w:id="50" w:author="Boyko, James" w:date="2025-06-15T09:00:00Z" w16du:dateUtc="2025-06-15T12:00:00Z">
              <w:rPr>
                <w:rStyle w:val="Strong"/>
              </w:rPr>
            </w:rPrChange>
          </w:rPr>
          <w:t>corHMMDredge</w:t>
        </w:r>
        <w:r w:rsidR="00AA29A2">
          <w:t>.</w:t>
        </w:r>
      </w:ins>
    </w:p>
    <w:p w14:paraId="0070F9A0" w14:textId="2F7DC698" w:rsidR="00EB0295" w:rsidRPr="00990AA7" w:rsidRDefault="00000000" w:rsidP="00A04FB8">
      <w:pPr>
        <w:pStyle w:val="BodyText"/>
        <w:spacing w:after="0" w:line="360" w:lineRule="auto"/>
        <w:ind w:firstLine="709"/>
        <w:rPr>
          <w:rFonts w:ascii="Times New Roman" w:eastAsia="Times New Roman" w:hAnsi="Times New Roman" w:cs="Times New Roman"/>
        </w:rPr>
      </w:pPr>
      <w:del w:id="51" w:author="Boyko, James" w:date="2025-06-15T08:52:00Z" w16du:dateUtc="2025-06-15T11:52:00Z">
        <w:r w:rsidRPr="00990AA7" w:rsidDel="00AA29A2">
          <w:rPr>
            <w:rFonts w:ascii="Times New Roman" w:eastAsia="Times New Roman" w:hAnsi="Times New Roman" w:cs="Times New Roman"/>
          </w:rPr>
          <w:lastRenderedPageBreak/>
          <w:delText xml:space="preserve">Furthermore, the automatic evaluation of different parameter sharing structures can help mitigate model complexity and improve interpretability. </w:delText>
        </w:r>
      </w:del>
      <w:del w:id="52" w:author="Boyko, James" w:date="2025-06-15T09:00:00Z" w16du:dateUtc="2025-06-15T12:00:00Z">
        <w:r w:rsidRPr="00990AA7" w:rsidDel="00AA29A2">
          <w:rPr>
            <w:rFonts w:ascii="Times New Roman" w:eastAsia="Times New Roman" w:hAnsi="Times New Roman" w:cs="Times New Roman"/>
          </w:rPr>
          <w:delText xml:space="preserve">I implement this framework within corHMM </w:delText>
        </w:r>
        <w:r w:rsidR="003D3503" w:rsidDel="00AA29A2">
          <w:rPr>
            <w:rFonts w:ascii="Times New Roman" w:eastAsia="Times New Roman" w:hAnsi="Times New Roman" w:cs="Times New Roman"/>
          </w:rPr>
          <w:fldChar w:fldCharType="begin"/>
        </w:r>
        <w:r w:rsidR="003D3503" w:rsidDel="00AA29A2">
          <w:rPr>
            <w:rFonts w:ascii="Times New Roman" w:eastAsia="Times New Roman" w:hAnsi="Times New Roman" w:cs="Times New Roman"/>
          </w:rPr>
          <w:delInstrText xml:space="preserve"> ADDIN ZOTERO_ITEM CSL_CITATION {"citationID":"eEfqhZZv","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delInstrText>
        </w:r>
        <w:r w:rsidR="003D3503" w:rsidDel="00AA29A2">
          <w:rPr>
            <w:rFonts w:ascii="Times New Roman" w:eastAsia="Times New Roman" w:hAnsi="Times New Roman" w:cs="Times New Roman"/>
          </w:rPr>
          <w:fldChar w:fldCharType="separate"/>
        </w:r>
        <w:r w:rsidR="003D3503" w:rsidDel="00AA29A2">
          <w:rPr>
            <w:rFonts w:ascii="Times New Roman" w:eastAsia="Times New Roman" w:hAnsi="Times New Roman" w:cs="Times New Roman"/>
            <w:noProof/>
          </w:rPr>
          <w:delText>(Beaulieu et al. 2022)</w:delText>
        </w:r>
        <w:r w:rsidR="003D3503" w:rsidDel="00AA29A2">
          <w:rPr>
            <w:rFonts w:ascii="Times New Roman" w:eastAsia="Times New Roman" w:hAnsi="Times New Roman" w:cs="Times New Roman"/>
          </w:rPr>
          <w:fldChar w:fldCharType="end"/>
        </w:r>
        <w:r w:rsidRPr="00990AA7" w:rsidDel="00AA29A2">
          <w:rPr>
            <w:rFonts w:ascii="Times New Roman" w:eastAsia="Times New Roman" w:hAnsi="Times New Roman" w:cs="Times New Roman"/>
          </w:rPr>
          <w:delText xml:space="preserve"> as corHMMDredge. </w:delText>
        </w:r>
      </w:del>
      <w:r w:rsidRPr="00990AA7">
        <w:rPr>
          <w:rFonts w:ascii="Times New Roman" w:eastAsia="Times New Roman" w:hAnsi="Times New Roman" w:cs="Times New Roman"/>
        </w:rPr>
        <w:t xml:space="preserve">To test the dredge framework, I conduct an extensive set of simulations to explore the bias-variance trade-off associated with regularization. Under regularization, it is expected that models will have increased generality and lower variance. I test these expectations by examining regularized model’s accuracy of parameter estimates and predictions for ancestral states. Additionally, I perform a more detailed simulation test on a subset of historically important discrete models, such as the </w:t>
      </w:r>
      <w:r w:rsidR="008158EE" w:rsidRPr="00990AA7">
        <w:rPr>
          <w:rFonts w:ascii="Times New Roman" w:eastAsia="Times New Roman" w:hAnsi="Times New Roman" w:cs="Times New Roman"/>
        </w:rPr>
        <w:t>hidden rates model</w:t>
      </w:r>
      <w:r w:rsidRPr="00990AA7">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g5UThnK0","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correlated character evolution model</w:t>
      </w:r>
      <w:ins w:id="53" w:author="Boyko, James" w:date="2025-06-14T10:00:00Z" w16du:dateUtc="2025-06-14T13:00:00Z">
        <w:r w:rsidR="00365001">
          <w:rPr>
            <w:rFonts w:ascii="Times New Roman" w:eastAsia="Times New Roman" w:hAnsi="Times New Roman" w:cs="Times New Roman"/>
          </w:rPr>
          <w:t xml:space="preserve"> </w:t>
        </w:r>
      </w:ins>
      <w:r w:rsidR="003D3503">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di9S33gP","properties":{"formattedCitation":"(Pagel 1999; Pagel and Meade 2006; Boyko and Beaulieu 2021)","plainCitation":"(Pagel 1999; Pagel and Meade 2006; Boyko and Beaulieu 2021)","noteIndex":0},"citationItems":[{"id":1192,"uris":["http://zotero.org/users/local/TCNekpWa/items/TJQNPW9K","http://zotero.org/users/local/TCNekpWa/items/7SBG4DSP"],"itemData":{"id":1192,"type":"article-journal","container-title":"Systematic Biology","DOI":"10.1080/106351599260184","ISSN":"1063-5157","issue":"3","journalAbbreviation":"Systematic Biology","page":"612-622","source":"Silverchair","title":"The Maximum Likelihood Approach to Reconstructing Ancestral Character States of Discrete Characters on Phylogenies","volume":"48","author":[{"family":"Pagel","given":"Mark"}],"issued":{"date-parts":[["1999",7,1]]}}},{"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9; Pagel and Meade 2006; Boyko and Beaulieu 202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that the dredge framework has acceptable </w:t>
      </w:r>
      <w:r w:rsidR="00E40D72" w:rsidRPr="00990AA7">
        <w:rPr>
          <w:rFonts w:ascii="Times New Roman" w:eastAsia="Times New Roman" w:hAnsi="Times New Roman" w:cs="Times New Roman"/>
        </w:rPr>
        <w:t>false positive</w:t>
      </w:r>
      <w:r w:rsidRPr="00990AA7">
        <w:rPr>
          <w:rFonts w:ascii="Times New Roman" w:eastAsia="Times New Roman" w:hAnsi="Times New Roman" w:cs="Times New Roman"/>
        </w:rPr>
        <w:t xml:space="preserve"> and negative rates. Finally, as a case study, I reanalyze the dataset from Pagel and Meade (2006) testing whether female Old World monkey estrus advertisement is associated with multimale mating systems. I use this case study to demonstrate the dredge framework, guiding users through each step of the process including cross-validation and uncertainty estimation. </w:t>
      </w:r>
      <w:del w:id="54" w:author="Boyko, James" w:date="2025-06-15T07:38:00Z" w16du:dateUtc="2025-06-15T10:38:00Z">
        <w:r w:rsidRPr="00990AA7" w:rsidDel="00C67551">
          <w:rPr>
            <w:rFonts w:ascii="Times New Roman" w:eastAsia="Times New Roman" w:hAnsi="Times New Roman" w:cs="Times New Roman"/>
          </w:rPr>
          <w:delText xml:space="preserve">I also compare profile likelihoods for regularized and non-regularized methods, as likelihood ridges were found for the best fitting unregularized model. </w:delText>
        </w:r>
      </w:del>
    </w:p>
    <w:p w14:paraId="045EE064" w14:textId="45281873" w:rsidR="00656245" w:rsidRDefault="00AA1D56">
      <w:pPr>
        <w:pStyle w:val="BodyText"/>
        <w:keepNext/>
        <w:spacing w:after="0" w:line="240" w:lineRule="auto"/>
        <w:pPrChange w:id="55" w:author="Boyko, James" w:date="2025-06-18T14:23:00Z" w16du:dateUtc="2025-06-18T17:23:00Z">
          <w:pPr>
            <w:pStyle w:val="BodyText"/>
            <w:keepNext/>
            <w:spacing w:after="0" w:line="360" w:lineRule="auto"/>
          </w:pPr>
        </w:pPrChange>
      </w:pPr>
      <w:ins w:id="56" w:author="Boyko, James" w:date="2025-06-18T14:04:00Z" w16du:dateUtc="2025-06-18T17:04:00Z">
        <w:r>
          <w:rPr>
            <w:rFonts w:ascii="Times New Roman" w:eastAsia="Times New Roman" w:hAnsi="Times New Roman" w:cs="Times New Roman"/>
            <w:b/>
            <w:bCs/>
            <w:noProof/>
          </w:rPr>
          <w:drawing>
            <wp:inline distT="0" distB="0" distL="0" distR="0" wp14:anchorId="2E3EC59A" wp14:editId="17338EF9">
              <wp:extent cx="3492500" cy="2273300"/>
              <wp:effectExtent l="0" t="0" r="0" b="0"/>
              <wp:docPr id="572272820" name="Picture 4" descr="A diagram of a diagram of a number of circl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72820" name="Picture 4" descr="A diagram of a diagram of a number of circles and arrows&#10;&#10;AI-generated content may be incorrect."/>
                      <pic:cNvPicPr/>
                    </pic:nvPicPr>
                    <pic:blipFill>
                      <a:blip r:embed="rId5" cstate="print">
                        <a:extLst>
                          <a:ext uri="{28A0092B-C50C-407E-A947-70E740481C1C}">
                            <a14:useLocalDpi xmlns:a14="http://schemas.microsoft.com/office/drawing/2010/main"/>
                          </a:ext>
                        </a:extLst>
                      </a:blip>
                      <a:stretch>
                        <a:fillRect/>
                      </a:stretch>
                    </pic:blipFill>
                    <pic:spPr>
                      <a:xfrm>
                        <a:off x="0" y="0"/>
                        <a:ext cx="3492500" cy="2273300"/>
                      </a:xfrm>
                      <a:prstGeom prst="rect">
                        <a:avLst/>
                      </a:prstGeom>
                    </pic:spPr>
                  </pic:pic>
                </a:graphicData>
              </a:graphic>
            </wp:inline>
          </w:drawing>
        </w:r>
      </w:ins>
      <w:del w:id="57" w:author="Boyko, James" w:date="2025-06-18T14:04:00Z" w16du:dateUtc="2025-06-18T17:04:00Z">
        <w:r w:rsidR="0077251D" w:rsidRPr="00990AA7" w:rsidDel="00AA1D56">
          <w:rPr>
            <w:rFonts w:ascii="Times New Roman" w:eastAsia="Times New Roman" w:hAnsi="Times New Roman" w:cs="Times New Roman"/>
            <w:b/>
            <w:bCs/>
            <w:noProof/>
          </w:rPr>
          <w:drawing>
            <wp:inline distT="0" distB="0" distL="0" distR="0" wp14:anchorId="631FB270" wp14:editId="541DCD83">
              <wp:extent cx="3804355" cy="2504647"/>
              <wp:effectExtent l="0" t="0" r="0" b="0"/>
              <wp:docPr id="1286538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8679" name="Picture 1286538679"/>
                      <pic:cNvPicPr/>
                    </pic:nvPicPr>
                    <pic:blipFill>
                      <a:blip r:embed="rId6"/>
                      <a:stretch>
                        <a:fillRect/>
                      </a:stretch>
                    </pic:blipFill>
                    <pic:spPr>
                      <a:xfrm>
                        <a:off x="0" y="0"/>
                        <a:ext cx="3817782" cy="2513487"/>
                      </a:xfrm>
                      <a:prstGeom prst="rect">
                        <a:avLst/>
                      </a:prstGeom>
                    </pic:spPr>
                  </pic:pic>
                </a:graphicData>
              </a:graphic>
            </wp:inline>
          </w:drawing>
        </w:r>
      </w:del>
    </w:p>
    <w:p w14:paraId="61CCF351" w14:textId="6C15E659" w:rsidR="00080D34" w:rsidRDefault="00656245">
      <w:pPr>
        <w:pStyle w:val="Caption"/>
        <w:spacing w:before="0" w:after="0"/>
        <w:pPrChange w:id="58" w:author="Boyko, James" w:date="2025-06-15T09:06:00Z" w16du:dateUtc="2025-06-15T12:06:00Z">
          <w:pPr>
            <w:pStyle w:val="Caption"/>
            <w:spacing w:before="0" w:after="0" w:line="360" w:lineRule="auto"/>
          </w:pPr>
        </w:pPrChange>
      </w:pPr>
      <w:r>
        <w:t xml:space="preserve">Figure </w:t>
      </w:r>
      <w:r w:rsidR="004B0387">
        <w:fldChar w:fldCharType="begin"/>
      </w:r>
      <w:r w:rsidR="004B0387">
        <w:instrText xml:space="preserve"> SEQ Figure \* ARABIC </w:instrText>
      </w:r>
      <w:r w:rsidR="004B0387">
        <w:fldChar w:fldCharType="separate"/>
      </w:r>
      <w:r w:rsidR="004B0387">
        <w:rPr>
          <w:noProof/>
        </w:rPr>
        <w:t>1</w:t>
      </w:r>
      <w:r w:rsidR="004B0387">
        <w:rPr>
          <w:noProof/>
        </w:rPr>
        <w:fldChar w:fldCharType="end"/>
      </w:r>
      <w:r w:rsidRPr="00990AA7">
        <w:t>– Visualization of the exponential increase in model complexity as additional binary characters are introduced. (a) A single binary character with two states (k=2). (b) Two binary characters, each with two states (k=8, excluding dual transitions). (c) Three binary characters, each with two states (k=26, excluding dual transitions). Adding characters exponentially increases the number of parameters due to the need to account for relationships between all characters. The disallowance of</w:t>
      </w:r>
      <w:del w:id="59" w:author="Boyko, James" w:date="2025-06-15T07:31:00Z" w16du:dateUtc="2025-06-15T10:31:00Z">
        <w:r w:rsidRPr="00990AA7" w:rsidDel="001C0E99">
          <w:delText xml:space="preserve"> dual </w:delText>
        </w:r>
      </w:del>
      <w:ins w:id="60" w:author="Boyko, James" w:date="2025-06-15T07:31:00Z" w16du:dateUtc="2025-06-15T10:31:00Z">
        <w:r w:rsidR="001C0E99" w:rsidRPr="00990AA7">
          <w:t xml:space="preserve"> </w:t>
        </w:r>
      </w:ins>
      <w:r w:rsidRPr="00990AA7">
        <w:t xml:space="preserve">simultaneous </w:t>
      </w:r>
      <w:ins w:id="61" w:author="Boyko, James" w:date="2025-06-15T07:31:00Z" w16du:dateUtc="2025-06-15T10:31:00Z">
        <w:r w:rsidR="001C0E99">
          <w:t xml:space="preserve">multistate </w:t>
        </w:r>
      </w:ins>
      <w:r w:rsidRPr="00990AA7">
        <w:t xml:space="preserve">transitions </w:t>
      </w:r>
      <w:del w:id="62" w:author="Boyko, James" w:date="2025-06-15T07:31:00Z" w16du:dateUtc="2025-06-15T10:31:00Z">
        <w:r w:rsidRPr="00990AA7" w:rsidDel="00033E6B">
          <w:delText>keeps</w:delText>
        </w:r>
      </w:del>
      <w:ins w:id="63" w:author="Boyko, James" w:date="2025-06-15T07:31:00Z" w16du:dateUtc="2025-06-15T10:31:00Z">
        <w:r w:rsidR="00033E6B" w:rsidRPr="00990AA7">
          <w:t>keep</w:t>
        </w:r>
      </w:ins>
      <w:r w:rsidRPr="00990AA7">
        <w:t xml:space="preserve"> the models from being even more complex.</w:t>
      </w:r>
    </w:p>
    <w:p w14:paraId="688EF0E5" w14:textId="77777777" w:rsidR="00656245" w:rsidRPr="00656245" w:rsidDel="00F24213" w:rsidRDefault="00656245" w:rsidP="00B20478">
      <w:pPr>
        <w:pStyle w:val="Caption"/>
        <w:spacing w:before="0" w:after="0" w:line="360" w:lineRule="auto"/>
        <w:rPr>
          <w:del w:id="64" w:author="Boyko, James" w:date="2025-06-15T09:06:00Z" w16du:dateUtc="2025-06-15T12:06:00Z"/>
        </w:rPr>
      </w:pPr>
    </w:p>
    <w:p w14:paraId="23F1D2A0" w14:textId="77777777" w:rsidR="00C20DD1" w:rsidRDefault="00C20DD1" w:rsidP="00B20478">
      <w:pPr>
        <w:pStyle w:val="BodyText"/>
        <w:spacing w:after="0" w:line="360" w:lineRule="auto"/>
        <w:rPr>
          <w:ins w:id="65" w:author="Boyko, James" w:date="2025-06-15T09:01:00Z" w16du:dateUtc="2025-06-15T12:01:00Z"/>
          <w:rFonts w:ascii="Times New Roman" w:eastAsia="Times New Roman" w:hAnsi="Times New Roman" w:cs="Times New Roman"/>
          <w:b/>
          <w:bCs/>
        </w:rPr>
      </w:pPr>
    </w:p>
    <w:p w14:paraId="7042E467" w14:textId="3B6B7199"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Methods</w:t>
      </w:r>
    </w:p>
    <w:p w14:paraId="51412756" w14:textId="130A4BD6"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Regularization and </w:t>
      </w:r>
      <w:del w:id="66" w:author="Boyko, James" w:date="2025-06-05T13:28:00Z" w16du:dateUtc="2025-06-05T16:28:00Z">
        <w:r w:rsidRPr="00990AA7" w:rsidDel="00A01447">
          <w:rPr>
            <w:rFonts w:ascii="Times New Roman" w:eastAsia="Times New Roman" w:hAnsi="Times New Roman" w:cs="Times New Roman"/>
            <w:i/>
            <w:iCs/>
          </w:rPr>
          <w:delText>Parameter sharing</w:delText>
        </w:r>
      </w:del>
      <w:ins w:id="67" w:author="Boyko, James" w:date="2025-06-05T13:28:00Z" w16du:dateUtc="2025-06-05T16:28:00Z">
        <w:r w:rsidR="00A01447">
          <w:rPr>
            <w:rFonts w:ascii="Times New Roman" w:eastAsia="Times New Roman" w:hAnsi="Times New Roman" w:cs="Times New Roman"/>
            <w:i/>
            <w:iCs/>
          </w:rPr>
          <w:t>Simulated Annealing</w:t>
        </w:r>
      </w:ins>
    </w:p>
    <w:p w14:paraId="4B8EDD4B" w14:textId="1EDD273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likelihood of a discrete character model with its underlying framework as a continuous time Markov chain (CTMC) is calculated as </w:t>
      </w:r>
      <m:oMath>
        <m:r>
          <w:rPr>
            <w:rFonts w:ascii="Cambria Math" w:hAnsi="Cambria Math"/>
          </w:rPr>
          <m:t>L=P</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which is the probability of observing the data (D) given an instantaneous rate matrix (Q)</w:t>
      </w:r>
      <w:r w:rsidR="00A45838" w:rsidRPr="00990AA7">
        <w:rPr>
          <w:rFonts w:ascii="Times New Roman" w:eastAsia="Times New Roman" w:hAnsi="Times New Roman" w:cs="Times New Roman"/>
        </w:rPr>
        <w:t>, root state frequency vector (</w:t>
      </w:r>
      <m:oMath>
        <m:r>
          <w:rPr>
            <w:rFonts w:ascii="Cambria Math" w:hAnsi="Cambria Math"/>
          </w:rPr>
          <m:t>π</m:t>
        </m:r>
      </m:oMath>
      <w:r w:rsidR="00A45838" w:rsidRPr="00990AA7">
        <w:rPr>
          <w:rFonts w:ascii="Times New Roman" w:eastAsia="Times New Roman" w:hAnsi="Times New Roman" w:cs="Times New Roman"/>
        </w:rPr>
        <w:t>),</w:t>
      </w:r>
      <w:r w:rsidRPr="00990AA7">
        <w:rPr>
          <w:rFonts w:ascii="Times New Roman" w:eastAsia="Times New Roman" w:hAnsi="Times New Roman" w:cs="Times New Roman"/>
        </w:rPr>
        <w:t xml:space="preserve"> and a phylogeny with a fixed topology and set of branch lengths (Φ). The data </w:t>
      </w:r>
      <w:del w:id="68" w:author="Boyko, James" w:date="2025-06-26T09:55:00Z" w16du:dateUtc="2025-06-26T13:55:00Z">
        <w:r w:rsidRPr="00990AA7" w:rsidDel="004927AA">
          <w:rPr>
            <w:rFonts w:ascii="Times New Roman" w:eastAsia="Times New Roman" w:hAnsi="Times New Roman" w:cs="Times New Roman"/>
          </w:rPr>
          <w:delText xml:space="preserve">(D) </w:delText>
        </w:r>
      </w:del>
      <w:r w:rsidRPr="00990AA7">
        <w:rPr>
          <w:rFonts w:ascii="Times New Roman" w:eastAsia="Times New Roman" w:hAnsi="Times New Roman" w:cs="Times New Roman"/>
        </w:rPr>
        <w:t xml:space="preserve">consist of the observed character states (S) at the tips of the phylogeny, while the rate matrix </w:t>
      </w:r>
      <w:del w:id="69" w:author="Boyko, James" w:date="2025-06-26T09:55:00Z" w16du:dateUtc="2025-06-26T13:55:00Z">
        <w:r w:rsidRPr="00990AA7" w:rsidDel="004927AA">
          <w:rPr>
            <w:rFonts w:ascii="Times New Roman" w:eastAsia="Times New Roman" w:hAnsi="Times New Roman" w:cs="Times New Roman"/>
          </w:rPr>
          <w:delText xml:space="preserve">(Q) </w:delText>
        </w:r>
      </w:del>
      <w:r w:rsidRPr="00990AA7">
        <w:rPr>
          <w:rFonts w:ascii="Times New Roman" w:eastAsia="Times New Roman" w:hAnsi="Times New Roman" w:cs="Times New Roman"/>
        </w:rPr>
        <w:t>contains the rates of character state transitions (q</w:t>
      </w:r>
      <w:r w:rsidRPr="00990AA7">
        <w:rPr>
          <w:rFonts w:ascii="Times New Roman" w:eastAsia="Times New Roman" w:hAnsi="Times New Roman" w:cs="Times New Roman"/>
          <w:vertAlign w:val="subscript"/>
        </w:rPr>
        <w:t>ij</w:t>
      </w:r>
      <w:r w:rsidRPr="00990AA7">
        <w:rPr>
          <w:rFonts w:ascii="Times New Roman" w:eastAsia="Times New Roman" w:hAnsi="Times New Roman" w:cs="Times New Roman"/>
        </w:rPr>
        <w:t xml:space="preserve">). The likelihood function is then computed by integrating the product of transition probabilities along the </w:t>
      </w:r>
      <w:r w:rsidRPr="00990AA7">
        <w:rPr>
          <w:rFonts w:ascii="Times New Roman" w:eastAsia="Times New Roman" w:hAnsi="Times New Roman" w:cs="Times New Roman"/>
        </w:rPr>
        <w:lastRenderedPageBreak/>
        <w:t xml:space="preserve">branches of the phylogeny (more detailed descriptions can be found in </w:t>
      </w:r>
      <w:r w:rsidR="003D3503">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NJ2Eqo6U","properties":{"formattedCitation":"(Pagel 1994; Lewis 2001; Felsenstein 2004)","plainCitation":"(Pagel 1994; Lewis 2001; Felsenstein 200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id":1205,"uris":["http://zotero.org/users/local/TCNekpWa/items/V6BMBNVS","http://zotero.org/users/local/TCNekpWa/items/FT8APTZ5"],"itemData":{"id":1205,"type":"article-journal","abstract":"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container-title":"Systematic Biology","DOI":"10.1080/106351501753462876","ISSN":"1063-5157","issue":"6","journalAbbreviation":"Systematic Biology","page":"913-925","source":"Silverchair","title":"A Likelihood Approach to Estimating Phylogeny from Discrete Morphological Character Data","volume":"50","author":[{"family":"Lewis","given":"Paul O."}],"issued":{"date-parts":[["2001",11,1]]}}},{"id":1030,"uris":["http://zotero.org/users/local/TCNekpWa/items/RTLSCRR6"],"itemData":{"id":1030,"type":"chapter","container-title":"Inferring phylogenies","page":"664-664","title":"Inferring phylogenies","author":[{"family":"Felsenstein","given":"Joseph"}],"issued":{"date-parts":[["2004"]]}}}],"schema":"https://github.com/citation-style-language/schema/raw/master/csl-citation.json"} </w:instrText>
      </w:r>
      <w:r w:rsidR="003D3503">
        <w:rPr>
          <w:rFonts w:ascii="Times New Roman" w:eastAsia="Times New Roman" w:hAnsi="Times New Roman" w:cs="Times New Roman"/>
        </w:rPr>
        <w:fldChar w:fldCharType="separate"/>
      </w:r>
      <w:r w:rsidR="000530BE">
        <w:rPr>
          <w:rFonts w:ascii="Times New Roman" w:eastAsia="Times New Roman" w:hAnsi="Times New Roman" w:cs="Times New Roman"/>
          <w:noProof/>
          <w:highlight w:val="yellow"/>
        </w:rPr>
        <w:t>(Pagel 1994; Lewis 2001; Felsenstein 2004)</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Though not mathematically necessary, it</w:t>
      </w:r>
      <w:del w:id="70" w:author="Boyko, James" w:date="2025-06-26T09:58:00Z" w16du:dateUtc="2025-06-26T13:58:00Z">
        <w:r w:rsidRPr="00990AA7" w:rsidDel="004927AA">
          <w:rPr>
            <w:rFonts w:ascii="Times New Roman" w:eastAsia="Times New Roman" w:hAnsi="Times New Roman" w:cs="Times New Roman"/>
          </w:rPr>
          <w:delText xml:space="preserve"> </w:delText>
        </w:r>
      </w:del>
      <w:ins w:id="71" w:author="Boyko, James" w:date="2025-06-26T09:57:00Z" w16du:dateUtc="2025-06-26T13:57:00Z">
        <w:r w:rsidR="004927AA">
          <w:rPr>
            <w:rFonts w:ascii="Times New Roman" w:eastAsia="Times New Roman" w:hAnsi="Times New Roman" w:cs="Times New Roman"/>
          </w:rPr>
          <w:t xml:space="preserve"> </w:t>
        </w:r>
      </w:ins>
      <w:del w:id="72" w:author="Boyko, James" w:date="2025-06-26T09:56:00Z" w16du:dateUtc="2025-06-26T13:56:00Z">
        <w:r w:rsidRPr="00990AA7" w:rsidDel="004927AA">
          <w:rPr>
            <w:rFonts w:ascii="Times New Roman" w:eastAsia="Times New Roman" w:hAnsi="Times New Roman" w:cs="Times New Roman"/>
          </w:rPr>
          <w:delText xml:space="preserve">is </w:delText>
        </w:r>
      </w:del>
      <w:del w:id="73" w:author="Boyko, James" w:date="2025-06-15T09:06:00Z" w16du:dateUtc="2025-06-15T12:06:00Z">
        <w:r w:rsidRPr="00990AA7" w:rsidDel="00B6020E">
          <w:rPr>
            <w:rFonts w:ascii="Times New Roman" w:eastAsia="Times New Roman" w:hAnsi="Times New Roman" w:cs="Times New Roman"/>
          </w:rPr>
          <w:delText xml:space="preserve">also </w:delText>
        </w:r>
      </w:del>
      <w:ins w:id="74" w:author="Boyko, James" w:date="2025-06-15T09:06:00Z" w16du:dateUtc="2025-06-15T12:06:00Z">
        <w:r w:rsidR="00B6020E">
          <w:rPr>
            <w:rFonts w:ascii="Times New Roman" w:eastAsia="Times New Roman" w:hAnsi="Times New Roman" w:cs="Times New Roman"/>
          </w:rPr>
          <w:t>may be</w:t>
        </w:r>
        <w:r w:rsidR="00B6020E"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useful to consider a mapping matrix (M</w:t>
      </w:r>
      <w:ins w:id="75" w:author="Boyko, James" w:date="2025-06-15T09:07:00Z" w16du:dateUtc="2025-06-15T12:07:00Z">
        <w:r w:rsidR="00B6020E">
          <w:rPr>
            <w:rFonts w:ascii="Times New Roman" w:eastAsia="Times New Roman" w:hAnsi="Times New Roman" w:cs="Times New Roman"/>
          </w:rPr>
          <w:t>;</w:t>
        </w:r>
      </w:ins>
      <w:ins w:id="76" w:author="Boyko, James" w:date="2025-06-15T09:06:00Z" w16du:dateUtc="2025-06-15T12:06:00Z">
        <w:r w:rsidR="00B6020E">
          <w:rPr>
            <w:rFonts w:ascii="Times New Roman" w:eastAsia="Times New Roman" w:hAnsi="Times New Roman" w:cs="Times New Roman"/>
          </w:rPr>
          <w:t xml:space="preserve"> </w:t>
        </w:r>
      </w:ins>
      <w:ins w:id="77" w:author="Boyko, James" w:date="2025-06-15T09:07:00Z" w16du:dateUtc="2025-06-15T12:07:00Z">
        <w:r w:rsidR="00B6020E">
          <w:rPr>
            <w:rFonts w:ascii="Times New Roman" w:eastAsia="Times New Roman" w:hAnsi="Times New Roman" w:cs="Times New Roman"/>
          </w:rPr>
          <w:t xml:space="preserve">also referred to as an index matrix </w:t>
        </w:r>
        <w:r w:rsidR="00CA6FE4">
          <w:rPr>
            <w:rFonts w:ascii="Times New Roman" w:eastAsia="Times New Roman" w:hAnsi="Times New Roman" w:cs="Times New Roman"/>
          </w:rPr>
          <w:t>(</w:t>
        </w:r>
        <w:r w:rsidR="00B6020E">
          <w:rPr>
            <w:rFonts w:ascii="Times New Roman" w:eastAsia="Times New Roman" w:hAnsi="Times New Roman" w:cs="Times New Roman"/>
          </w:rPr>
          <w:t>Revel 2024</w:t>
        </w:r>
      </w:ins>
      <w:ins w:id="78" w:author="Boyko, James" w:date="2025-06-15T09:08:00Z" w16du:dateUtc="2025-06-15T12:08:00Z">
        <w:r w:rsidR="00CA6FE4">
          <w:rPr>
            <w:rFonts w:ascii="Times New Roman" w:eastAsia="Times New Roman" w:hAnsi="Times New Roman" w:cs="Times New Roman"/>
          </w:rPr>
          <w:t>)</w:t>
        </w:r>
      </w:ins>
      <w:r w:rsidRPr="00990AA7">
        <w:rPr>
          <w:rFonts w:ascii="Times New Roman" w:eastAsia="Times New Roman" w:hAnsi="Times New Roman" w:cs="Times New Roman"/>
        </w:rPr>
        <w:t>) which gives the structure of the discrete model by indicating which transition rates are estimated and/or fixed to be equal</w:t>
      </w:r>
      <w:ins w:id="79" w:author="Boyko, James" w:date="2025-06-11T19:21:00Z" w16du:dateUtc="2025-06-11T22:21:00Z">
        <w:r w:rsidR="00BC1168">
          <w:rPr>
            <w:rFonts w:ascii="Times New Roman" w:eastAsia="Times New Roman" w:hAnsi="Times New Roman" w:cs="Times New Roman"/>
          </w:rPr>
          <w:t xml:space="preserve"> (</w:t>
        </w:r>
        <w:r w:rsidR="00BC1168" w:rsidRPr="00BC1168">
          <w:rPr>
            <w:rFonts w:ascii="Times New Roman" w:eastAsia="Times New Roman" w:hAnsi="Times New Roman" w:cs="Times New Roman"/>
          </w:rPr>
          <w:t>FitzJohn, 2012; Beaulieu &amp; O'Meara, 2016</w:t>
        </w:r>
        <w:r w:rsidR="00BC1168">
          <w:rPr>
            <w:rFonts w:ascii="Times New Roman" w:eastAsia="Times New Roman" w:hAnsi="Times New Roman" w:cs="Times New Roman"/>
          </w:rPr>
          <w:t>)</w:t>
        </w:r>
      </w:ins>
      <w:r w:rsidRPr="00990AA7">
        <w:rPr>
          <w:rFonts w:ascii="Times New Roman" w:eastAsia="Times New Roman" w:hAnsi="Times New Roman" w:cs="Times New Roman"/>
        </w:rPr>
        <w:t>. For example, if we consider a simple binary character with states 1 and 2, the instantaneous rate matrix is given by</w:t>
      </w:r>
      <w:ins w:id="80" w:author="Boyko, James" w:date="2025-06-11T19:18:00Z" w16du:dateUtc="2025-06-11T22:18:00Z">
        <w:r w:rsidR="00BC1168">
          <w:rPr>
            <w:rFonts w:ascii="Times New Roman" w:eastAsia="Times New Roman" w:hAnsi="Times New Roman" w:cs="Times New Roman"/>
          </w:rPr>
          <w:t xml:space="preserve"> </w:t>
        </w:r>
      </w:ins>
      <m:oMath>
        <m:r>
          <w:rPr>
            <w:rFonts w:ascii="Cambria Math" w:hAnsi="Cambria Math"/>
          </w:rPr>
          <m:t>Q=</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mr>
              <m:mr>
                <m:e>
                  <m:sSub>
                    <m:sSubPr>
                      <m:ctrlPr>
                        <w:rPr>
                          <w:rFonts w:ascii="Cambria Math" w:hAnsi="Cambria Math"/>
                        </w:rPr>
                      </m:ctrlPr>
                    </m:sSubPr>
                    <m:e>
                      <m:r>
                        <w:rPr>
                          <w:rFonts w:ascii="Cambria Math" w:hAnsi="Cambria Math"/>
                        </w:rPr>
                        <m:t>q</m:t>
                      </m:r>
                    </m:e>
                    <m:sub>
                      <m:r>
                        <w:rPr>
                          <w:rFonts w:ascii="Cambria Math" w:hAnsi="Cambria Math"/>
                        </w:rPr>
                        <m:t>21</m:t>
                      </m:r>
                    </m:sub>
                  </m:sSub>
                </m:e>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e>
              </m:mr>
            </m:m>
          </m:e>
        </m:d>
        <m:r>
          <w:rPr>
            <w:rFonts w:ascii="Cambria Math" w:hAnsi="Cambria Math"/>
          </w:rPr>
          <m:t>.</m:t>
        </m:r>
      </m:oMath>
      <w:r w:rsidRPr="00990AA7">
        <w:rPr>
          <w:rFonts w:ascii="Times New Roman" w:eastAsia="Times New Roman" w:hAnsi="Times New Roman" w:cs="Times New Roman"/>
        </w:rPr>
        <w:t xml:space="preserve"> However, the mapping matrix can specify several alternative model structures. If </w:t>
      </w:r>
      <m:oMath>
        <m:sSub>
          <m:sSubPr>
            <m:ctrlPr>
              <w:rPr>
                <w:rFonts w:ascii="Cambria Math" w:hAnsi="Cambria Math"/>
              </w:rPr>
            </m:ctrlPr>
          </m:sSubPr>
          <m:e>
            <m:r>
              <w:rPr>
                <w:rFonts w:ascii="Cambria Math" w:hAnsi="Cambria Math"/>
              </w:rPr>
              <m:t>M</m:t>
            </m:r>
          </m:e>
          <m:sub>
            <m:r>
              <w:rPr>
                <w:rFonts w:ascii="Cambria Math" w:hAnsi="Cambria Math"/>
              </w:rPr>
              <m:t>e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then</w:t>
      </w:r>
      <w:ins w:id="81"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 and we have what is commonly known as the “equal rates” model. An “all rates different” model can be indicated by</w:t>
      </w:r>
      <w:ins w:id="82"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M</m:t>
            </m:r>
          </m:e>
          <m:sub>
            <m:r>
              <w:rPr>
                <w:rFonts w:ascii="Cambria Math" w:hAnsi="Cambria Math"/>
              </w:rPr>
              <m:t>ard</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w:t>
      </w:r>
      <w:ins w:id="83"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and a “unidirectional” model can be constructed via </w:t>
      </w:r>
      <m:oMath>
        <m:sSub>
          <m:sSubPr>
            <m:ctrlPr>
              <w:rPr>
                <w:rFonts w:ascii="Cambria Math" w:hAnsi="Cambria Math"/>
              </w:rPr>
            </m:ctrlPr>
          </m:sSubPr>
          <m:e>
            <m:r>
              <w:rPr>
                <w:rFonts w:ascii="Cambria Math" w:hAnsi="Cambria Math"/>
              </w:rPr>
              <m:t>M</m:t>
            </m:r>
          </m:e>
          <m:sub>
            <m:r>
              <w:rPr>
                <w:rFonts w:ascii="Cambria Math" w:hAnsi="Cambria Math"/>
              </w:rPr>
              <m:t>di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0.</m:t>
        </m:r>
      </m:oMath>
      <w:r w:rsidRPr="00990AA7">
        <w:rPr>
          <w:rFonts w:ascii="Times New Roman" w:eastAsia="Times New Roman" w:hAnsi="Times New Roman" w:cs="Times New Roman"/>
        </w:rPr>
        <w:t xml:space="preserve"> In this specific example, we have models of 1 (“equal rates” and “unidirectional”) or 2 (“all rates different”) estimable parameters. To determine which model structure is optimal (best balances goodness-of-fit and complexity) for the dataset, we can compute the maximum likelihood estimate (MLE) for each model structure and compare them using a information criterion such as AIC</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sReDihG","properties":{"formattedCitation":"(Akaike 1974; Burnham and Anderson 2002)","plainCitation":"(Akaike 1974; Burnham and Anderson 2002)","noteIndex":0},"citationItems":[{"id":1031,"uris":["http://zotero.org/users/local/TCNekpWa/items/NS8YLYKV"],"itemData":{"id":1031,"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Akaike 1974; Burnham and Anderson 200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42CC51EC" w14:textId="149EBD3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is framework has been successfully applied for many years within PCM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WTi2qHn","properties":{"formattedCitation":"(O\\uc0\\u8217{}Meara 2012)","plainCitation":"(O’Meara 2012)","noteIndex":0},"citationItems":[{"id":166,"uris":["http://zotero.org/users/local/TCNekpWa/items/BKSMRU22"],"itemData":{"id":166,"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title":"Evolutionary Inferences from Phylogenies: A Review of Methods","title-short":"Evolutionary Inferences from Phylogenies","volume":"43","author":[{"family":"O'Meara","given":"Brian C."}],"issued":{"date-parts":[["2012"]]}}}],"schema":"https://github.com/citation-style-language/schema/raw/master/csl-citation.json"} </w:instrText>
      </w:r>
      <w:r w:rsidR="003D3503">
        <w:rPr>
          <w:rFonts w:ascii="Times New Roman" w:eastAsia="Times New Roman" w:hAnsi="Times New Roman" w:cs="Times New Roman"/>
        </w:rPr>
        <w:fldChar w:fldCharType="separate"/>
      </w:r>
      <w:r w:rsidR="003D3503" w:rsidRPr="003D3503">
        <w:rPr>
          <w:rFonts w:ascii="Times New Roman" w:hAnsi="Times New Roman" w:cs="Times New Roman"/>
          <w:kern w:val="0"/>
        </w:rPr>
        <w:t>(O’Meara 201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but growing model complexity (e.g.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1) is making it untenable for users to define all possible relevant model structures or for method developers to construct a complete set of default models. As such, regularization techniques may be a necessary step in discovering optimal model structures for large and complex datasets. In corHMMDredge, I incorporate three regularization approaches, two of which are analogous to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jpj2jP7f","properties":{"formattedCitation":"(Hastie et al. 2015)","plainCitation":"(Hastie et al. 2015)","noteIndex":0},"citationItems":[{"id":677,"uris":["http://zotero.org/users/local/TCNekpWa/items/26DIPI6D"],"itemData":{"id":677,"type":"book","language":"en","title":"Statistical Learning with Sparsity The Lasso and Generalizations","author":[{"family":"Hastie","given":"Trevor Hastie"},{"family":"Tibshirani","given":"Robert"},{"family":"Wainwright","given":"Martin"}],"issued":{"date-parts":[["2015"]]}}}],"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Hastie et al. 2015)</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and the third is based on the null expectation that transition rates are all equal (</w:t>
      </w:r>
      <w:r w:rsidRPr="00990AA7">
        <w:rPr>
          <w:rFonts w:ascii="Times New Roman" w:eastAsia="Times New Roman" w:hAnsi="Times New Roman" w:cs="Times New Roman"/>
          <w:i/>
          <w:iCs/>
        </w:rPr>
        <w:t>er</w:t>
      </w:r>
      <w:r w:rsidRPr="00990AA7">
        <w:rPr>
          <w:rFonts w:ascii="Times New Roman" w:eastAsia="Times New Roman" w:hAnsi="Times New Roman" w:cs="Times New Roman"/>
        </w:rPr>
        <w:t>;</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Hzbzslbp","properties":{"formattedCitation":"(Zhou et al. 2024)","plainCitation":"(Zhou et al. 2024)","noteIndex":0},"citationItems":[{"id":697,"uris":["http://zotero.org/users/local/TCNekpWa/items/5YYMP9R7"],"itemData":{"id":697,"type":"paper-conference","abstract":"Maximum Likelihood Estimation (MLE) and Likelihood Ratio Test (LRT) are widely used methods for estimating the transition probability matrix in Markov chains and identifying significant relationships between transitions, such as equality. However, the estimated transition probability matrix derived from MLE lacks accuracy compared to the real one, and LRT is inefficient in high-dimensional Markov chains. In this study, we extended the adaptive Lasso technique from linear models to Markov chains and proposed a novel model by applying penalized maximum likelihood estimation to optimize the estimation of the transition probability matrix. Meanwhile, we demonstrated that the new model enjoys oracle properties, which means the estimated transition probability matrix has the same performance as the real one when given. Simulations show that our new method behave very well overall in comparison with various competitors. Real data analysis further convince the value of our proposed method.","title":"Adaptive Penalized Likelihood method for Markov Chains","URL":"https://www.semanticscholar.org/paper/f1f327c850acfcef08b09ae363a6412573b83d88","author":[{"family":"Zhou","given":"Yining"},{"family":"Gao","given":"Ming"},{"family":"Chen","given":"Yiting"},{"family":"Shi","given":"Xiaoping"}],"accessed":{"date-parts":[["2024",6,6]]},"issued":{"date-parts":[["2024",6]]}}}],"schema":"https://github.com/citation-style-language/schema/raw/master/csl-citation.json"} </w:instrText>
      </w:r>
      <w:r w:rsidR="00C35474">
        <w:rPr>
          <w:rFonts w:ascii="Times New Roman" w:eastAsia="Times New Roman" w:hAnsi="Times New Roman" w:cs="Times New Roman"/>
        </w:rPr>
        <w:fldChar w:fldCharType="separate"/>
      </w:r>
      <w:r w:rsidR="000530BE">
        <w:rPr>
          <w:rFonts w:ascii="Times New Roman" w:eastAsia="Times New Roman" w:hAnsi="Times New Roman" w:cs="Times New Roman"/>
          <w:noProof/>
        </w:rPr>
        <w:t>(Zhou et al. 2024)</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Specifically, the regularized likelihood</w:t>
      </w:r>
      <w:r w:rsidR="003B63E2" w:rsidRPr="00990AA7">
        <w:rPr>
          <w:rFonts w:ascii="Times New Roman" w:eastAsia="Times New Roman" w:hAnsi="Times New Roman" w:cs="Times New Roman"/>
        </w:rPr>
        <w:t>s</w:t>
      </w:r>
      <w:r w:rsidRPr="00990AA7">
        <w:rPr>
          <w:rFonts w:ascii="Times New Roman" w:eastAsia="Times New Roman" w:hAnsi="Times New Roman" w:cs="Times New Roman"/>
        </w:rPr>
        <w:t xml:space="preserve"> are defined as:</w:t>
      </w:r>
    </w:p>
    <w:p w14:paraId="336FB61C" w14:textId="23370F7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1</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r>
          <w:rPr>
            <w:rFonts w:ascii="Cambria Math" w:hAnsi="Cambria Math"/>
          </w:rPr>
          <m:t>,</m:t>
        </m:r>
      </m:oMath>
      <w:ins w:id="84"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1)</w:t>
        </w:r>
      </w:ins>
    </w:p>
    <w:p w14:paraId="5FAA0ECF" w14:textId="68837E6B"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2</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r>
          <w:rPr>
            <w:rFonts w:ascii="Cambria Math" w:hAnsi="Cambria Math"/>
          </w:rPr>
          <m:t>,</m:t>
        </m:r>
      </m:oMath>
      <w:ins w:id="85"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2)</w:t>
        </w:r>
      </w:ins>
    </w:p>
    <w:p w14:paraId="1A0715B6" w14:textId="1370C85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er</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m:t>
        </m:r>
      </m:oMath>
      <w:ins w:id="86"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3)</w:t>
        </w:r>
      </w:ins>
    </w:p>
    <w:p w14:paraId="1CD899EC" w14:textId="194A8010" w:rsidR="00EB0295" w:rsidRPr="00990AA7" w:rsidRDefault="00000000" w:rsidP="00B20478">
      <w:pPr>
        <w:pStyle w:val="BodyText"/>
        <w:spacing w:after="0" w:line="360" w:lineRule="auto"/>
      </w:pPr>
      <w:r w:rsidRPr="00990AA7">
        <w:rPr>
          <w:rFonts w:ascii="Times New Roman" w:eastAsia="Times New Roman" w:hAnsi="Times New Roman" w:cs="Times New Roman"/>
        </w:rPr>
        <w:t xml:space="preserve">where </w:t>
      </w:r>
      <m:oMath>
        <m:r>
          <w:rPr>
            <w:rFonts w:ascii="Cambria Math" w:hAnsi="Cambria Math"/>
          </w:rPr>
          <m:t>L</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xml:space="preserve">denotes the standard likelihood,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oMath>
      <w:r w:rsidR="00B30C4D"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w:t>
      </w:r>
      <w:r w:rsidR="00F574F8" w:rsidRPr="00990AA7">
        <w:rPr>
          <w:rFonts w:ascii="Times New Roman" w:eastAsia="Times New Roman" w:hAnsi="Times New Roman" w:cs="Times New Roman"/>
        </w:rPr>
        <w:t xml:space="preserve">elementwise </w:t>
      </w:r>
      <w:r w:rsidRPr="00990AA7">
        <w:rPr>
          <w:rFonts w:ascii="Times New Roman" w:eastAsia="Times New Roman" w:hAnsi="Times New Roman" w:cs="Times New Roman"/>
        </w:rPr>
        <w:t xml:space="preserve">mean of the diagonal of the instantaneous rate matrix,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oMath>
      <w:r w:rsidR="00296D37" w:rsidRPr="00990AA7">
        <w:rPr>
          <w:rFonts w:ascii="Times New Roman" w:eastAsia="Times New Roman" w:hAnsi="Times New Roman" w:cs="Times New Roman"/>
        </w:rPr>
        <w:t xml:space="preserve"> is the squared elementwise mean of the diagonal of the instantaneous rate matrix</w:t>
      </w:r>
      <w:r w:rsidR="001816C4" w:rsidRPr="00990AA7">
        <w:rPr>
          <w:rFonts w:ascii="Times New Roman" w:eastAsia="Times New Roman" w:hAnsi="Times New Roman" w:cs="Times New Roman"/>
        </w:rPr>
        <w:t>,</w:t>
      </w:r>
      <w:r w:rsidR="00296D37" w:rsidRPr="00990AA7">
        <w:rPr>
          <w:rFonts w:ascii="Times New Roman" w:eastAsia="Times New Roman" w:hAnsi="Times New Roman" w:cs="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 xml:space="preserve"> </m:t>
        </m:r>
      </m:oMath>
      <w:r w:rsidRPr="00990AA7">
        <w:rPr>
          <w:rFonts w:ascii="Times New Roman" w:eastAsia="Times New Roman" w:hAnsi="Times New Roman" w:cs="Times New Roman"/>
        </w:rPr>
        <w:t>is the mean pairwise distances between all freely estimated parameters</w:t>
      </w:r>
      <w:r w:rsidR="001816C4" w:rsidRPr="00990AA7">
        <w:rPr>
          <w:rFonts w:ascii="Times New Roman" w:eastAsia="Times New Roman" w:hAnsi="Times New Roman" w:cs="Times New Roman"/>
        </w:rPr>
        <w:t xml:space="preserve"> in their raw units</w:t>
      </w:r>
      <w:r w:rsidRPr="00990AA7">
        <w:rPr>
          <w:rFonts w:ascii="Times New Roman" w:eastAsia="Times New Roman" w:hAnsi="Times New Roman" w:cs="Times New Roman"/>
        </w:rPr>
        <w:t xml:space="preserve">, </w:t>
      </w:r>
      <m:oMath>
        <m:r>
          <w:ins w:id="87" w:author="Boyko, James" w:date="2025-06-14T11:33:00Z" w16du:dateUtc="2025-06-14T14:33:00Z">
            <w:rPr>
              <w:rFonts w:ascii="Cambria Math" w:hAnsi="Cambria Math"/>
            </w:rPr>
            <m:t>k</m:t>
          </w:ins>
        </m:r>
      </m:oMath>
      <w:ins w:id="88" w:author="Boyko, James" w:date="2025-06-14T11:33:00Z" w16du:dateUtc="2025-06-14T14:33:00Z">
        <w:r w:rsidR="0063759A">
          <w:rPr>
            <w:rFonts w:ascii="Times New Roman" w:eastAsia="Times New Roman" w:hAnsi="Times New Roman" w:cs="Times New Roman"/>
          </w:rPr>
          <w:t xml:space="preserve"> is the number of freely estimate parameters, </w:t>
        </w:r>
      </w:ins>
      <w:r w:rsidRPr="00990AA7">
        <w:rPr>
          <w:rFonts w:ascii="Times New Roman" w:eastAsia="Times New Roman" w:hAnsi="Times New Roman" w:cs="Times New Roman"/>
        </w:rPr>
        <w:t xml:space="preserve">and </w:t>
      </w:r>
      <m:oMath>
        <m:r>
          <w:rPr>
            <w:rFonts w:ascii="Cambria Math" w:hAnsi="Cambria Math"/>
          </w:rPr>
          <m:t xml:space="preserve">λ </m:t>
        </m:r>
      </m:oMath>
      <w:r w:rsidRPr="00990AA7">
        <w:rPr>
          <w:rFonts w:ascii="Times New Roman" w:eastAsia="Times New Roman" w:hAnsi="Times New Roman" w:cs="Times New Roman"/>
        </w:rPr>
        <w:t xml:space="preserve">is a hyper-parameter </w:t>
      </w:r>
      <w:r w:rsidRPr="00990AA7">
        <w:rPr>
          <w:rFonts w:ascii="Times New Roman" w:eastAsia="Times New Roman" w:hAnsi="Times New Roman" w:cs="Times New Roman"/>
        </w:rPr>
        <w:lastRenderedPageBreak/>
        <w:t xml:space="preserve">that adjusts the severity of the penalty, ranging from 0 (no regularization) to 1 (full penalization). This penalization scheme uses the mean rather than the sum of the parameter values because the number of transition rates is a function of the number of possible discrete states and using the sum would cause the penalization term to be a function of the number of states rather than the overall complexity of the model (the number of parameters). </w:t>
      </w:r>
      <w:del w:id="89" w:author="Boyko, James" w:date="2025-06-15T07:29:00Z" w16du:dateUtc="2025-06-15T10:29:00Z">
        <w:r w:rsidRPr="00990AA7" w:rsidDel="001C0E99">
          <w:rPr>
            <w:rFonts w:ascii="Times New Roman" w:eastAsia="Times New Roman" w:hAnsi="Times New Roman" w:cs="Times New Roman"/>
          </w:rPr>
          <w:delText>Despite this adjustment, this regularization scheme is still particularly effective at removing unnecessary parameters such that the dredge algorithm can efficiently move from more complex to simpler models (</w:delText>
        </w:r>
        <w:r w:rsidR="00F13F00" w:rsidRPr="00990AA7" w:rsidDel="001C0E99">
          <w:rPr>
            <w:rFonts w:ascii="Times New Roman" w:eastAsia="Times New Roman" w:hAnsi="Times New Roman" w:cs="Times New Roman"/>
          </w:rPr>
          <w:delText>Fig</w:delText>
        </w:r>
        <w:r w:rsidR="00803384" w:rsidDel="001C0E99">
          <w:rPr>
            <w:rFonts w:ascii="Times New Roman" w:eastAsia="Times New Roman" w:hAnsi="Times New Roman" w:cs="Times New Roman"/>
          </w:rPr>
          <w:delText>.</w:delText>
        </w:r>
        <w:r w:rsidR="00F13F00" w:rsidRPr="00990AA7" w:rsidDel="001C0E99">
          <w:rPr>
            <w:rFonts w:ascii="Times New Roman" w:eastAsia="Times New Roman" w:hAnsi="Times New Roman" w:cs="Times New Roman"/>
          </w:rPr>
          <w:delText xml:space="preserve"> 2</w:delText>
        </w:r>
        <w:r w:rsidRPr="00990AA7" w:rsidDel="001C0E99">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It is important to note that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cannot be jointly estimated alongside the parameters via the maximized likelihood</w:t>
      </w:r>
      <w:r w:rsidR="00D57B36">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QIh1642z","properties":{"formattedCitation":"(Clavel et al. 2019)","plainCitation":"(Clavel et al. 2019)","noteIndex":0},"citationItems":[{"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Clavel et al. 2019)</w:t>
      </w:r>
      <w:r w:rsidR="00D57B36">
        <w:rPr>
          <w:rFonts w:ascii="Times New Roman" w:eastAsia="Times New Roman" w:hAnsi="Times New Roman" w:cs="Times New Roman"/>
        </w:rPr>
        <w:fldChar w:fldCharType="end"/>
      </w:r>
      <w:r w:rsidRPr="00990AA7">
        <w:rPr>
          <w:rFonts w:ascii="Times New Roman" w:eastAsia="Times New Roman" w:hAnsi="Times New Roman" w:cs="Times New Roman"/>
        </w:rPr>
        <w:t>. Instead, a form of cross-validation is necessary to tune</w:t>
      </w:r>
      <w:r w:rsidR="00BC4040" w:rsidRPr="00990AA7">
        <w:rPr>
          <w:rFonts w:ascii="Times New Roman" w:eastAsia="Times New Roman" w:hAnsi="Times New Roman" w:cs="Times New Roman"/>
        </w:rPr>
        <w:t xml:space="preserve">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see </w:t>
      </w:r>
      <w:r w:rsidRPr="00990AA7">
        <w:rPr>
          <w:rFonts w:ascii="Times New Roman" w:eastAsia="Times New Roman" w:hAnsi="Times New Roman" w:cs="Times New Roman"/>
          <w:i/>
          <w:iCs/>
        </w:rPr>
        <w:t>Phylogenetically informed k-fold cross validation</w:t>
      </w:r>
      <w:r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BC4040" w:rsidRPr="00990AA7">
        <w:rPr>
          <w:rFonts w:ascii="Times New Roman" w:eastAsia="Times New Roman" w:hAnsi="Times New Roman" w:cs="Times New Roman"/>
        </w:rPr>
        <w:t xml:space="preserve">This scheme is similar to </w:t>
      </w:r>
      <w:r w:rsidR="00562E0C" w:rsidRPr="00990AA7">
        <w:rPr>
          <w:rFonts w:ascii="Times New Roman" w:eastAsia="Times New Roman" w:hAnsi="Times New Roman" w:cs="Times New Roman"/>
        </w:rPr>
        <w:t>Sanderson’s penalized likelihood approach for estimating chronograms from phylogenetic trees</w:t>
      </w:r>
      <w:r w:rsidR="00BC4040" w:rsidRPr="00990AA7">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ZtZDPSr0","properties":{"formattedCitation":"(Sanderson 2002)","plainCitation":"(Sanderson 2002)","noteIndex":0},"citationItems":[{"id":1011,"uris":["http://zotero.org/users/local/TCNekpWa/items/K5A3RKCJ"],"itemData":{"id":1011,"type":"article-journal","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container-title":"Molecular Biology and Evolution","DOI":"10.1093/oxfordjournals.molbev.a003974","ISSN":"0737-4038","issue":"1","journalAbbreviation":"Molecular Biology and Evolution","page":"101-109","source":"Silverchair","title":"Estimating Absolute Rates of Molecular Evolution and Divergence Times: A Penalized Likelihood Approach","title-short":"Estimating Absolute Rates of Molecular Evolution and Divergence Times","volume":"19","author":[{"family":"Sanderson","given":"Michael J."}],"issued":{"date-parts":[["2002",1,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Sanderson 2002)</w:t>
      </w:r>
      <w:r w:rsidR="00D57B36">
        <w:rPr>
          <w:rFonts w:ascii="Times New Roman" w:eastAsia="Times New Roman" w:hAnsi="Times New Roman" w:cs="Times New Roman"/>
        </w:rPr>
        <w:fldChar w:fldCharType="end"/>
      </w:r>
      <w:r w:rsidR="00BC4040"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Under penalized likelihood,</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the</w:t>
      </w:r>
      <w:r w:rsidR="00562E0C" w:rsidRPr="00990AA7">
        <w:rPr>
          <w:rFonts w:ascii="Times New Roman" w:eastAsia="Times New Roman" w:hAnsi="Times New Roman" w:cs="Times New Roman"/>
        </w:rPr>
        <w:t xml:space="preserve"> penalty </w:t>
      </w:r>
      <w:r w:rsidR="001C065E" w:rsidRPr="00990AA7">
        <w:rPr>
          <w:rFonts w:ascii="Times New Roman" w:eastAsia="Times New Roman" w:hAnsi="Times New Roman" w:cs="Times New Roman"/>
        </w:rPr>
        <w:t xml:space="preserve">is </w:t>
      </w:r>
      <w:r w:rsidR="00562E0C" w:rsidRPr="00990AA7">
        <w:rPr>
          <w:rFonts w:ascii="Times New Roman" w:eastAsia="Times New Roman" w:hAnsi="Times New Roman" w:cs="Times New Roman"/>
        </w:rPr>
        <w:t xml:space="preserve">based on differences of rates </w:t>
      </w:r>
      <w:r w:rsidR="001C065E" w:rsidRPr="00990AA7">
        <w:rPr>
          <w:rFonts w:ascii="Times New Roman" w:eastAsia="Times New Roman" w:hAnsi="Times New Roman" w:cs="Times New Roman"/>
        </w:rPr>
        <w:t xml:space="preserve">and </w:t>
      </w:r>
      <w:r w:rsidR="00562E0C" w:rsidRPr="00990AA7">
        <w:rPr>
          <w:rFonts w:ascii="Times New Roman" w:eastAsia="Times New Roman" w:hAnsi="Times New Roman" w:cs="Times New Roman"/>
        </w:rPr>
        <w:t>is essentially a regularization approach</w:t>
      </w:r>
      <w:r w:rsidR="001C065E" w:rsidRPr="00990AA7">
        <w:rPr>
          <w:rFonts w:ascii="Times New Roman" w:eastAsia="Times New Roman" w:hAnsi="Times New Roman" w:cs="Times New Roman"/>
        </w:rPr>
        <w:t xml:space="preserve">. Furthermore, the Sanderson method </w:t>
      </w:r>
      <w:r w:rsidR="00562E0C" w:rsidRPr="00990AA7">
        <w:rPr>
          <w:rFonts w:ascii="Times New Roman" w:eastAsia="Times New Roman" w:hAnsi="Times New Roman" w:cs="Times New Roman"/>
        </w:rPr>
        <w:t>includ</w:t>
      </w:r>
      <w:r w:rsidR="001C065E" w:rsidRPr="00990AA7">
        <w:rPr>
          <w:rFonts w:ascii="Times New Roman" w:eastAsia="Times New Roman" w:hAnsi="Times New Roman" w:cs="Times New Roman"/>
        </w:rPr>
        <w:t>es</w:t>
      </w:r>
      <w:r w:rsidR="00562E0C" w:rsidRPr="00990AA7">
        <w:rPr>
          <w:rFonts w:ascii="Times New Roman" w:eastAsia="Times New Roman" w:hAnsi="Times New Roman" w:cs="Times New Roman"/>
        </w:rPr>
        <w:t xml:space="preserve"> cross validation to estimate the equivalent of</w:t>
      </w:r>
      <w:r w:rsidR="00A5544E" w:rsidRPr="00990AA7">
        <w:rPr>
          <w:rFonts w:ascii="Times New Roman" w:eastAsia="Times New Roman" w:hAnsi="Times New Roman" w:cs="Times New Roman"/>
        </w:rPr>
        <w:t xml:space="preserve"> the</w:t>
      </w:r>
      <w:r w:rsidR="00562E0C" w:rsidRPr="00990AA7">
        <w:rPr>
          <w:rFonts w:ascii="Times New Roman" w:eastAsia="Times New Roman" w:hAnsi="Times New Roman" w:cs="Times New Roman"/>
        </w:rPr>
        <w:t xml:space="preserve"> </w:t>
      </w:r>
      <m:oMath>
        <m:r>
          <w:rPr>
            <w:rFonts w:ascii="Cambria Math" w:hAnsi="Cambria Math"/>
          </w:rPr>
          <m:t>λ</m:t>
        </m:r>
      </m:oMath>
      <w:r w:rsidR="00562E0C" w:rsidRPr="00990AA7">
        <w:rPr>
          <w:rFonts w:ascii="Times New Roman" w:eastAsia="Times New Roman" w:hAnsi="Times New Roman" w:cs="Times New Roman"/>
        </w:rPr>
        <w:t xml:space="preserve"> </w:t>
      </w:r>
      <w:r w:rsidR="00A5544E" w:rsidRPr="00990AA7">
        <w:rPr>
          <w:rFonts w:ascii="Times New Roman" w:eastAsia="Times New Roman" w:hAnsi="Times New Roman" w:cs="Times New Roman"/>
        </w:rPr>
        <w:t xml:space="preserve">hyper-parameter </w:t>
      </w:r>
      <w:r w:rsidR="00562E0C" w:rsidRPr="00990AA7">
        <w:rPr>
          <w:rFonts w:ascii="Times New Roman" w:eastAsia="Times New Roman" w:hAnsi="Times New Roman" w:cs="Times New Roman"/>
        </w:rPr>
        <w:t xml:space="preserve">(which he </w:t>
      </w:r>
      <w:r w:rsidR="001C065E" w:rsidRPr="00990AA7">
        <w:rPr>
          <w:rFonts w:ascii="Times New Roman" w:eastAsia="Times New Roman" w:hAnsi="Times New Roman" w:cs="Times New Roman"/>
        </w:rPr>
        <w:t xml:space="preserve">also </w:t>
      </w:r>
      <w:r w:rsidR="00885A1B" w:rsidRPr="00990AA7">
        <w:rPr>
          <w:rFonts w:ascii="Times New Roman" w:eastAsia="Times New Roman" w:hAnsi="Times New Roman" w:cs="Times New Roman"/>
        </w:rPr>
        <w:t>labeled</w:t>
      </w:r>
      <w:r w:rsidR="00562E0C" w:rsidRPr="00990AA7">
        <w:rPr>
          <w:rFonts w:ascii="Times New Roman" w:eastAsia="Times New Roman" w:hAnsi="Times New Roman" w:cs="Times New Roman"/>
        </w:rPr>
        <w:t xml:space="preserve"> </w:t>
      </w:r>
      <m:oMath>
        <m:r>
          <w:rPr>
            <w:rFonts w:ascii="Cambria Math" w:hAnsi="Cambria Math"/>
          </w:rPr>
          <m:t>λ</m:t>
        </m:r>
      </m:oMath>
      <w:r w:rsidR="001C065E" w:rsidRPr="00990AA7">
        <w:rPr>
          <w:rFonts w:ascii="Times New Roman" w:eastAsia="Times New Roman" w:hAnsi="Times New Roman" w:cs="Times New Roman"/>
        </w:rPr>
        <w:t xml:space="preserve">, </w:t>
      </w:r>
      <w:r w:rsidR="00562E0C" w:rsidRPr="00990AA7">
        <w:rPr>
          <w:rFonts w:ascii="Times New Roman" w:eastAsia="Times New Roman" w:hAnsi="Times New Roman" w:cs="Times New Roman"/>
        </w:rPr>
        <w:t>the smoothing parameter).</w:t>
      </w:r>
    </w:p>
    <w:p w14:paraId="38B6743C" w14:textId="7AF73EA7" w:rsidR="00706AF5" w:rsidRDefault="00000000" w:rsidP="00B20478">
      <w:pPr>
        <w:pStyle w:val="BodyText"/>
        <w:spacing w:after="0" w:line="360" w:lineRule="auto"/>
        <w:rPr>
          <w:ins w:id="90" w:author="Boyko, James" w:date="2025-06-16T09:03:00Z" w16du:dateUtc="2025-06-16T12:03:00Z"/>
          <w:rFonts w:ascii="Times New Roman" w:eastAsia="Times New Roman" w:hAnsi="Times New Roman" w:cs="Times New Roman"/>
        </w:rPr>
      </w:pPr>
      <w:r w:rsidRPr="00990AA7">
        <w:rPr>
          <w:rFonts w:ascii="Times New Roman" w:eastAsia="Times New Roman" w:hAnsi="Times New Roman" w:cs="Times New Roman"/>
        </w:rPr>
        <w:tab/>
        <w:t xml:space="preserve">The second component of the dredge algorithm involves a method to explore and assess alternative model structures </w:t>
      </w:r>
      <w:del w:id="91" w:author="Boyko, James" w:date="2025-06-15T07:21:00Z" w16du:dateUtc="2025-06-15T10:21:00Z">
        <w:r w:rsidRPr="00990AA7" w:rsidDel="00AF7C61">
          <w:rPr>
            <w:rFonts w:ascii="Times New Roman" w:eastAsia="Times New Roman" w:hAnsi="Times New Roman" w:cs="Times New Roman"/>
          </w:rPr>
          <w:delText xml:space="preserve">that utilize </w:delText>
        </w:r>
        <w:r w:rsidRPr="00990AA7" w:rsidDel="00426B78">
          <w:rPr>
            <w:rFonts w:ascii="Times New Roman" w:eastAsia="Times New Roman" w:hAnsi="Times New Roman" w:cs="Times New Roman"/>
          </w:rPr>
          <w:delText>parameter sharing</w:delText>
        </w:r>
        <w:r w:rsidRPr="00990AA7" w:rsidDel="00AF7C61">
          <w:rPr>
            <w:rFonts w:ascii="Times New Roman" w:eastAsia="Times New Roman" w:hAnsi="Times New Roman" w:cs="Times New Roman"/>
          </w:rPr>
          <w:delText xml:space="preserve"> </w:delText>
        </w:r>
      </w:del>
      <w:r w:rsidRPr="00990AA7">
        <w:rPr>
          <w:rFonts w:ascii="Times New Roman" w:eastAsia="Times New Roman" w:hAnsi="Times New Roman" w:cs="Times New Roman"/>
        </w:rPr>
        <w:t>(</w:t>
      </w:r>
      <w:r w:rsidR="002E04FF" w:rsidRPr="00990AA7">
        <w:rPr>
          <w:rFonts w:ascii="Times New Roman" w:eastAsia="Times New Roman" w:hAnsi="Times New Roman" w:cs="Times New Roman"/>
        </w:rPr>
        <w:t>Fig</w:t>
      </w:r>
      <w:r w:rsidR="00803384">
        <w:rPr>
          <w:rFonts w:ascii="Times New Roman" w:eastAsia="Times New Roman" w:hAnsi="Times New Roman" w:cs="Times New Roman"/>
        </w:rPr>
        <w:t>.</w:t>
      </w:r>
      <w:r w:rsidR="002E04FF"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xml:space="preserve">). </w:t>
      </w:r>
      <w:ins w:id="92" w:author="Boyko, James" w:date="2025-06-16T09:03:00Z" w16du:dateUtc="2025-06-16T12:03:00Z">
        <w:r w:rsidR="00706AF5" w:rsidRPr="00706AF5">
          <w:rPr>
            <w:rFonts w:ascii="Times New Roman" w:eastAsia="Times New Roman" w:hAnsi="Times New Roman" w:cs="Times New Roman"/>
          </w:rPr>
          <w:t xml:space="preserve">For this, </w:t>
        </w:r>
        <w:r w:rsidR="00706AF5">
          <w:rPr>
            <w:rFonts w:ascii="Times New Roman" w:eastAsia="Times New Roman" w:hAnsi="Times New Roman" w:cs="Times New Roman"/>
          </w:rPr>
          <w:t>I</w:t>
        </w:r>
        <w:r w:rsidR="00706AF5" w:rsidRPr="00706AF5">
          <w:rPr>
            <w:rFonts w:ascii="Times New Roman" w:eastAsia="Times New Roman" w:hAnsi="Times New Roman" w:cs="Times New Roman"/>
          </w:rPr>
          <w:t xml:space="preserve"> implemented a simulated annealing heuristic search algorithm. </w:t>
        </w:r>
        <w:r w:rsidR="00706AF5">
          <w:rPr>
            <w:rFonts w:ascii="Times New Roman" w:eastAsia="Times New Roman" w:hAnsi="Times New Roman" w:cs="Times New Roman"/>
          </w:rPr>
          <w:t>S</w:t>
        </w:r>
        <w:r w:rsidR="00706AF5" w:rsidRPr="00706AF5">
          <w:rPr>
            <w:rFonts w:ascii="Times New Roman" w:eastAsia="Times New Roman" w:hAnsi="Times New Roman" w:cs="Times New Roman"/>
          </w:rPr>
          <w:t>imulated annealing is a probabilistic optimization technique inspired by the process of annealing in metallurgy, where a material is heated and then slowly cooled. The algorithm aims to find a model that minimizes a given information criterion (e.g., AIC, BIC)</w:t>
        </w:r>
      </w:ins>
      <w:ins w:id="93" w:author="Boyko, James" w:date="2025-06-16T09:06:00Z" w16du:dateUtc="2025-06-16T12:06:00Z">
        <w:r w:rsidR="00706AF5">
          <w:rPr>
            <w:rFonts w:ascii="Times New Roman" w:eastAsia="Times New Roman" w:hAnsi="Times New Roman" w:cs="Times New Roman"/>
          </w:rPr>
          <w:t xml:space="preserve"> and given enough time is </w:t>
        </w:r>
      </w:ins>
      <w:ins w:id="94" w:author="Boyko, James" w:date="2025-06-16T09:07:00Z" w16du:dateUtc="2025-06-16T12:07:00Z">
        <w:r w:rsidR="00706AF5">
          <w:rPr>
            <w:rFonts w:ascii="Times New Roman" w:eastAsia="Times New Roman" w:hAnsi="Times New Roman" w:cs="Times New Roman"/>
          </w:rPr>
          <w:t>guaranteed to find the optimal solution for a discrete set (</w:t>
        </w:r>
        <w:r w:rsidR="00706AF5" w:rsidRPr="00706AF5">
          <w:rPr>
            <w:rFonts w:ascii="Times New Roman" w:eastAsia="Times New Roman" w:hAnsi="Times New Roman" w:cs="Times New Roman"/>
            <w:highlight w:val="yellow"/>
            <w:rPrChange w:id="95" w:author="Boyko, James" w:date="2025-06-16T09:07:00Z" w16du:dateUtc="2025-06-16T12:07:00Z">
              <w:rPr>
                <w:rFonts w:ascii="Times New Roman" w:eastAsia="Times New Roman" w:hAnsi="Times New Roman" w:cs="Times New Roman"/>
              </w:rPr>
            </w:rPrChange>
          </w:rPr>
          <w:t>refs</w:t>
        </w:r>
        <w:r w:rsidR="00706AF5">
          <w:rPr>
            <w:rFonts w:ascii="Times New Roman" w:eastAsia="Times New Roman" w:hAnsi="Times New Roman" w:cs="Times New Roman"/>
          </w:rPr>
          <w:t>)</w:t>
        </w:r>
      </w:ins>
      <w:ins w:id="96" w:author="Boyko, James" w:date="2025-06-16T09:03:00Z" w16du:dateUtc="2025-06-16T12:03:00Z">
        <w:r w:rsidR="00706AF5" w:rsidRPr="00706AF5">
          <w:rPr>
            <w:rFonts w:ascii="Times New Roman" w:eastAsia="Times New Roman" w:hAnsi="Times New Roman" w:cs="Times New Roman"/>
          </w:rPr>
          <w:t xml:space="preserve">. </w:t>
        </w:r>
      </w:ins>
      <w:ins w:id="97" w:author="Boyko, James" w:date="2025-06-16T09:34:00Z" w16du:dateUtc="2025-06-16T12:34:00Z">
        <w:r w:rsidR="00871C5C">
          <w:rPr>
            <w:rFonts w:ascii="Times New Roman" w:eastAsia="Times New Roman" w:hAnsi="Times New Roman" w:cs="Times New Roman"/>
          </w:rPr>
          <w:t xml:space="preserve">This </w:t>
        </w:r>
        <w:r w:rsidR="00871C5C" w:rsidRPr="00871C5C">
          <w:rPr>
            <w:rFonts w:ascii="Times New Roman" w:eastAsia="Times New Roman" w:hAnsi="Times New Roman" w:cs="Times New Roman"/>
          </w:rPr>
          <w:t xml:space="preserve">approach </w:t>
        </w:r>
        <w:r w:rsidR="00871C5C">
          <w:rPr>
            <w:rFonts w:ascii="Times New Roman" w:eastAsia="Times New Roman" w:hAnsi="Times New Roman" w:cs="Times New Roman"/>
          </w:rPr>
          <w:t xml:space="preserve">is similar </w:t>
        </w:r>
        <w:r w:rsidR="00871C5C" w:rsidRPr="00871C5C">
          <w:rPr>
            <w:rFonts w:ascii="Times New Roman" w:eastAsia="Times New Roman" w:hAnsi="Times New Roman" w:cs="Times New Roman"/>
          </w:rPr>
          <w:t xml:space="preserve">to Pagel and Meade (2006), who also use a Metropolis-Hastings sampling scheme to explore </w:t>
        </w:r>
        <w:r w:rsidR="00871C5C">
          <w:rPr>
            <w:rFonts w:ascii="Times New Roman" w:eastAsia="Times New Roman" w:hAnsi="Times New Roman" w:cs="Times New Roman"/>
          </w:rPr>
          <w:t xml:space="preserve">alternative </w:t>
        </w:r>
        <w:r w:rsidR="00871C5C" w:rsidRPr="00871C5C">
          <w:rPr>
            <w:rFonts w:ascii="Times New Roman" w:eastAsia="Times New Roman" w:hAnsi="Times New Roman" w:cs="Times New Roman"/>
          </w:rPr>
          <w:t>model</w:t>
        </w:r>
        <w:r w:rsidR="00871C5C">
          <w:rPr>
            <w:rFonts w:ascii="Times New Roman" w:eastAsia="Times New Roman" w:hAnsi="Times New Roman" w:cs="Times New Roman"/>
          </w:rPr>
          <w:t xml:space="preserve">s in </w:t>
        </w:r>
        <w:r w:rsidR="00871C5C" w:rsidRPr="00871C5C">
          <w:rPr>
            <w:rFonts w:ascii="Times New Roman" w:eastAsia="Times New Roman" w:hAnsi="Times New Roman" w:cs="Times New Roman"/>
          </w:rPr>
          <w:t xml:space="preserve">a Bayesian framework. While their method samples from the posterior distribution, corHMMDredge </w:t>
        </w:r>
      </w:ins>
      <w:ins w:id="98" w:author="Boyko, James" w:date="2025-06-16T09:35:00Z" w16du:dateUtc="2025-06-16T12:35:00Z">
        <w:r w:rsidR="00871C5C">
          <w:rPr>
            <w:rFonts w:ascii="Times New Roman" w:eastAsia="Times New Roman" w:hAnsi="Times New Roman" w:cs="Times New Roman"/>
          </w:rPr>
          <w:t xml:space="preserve">optimizes each proposed </w:t>
        </w:r>
      </w:ins>
      <w:ins w:id="99" w:author="Boyko, James" w:date="2025-06-16T09:36:00Z" w16du:dateUtc="2025-06-16T12:36:00Z">
        <w:r w:rsidR="00871C5C">
          <w:rPr>
            <w:rFonts w:ascii="Times New Roman" w:eastAsia="Times New Roman" w:hAnsi="Times New Roman" w:cs="Times New Roman"/>
          </w:rPr>
          <w:t>model structure</w:t>
        </w:r>
      </w:ins>
      <w:ins w:id="100" w:author="Boyko, James" w:date="2025-06-16T09:35:00Z" w16du:dateUtc="2025-06-16T12:35:00Z">
        <w:r w:rsidR="00871C5C">
          <w:rPr>
            <w:rFonts w:ascii="Times New Roman" w:eastAsia="Times New Roman" w:hAnsi="Times New Roman" w:cs="Times New Roman"/>
          </w:rPr>
          <w:t xml:space="preserve"> using</w:t>
        </w:r>
      </w:ins>
      <w:ins w:id="101" w:author="Boyko, James" w:date="2025-06-16T09:34:00Z" w16du:dateUtc="2025-06-16T12:34:00Z">
        <w:r w:rsidR="00871C5C" w:rsidRPr="00871C5C">
          <w:rPr>
            <w:rFonts w:ascii="Times New Roman" w:eastAsia="Times New Roman" w:hAnsi="Times New Roman" w:cs="Times New Roman"/>
          </w:rPr>
          <w:t xml:space="preserve"> a penalized likelihood. In both approaches, poor-fitting models can still be temporarily accepted to escape local optima</w:t>
        </w:r>
        <w:r w:rsidR="00871C5C">
          <w:rPr>
            <w:rFonts w:ascii="Times New Roman" w:eastAsia="Times New Roman" w:hAnsi="Times New Roman" w:cs="Times New Roman"/>
          </w:rPr>
          <w:t xml:space="preserve">. </w:t>
        </w:r>
      </w:ins>
      <w:ins w:id="102" w:author="Boyko, James" w:date="2025-06-16T09:03:00Z" w16du:dateUtc="2025-06-16T12:03:00Z">
        <w:r w:rsidR="00706AF5" w:rsidRPr="00706AF5">
          <w:rPr>
            <w:rFonts w:ascii="Times New Roman" w:eastAsia="Times New Roman" w:hAnsi="Times New Roman" w:cs="Times New Roman"/>
          </w:rPr>
          <w:t>The search is performed independently for each number of hidden rate categories, from the initial category up to max.rate.cat.</w:t>
        </w:r>
      </w:ins>
      <w:ins w:id="103" w:author="Boyko, James" w:date="2025-06-16T09:04:00Z" w16du:dateUtc="2025-06-16T12:04:00Z">
        <w:r w:rsidR="00706AF5">
          <w:rPr>
            <w:rFonts w:ascii="Times New Roman" w:eastAsia="Times New Roman" w:hAnsi="Times New Roman" w:cs="Times New Roman"/>
          </w:rPr>
          <w:t xml:space="preserve"> </w:t>
        </w:r>
      </w:ins>
      <w:ins w:id="104" w:author="Boyko, James" w:date="2025-06-16T09:11:00Z" w16du:dateUtc="2025-06-16T12:11:00Z">
        <w:r w:rsidR="00706AF5">
          <w:rPr>
            <w:rFonts w:ascii="Times New Roman" w:eastAsia="Times New Roman" w:hAnsi="Times New Roman" w:cs="Times New Roman"/>
          </w:rPr>
          <w:t xml:space="preserve">Models are evaluated </w:t>
        </w:r>
      </w:ins>
      <w:ins w:id="105" w:author="Boyko, James" w:date="2025-06-16T09:04:00Z" w16du:dateUtc="2025-06-16T12:04:00Z">
        <w:r w:rsidR="00706AF5" w:rsidRPr="00706AF5">
          <w:rPr>
            <w:rFonts w:ascii="Times New Roman" w:eastAsia="Times New Roman" w:hAnsi="Times New Roman" w:cs="Times New Roman"/>
          </w:rPr>
          <w:t xml:space="preserve">through an iterative process governed by a </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temperature</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 xml:space="preserve"> parameter, T, which starts high and is gradually lowered. </w:t>
        </w:r>
      </w:ins>
    </w:p>
    <w:p w14:paraId="232E206E" w14:textId="3581EB1A" w:rsidR="00706AF5" w:rsidRDefault="00916E5C" w:rsidP="00903BA4">
      <w:pPr>
        <w:pStyle w:val="BodyText"/>
        <w:spacing w:line="360" w:lineRule="auto"/>
        <w:rPr>
          <w:ins w:id="106" w:author="Boyko, James" w:date="2025-06-16T09:17:00Z" w16du:dateUtc="2025-06-16T12:17:00Z"/>
          <w:rFonts w:ascii="Times New Roman" w:eastAsia="Times New Roman" w:hAnsi="Times New Roman" w:cs="Times New Roman"/>
        </w:rPr>
      </w:pPr>
      <w:ins w:id="107" w:author="Boyko, James" w:date="2025-06-16T09:12:00Z" w16du:dateUtc="2025-06-16T12:12:00Z">
        <w:r>
          <w:rPr>
            <w:rFonts w:ascii="Times New Roman" w:eastAsia="Times New Roman" w:hAnsi="Times New Roman" w:cs="Times New Roman"/>
          </w:rPr>
          <w:tab/>
        </w:r>
        <w:r w:rsidRPr="00916E5C">
          <w:rPr>
            <w:rFonts w:ascii="Times New Roman" w:eastAsia="Times New Roman" w:hAnsi="Times New Roman" w:cs="Times New Roman"/>
          </w:rPr>
          <w:t xml:space="preserve">The search begins with an initial model structure </w:t>
        </w:r>
        <w:r>
          <w:rPr>
            <w:rFonts w:ascii="Times New Roman" w:eastAsia="Times New Roman" w:hAnsi="Times New Roman" w:cs="Times New Roman"/>
          </w:rPr>
          <w:t xml:space="preserve">(default is the model with the </w:t>
        </w:r>
      </w:ins>
      <w:ins w:id="108" w:author="Boyko, James" w:date="2025-06-16T09:13:00Z" w16du:dateUtc="2025-06-16T12:13:00Z">
        <w:r w:rsidR="00903BA4">
          <w:rPr>
            <w:rFonts w:ascii="Times New Roman" w:eastAsia="Times New Roman" w:hAnsi="Times New Roman" w:cs="Times New Roman"/>
          </w:rPr>
          <w:t>highest number of</w:t>
        </w:r>
      </w:ins>
      <w:ins w:id="109" w:author="Boyko, James" w:date="2025-06-16T09:12:00Z" w16du:dateUtc="2025-06-16T12:12:00Z">
        <w:r>
          <w:rPr>
            <w:rFonts w:ascii="Times New Roman" w:eastAsia="Times New Roman" w:hAnsi="Times New Roman" w:cs="Times New Roman"/>
          </w:rPr>
          <w:t xml:space="preserve"> free parameters) </w:t>
        </w:r>
        <w:r w:rsidRPr="00916E5C">
          <w:rPr>
            <w:rFonts w:ascii="Times New Roman" w:eastAsia="Times New Roman" w:hAnsi="Times New Roman" w:cs="Times New Roman"/>
          </w:rPr>
          <w:t xml:space="preserve">and its corresponding score. At each iteration, the algorithm proposes a move to a new, neighboring model structure by making a small perturbation to the current </w:t>
        </w:r>
      </w:ins>
      <w:ins w:id="110" w:author="Boyko, James" w:date="2025-06-16T09:13:00Z" w16du:dateUtc="2025-06-16T12:13:00Z">
        <w:r w:rsidR="00903BA4">
          <w:rPr>
            <w:rFonts w:ascii="Times New Roman" w:eastAsia="Times New Roman" w:hAnsi="Times New Roman" w:cs="Times New Roman"/>
          </w:rPr>
          <w:t>mapping matrix</w:t>
        </w:r>
      </w:ins>
      <w:ins w:id="111" w:author="Boyko, James" w:date="2025-06-16T09:12:00Z" w16du:dateUtc="2025-06-16T12:12:00Z">
        <w:r w:rsidRPr="00916E5C">
          <w:rPr>
            <w:rFonts w:ascii="Times New Roman" w:eastAsia="Times New Roman" w:hAnsi="Times New Roman" w:cs="Times New Roman"/>
          </w:rPr>
          <w:t>. The proposed model is then fit to the data, and its score is calculated. The decision to accept this new model is probabilistic and depends on the change in the information criterion score (ΔE = E_new - E_current) and the current temperature, T.</w:t>
        </w:r>
      </w:ins>
      <w:ins w:id="112" w:author="Boyko, James" w:date="2025-06-16T09:13:00Z" w16du:dateUtc="2025-06-16T12:13:00Z">
        <w:r w:rsidR="00903BA4">
          <w:rPr>
            <w:rFonts w:ascii="Times New Roman" w:eastAsia="Times New Roman" w:hAnsi="Times New Roman" w:cs="Times New Roman"/>
          </w:rPr>
          <w:t xml:space="preserve"> As in Pagel and Me</w:t>
        </w:r>
      </w:ins>
      <w:ins w:id="113" w:author="Boyko, James" w:date="2025-06-16T09:14:00Z" w16du:dateUtc="2025-06-16T12:14:00Z">
        <w:r w:rsidR="00903BA4">
          <w:rPr>
            <w:rFonts w:ascii="Times New Roman" w:eastAsia="Times New Roman" w:hAnsi="Times New Roman" w:cs="Times New Roman"/>
          </w:rPr>
          <w:t>ade (2006), i</w:t>
        </w:r>
      </w:ins>
      <w:ins w:id="114" w:author="Boyko, James" w:date="2025-06-16T09:13:00Z" w16du:dateUtc="2025-06-16T12:13:00Z">
        <w:r w:rsidR="00903BA4" w:rsidRPr="00903BA4">
          <w:rPr>
            <w:rFonts w:ascii="Times New Roman" w:eastAsia="Times New Roman" w:hAnsi="Times New Roman" w:cs="Times New Roman"/>
          </w:rPr>
          <w:t>f ΔE ≤ 0, the proposed model is an improvement (or equally good), and it is always accepted as the new current model.</w:t>
        </w:r>
        <w:r w:rsidR="00903BA4">
          <w:rPr>
            <w:rFonts w:ascii="Times New Roman" w:eastAsia="Times New Roman" w:hAnsi="Times New Roman" w:cs="Times New Roman"/>
          </w:rPr>
          <w:t xml:space="preserve"> </w:t>
        </w:r>
        <w:r w:rsidR="00903BA4" w:rsidRPr="00903BA4">
          <w:rPr>
            <w:rFonts w:ascii="Times New Roman" w:eastAsia="Times New Roman" w:hAnsi="Times New Roman" w:cs="Times New Roman"/>
          </w:rPr>
          <w:t>If ΔE &gt; 0, the proposed model is worse than the current one</w:t>
        </w:r>
      </w:ins>
      <w:ins w:id="115" w:author="Boyko, James" w:date="2025-06-16T09:16:00Z" w16du:dateUtc="2025-06-16T12:16:00Z">
        <w:r w:rsidR="00973E30">
          <w:rPr>
            <w:rFonts w:ascii="Times New Roman" w:eastAsia="Times New Roman" w:hAnsi="Times New Roman" w:cs="Times New Roman"/>
          </w:rPr>
          <w:t>, but</w:t>
        </w:r>
      </w:ins>
      <w:ins w:id="116" w:author="Boyko, James" w:date="2025-06-16T09:13:00Z" w16du:dateUtc="2025-06-16T12:13:00Z">
        <w:r w:rsidR="00903BA4" w:rsidRPr="00903BA4">
          <w:rPr>
            <w:rFonts w:ascii="Times New Roman" w:eastAsia="Times New Roman" w:hAnsi="Times New Roman" w:cs="Times New Roman"/>
          </w:rPr>
          <w:t xml:space="preserve"> </w:t>
        </w:r>
      </w:ins>
      <w:ins w:id="117" w:author="Boyko, James" w:date="2025-06-16T09:16:00Z" w16du:dateUtc="2025-06-16T12:16:00Z">
        <w:r w:rsidR="00310E9C">
          <w:rPr>
            <w:rFonts w:ascii="Times New Roman" w:eastAsia="Times New Roman" w:hAnsi="Times New Roman" w:cs="Times New Roman"/>
          </w:rPr>
          <w:t xml:space="preserve">following the Metropolis algorithm (refs), </w:t>
        </w:r>
        <w:r w:rsidR="00973E30">
          <w:rPr>
            <w:rFonts w:ascii="Times New Roman" w:eastAsia="Times New Roman" w:hAnsi="Times New Roman" w:cs="Times New Roman"/>
          </w:rPr>
          <w:t>i</w:t>
        </w:r>
      </w:ins>
      <w:ins w:id="118" w:author="Boyko, James" w:date="2025-06-16T09:13:00Z" w16du:dateUtc="2025-06-16T12:13:00Z">
        <w:r w:rsidR="00903BA4" w:rsidRPr="00903BA4">
          <w:rPr>
            <w:rFonts w:ascii="Times New Roman" w:eastAsia="Times New Roman" w:hAnsi="Times New Roman" w:cs="Times New Roman"/>
          </w:rPr>
          <w:t>t may still be accepted with a probability P = exp(-ΔE / T).</w:t>
        </w:r>
      </w:ins>
      <w:ins w:id="119" w:author="Boyko, James" w:date="2025-06-16T09:17:00Z" w16du:dateUtc="2025-06-16T12:17:00Z">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rPr>
          <w:t xml:space="preserve">When the temperature T is high, the acceptance </w:t>
        </w:r>
        <w:r w:rsidR="00F70408" w:rsidRPr="00F70408">
          <w:rPr>
            <w:rFonts w:ascii="Times New Roman" w:eastAsia="Times New Roman" w:hAnsi="Times New Roman" w:cs="Times New Roman"/>
          </w:rPr>
          <w:lastRenderedPageBreak/>
          <w:t>probability is also high, allowing the search to freely explore the entire model space and escape local minima. As the algorithm proceeds, T is gradually reduced according to an exponential cooling schedule (T_i+1 = T_i * α, where α is a cooling.rate typically close to 1.0</w:t>
        </w:r>
      </w:ins>
      <w:ins w:id="120" w:author="Boyko, James" w:date="2025-06-16T09:25:00Z" w16du:dateUtc="2025-06-16T12:25:00Z">
        <w:r w:rsidR="003C58F0">
          <w:rPr>
            <w:rFonts w:ascii="Times New Roman" w:eastAsia="Times New Roman" w:hAnsi="Times New Roman" w:cs="Times New Roman"/>
          </w:rPr>
          <w:t xml:space="preserve"> </w:t>
        </w:r>
        <w:r w:rsidR="00872E41">
          <w:rPr>
            <w:rFonts w:ascii="Times New Roman" w:eastAsia="Times New Roman" w:hAnsi="Times New Roman" w:cs="Times New Roman"/>
          </w:rPr>
          <w:t>–</w:t>
        </w:r>
      </w:ins>
      <w:ins w:id="121" w:author="Boyko, James" w:date="2025-06-16T09:17:00Z" w16du:dateUtc="2025-06-16T12:17:00Z">
        <w:r w:rsidR="00F70408" w:rsidRPr="00F70408">
          <w:rPr>
            <w:rFonts w:ascii="Times New Roman" w:eastAsia="Times New Roman" w:hAnsi="Times New Roman" w:cs="Times New Roman"/>
          </w:rPr>
          <w:t xml:space="preserve"> </w:t>
        </w:r>
      </w:ins>
      <w:ins w:id="122" w:author="Boyko, James" w:date="2025-06-16T09:25:00Z" w16du:dateUtc="2025-06-16T12:25:00Z">
        <w:r w:rsidR="003C58F0">
          <w:rPr>
            <w:rFonts w:ascii="Times New Roman" w:eastAsia="Times New Roman" w:hAnsi="Times New Roman" w:cs="Times New Roman"/>
          </w:rPr>
          <w:t xml:space="preserve">default of </w:t>
        </w:r>
      </w:ins>
      <w:ins w:id="123" w:author="Boyko, James" w:date="2025-06-16T09:17:00Z" w16du:dateUtc="2025-06-16T12:17:00Z">
        <w:r w:rsidR="00F70408" w:rsidRPr="00F70408">
          <w:rPr>
            <w:rFonts w:ascii="Times New Roman" w:eastAsia="Times New Roman" w:hAnsi="Times New Roman" w:cs="Times New Roman"/>
          </w:rPr>
          <w:t>0.95). As T approaches zero, the probability of accepting a worse model diminishes, causing the algorithm to behave like a greedy hill-climbing search</w:t>
        </w:r>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highlight w:val="yellow"/>
            <w:rPrChange w:id="124" w:author="Boyko, James" w:date="2025-06-16T09:17:00Z" w16du:dateUtc="2025-06-16T12:17:00Z">
              <w:rPr>
                <w:rFonts w:ascii="Times New Roman" w:eastAsia="Times New Roman" w:hAnsi="Times New Roman" w:cs="Times New Roman"/>
              </w:rPr>
            </w:rPrChange>
          </w:rPr>
          <w:t>refs</w:t>
        </w:r>
        <w:r w:rsidR="00F70408">
          <w:rPr>
            <w:rFonts w:ascii="Times New Roman" w:eastAsia="Times New Roman" w:hAnsi="Times New Roman" w:cs="Times New Roman"/>
          </w:rPr>
          <w:t>)</w:t>
        </w:r>
        <w:r w:rsidR="00F70408" w:rsidRPr="00F70408">
          <w:rPr>
            <w:rFonts w:ascii="Times New Roman" w:eastAsia="Times New Roman" w:hAnsi="Times New Roman" w:cs="Times New Roman"/>
          </w:rPr>
          <w:t>.</w:t>
        </w:r>
      </w:ins>
    </w:p>
    <w:p w14:paraId="49C77828" w14:textId="48251A5D" w:rsidR="0025639C" w:rsidRDefault="00C7269F" w:rsidP="00C7269F">
      <w:pPr>
        <w:pStyle w:val="BodyText"/>
        <w:spacing w:line="360" w:lineRule="auto"/>
        <w:rPr>
          <w:ins w:id="125" w:author="Boyko, James" w:date="2025-06-16T09:38:00Z" w16du:dateUtc="2025-06-16T12:38:00Z"/>
          <w:rFonts w:ascii="Times New Roman" w:eastAsia="Times New Roman" w:hAnsi="Times New Roman" w:cs="Times New Roman"/>
        </w:rPr>
      </w:pPr>
      <w:ins w:id="126" w:author="Boyko, James" w:date="2025-06-16T09:17:00Z" w16du:dateUtc="2025-06-16T12:17:00Z">
        <w:r>
          <w:rPr>
            <w:rFonts w:ascii="Times New Roman" w:eastAsia="Times New Roman" w:hAnsi="Times New Roman" w:cs="Times New Roman"/>
          </w:rPr>
          <w:tab/>
        </w:r>
        <w:r w:rsidRPr="00C7269F">
          <w:rPr>
            <w:rFonts w:ascii="Times New Roman" w:eastAsia="Times New Roman" w:hAnsi="Times New Roman" w:cs="Times New Roman"/>
          </w:rPr>
          <w:t>To generate new candidate models, one of three stochastic move types is randomly selected at each iteration</w:t>
        </w:r>
      </w:ins>
      <w:ins w:id="127" w:author="Boyko, James" w:date="2025-06-16T09:19:00Z" w16du:dateUtc="2025-06-16T12:19:00Z">
        <w:r>
          <w:rPr>
            <w:rFonts w:ascii="Times New Roman" w:eastAsia="Times New Roman" w:hAnsi="Times New Roman" w:cs="Times New Roman"/>
          </w:rPr>
          <w:t>: drop, merge, or free</w:t>
        </w:r>
      </w:ins>
      <w:ins w:id="128" w:author="Boyko, James" w:date="2025-06-16T09:18:00Z" w16du:dateUtc="2025-06-16T12:18:00Z">
        <w:r>
          <w:rPr>
            <w:rFonts w:ascii="Times New Roman" w:eastAsia="Times New Roman" w:hAnsi="Times New Roman" w:cs="Times New Roman"/>
          </w:rPr>
          <w:t xml:space="preserve">. </w:t>
        </w:r>
      </w:ins>
      <w:ins w:id="129" w:author="Boyko, James" w:date="2025-06-16T09:19:00Z" w16du:dateUtc="2025-06-16T12:19:00Z">
        <w:r>
          <w:rPr>
            <w:rFonts w:ascii="Times New Roman" w:eastAsia="Times New Roman" w:hAnsi="Times New Roman" w:cs="Times New Roman"/>
          </w:rPr>
          <w:t>A</w:t>
        </w:r>
      </w:ins>
      <w:ins w:id="130" w:author="Boyko, James" w:date="2025-06-16T09:18:00Z" w16du:dateUtc="2025-06-16T12:18:00Z">
        <w:r>
          <w:rPr>
            <w:rFonts w:ascii="Times New Roman" w:eastAsia="Times New Roman" w:hAnsi="Times New Roman" w:cs="Times New Roman"/>
          </w:rPr>
          <w:t xml:space="preserve"> </w:t>
        </w:r>
      </w:ins>
      <w:ins w:id="131" w:author="Boyko, James" w:date="2025-06-16T09:20:00Z" w16du:dateUtc="2025-06-16T12:20:00Z">
        <w:r>
          <w:rPr>
            <w:rFonts w:ascii="Times New Roman" w:eastAsia="Times New Roman" w:hAnsi="Times New Roman" w:cs="Times New Roman"/>
          </w:rPr>
          <w:t>p</w:t>
        </w:r>
      </w:ins>
      <w:ins w:id="132" w:author="Boyko, James" w:date="2025-06-16T09:17:00Z" w16du:dateUtc="2025-06-16T12:17:00Z">
        <w:r w:rsidRPr="00C7269F">
          <w:rPr>
            <w:rFonts w:ascii="Times New Roman" w:eastAsia="Times New Roman" w:hAnsi="Times New Roman" w:cs="Times New Roman"/>
          </w:rPr>
          <w:t xml:space="preserve">arameter </w:t>
        </w:r>
      </w:ins>
      <w:ins w:id="133" w:author="Boyko, James" w:date="2025-06-16T09:20:00Z" w16du:dateUtc="2025-06-16T12:20:00Z">
        <w:r>
          <w:rPr>
            <w:rFonts w:ascii="Times New Roman" w:eastAsia="Times New Roman" w:hAnsi="Times New Roman" w:cs="Times New Roman"/>
          </w:rPr>
          <w:t>d</w:t>
        </w:r>
      </w:ins>
      <w:ins w:id="134" w:author="Boyko, James" w:date="2025-06-16T09:17:00Z" w16du:dateUtc="2025-06-16T12:17:00Z">
        <w:r w:rsidRPr="00C7269F">
          <w:rPr>
            <w:rFonts w:ascii="Times New Roman" w:eastAsia="Times New Roman" w:hAnsi="Times New Roman" w:cs="Times New Roman"/>
          </w:rPr>
          <w:t xml:space="preserve">rop simplifies the model. The algorithm identifies all estimated rate parameters and stochastically selects one to remove, with the probability of selection being inversely proportional to the parameter's estimated rate (i.e., smaller rates are more likely to be dropped). </w:t>
        </w:r>
      </w:ins>
      <w:ins w:id="135" w:author="Boyko, James" w:date="2025-06-16T09:20:00Z" w16du:dateUtc="2025-06-16T12:20:00Z">
        <w:r>
          <w:rPr>
            <w:rFonts w:ascii="Times New Roman" w:eastAsia="Times New Roman" w:hAnsi="Times New Roman" w:cs="Times New Roman"/>
          </w:rPr>
          <w:t xml:space="preserve"> Second, a p</w:t>
        </w:r>
      </w:ins>
      <w:ins w:id="136" w:author="Boyko, James" w:date="2025-06-16T09:17:00Z" w16du:dateUtc="2025-06-16T12:17:00Z">
        <w:r w:rsidRPr="00C7269F">
          <w:rPr>
            <w:rFonts w:ascii="Times New Roman" w:eastAsia="Times New Roman" w:hAnsi="Times New Roman" w:cs="Times New Roman"/>
          </w:rPr>
          <w:t xml:space="preserve">arameter </w:t>
        </w:r>
      </w:ins>
      <w:ins w:id="137" w:author="Boyko, James" w:date="2025-06-16T09:20:00Z" w16du:dateUtc="2025-06-16T12:20:00Z">
        <w:r>
          <w:rPr>
            <w:rFonts w:ascii="Times New Roman" w:eastAsia="Times New Roman" w:hAnsi="Times New Roman" w:cs="Times New Roman"/>
          </w:rPr>
          <w:t>m</w:t>
        </w:r>
      </w:ins>
      <w:ins w:id="138" w:author="Boyko, James" w:date="2025-06-16T09:17:00Z" w16du:dateUtc="2025-06-16T12:17:00Z">
        <w:r w:rsidRPr="00C7269F">
          <w:rPr>
            <w:rFonts w:ascii="Times New Roman" w:eastAsia="Times New Roman" w:hAnsi="Times New Roman" w:cs="Times New Roman"/>
          </w:rPr>
          <w:t xml:space="preserve">erge also simplifies the model by introducing a constraint. The algorithm identifies pairs of parameters with similar estimated rates. A pair is </w:t>
        </w:r>
      </w:ins>
      <w:ins w:id="139" w:author="Boyko, James" w:date="2025-06-16T09:26:00Z" w16du:dateUtc="2025-06-16T12:26:00Z">
        <w:r w:rsidR="009A0641">
          <w:rPr>
            <w:rFonts w:ascii="Times New Roman" w:eastAsia="Times New Roman" w:hAnsi="Times New Roman" w:cs="Times New Roman"/>
          </w:rPr>
          <w:t>randomly</w:t>
        </w:r>
      </w:ins>
      <w:ins w:id="140" w:author="Boyko, James" w:date="2025-06-16T09:17:00Z" w16du:dateUtc="2025-06-16T12:17:00Z">
        <w:r w:rsidRPr="00C7269F">
          <w:rPr>
            <w:rFonts w:ascii="Times New Roman" w:eastAsia="Times New Roman" w:hAnsi="Times New Roman" w:cs="Times New Roman"/>
          </w:rPr>
          <w:t xml:space="preserve"> selected, with the probability of selection being inversely proportional to the absolute difference between their rates (i.e., more similar rates are more likely to be merged). The parameters are then constrained to be equal</w:t>
        </w:r>
      </w:ins>
      <w:ins w:id="141" w:author="Boyko, James" w:date="2025-06-16T09:20:00Z" w16du:dateUtc="2025-06-16T12:20:00Z">
        <w:r>
          <w:rPr>
            <w:rFonts w:ascii="Times New Roman" w:eastAsia="Times New Roman" w:hAnsi="Times New Roman" w:cs="Times New Roman"/>
          </w:rPr>
          <w:t xml:space="preserve">. </w:t>
        </w:r>
      </w:ins>
      <w:ins w:id="142" w:author="Boyko, James" w:date="2025-06-16T09:17:00Z" w16du:dateUtc="2025-06-16T12:17:00Z">
        <w:r w:rsidRPr="00C7269F">
          <w:rPr>
            <w:rFonts w:ascii="Times New Roman" w:eastAsia="Times New Roman" w:hAnsi="Times New Roman" w:cs="Times New Roman"/>
          </w:rPr>
          <w:t>For hidden Markov models with multiple rate categories, this merging is restricted to occur only among parameters within the same underlying rate class.</w:t>
        </w:r>
      </w:ins>
      <w:ins w:id="143" w:author="Boyko, James" w:date="2025-06-16T09:20:00Z" w16du:dateUtc="2025-06-16T12:20:00Z">
        <w:r>
          <w:rPr>
            <w:rFonts w:ascii="Times New Roman" w:eastAsia="Times New Roman" w:hAnsi="Times New Roman" w:cs="Times New Roman"/>
          </w:rPr>
          <w:t xml:space="preserve"> Finally, a </w:t>
        </w:r>
      </w:ins>
      <w:ins w:id="144" w:author="Boyko, James" w:date="2025-06-16T09:21:00Z" w16du:dateUtc="2025-06-16T12:21:00Z">
        <w:r>
          <w:rPr>
            <w:rFonts w:ascii="Times New Roman" w:eastAsia="Times New Roman" w:hAnsi="Times New Roman" w:cs="Times New Roman"/>
          </w:rPr>
          <w:t>p</w:t>
        </w:r>
      </w:ins>
      <w:ins w:id="145" w:author="Boyko, James" w:date="2025-06-16T09:17:00Z" w16du:dateUtc="2025-06-16T12:17:00Z">
        <w:r w:rsidRPr="00C7269F">
          <w:rPr>
            <w:rFonts w:ascii="Times New Roman" w:eastAsia="Times New Roman" w:hAnsi="Times New Roman" w:cs="Times New Roman"/>
          </w:rPr>
          <w:t xml:space="preserve">arameter </w:t>
        </w:r>
      </w:ins>
      <w:ins w:id="146" w:author="Boyko, James" w:date="2025-06-16T09:21:00Z" w16du:dateUtc="2025-06-16T12:21:00Z">
        <w:r>
          <w:rPr>
            <w:rFonts w:ascii="Times New Roman" w:eastAsia="Times New Roman" w:hAnsi="Times New Roman" w:cs="Times New Roman"/>
          </w:rPr>
          <w:t>f</w:t>
        </w:r>
      </w:ins>
      <w:ins w:id="147" w:author="Boyko, James" w:date="2025-06-16T09:17:00Z" w16du:dateUtc="2025-06-16T12:17:00Z">
        <w:r w:rsidRPr="00C7269F">
          <w:rPr>
            <w:rFonts w:ascii="Times New Roman" w:eastAsia="Times New Roman" w:hAnsi="Times New Roman" w:cs="Times New Roman"/>
          </w:rPr>
          <w:t xml:space="preserve">ree move increases model complexity. It identifies transitions that are currently constrained (i.e., previously dropped or merged) and randomly selects one to </w:t>
        </w:r>
      </w:ins>
      <w:ins w:id="148" w:author="Boyko, James" w:date="2025-06-16T09:21:00Z" w16du:dateUtc="2025-06-16T12:21:00Z">
        <w:r>
          <w:rPr>
            <w:rFonts w:ascii="Times New Roman" w:eastAsia="Times New Roman" w:hAnsi="Times New Roman" w:cs="Times New Roman"/>
          </w:rPr>
          <w:t>“</w:t>
        </w:r>
      </w:ins>
      <w:ins w:id="149" w:author="Boyko, James" w:date="2025-06-16T09:17:00Z" w16du:dateUtc="2025-06-16T12:17:00Z">
        <w:r w:rsidRPr="00C7269F">
          <w:rPr>
            <w:rFonts w:ascii="Times New Roman" w:eastAsia="Times New Roman" w:hAnsi="Times New Roman" w:cs="Times New Roman"/>
          </w:rPr>
          <w:t>free</w:t>
        </w:r>
      </w:ins>
      <w:ins w:id="150" w:author="Boyko, James" w:date="2025-06-16T09:21:00Z" w16du:dateUtc="2025-06-16T12:21:00Z">
        <w:r>
          <w:rPr>
            <w:rFonts w:ascii="Times New Roman" w:eastAsia="Times New Roman" w:hAnsi="Times New Roman" w:cs="Times New Roman"/>
          </w:rPr>
          <w:t>”</w:t>
        </w:r>
      </w:ins>
      <w:ins w:id="151" w:author="Boyko, James" w:date="2025-06-16T09:17:00Z" w16du:dateUtc="2025-06-16T12:17:00Z">
        <w:r w:rsidRPr="00C7269F">
          <w:rPr>
            <w:rFonts w:ascii="Times New Roman" w:eastAsia="Times New Roman" w:hAnsi="Times New Roman" w:cs="Times New Roman"/>
          </w:rPr>
          <w:t xml:space="preserve"> by assigning it a new, unique parameter index.</w:t>
        </w:r>
      </w:ins>
      <w:ins w:id="152" w:author="Boyko, James" w:date="2025-06-16T09:21:00Z" w16du:dateUtc="2025-06-16T12:21:00Z">
        <w:r>
          <w:rPr>
            <w:rFonts w:ascii="Times New Roman" w:eastAsia="Times New Roman" w:hAnsi="Times New Roman" w:cs="Times New Roman"/>
          </w:rPr>
          <w:t xml:space="preserve"> </w:t>
        </w:r>
      </w:ins>
      <w:ins w:id="153" w:author="Boyko, James" w:date="2025-06-16T09:39:00Z" w16du:dateUtc="2025-06-16T12:39:00Z">
        <w:r w:rsidR="0025639C">
          <w:rPr>
            <w:rFonts w:ascii="Times New Roman" w:eastAsia="Times New Roman" w:hAnsi="Times New Roman" w:cs="Times New Roman"/>
          </w:rPr>
          <w:t>Note that t</w:t>
        </w:r>
        <w:r w:rsidR="0025639C" w:rsidRPr="0025639C">
          <w:rPr>
            <w:rFonts w:ascii="Times New Roman" w:eastAsia="Times New Roman" w:hAnsi="Times New Roman" w:cs="Times New Roman"/>
          </w:rPr>
          <w:t>hese three move types (drop, merge, free) are conceptually similar to the proposals used in reversible-jump MCMC algorithms</w:t>
        </w:r>
        <w:r w:rsidR="0025639C">
          <w:rPr>
            <w:rFonts w:ascii="Times New Roman" w:eastAsia="Times New Roman" w:hAnsi="Times New Roman" w:cs="Times New Roman"/>
          </w:rPr>
          <w:t xml:space="preserve"> (</w:t>
        </w:r>
        <w:r w:rsidR="0025639C" w:rsidRPr="0025639C">
          <w:rPr>
            <w:rFonts w:ascii="Times New Roman" w:eastAsia="Times New Roman" w:hAnsi="Times New Roman" w:cs="Times New Roman"/>
          </w:rPr>
          <w:t>Pagel and Meade 2006). Like Pagel and Meade</w:t>
        </w:r>
        <w:r w:rsidR="0025639C">
          <w:rPr>
            <w:rFonts w:ascii="Times New Roman" w:eastAsia="Times New Roman" w:hAnsi="Times New Roman" w:cs="Times New Roman"/>
          </w:rPr>
          <w:t xml:space="preserve"> (</w:t>
        </w:r>
      </w:ins>
      <w:ins w:id="154" w:author="Boyko, James" w:date="2025-06-16T09:40:00Z" w16du:dateUtc="2025-06-16T12:40:00Z">
        <w:r w:rsidR="0025639C">
          <w:rPr>
            <w:rFonts w:ascii="Times New Roman" w:eastAsia="Times New Roman" w:hAnsi="Times New Roman" w:cs="Times New Roman"/>
          </w:rPr>
          <w:t>2006)</w:t>
        </w:r>
      </w:ins>
      <w:ins w:id="155" w:author="Boyko, James" w:date="2025-06-16T09:39:00Z" w16du:dateUtc="2025-06-16T12:39:00Z">
        <w:r w:rsidR="0025639C" w:rsidRPr="0025639C">
          <w:rPr>
            <w:rFonts w:ascii="Times New Roman" w:eastAsia="Times New Roman" w:hAnsi="Times New Roman" w:cs="Times New Roman"/>
          </w:rPr>
          <w:t xml:space="preserve">, corHMMDredge </w:t>
        </w:r>
      </w:ins>
      <w:ins w:id="156" w:author="Boyko, James" w:date="2025-06-16T09:40:00Z" w16du:dateUtc="2025-06-16T12:40:00Z">
        <w:r w:rsidR="0025639C" w:rsidRPr="0025639C">
          <w:rPr>
            <w:rFonts w:ascii="Times New Roman" w:eastAsia="Times New Roman" w:hAnsi="Times New Roman" w:cs="Times New Roman"/>
          </w:rPr>
          <w:t xml:space="preserve">proposes model simplifications or expansions through </w:t>
        </w:r>
      </w:ins>
      <w:ins w:id="157" w:author="Boyko, James" w:date="2025-06-16T09:39:00Z" w16du:dateUtc="2025-06-16T12:39:00Z">
        <w:r w:rsidR="0025639C" w:rsidRPr="0025639C">
          <w:rPr>
            <w:rFonts w:ascii="Times New Roman" w:eastAsia="Times New Roman" w:hAnsi="Times New Roman" w:cs="Times New Roman"/>
          </w:rPr>
          <w:t xml:space="preserve">stochastic rules. However, unlike </w:t>
        </w:r>
      </w:ins>
      <w:ins w:id="158" w:author="Boyko, James" w:date="2025-06-16T09:41:00Z" w16du:dateUtc="2025-06-16T12:41:00Z">
        <w:r w:rsidR="0025639C">
          <w:rPr>
            <w:rFonts w:ascii="Times New Roman" w:eastAsia="Times New Roman" w:hAnsi="Times New Roman" w:cs="Times New Roman"/>
          </w:rPr>
          <w:t xml:space="preserve">an </w:t>
        </w:r>
      </w:ins>
      <w:ins w:id="159" w:author="Boyko, James" w:date="2025-06-16T09:39:00Z" w16du:dateUtc="2025-06-16T12:39:00Z">
        <w:r w:rsidR="0025639C" w:rsidRPr="0025639C">
          <w:rPr>
            <w:rFonts w:ascii="Times New Roman" w:eastAsia="Times New Roman" w:hAnsi="Times New Roman" w:cs="Times New Roman"/>
          </w:rPr>
          <w:t xml:space="preserve">RJ-MCMC, </w:t>
        </w:r>
      </w:ins>
      <w:ins w:id="160" w:author="Boyko, James" w:date="2025-06-16T09:41:00Z" w16du:dateUtc="2025-06-16T12:41:00Z">
        <w:r w:rsidR="0025639C">
          <w:rPr>
            <w:rFonts w:ascii="Times New Roman" w:eastAsia="Times New Roman" w:hAnsi="Times New Roman" w:cs="Times New Roman"/>
          </w:rPr>
          <w:t xml:space="preserve">corHMMdredge does not rely </w:t>
        </w:r>
      </w:ins>
      <w:ins w:id="161" w:author="Boyko, James" w:date="2025-06-16T09:39:00Z" w16du:dateUtc="2025-06-16T12:39:00Z">
        <w:r w:rsidR="0025639C" w:rsidRPr="0025639C">
          <w:rPr>
            <w:rFonts w:ascii="Times New Roman" w:eastAsia="Times New Roman" w:hAnsi="Times New Roman" w:cs="Times New Roman"/>
          </w:rPr>
          <w:t xml:space="preserve">on priors and marginal likelihoods to navigate model space, </w:t>
        </w:r>
      </w:ins>
      <w:ins w:id="162" w:author="Boyko, James" w:date="2025-06-16T09:41:00Z" w16du:dateUtc="2025-06-16T12:41:00Z">
        <w:r w:rsidR="0025639C">
          <w:rPr>
            <w:rFonts w:ascii="Times New Roman" w:eastAsia="Times New Roman" w:hAnsi="Times New Roman" w:cs="Times New Roman"/>
          </w:rPr>
          <w:t xml:space="preserve">instead the dredge framework utilizes </w:t>
        </w:r>
      </w:ins>
      <w:ins w:id="163" w:author="Boyko, James" w:date="2025-06-16T09:39:00Z" w16du:dateUtc="2025-06-16T12:39:00Z">
        <w:r w:rsidR="0025639C" w:rsidRPr="0025639C">
          <w:rPr>
            <w:rFonts w:ascii="Times New Roman" w:eastAsia="Times New Roman" w:hAnsi="Times New Roman" w:cs="Times New Roman"/>
          </w:rPr>
          <w:t>heuristic</w:t>
        </w:r>
      </w:ins>
      <w:ins w:id="164" w:author="Boyko, James" w:date="2025-06-16T09:41:00Z" w16du:dateUtc="2025-06-16T12:41:00Z">
        <w:r w:rsidR="0025639C">
          <w:rPr>
            <w:rFonts w:ascii="Times New Roman" w:eastAsia="Times New Roman" w:hAnsi="Times New Roman" w:cs="Times New Roman"/>
          </w:rPr>
          <w:t>s</w:t>
        </w:r>
      </w:ins>
      <w:ins w:id="165" w:author="Boyko, James" w:date="2025-06-16T09:39:00Z" w16du:dateUtc="2025-06-16T12:39:00Z">
        <w:r w:rsidR="0025639C" w:rsidRPr="0025639C">
          <w:rPr>
            <w:rFonts w:ascii="Times New Roman" w:eastAsia="Times New Roman" w:hAnsi="Times New Roman" w:cs="Times New Roman"/>
          </w:rPr>
          <w:t xml:space="preserve"> based on rate magnitudes </w:t>
        </w:r>
      </w:ins>
      <w:ins w:id="166" w:author="Boyko, James" w:date="2025-06-16T09:41:00Z" w16du:dateUtc="2025-06-16T12:41:00Z">
        <w:r w:rsidR="0025639C">
          <w:rPr>
            <w:rFonts w:ascii="Times New Roman" w:eastAsia="Times New Roman" w:hAnsi="Times New Roman" w:cs="Times New Roman"/>
          </w:rPr>
          <w:t xml:space="preserve">to propose moves </w:t>
        </w:r>
      </w:ins>
      <w:ins w:id="167" w:author="Boyko, James" w:date="2025-06-16T09:39:00Z" w16du:dateUtc="2025-06-16T12:39:00Z">
        <w:r w:rsidR="0025639C" w:rsidRPr="0025639C">
          <w:rPr>
            <w:rFonts w:ascii="Times New Roman" w:eastAsia="Times New Roman" w:hAnsi="Times New Roman" w:cs="Times New Roman"/>
          </w:rPr>
          <w:t xml:space="preserve">and evaluates model quality using information criteria. This </w:t>
        </w:r>
      </w:ins>
      <w:ins w:id="168" w:author="Boyko, James" w:date="2025-06-16T09:42:00Z" w16du:dateUtc="2025-06-16T12:42:00Z">
        <w:r w:rsidR="0025639C">
          <w:rPr>
            <w:rFonts w:ascii="Times New Roman" w:eastAsia="Times New Roman" w:hAnsi="Times New Roman" w:cs="Times New Roman"/>
          </w:rPr>
          <w:t xml:space="preserve">should </w:t>
        </w:r>
      </w:ins>
      <w:ins w:id="169" w:author="Boyko, James" w:date="2025-06-16T09:39:00Z" w16du:dateUtc="2025-06-16T12:39:00Z">
        <w:r w:rsidR="0025639C" w:rsidRPr="0025639C">
          <w:rPr>
            <w:rFonts w:ascii="Times New Roman" w:eastAsia="Times New Roman" w:hAnsi="Times New Roman" w:cs="Times New Roman"/>
          </w:rPr>
          <w:t>make the method more scalable to high-dimensional model spaces</w:t>
        </w:r>
      </w:ins>
      <w:ins w:id="170" w:author="Boyko, James" w:date="2025-06-16T09:42:00Z" w16du:dateUtc="2025-06-16T12:42:00Z">
        <w:r w:rsidR="0025639C">
          <w:rPr>
            <w:rFonts w:ascii="Times New Roman" w:eastAsia="Times New Roman" w:hAnsi="Times New Roman" w:cs="Times New Roman"/>
          </w:rPr>
          <w:t>.</w:t>
        </w:r>
      </w:ins>
    </w:p>
    <w:p w14:paraId="340A068E" w14:textId="1A7919E0" w:rsidR="00C7269F" w:rsidRDefault="007571A2" w:rsidP="0025639C">
      <w:pPr>
        <w:pStyle w:val="BodyText"/>
        <w:spacing w:line="360" w:lineRule="auto"/>
        <w:ind w:firstLine="709"/>
        <w:rPr>
          <w:ins w:id="171" w:author="Boyko, James" w:date="2025-06-16T17:14:00Z" w16du:dateUtc="2025-06-16T20:14:00Z"/>
          <w:rFonts w:ascii="Times New Roman" w:eastAsia="Times New Roman" w:hAnsi="Times New Roman" w:cs="Times New Roman"/>
        </w:rPr>
      </w:pPr>
      <w:ins w:id="172" w:author="Boyko, James" w:date="2025-06-16T09:42:00Z" w16du:dateUtc="2025-06-16T12:42:00Z">
        <w:r>
          <w:rPr>
            <w:rFonts w:ascii="Times New Roman" w:eastAsia="Times New Roman" w:hAnsi="Times New Roman" w:cs="Times New Roman"/>
          </w:rPr>
          <w:t>Finally, t</w:t>
        </w:r>
      </w:ins>
      <w:ins w:id="173" w:author="Boyko, James" w:date="2025-06-16T09:17:00Z" w16du:dateUtc="2025-06-16T12:17:00Z">
        <w:r w:rsidR="00C7269F" w:rsidRPr="00C7269F">
          <w:rPr>
            <w:rFonts w:ascii="Times New Roman" w:eastAsia="Times New Roman" w:hAnsi="Times New Roman" w:cs="Times New Roman"/>
          </w:rPr>
          <w:t xml:space="preserve">o prevent </w:t>
        </w:r>
      </w:ins>
      <w:ins w:id="174" w:author="Boyko, James" w:date="2025-06-16T09:21:00Z" w16du:dateUtc="2025-06-16T12:21:00Z">
        <w:r w:rsidR="00C7269F">
          <w:rPr>
            <w:rFonts w:ascii="Times New Roman" w:eastAsia="Times New Roman" w:hAnsi="Times New Roman" w:cs="Times New Roman"/>
          </w:rPr>
          <w:t xml:space="preserve">the search </w:t>
        </w:r>
      </w:ins>
      <w:ins w:id="175" w:author="Boyko, James" w:date="2025-06-16T09:17:00Z" w16du:dateUtc="2025-06-16T12:17:00Z">
        <w:r w:rsidR="00C7269F" w:rsidRPr="00C7269F">
          <w:rPr>
            <w:rFonts w:ascii="Times New Roman" w:eastAsia="Times New Roman" w:hAnsi="Times New Roman" w:cs="Times New Roman"/>
          </w:rPr>
          <w:t>from becoming permanently trapped in a local minimum, a restart mechanism</w:t>
        </w:r>
      </w:ins>
      <w:ins w:id="176" w:author="Boyko, James" w:date="2025-06-16T09:21:00Z" w16du:dateUtc="2025-06-16T12:21:00Z">
        <w:r w:rsidR="00C7269F">
          <w:rPr>
            <w:rFonts w:ascii="Times New Roman" w:eastAsia="Times New Roman" w:hAnsi="Times New Roman" w:cs="Times New Roman"/>
          </w:rPr>
          <w:t xml:space="preserve"> is included</w:t>
        </w:r>
      </w:ins>
      <w:ins w:id="177" w:author="Boyko, James" w:date="2025-06-16T09:17:00Z" w16du:dateUtc="2025-06-16T12:17:00Z">
        <w:r w:rsidR="00C7269F" w:rsidRPr="00C7269F">
          <w:rPr>
            <w:rFonts w:ascii="Times New Roman" w:eastAsia="Times New Roman" w:hAnsi="Times New Roman" w:cs="Times New Roman"/>
          </w:rPr>
          <w:t>. If the search fails to find a new best-fitting model</w:t>
        </w:r>
      </w:ins>
      <w:ins w:id="178" w:author="Boyko, James" w:date="2025-06-16T09:26:00Z" w16du:dateUtc="2025-06-16T12:26:00Z">
        <w:r w:rsidR="00535AFF">
          <w:rPr>
            <w:rFonts w:ascii="Times New Roman" w:eastAsia="Times New Roman" w:hAnsi="Times New Roman" w:cs="Times New Roman"/>
          </w:rPr>
          <w:t xml:space="preserve"> or has not accepted a new model</w:t>
        </w:r>
      </w:ins>
      <w:ins w:id="179" w:author="Boyko, James" w:date="2025-06-16T09:17:00Z" w16du:dateUtc="2025-06-16T12:17:00Z">
        <w:r w:rsidR="00C7269F" w:rsidRPr="00C7269F">
          <w:rPr>
            <w:rFonts w:ascii="Times New Roman" w:eastAsia="Times New Roman" w:hAnsi="Times New Roman" w:cs="Times New Roman"/>
          </w:rPr>
          <w:t xml:space="preserve"> for a predefined number of iterations</w:t>
        </w:r>
      </w:ins>
      <w:ins w:id="180" w:author="Boyko, James" w:date="2025-06-16T09:26:00Z" w16du:dateUtc="2025-06-16T12:26:00Z">
        <w:r w:rsidR="00535AFF">
          <w:rPr>
            <w:rFonts w:ascii="Times New Roman" w:eastAsia="Times New Roman" w:hAnsi="Times New Roman" w:cs="Times New Roman"/>
          </w:rPr>
          <w:t xml:space="preserve"> </w:t>
        </w:r>
      </w:ins>
      <w:ins w:id="181" w:author="Boyko, James" w:date="2025-06-16T09:27:00Z" w16du:dateUtc="2025-06-16T12:27:00Z">
        <w:r w:rsidR="00535AFF">
          <w:rPr>
            <w:rFonts w:ascii="Times New Roman" w:eastAsia="Times New Roman" w:hAnsi="Times New Roman" w:cs="Times New Roman"/>
          </w:rPr>
          <w:t>(default of 20 attempts)</w:t>
        </w:r>
      </w:ins>
      <w:ins w:id="182" w:author="Boyko, James" w:date="2025-06-16T09:17:00Z" w16du:dateUtc="2025-06-16T12:17:00Z">
        <w:r w:rsidR="00C7269F" w:rsidRPr="00C7269F">
          <w:rPr>
            <w:rFonts w:ascii="Times New Roman" w:eastAsia="Times New Roman" w:hAnsi="Times New Roman" w:cs="Times New Roman"/>
          </w:rPr>
          <w:t xml:space="preserve">, the algorithm reverts to a randomly selected, previously accepted (but not necessarily optimal) model from its search history. </w:t>
        </w:r>
      </w:ins>
      <w:ins w:id="183" w:author="Boyko, James" w:date="2025-06-16T09:38:00Z" w16du:dateUtc="2025-06-16T12:38:00Z">
        <w:r w:rsidR="0025639C">
          <w:rPr>
            <w:rFonts w:ascii="Times New Roman" w:eastAsia="Times New Roman" w:hAnsi="Times New Roman" w:cs="Times New Roman"/>
          </w:rPr>
          <w:t xml:space="preserve"> </w:t>
        </w:r>
      </w:ins>
      <w:ins w:id="184" w:author="Boyko, James" w:date="2025-06-16T09:17:00Z" w16du:dateUtc="2025-06-16T12:17:00Z">
        <w:r w:rsidR="00C7269F" w:rsidRPr="00C7269F">
          <w:rPr>
            <w:rFonts w:ascii="Times New Roman" w:eastAsia="Times New Roman" w:hAnsi="Times New Roman" w:cs="Times New Roman"/>
          </w:rPr>
          <w:t xml:space="preserve">The </w:t>
        </w:r>
      </w:ins>
      <w:ins w:id="185" w:author="Boyko, James" w:date="2025-06-16T10:52:00Z" w16du:dateUtc="2025-06-16T13:52:00Z">
        <w:r w:rsidR="001C3529">
          <w:rPr>
            <w:rFonts w:ascii="Times New Roman" w:eastAsia="Times New Roman" w:hAnsi="Times New Roman" w:cs="Times New Roman"/>
          </w:rPr>
          <w:t>simulated annealing</w:t>
        </w:r>
      </w:ins>
      <w:ins w:id="186" w:author="Boyko, James" w:date="2025-06-16T09:17:00Z" w16du:dateUtc="2025-06-16T12:17:00Z">
        <w:r w:rsidR="00C7269F" w:rsidRPr="00C7269F">
          <w:rPr>
            <w:rFonts w:ascii="Times New Roman" w:eastAsia="Times New Roman" w:hAnsi="Times New Roman" w:cs="Times New Roman"/>
          </w:rPr>
          <w:t xml:space="preserve"> process for a given rate category terminates after a maximum number of iterations or when the temperature becomes negligibly small. The algorithm maintains a record of all unique models accepted during the search. Upon completion, any redundant models (i.e., models with identical log-likelihoods and parameter counts but different rate structures) are pruned, and the </w:t>
        </w:r>
        <w:r w:rsidR="00C7269F" w:rsidRPr="00C7269F">
          <w:rPr>
            <w:rFonts w:ascii="Times New Roman" w:eastAsia="Times New Roman" w:hAnsi="Times New Roman" w:cs="Times New Roman"/>
          </w:rPr>
          <w:lastRenderedPageBreak/>
          <w:t>remaining unique models are ranked by their information criterion scores to provide a set of models for further consideration.</w:t>
        </w:r>
      </w:ins>
    </w:p>
    <w:p w14:paraId="2F656429" w14:textId="69BB4927" w:rsidR="00E34184" w:rsidRDefault="00B61CBE">
      <w:pPr>
        <w:pStyle w:val="BodyText"/>
        <w:spacing w:after="0" w:line="240" w:lineRule="auto"/>
        <w:rPr>
          <w:ins w:id="187" w:author="Boyko, James" w:date="2025-06-16T18:02:00Z" w16du:dateUtc="2025-06-16T21:02:00Z"/>
          <w:rFonts w:ascii="Times New Roman" w:eastAsia="Times New Roman" w:hAnsi="Times New Roman" w:cs="Times New Roman"/>
        </w:rPr>
        <w:pPrChange w:id="188" w:author="Boyko, James" w:date="2025-06-16T18:03:00Z" w16du:dateUtc="2025-06-16T21:03:00Z">
          <w:pPr>
            <w:pStyle w:val="BodyText"/>
            <w:spacing w:line="360" w:lineRule="auto"/>
          </w:pPr>
        </w:pPrChange>
      </w:pPr>
      <w:ins w:id="189" w:author="Boyko, James" w:date="2025-06-18T14:18:00Z" w16du:dateUtc="2025-06-18T17:18:00Z">
        <w:r>
          <w:rPr>
            <w:rFonts w:ascii="Times New Roman" w:eastAsia="Times New Roman" w:hAnsi="Times New Roman" w:cs="Times New Roman"/>
            <w:noProof/>
          </w:rPr>
          <w:drawing>
            <wp:inline distT="0" distB="0" distL="0" distR="0" wp14:anchorId="50F239B4" wp14:editId="0B2B4CF2">
              <wp:extent cx="4997245" cy="1871932"/>
              <wp:effectExtent l="0" t="0" r="0" b="0"/>
              <wp:docPr id="1517678741" name="Picture 6" descr="A diagram of a mathematical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78741" name="Picture 6" descr="A diagram of a mathematical equation&#10;&#10;AI-generated content may be incorrect."/>
                      <pic:cNvPicPr/>
                    </pic:nvPicPr>
                    <pic:blipFill>
                      <a:blip r:embed="rId7" cstate="print">
                        <a:extLst>
                          <a:ext uri="{28A0092B-C50C-407E-A947-70E740481C1C}">
                            <a14:useLocalDpi xmlns:a14="http://schemas.microsoft.com/office/drawing/2010/main"/>
                          </a:ext>
                        </a:extLst>
                      </a:blip>
                      <a:stretch>
                        <a:fillRect/>
                      </a:stretch>
                    </pic:blipFill>
                    <pic:spPr>
                      <a:xfrm>
                        <a:off x="0" y="0"/>
                        <a:ext cx="5031106" cy="1884616"/>
                      </a:xfrm>
                      <a:prstGeom prst="rect">
                        <a:avLst/>
                      </a:prstGeom>
                    </pic:spPr>
                  </pic:pic>
                </a:graphicData>
              </a:graphic>
            </wp:inline>
          </w:drawing>
        </w:r>
      </w:ins>
    </w:p>
    <w:p w14:paraId="11A54B70" w14:textId="67AC73D1" w:rsidR="00867088" w:rsidRDefault="00867088">
      <w:pPr>
        <w:pStyle w:val="BodyText"/>
        <w:spacing w:after="0" w:line="240" w:lineRule="auto"/>
        <w:rPr>
          <w:ins w:id="190" w:author="Boyko, James" w:date="2025-06-16T09:12:00Z" w16du:dateUtc="2025-06-16T12:12:00Z"/>
          <w:rFonts w:ascii="Times New Roman" w:eastAsia="Times New Roman" w:hAnsi="Times New Roman" w:cs="Times New Roman"/>
        </w:rPr>
        <w:pPrChange w:id="191" w:author="Boyko, James" w:date="2025-06-16T18:02:00Z" w16du:dateUtc="2025-06-16T21:02:00Z">
          <w:pPr>
            <w:pStyle w:val="BodyText"/>
            <w:spacing w:after="0" w:line="360" w:lineRule="auto"/>
          </w:pPr>
        </w:pPrChange>
      </w:pPr>
      <w:ins w:id="192" w:author="Boyko, James" w:date="2025-06-16T18:02:00Z" w16du:dateUtc="2025-06-16T21:02:00Z">
        <w:r w:rsidRPr="00765D69">
          <w:rPr>
            <w:rFonts w:ascii="Times New Roman" w:eastAsia="Times New Roman" w:hAnsi="Times New Roman" w:cs="Times New Roman"/>
            <w:highlight w:val="yellow"/>
            <w:rPrChange w:id="193" w:author="Boyko, James" w:date="2025-06-18T14:02:00Z" w16du:dateUtc="2025-06-18T17:02:00Z">
              <w:rPr>
                <w:rFonts w:ascii="Times New Roman" w:eastAsia="Times New Roman" w:hAnsi="Times New Roman" w:cs="Times New Roman"/>
              </w:rPr>
            </w:rPrChange>
          </w:rPr>
          <w:t xml:space="preserve">Figure 2 – </w:t>
        </w:r>
      </w:ins>
      <w:ins w:id="194" w:author="Boyko, James" w:date="2025-06-16T18:03:00Z" w16du:dateUtc="2025-06-16T21:03:00Z">
        <w:r w:rsidR="00D655BE" w:rsidRPr="00765D69">
          <w:rPr>
            <w:rFonts w:ascii="Times New Roman" w:eastAsia="Times New Roman" w:hAnsi="Times New Roman" w:cs="Times New Roman"/>
            <w:highlight w:val="yellow"/>
            <w:rPrChange w:id="195" w:author="Boyko, James" w:date="2025-06-18T14:02:00Z" w16du:dateUtc="2025-06-18T17:02:00Z">
              <w:rPr>
                <w:rFonts w:ascii="Times New Roman" w:eastAsia="Times New Roman" w:hAnsi="Times New Roman" w:cs="Times New Roman"/>
              </w:rPr>
            </w:rPrChange>
          </w:rPr>
          <w:t>An overview of t</w:t>
        </w:r>
      </w:ins>
      <w:ins w:id="196" w:author="Boyko, James" w:date="2025-06-16T18:02:00Z" w16du:dateUtc="2025-06-16T21:02:00Z">
        <w:r w:rsidRPr="00765D69">
          <w:rPr>
            <w:rFonts w:ascii="Times New Roman" w:eastAsia="Times New Roman" w:hAnsi="Times New Roman" w:cs="Times New Roman"/>
            <w:highlight w:val="yellow"/>
            <w:rPrChange w:id="197" w:author="Boyko, James" w:date="2025-06-18T14:02:00Z" w16du:dateUtc="2025-06-18T17:02:00Z">
              <w:rPr>
                <w:rFonts w:ascii="Times New Roman" w:eastAsia="Times New Roman" w:hAnsi="Times New Roman" w:cs="Times New Roman"/>
              </w:rPr>
            </w:rPrChange>
          </w:rPr>
          <w:t>he simulated annealing algorithm.</w:t>
        </w:r>
        <w:r>
          <w:rPr>
            <w:rFonts w:ascii="Times New Roman" w:eastAsia="Times New Roman" w:hAnsi="Times New Roman" w:cs="Times New Roman"/>
          </w:rPr>
          <w:t xml:space="preserve"> </w:t>
        </w:r>
      </w:ins>
    </w:p>
    <w:p w14:paraId="3C95AC0E" w14:textId="028B5B72" w:rsidR="00EB0295" w:rsidDel="00867088" w:rsidRDefault="00000000" w:rsidP="00B20478">
      <w:pPr>
        <w:pStyle w:val="BodyText"/>
        <w:spacing w:after="0" w:line="360" w:lineRule="auto"/>
        <w:rPr>
          <w:del w:id="198" w:author="Boyko, James" w:date="2025-06-16T09:22:00Z" w16du:dateUtc="2025-06-16T12:22:00Z"/>
          <w:rFonts w:ascii="Times New Roman" w:eastAsia="Times New Roman" w:hAnsi="Times New Roman" w:cs="Times New Roman"/>
        </w:rPr>
      </w:pPr>
      <w:del w:id="199" w:author="Boyko, James" w:date="2025-06-15T07:21:00Z" w16du:dateUtc="2025-06-15T10:21:00Z">
        <w:r w:rsidRPr="00990AA7" w:rsidDel="00AF7C61">
          <w:rPr>
            <w:rFonts w:ascii="Times New Roman" w:eastAsia="Times New Roman" w:hAnsi="Times New Roman" w:cs="Times New Roman"/>
          </w:rPr>
          <w:delText>To implement parameter sharing</w:delText>
        </w:r>
      </w:del>
      <w:del w:id="200" w:author="Boyko, James" w:date="2025-06-16T09:22:00Z" w16du:dateUtc="2025-06-16T12:22:00Z">
        <w:r w:rsidRPr="00990AA7" w:rsidDel="007951D9">
          <w:rPr>
            <w:rFonts w:ascii="Times New Roman" w:eastAsia="Times New Roman" w:hAnsi="Times New Roman" w:cs="Times New Roman"/>
          </w:rPr>
          <w:delText>, I adopt a strategy where the most complex possible model for</w:delText>
        </w:r>
      </w:del>
      <m:oMath>
        <m:r>
          <w:del w:id="201" w:author="Boyko, James" w:date="2025-06-16T09:22:00Z" w16du:dateUtc="2025-06-16T12:22:00Z">
            <w:rPr>
              <w:rFonts w:ascii="Cambria Math" w:hAnsi="Cambria Math"/>
            </w:rPr>
            <m:t>C</m:t>
          </w:del>
        </m:r>
      </m:oMath>
      <w:del w:id="202" w:author="Boyko, James" w:date="2025-06-16T09:22:00Z" w16du:dateUtc="2025-06-16T12:22:00Z">
        <w:r w:rsidRPr="00990AA7" w:rsidDel="007951D9">
          <w:rPr>
            <w:rFonts w:ascii="Times New Roman" w:eastAsia="Times New Roman" w:hAnsi="Times New Roman" w:cs="Times New Roman"/>
          </w:rPr>
          <w:delText xml:space="preserve">characters and </w:delText>
        </w:r>
      </w:del>
      <m:oMath>
        <m:r>
          <w:del w:id="203" w:author="Boyko, James" w:date="2025-06-16T09:22:00Z" w16du:dateUtc="2025-06-16T12:22:00Z">
            <w:rPr>
              <w:rFonts w:ascii="Cambria Math" w:hAnsi="Cambria Math"/>
            </w:rPr>
            <m:t>S</m:t>
          </w:del>
        </m:r>
      </m:oMath>
      <w:del w:id="204" w:author="Boyko, James" w:date="2025-06-16T09:22:00Z" w16du:dateUtc="2025-06-16T12:22:00Z">
        <w:r w:rsidRPr="00990AA7" w:rsidDel="007951D9">
          <w:rPr>
            <w:rFonts w:ascii="Times New Roman" w:eastAsia="Times New Roman" w:hAnsi="Times New Roman" w:cs="Times New Roman"/>
          </w:rPr>
          <w:delText>states is first fit to the data by maximizing</w:delText>
        </w:r>
        <w:r w:rsidR="00A96E18" w:rsidRPr="00990AA7" w:rsidDel="007951D9">
          <w:rPr>
            <w:rFonts w:ascii="Times New Roman" w:eastAsia="Times New Roman" w:hAnsi="Times New Roman" w:cs="Times New Roman"/>
          </w:rPr>
          <w:delText xml:space="preserve"> </w:delText>
        </w:r>
      </w:del>
      <m:oMath>
        <m:sSub>
          <m:sSubPr>
            <m:ctrlPr>
              <w:del w:id="205" w:author="Boyko, James" w:date="2025-06-16T09:22:00Z" w16du:dateUtc="2025-06-16T12:22:00Z">
                <w:rPr>
                  <w:rFonts w:ascii="Cambria Math" w:hAnsi="Cambria Math"/>
                </w:rPr>
              </w:del>
            </m:ctrlPr>
          </m:sSubPr>
          <m:e>
            <m:r>
              <w:del w:id="206" w:author="Boyko, James" w:date="2025-06-16T09:22:00Z" w16du:dateUtc="2025-06-16T12:22:00Z">
                <w:rPr>
                  <w:rFonts w:ascii="Cambria Math" w:hAnsi="Cambria Math"/>
                </w:rPr>
                <m:t>L</m:t>
              </w:del>
            </m:r>
          </m:e>
          <m:sub>
            <m:r>
              <w:del w:id="207" w:author="Boyko, James" w:date="2025-06-16T09:22:00Z" w16du:dateUtc="2025-06-16T12:22:00Z">
                <w:rPr>
                  <w:rFonts w:ascii="Cambria Math" w:hAnsi="Cambria Math"/>
                </w:rPr>
                <m:t>reg</m:t>
              </w:del>
            </m:r>
          </m:sub>
        </m:sSub>
      </m:oMath>
      <w:del w:id="208" w:author="Boyko, James" w:date="2025-06-16T09:22:00Z" w16du:dateUtc="2025-06-16T12:22:00Z">
        <w:r w:rsidRPr="00990AA7" w:rsidDel="007951D9">
          <w:rPr>
            <w:rFonts w:ascii="Times New Roman" w:eastAsia="Times New Roman" w:hAnsi="Times New Roman" w:cs="Times New Roman"/>
          </w:rPr>
          <w:delText>. Next, any parameters which were estimated to be zero are omitted from the model and the most similar pair of parameters within regularized model are equated. If equating these parameters</w:delText>
        </w:r>
        <w:r w:rsidR="00562E0C" w:rsidRPr="00990AA7" w:rsidDel="007951D9">
          <w:rPr>
            <w:rFonts w:ascii="Times New Roman" w:eastAsia="Times New Roman" w:hAnsi="Times New Roman" w:cs="Times New Roman"/>
          </w:rPr>
          <w:delText>, thus making the model simpler,</w:delText>
        </w:r>
        <w:r w:rsidRPr="00990AA7" w:rsidDel="007951D9">
          <w:rPr>
            <w:rFonts w:ascii="Times New Roman" w:eastAsia="Times New Roman" w:hAnsi="Times New Roman" w:cs="Times New Roman"/>
          </w:rPr>
          <w:delText xml:space="preserve"> results in a </w:delText>
        </w:r>
      </w:del>
      <m:oMath>
        <m:r>
          <w:del w:id="209" w:author="Boyko, James" w:date="2025-06-16T09:22:00Z" w16du:dateUtc="2025-06-16T12:22:00Z">
            <w:rPr>
              <w:rFonts w:ascii="Cambria Math" w:hAnsi="Cambria Math"/>
            </w:rPr>
            <m:t>AIC</m:t>
          </w:del>
        </m:r>
      </m:oMath>
      <w:del w:id="210" w:author="Boyko, James" w:date="2025-06-16T09:22:00Z" w16du:dateUtc="2025-06-16T12:22:00Z">
        <w:r w:rsidRPr="00990AA7" w:rsidDel="007951D9">
          <w:rPr>
            <w:rFonts w:ascii="Times New Roman" w:eastAsia="Times New Roman" w:hAnsi="Times New Roman" w:cs="Times New Roman"/>
          </w:rPr>
          <w:delText xml:space="preserve"> less than 2 units (or another specified threshold) </w:delText>
        </w:r>
        <w:r w:rsidR="00562E0C" w:rsidRPr="00990AA7" w:rsidDel="007951D9">
          <w:rPr>
            <w:rFonts w:ascii="Times New Roman" w:eastAsia="Times New Roman" w:hAnsi="Times New Roman" w:cs="Times New Roman"/>
          </w:rPr>
          <w:delText xml:space="preserve">worse than </w:delText>
        </w:r>
        <w:r w:rsidRPr="00990AA7" w:rsidDel="007951D9">
          <w:rPr>
            <w:rFonts w:ascii="Times New Roman" w:eastAsia="Times New Roman" w:hAnsi="Times New Roman" w:cs="Times New Roman"/>
          </w:rPr>
          <w:delText xml:space="preserve">the current best model, the next most similar pair of parameters are equated, and the process continues. Note that </w:delText>
        </w:r>
        <w:r w:rsidR="00D21F5A" w:rsidRPr="00990AA7" w:rsidDel="007951D9">
          <w:rPr>
            <w:rFonts w:ascii="Times New Roman" w:eastAsia="Times New Roman" w:hAnsi="Times New Roman" w:cs="Times New Roman"/>
          </w:rPr>
          <w:delText>this is a greedy approach, and an alternative approach could stochastically sample which rates to equate based on their distance or equate all pairs of most similar rates</w:delText>
        </w:r>
        <w:r w:rsidRPr="00990AA7" w:rsidDel="007951D9">
          <w:rPr>
            <w:rFonts w:ascii="Times New Roman" w:eastAsia="Times New Roman" w:hAnsi="Times New Roman" w:cs="Times New Roman"/>
          </w:rPr>
          <w:delText xml:space="preserve">. Importantly, this algorithm also readily applies to hidden Markov models </w:delText>
        </w:r>
        <w:r w:rsidR="00D506D7" w:rsidDel="007951D9">
          <w:fldChar w:fldCharType="begin"/>
        </w:r>
        <w:r w:rsidR="00EB4B45" w:rsidDel="007951D9">
          <w:rPr>
            <w:rFonts w:ascii="Times New Roman" w:eastAsia="Times New Roman" w:hAnsi="Times New Roman" w:cs="Times New Roman"/>
          </w:rPr>
          <w:delInstrText xml:space="preserve"> ADDIN ZOTERO_ITEM CSL_CITATION {"citationID":"Kb26ip8D","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delInstrText>
        </w:r>
        <w:r w:rsidR="00D506D7" w:rsidDel="007951D9">
          <w:fldChar w:fldCharType="separate"/>
        </w:r>
        <w:r w:rsidR="00EB4B45" w:rsidDel="007951D9">
          <w:rPr>
            <w:rFonts w:ascii="Times New Roman" w:eastAsia="Times New Roman" w:hAnsi="Times New Roman" w:cs="Times New Roman"/>
            <w:noProof/>
          </w:rPr>
          <w:delText>(Boyko and Beaulieu 2021)</w:delText>
        </w:r>
        <w:r w:rsidR="00D506D7" w:rsidDel="007951D9">
          <w:fldChar w:fldCharType="end"/>
        </w:r>
        <w:r w:rsidRPr="00990AA7" w:rsidDel="007951D9">
          <w:rPr>
            <w:rFonts w:ascii="Times New Roman" w:eastAsia="Times New Roman" w:hAnsi="Times New Roman" w:cs="Times New Roman"/>
          </w:rPr>
          <w:delText>. To evaluate whether additional rate variation is necessary through the presence of a hidden state, corHMMDredge will first find the optimal model for a single rate category model. Upon increasing the number of rate categories, the most complex possible two rate class HMM is evaluated by maximizing</w:delText>
        </w:r>
      </w:del>
      <m:oMath>
        <m:sSub>
          <m:sSubPr>
            <m:ctrlPr>
              <w:del w:id="211" w:author="Boyko, James" w:date="2025-06-16T09:22:00Z" w16du:dateUtc="2025-06-16T12:22:00Z">
                <w:rPr>
                  <w:rFonts w:ascii="Cambria Math" w:hAnsi="Cambria Math"/>
                </w:rPr>
              </w:del>
            </m:ctrlPr>
          </m:sSubPr>
          <m:e>
            <m:r>
              <w:del w:id="212" w:author="Boyko, James" w:date="2025-06-16T09:22:00Z" w16du:dateUtc="2025-06-16T12:22:00Z">
                <w:rPr>
                  <w:rFonts w:ascii="Cambria Math" w:hAnsi="Cambria Math"/>
                </w:rPr>
                <m:t>L</m:t>
              </w:del>
            </m:r>
          </m:e>
          <m:sub>
            <m:r>
              <w:del w:id="213" w:author="Boyko, James" w:date="2025-06-16T09:22:00Z" w16du:dateUtc="2025-06-16T12:22:00Z">
                <w:rPr>
                  <w:rFonts w:ascii="Cambria Math" w:hAnsi="Cambria Math"/>
                </w:rPr>
                <m:t>reg</m:t>
              </w:del>
            </m:r>
          </m:sub>
        </m:sSub>
      </m:oMath>
      <w:del w:id="214" w:author="Boyko, James" w:date="2025-06-16T09:22:00Z" w16du:dateUtc="2025-06-16T12:22:00Z">
        <w:r w:rsidRPr="00990AA7" w:rsidDel="007951D9">
          <w:rPr>
            <w:rFonts w:ascii="Times New Roman" w:eastAsia="Times New Roman" w:hAnsi="Times New Roman" w:cs="Times New Roman"/>
          </w:rPr>
          <w:delText xml:space="preserve">. At least one round of parameter sharing is tested before the HMM is compared to the best model within that particular rate class. To ensure the identifiability of HMMs, each rate class must have a uniquely valued parameter, and the transition rates between hidden states must be distinct from those between observed characters. Consequently, the minimum number of parameters for a two-rate-class HMM is three. If this results in a </w:delText>
        </w:r>
      </w:del>
      <m:oMath>
        <m:r>
          <w:del w:id="215" w:author="Boyko, James" w:date="2025-06-16T09:22:00Z" w16du:dateUtc="2025-06-16T12:22:00Z">
            <w:rPr>
              <w:rFonts w:ascii="Cambria Math" w:hAnsi="Cambria Math"/>
            </w:rPr>
            <m:t>ΔAIC</m:t>
          </w:del>
        </m:r>
      </m:oMath>
      <w:del w:id="216" w:author="Boyko, James" w:date="2025-06-16T09:22:00Z" w16du:dateUtc="2025-06-16T12:22:00Z">
        <w:r w:rsidRPr="00990AA7" w:rsidDel="007951D9">
          <w:rPr>
            <w:rFonts w:ascii="Times New Roman" w:eastAsia="Times New Roman" w:hAnsi="Times New Roman" w:cs="Times New Roman"/>
          </w:rPr>
          <w:delText>of less than 2 units</w:delText>
        </w:r>
        <w:r w:rsidR="00562E0C" w:rsidRPr="00990AA7" w:rsidDel="007951D9">
          <w:rPr>
            <w:rFonts w:ascii="Times New Roman" w:eastAsia="Times New Roman" w:hAnsi="Times New Roman" w:cs="Times New Roman"/>
          </w:rPr>
          <w:delText xml:space="preserve"> from the previous best model</w:delText>
        </w:r>
        <w:r w:rsidRPr="00990AA7" w:rsidDel="007951D9">
          <w:rPr>
            <w:rFonts w:ascii="Times New Roman" w:eastAsia="Times New Roman" w:hAnsi="Times New Roman" w:cs="Times New Roman"/>
          </w:rPr>
          <w:delText xml:space="preserve">, the search will continue and may increase rate categories until the AIC no longer improves. </w:delText>
        </w:r>
      </w:del>
    </w:p>
    <w:p w14:paraId="44759F68" w14:textId="77777777" w:rsidR="00867088" w:rsidRPr="00990AA7" w:rsidRDefault="00867088" w:rsidP="00B20478">
      <w:pPr>
        <w:pStyle w:val="BodyText"/>
        <w:spacing w:after="0" w:line="360" w:lineRule="auto"/>
        <w:rPr>
          <w:ins w:id="217" w:author="Boyko, James" w:date="2025-06-16T18:02:00Z" w16du:dateUtc="2025-06-16T21:02:00Z"/>
          <w:rFonts w:ascii="Times New Roman" w:eastAsia="Times New Roman" w:hAnsi="Times New Roman" w:cs="Times New Roman"/>
        </w:rPr>
      </w:pPr>
    </w:p>
    <w:p w14:paraId="28253152" w14:textId="33F96104" w:rsidR="004B0387" w:rsidDel="007951D9" w:rsidRDefault="006A196B" w:rsidP="00B20478">
      <w:pPr>
        <w:pStyle w:val="BodyText"/>
        <w:keepNext/>
        <w:spacing w:after="0" w:line="360" w:lineRule="auto"/>
        <w:rPr>
          <w:del w:id="218" w:author="Boyko, James" w:date="2025-06-16T09:22:00Z" w16du:dateUtc="2025-06-16T12:22:00Z"/>
        </w:rPr>
      </w:pPr>
      <w:del w:id="219" w:author="Boyko, James" w:date="2025-06-16T09:22:00Z" w16du:dateUtc="2025-06-16T12:22:00Z">
        <w:r w:rsidRPr="00990AA7" w:rsidDel="007951D9">
          <w:rPr>
            <w:noProof/>
          </w:rPr>
          <w:drawing>
            <wp:inline distT="0" distB="0" distL="0" distR="0" wp14:anchorId="797B241C" wp14:editId="36CA35AF">
              <wp:extent cx="6332220" cy="1783715"/>
              <wp:effectExtent l="0" t="0" r="0" b="0"/>
              <wp:docPr id="643854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5491" name="Picture 64385491"/>
                      <pic:cNvPicPr/>
                    </pic:nvPicPr>
                    <pic:blipFill>
                      <a:blip r:embed="rId8"/>
                      <a:stretch>
                        <a:fillRect/>
                      </a:stretch>
                    </pic:blipFill>
                    <pic:spPr>
                      <a:xfrm>
                        <a:off x="0" y="0"/>
                        <a:ext cx="6332220" cy="1783715"/>
                      </a:xfrm>
                      <a:prstGeom prst="rect">
                        <a:avLst/>
                      </a:prstGeom>
                    </pic:spPr>
                  </pic:pic>
                </a:graphicData>
              </a:graphic>
            </wp:inline>
          </w:drawing>
        </w:r>
      </w:del>
    </w:p>
    <w:p w14:paraId="3E2FEFF1" w14:textId="1C18F4C7" w:rsidR="003520AD" w:rsidDel="007951D9" w:rsidRDefault="004B0387" w:rsidP="00B20478">
      <w:pPr>
        <w:pStyle w:val="Caption"/>
        <w:spacing w:before="0" w:after="0" w:line="360" w:lineRule="auto"/>
        <w:rPr>
          <w:del w:id="220" w:author="Boyko, James" w:date="2025-06-16T09:22:00Z" w16du:dateUtc="2025-06-16T12:22:00Z"/>
        </w:rPr>
      </w:pPr>
      <w:del w:id="221" w:author="Boyko, James" w:date="2025-06-16T09:22:00Z" w16du:dateUtc="2025-06-16T12:22:00Z">
        <w:r w:rsidDel="007951D9">
          <w:delText xml:space="preserve">Figure </w:delText>
        </w:r>
        <w:r w:rsidDel="007951D9">
          <w:rPr>
            <w:i w:val="0"/>
            <w:iCs w:val="0"/>
          </w:rPr>
          <w:fldChar w:fldCharType="begin"/>
        </w:r>
        <w:r w:rsidDel="007951D9">
          <w:delInstrText xml:space="preserve"> SEQ Figure \* ARABIC </w:delInstrText>
        </w:r>
        <w:r w:rsidDel="007951D9">
          <w:rPr>
            <w:i w:val="0"/>
            <w:iCs w:val="0"/>
          </w:rPr>
          <w:fldChar w:fldCharType="separate"/>
        </w:r>
        <w:r w:rsidDel="007951D9">
          <w:rPr>
            <w:noProof/>
          </w:rPr>
          <w:delText>2</w:delText>
        </w:r>
        <w:r w:rsidDel="007951D9">
          <w:rPr>
            <w:i w:val="0"/>
            <w:iCs w:val="0"/>
            <w:noProof/>
          </w:rPr>
          <w:fldChar w:fldCharType="end"/>
        </w:r>
        <w:r w:rsidDel="007951D9">
          <w:delText xml:space="preserve"> </w:delText>
        </w:r>
        <w:r w:rsidRPr="00990AA7" w:rsidDel="007951D9">
          <w:delText xml:space="preserve">– A hypothetical example of the automatic model selection by dropping parameters via regularization and parameter sharing. a) The most complex model is evaluated. b) It is found that parameters 3,4,7,8 are all below a specified drop threshold and removed from the model. This results in a minor decrease in likelihood, but an improved AIC. c) Parameters from (b) are equated based on their similarity. Again, this comes at the cost of a decreased likelihood, but an improved AIC. (c) Based on model (c), parameters below the threshold are removed, but this time the AIC is not improved so the dredge algorithm halts. Note, that had no parameters of (c) been below the specified drop threshold, the dredge algorithm would have equated a pair of parameters and continued evaluating models. </w:delText>
        </w:r>
      </w:del>
    </w:p>
    <w:p w14:paraId="04BB458F" w14:textId="77777777" w:rsidR="00FC163D" w:rsidRPr="004B0387" w:rsidDel="007951D9" w:rsidRDefault="00FC163D" w:rsidP="00B20478">
      <w:pPr>
        <w:pStyle w:val="Caption"/>
        <w:spacing w:before="0" w:after="0" w:line="360" w:lineRule="auto"/>
        <w:rPr>
          <w:del w:id="222" w:author="Boyko, James" w:date="2025-06-16T09:22:00Z" w16du:dateUtc="2025-06-16T12:22:00Z"/>
        </w:rPr>
      </w:pPr>
    </w:p>
    <w:p w14:paraId="54F66D33" w14:textId="6D38F935" w:rsidR="00EB0295" w:rsidRPr="00990AA7" w:rsidDel="007951D9" w:rsidRDefault="00000000" w:rsidP="00B20478">
      <w:pPr>
        <w:pStyle w:val="BodyText"/>
        <w:spacing w:after="0" w:line="360" w:lineRule="auto"/>
        <w:rPr>
          <w:del w:id="223" w:author="Boyko, James" w:date="2025-06-16T09:22:00Z" w16du:dateUtc="2025-06-16T12:22:00Z"/>
          <w:rFonts w:ascii="Times New Roman" w:eastAsia="Times New Roman" w:hAnsi="Times New Roman" w:cs="Times New Roman"/>
        </w:rPr>
      </w:pPr>
      <w:del w:id="224" w:author="Boyko, James" w:date="2025-06-16T09:22:00Z" w16du:dateUtc="2025-06-16T12:22:00Z">
        <w:r w:rsidRPr="00990AA7" w:rsidDel="007951D9">
          <w:rPr>
            <w:rFonts w:ascii="Times New Roman" w:eastAsia="Times New Roman" w:hAnsi="Times New Roman" w:cs="Times New Roman"/>
          </w:rPr>
          <w:tab/>
          <w:delText xml:space="preserve">When defining the initial model, it becomes important to distinguish between characters and states. Mathematically, it is unnecessary to distinguish between the two since the model is entirely defined by the </w:delText>
        </w:r>
      </w:del>
      <m:oMath>
        <m:r>
          <w:del w:id="225" w:author="Boyko, James" w:date="2025-06-16T09:22:00Z" w16du:dateUtc="2025-06-16T12:22:00Z">
            <w:rPr>
              <w:rFonts w:ascii="Cambria Math" w:hAnsi="Cambria Math"/>
            </w:rPr>
            <m:t>S</m:t>
          </w:del>
        </m:r>
      </m:oMath>
      <w:del w:id="226" w:author="Boyko, James" w:date="2025-06-16T09:22:00Z" w16du:dateUtc="2025-06-16T12:22:00Z">
        <w:r w:rsidRPr="00990AA7" w:rsidDel="007951D9">
          <w:rPr>
            <w:rFonts w:ascii="Times New Roman" w:eastAsia="Times New Roman" w:hAnsi="Times New Roman" w:cs="Times New Roman"/>
          </w:rPr>
          <w:delText xml:space="preserve"> states since </w:delText>
        </w:r>
      </w:del>
      <m:oMath>
        <m:r>
          <w:del w:id="227" w:author="Boyko, James" w:date="2025-06-16T09:22:00Z" w16du:dateUtc="2025-06-16T12:22:00Z">
            <w:rPr>
              <w:rFonts w:ascii="Cambria Math" w:hAnsi="Cambria Math"/>
            </w:rPr>
            <m:t>S=</m:t>
          </w:del>
        </m:r>
        <m:nary>
          <m:naryPr>
            <m:chr m:val="∏"/>
            <m:ctrlPr>
              <w:del w:id="228" w:author="Boyko, James" w:date="2025-06-16T09:22:00Z" w16du:dateUtc="2025-06-16T12:22:00Z">
                <w:rPr>
                  <w:rFonts w:ascii="Cambria Math" w:hAnsi="Cambria Math"/>
                </w:rPr>
              </w:del>
            </m:ctrlPr>
          </m:naryPr>
          <m:sub>
            <m:r>
              <w:del w:id="229" w:author="Boyko, James" w:date="2025-06-16T09:22:00Z" w16du:dateUtc="2025-06-16T12:22:00Z">
                <w:rPr>
                  <w:rFonts w:ascii="Cambria Math" w:hAnsi="Cambria Math"/>
                </w:rPr>
                <m:t>m=1</m:t>
              </w:del>
            </m:r>
          </m:sub>
          <m:sup>
            <m:r>
              <w:del w:id="230" w:author="Boyko, James" w:date="2025-06-16T09:22:00Z" w16du:dateUtc="2025-06-16T12:22:00Z">
                <w:rPr>
                  <w:rFonts w:ascii="Cambria Math" w:hAnsi="Cambria Math"/>
                </w:rPr>
                <m:t>C</m:t>
              </w:del>
            </m:r>
          </m:sup>
          <m:e>
            <m:sSub>
              <m:sSubPr>
                <m:ctrlPr>
                  <w:del w:id="231" w:author="Boyko, James" w:date="2025-06-16T09:22:00Z" w16du:dateUtc="2025-06-16T12:22:00Z">
                    <w:rPr>
                      <w:rFonts w:ascii="Cambria Math" w:hAnsi="Cambria Math"/>
                    </w:rPr>
                  </w:del>
                </m:ctrlPr>
              </m:sSubPr>
              <m:e>
                <m:r>
                  <w:del w:id="232" w:author="Boyko, James" w:date="2025-06-16T09:22:00Z" w16du:dateUtc="2025-06-16T12:22:00Z">
                    <w:rPr>
                      <w:rFonts w:ascii="Cambria Math" w:hAnsi="Cambria Math"/>
                    </w:rPr>
                    <m:t>s</m:t>
                  </w:del>
                </m:r>
              </m:e>
              <m:sub>
                <m:r>
                  <w:del w:id="233" w:author="Boyko, James" w:date="2025-06-16T09:22:00Z" w16du:dateUtc="2025-06-16T12:22:00Z">
                    <w:rPr>
                      <w:rFonts w:ascii="Cambria Math" w:hAnsi="Cambria Math"/>
                    </w:rPr>
                    <m:t>m</m:t>
                  </w:del>
                </m:r>
              </m:sub>
            </m:sSub>
          </m:e>
        </m:nary>
      </m:oMath>
      <w:del w:id="234" w:author="Boyko, James" w:date="2025-06-16T09:22:00Z" w16du:dateUtc="2025-06-16T12:22:00Z">
        <w:r w:rsidRPr="00990AA7" w:rsidDel="007951D9">
          <w:rPr>
            <w:rFonts w:ascii="Times New Roman" w:eastAsia="Times New Roman" w:hAnsi="Times New Roman" w:cs="Times New Roman"/>
          </w:rPr>
          <w:delText xml:space="preserve"> where</w:delText>
        </w:r>
        <w:r w:rsidR="002C18B0" w:rsidRPr="00990AA7" w:rsidDel="007951D9">
          <w:rPr>
            <w:rFonts w:ascii="Times New Roman" w:eastAsia="Times New Roman" w:hAnsi="Times New Roman" w:cs="Times New Roman"/>
          </w:rPr>
          <w:delText xml:space="preserve"> </w:delText>
        </w:r>
      </w:del>
      <m:oMath>
        <m:sSub>
          <m:sSubPr>
            <m:ctrlPr>
              <w:del w:id="235" w:author="Boyko, James" w:date="2025-06-16T09:22:00Z" w16du:dateUtc="2025-06-16T12:22:00Z">
                <w:rPr>
                  <w:rFonts w:ascii="Cambria Math" w:hAnsi="Cambria Math"/>
                </w:rPr>
              </w:del>
            </m:ctrlPr>
          </m:sSubPr>
          <m:e>
            <m:r>
              <w:del w:id="236" w:author="Boyko, James" w:date="2025-06-16T09:22:00Z" w16du:dateUtc="2025-06-16T12:22:00Z">
                <w:rPr>
                  <w:rFonts w:ascii="Cambria Math" w:hAnsi="Cambria Math"/>
                </w:rPr>
                <m:t>s</m:t>
              </w:del>
            </m:r>
          </m:e>
          <m:sub>
            <m:r>
              <w:del w:id="237" w:author="Boyko, James" w:date="2025-06-16T09:22:00Z" w16du:dateUtc="2025-06-16T12:22:00Z">
                <w:rPr>
                  <w:rFonts w:ascii="Cambria Math" w:hAnsi="Cambria Math"/>
                </w:rPr>
                <m:t>m</m:t>
              </w:del>
            </m:r>
          </m:sub>
        </m:sSub>
      </m:oMath>
      <w:del w:id="238" w:author="Boyko, James" w:date="2025-06-16T09:22:00Z" w16du:dateUtc="2025-06-16T12:22:00Z">
        <w:r w:rsidRPr="00990AA7" w:rsidDel="007951D9">
          <w:rPr>
            <w:rFonts w:ascii="Times New Roman" w:eastAsia="Times New Roman" w:hAnsi="Times New Roman" w:cs="Times New Roman"/>
          </w:rPr>
          <w:delText xml:space="preserve">is the number of states for each character </w:delText>
        </w:r>
      </w:del>
      <m:oMath>
        <m:r>
          <w:del w:id="239" w:author="Boyko, James" w:date="2025-06-16T09:22:00Z" w16du:dateUtc="2025-06-16T12:22:00Z">
            <w:rPr>
              <w:rFonts w:ascii="Cambria Math" w:hAnsi="Cambria Math"/>
            </w:rPr>
            <m:t>m</m:t>
          </w:del>
        </m:r>
      </m:oMath>
      <w:del w:id="240" w:author="Boyko, James" w:date="2025-06-16T09:22:00Z" w16du:dateUtc="2025-06-16T12:22:00Z">
        <w:r w:rsidRPr="00990AA7" w:rsidDel="007951D9">
          <w:rPr>
            <w:rFonts w:ascii="Times New Roman" w:eastAsia="Times New Roman" w:hAnsi="Times New Roman" w:cs="Times New Roman"/>
          </w:rPr>
          <w:delText xml:space="preserve">. Nonetheless, biologically it is often useful to think of characters as independently evolving units that can take on some number of states. </w:delText>
        </w:r>
        <w:r w:rsidR="002C18B0" w:rsidRPr="00990AA7" w:rsidDel="007951D9">
          <w:rPr>
            <w:rFonts w:ascii="Times New Roman" w:eastAsia="Times New Roman" w:hAnsi="Times New Roman" w:cs="Times New Roman"/>
          </w:rPr>
          <w:delText>This would mean that any character is comprised of a set of mutually exclusive states (</w:delText>
        </w:r>
        <w:r w:rsidR="00C414C6" w:rsidRPr="00990AA7" w:rsidDel="007951D9">
          <w:rPr>
            <w:rFonts w:ascii="Times New Roman" w:eastAsia="Times New Roman" w:hAnsi="Times New Roman" w:cs="Times New Roman"/>
          </w:rPr>
          <w:delText xml:space="preserve">e.g., </w:delText>
        </w:r>
        <w:r w:rsidR="002C18B0" w:rsidRPr="00990AA7" w:rsidDel="007951D9">
          <w:rPr>
            <w:rFonts w:ascii="Times New Roman" w:eastAsia="Times New Roman" w:hAnsi="Times New Roman" w:cs="Times New Roman"/>
          </w:rPr>
          <w:delText>the character “flower color” cannot have states both “red” and “blue”). Furthermore, t</w:delText>
        </w:r>
        <w:r w:rsidRPr="00990AA7" w:rsidDel="007951D9">
          <w:rPr>
            <w:rFonts w:ascii="Times New Roman" w:eastAsia="Times New Roman" w:hAnsi="Times New Roman" w:cs="Times New Roman"/>
          </w:rPr>
          <w:delText xml:space="preserve">his distinction is particularly relevant when specifying </w:delText>
        </w:r>
      </w:del>
      <m:oMath>
        <m:r>
          <w:del w:id="241" w:author="Boyko, James" w:date="2025-06-16T09:22:00Z" w16du:dateUtc="2025-06-16T12:22:00Z">
            <w:rPr>
              <w:rFonts w:ascii="Cambria Math" w:hAnsi="Cambria Math"/>
            </w:rPr>
            <m:t xml:space="preserve">M </m:t>
          </w:del>
        </m:r>
      </m:oMath>
      <w:del w:id="242" w:author="Boyko, James" w:date="2025-06-16T09:22:00Z" w16du:dateUtc="2025-06-16T12:22:00Z">
        <w:r w:rsidRPr="00990AA7" w:rsidDel="007951D9">
          <w:rPr>
            <w:rFonts w:ascii="Times New Roman" w:eastAsia="Times New Roman" w:hAnsi="Times New Roman" w:cs="Times New Roman"/>
          </w:rPr>
          <w:delText xml:space="preserve">to </w:delText>
        </w:r>
        <w:r w:rsidR="002C18B0" w:rsidRPr="00990AA7" w:rsidDel="007951D9">
          <w:rPr>
            <w:rFonts w:ascii="Times New Roman" w:eastAsia="Times New Roman" w:hAnsi="Times New Roman" w:cs="Times New Roman"/>
          </w:rPr>
          <w:delText xml:space="preserve">evaluate dependent relationships and </w:delText>
        </w:r>
        <w:r w:rsidRPr="00990AA7" w:rsidDel="007951D9">
          <w:rPr>
            <w:rFonts w:ascii="Times New Roman" w:eastAsia="Times New Roman" w:hAnsi="Times New Roman" w:cs="Times New Roman"/>
          </w:rPr>
          <w:delText>avoid “</w:delText>
        </w:r>
        <w:r w:rsidR="002C18B0" w:rsidRPr="00990AA7" w:rsidDel="007951D9">
          <w:rPr>
            <w:rFonts w:ascii="Times New Roman" w:eastAsia="Times New Roman" w:hAnsi="Times New Roman" w:cs="Times New Roman"/>
          </w:rPr>
          <w:delText>dual transitions</w:delText>
        </w:r>
        <w:r w:rsidRPr="00990AA7" w:rsidDel="007951D9">
          <w:rPr>
            <w:rFonts w:ascii="Times New Roman" w:eastAsia="Times New Roman" w:hAnsi="Times New Roman" w:cs="Times New Roman"/>
          </w:rPr>
          <w:delText xml:space="preserve">” </w:delText>
        </w:r>
        <w:r w:rsidR="00AE522C" w:rsidDel="007951D9">
          <w:fldChar w:fldCharType="begin"/>
        </w:r>
        <w:r w:rsidR="00AE522C" w:rsidDel="007951D9">
          <w:rPr>
            <w:rFonts w:ascii="Times New Roman" w:eastAsia="Times New Roman" w:hAnsi="Times New Roman" w:cs="Times New Roman"/>
          </w:rPr>
          <w:delInstrText xml:space="preserve"> ADDIN ZOTERO_ITEM CSL_CITATION {"citationID":"JKOv6x0X","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delInstrText>
        </w:r>
        <w:r w:rsidR="00AE522C" w:rsidDel="007951D9">
          <w:fldChar w:fldCharType="separate"/>
        </w:r>
        <w:r w:rsidR="00AE522C" w:rsidDel="007951D9">
          <w:rPr>
            <w:rFonts w:ascii="Times New Roman" w:eastAsia="Times New Roman" w:hAnsi="Times New Roman" w:cs="Times New Roman"/>
            <w:noProof/>
          </w:rPr>
          <w:delText>(Pagel 1994)</w:delText>
        </w:r>
        <w:r w:rsidR="00AE522C" w:rsidDel="007951D9">
          <w:fldChar w:fldCharType="end"/>
        </w:r>
        <w:r w:rsidRPr="00990AA7" w:rsidDel="007951D9">
          <w:rPr>
            <w:rFonts w:ascii="Times New Roman" w:eastAsia="Times New Roman" w:hAnsi="Times New Roman" w:cs="Times New Roman"/>
          </w:rPr>
          <w:delText xml:space="preserve">. </w:delText>
        </w:r>
        <w:r w:rsidR="002C18B0" w:rsidRPr="00990AA7" w:rsidDel="007951D9">
          <w:rPr>
            <w:rFonts w:ascii="Times New Roman" w:eastAsia="Times New Roman" w:hAnsi="Times New Roman" w:cs="Times New Roman"/>
          </w:rPr>
          <w:delText>A dependent relationship is described by differences in the transition rates of a character in the presence or absence of the state of a different background character (e.g., if rates of transition in character 1, flower color, depend on the presence or absence of character 2, floral scent)</w:delText>
        </w:r>
        <w:r w:rsidR="00252773" w:rsidRPr="00990AA7" w:rsidDel="007951D9">
          <w:rPr>
            <w:rFonts w:ascii="Times New Roman" w:eastAsia="Times New Roman" w:hAnsi="Times New Roman" w:cs="Times New Roman"/>
          </w:rPr>
          <w:delText>.</w:delText>
        </w:r>
        <w:r w:rsidR="002C18B0" w:rsidRPr="00990AA7" w:rsidDel="007951D9">
          <w:rPr>
            <w:rFonts w:ascii="Times New Roman" w:eastAsia="Times New Roman" w:hAnsi="Times New Roman" w:cs="Times New Roman"/>
          </w:rPr>
          <w:delText xml:space="preserve"> </w:delText>
        </w:r>
        <w:r w:rsidR="00BA29FE" w:rsidRPr="00990AA7" w:rsidDel="007951D9">
          <w:rPr>
            <w:rFonts w:ascii="Times New Roman" w:eastAsia="Times New Roman" w:hAnsi="Times New Roman" w:cs="Times New Roman"/>
          </w:rPr>
          <w:delText xml:space="preserve">Obviously, to evaluate dependent relationships, one must have a concept of separate characters and their mutually exclusive states. </w:delText>
        </w:r>
        <w:r w:rsidR="00DA68F9" w:rsidRPr="00990AA7" w:rsidDel="007951D9">
          <w:rPr>
            <w:rFonts w:ascii="Times New Roman" w:eastAsia="Times New Roman" w:hAnsi="Times New Roman" w:cs="Times New Roman"/>
          </w:rPr>
          <w:delText>Regarding</w:delText>
        </w:r>
        <w:r w:rsidR="00BA29FE" w:rsidRPr="00990AA7" w:rsidDel="007951D9">
          <w:rPr>
            <w:rFonts w:ascii="Times New Roman" w:eastAsia="Times New Roman" w:hAnsi="Times New Roman" w:cs="Times New Roman"/>
          </w:rPr>
          <w:delText xml:space="preserve"> d</w:delText>
        </w:r>
        <w:r w:rsidR="002C18B0" w:rsidRPr="00990AA7" w:rsidDel="007951D9">
          <w:rPr>
            <w:rFonts w:ascii="Times New Roman" w:eastAsia="Times New Roman" w:hAnsi="Times New Roman" w:cs="Times New Roman"/>
          </w:rPr>
          <w:delText>ual transitions</w:delText>
        </w:r>
        <w:r w:rsidR="00BA29FE" w:rsidRPr="00990AA7" w:rsidDel="007951D9">
          <w:rPr>
            <w:rFonts w:ascii="Times New Roman" w:eastAsia="Times New Roman" w:hAnsi="Times New Roman" w:cs="Times New Roman"/>
          </w:rPr>
          <w:delText>, they</w:delText>
        </w:r>
        <w:r w:rsidRPr="00990AA7" w:rsidDel="007951D9">
          <w:rPr>
            <w:rFonts w:ascii="Times New Roman" w:eastAsia="Times New Roman" w:hAnsi="Times New Roman" w:cs="Times New Roman"/>
          </w:rPr>
          <w:delText xml:space="preserve"> are transitions in which the states of more than one character change in an instant in time (Pagel and Meade 2006). </w:delText>
        </w:r>
        <w:r w:rsidR="00DA68F9" w:rsidRPr="00990AA7" w:rsidDel="007951D9">
          <w:rPr>
            <w:rFonts w:ascii="Times New Roman" w:eastAsia="Times New Roman" w:hAnsi="Times New Roman" w:cs="Times New Roman"/>
          </w:rPr>
          <w:delText xml:space="preserve">These are removed from the mapping matrix because it is assumed that two characters cannot change simultaneously in an instant of time. </w:delText>
        </w:r>
        <w:r w:rsidRPr="00990AA7" w:rsidDel="007951D9">
          <w:rPr>
            <w:rFonts w:ascii="Times New Roman" w:eastAsia="Times New Roman" w:hAnsi="Times New Roman" w:cs="Times New Roman"/>
          </w:rPr>
          <w:delText>As such, the most complex model is not defined by</w:delText>
        </w:r>
        <w:r w:rsidR="00E91BB5" w:rsidRPr="00990AA7" w:rsidDel="007951D9">
          <w:rPr>
            <w:rFonts w:ascii="Times New Roman" w:eastAsia="Times New Roman" w:hAnsi="Times New Roman" w:cs="Times New Roman"/>
          </w:rPr>
          <w:delText xml:space="preserve"> </w:delText>
        </w:r>
      </w:del>
      <m:oMath>
        <m:r>
          <w:del w:id="243" w:author="Boyko, James" w:date="2025-06-16T09:22:00Z" w16du:dateUtc="2025-06-16T12:22:00Z">
            <w:rPr>
              <w:rFonts w:ascii="Cambria Math" w:hAnsi="Cambria Math"/>
            </w:rPr>
            <m:t>k=S×</m:t>
          </w:del>
        </m:r>
        <m:d>
          <m:dPr>
            <m:ctrlPr>
              <w:del w:id="244" w:author="Boyko, James" w:date="2025-06-16T09:22:00Z" w16du:dateUtc="2025-06-16T12:22:00Z">
                <w:rPr>
                  <w:rFonts w:ascii="Cambria Math" w:hAnsi="Cambria Math"/>
                </w:rPr>
              </w:del>
            </m:ctrlPr>
          </m:dPr>
          <m:e>
            <m:r>
              <w:del w:id="245" w:author="Boyko, James" w:date="2025-06-16T09:22:00Z" w16du:dateUtc="2025-06-16T12:22:00Z">
                <w:rPr>
                  <w:rFonts w:ascii="Cambria Math" w:hAnsi="Cambria Math"/>
                </w:rPr>
                <m:t>S-1</m:t>
              </w:del>
            </m:r>
          </m:e>
        </m:d>
        <m:r>
          <w:del w:id="246" w:author="Boyko, James" w:date="2025-06-16T09:22:00Z" w16du:dateUtc="2025-06-16T12:22:00Z">
            <w:rPr>
              <w:rFonts w:ascii="Cambria Math" w:hAnsi="Cambria Math"/>
            </w:rPr>
            <m:t xml:space="preserve"> </m:t>
          </w:del>
        </m:r>
      </m:oMath>
      <w:del w:id="247" w:author="Boyko, James" w:date="2025-06-16T09:22:00Z" w16du:dateUtc="2025-06-16T12:22:00Z">
        <w:r w:rsidRPr="00990AA7" w:rsidDel="007951D9">
          <w:rPr>
            <w:rFonts w:ascii="Times New Roman" w:eastAsia="Times New Roman" w:hAnsi="Times New Roman" w:cs="Times New Roman"/>
          </w:rPr>
          <w:delText xml:space="preserve">parameters (which would be the case if all possible transitions were allowed). Rather, it is defined by </w:delText>
        </w:r>
      </w:del>
      <m:oMath>
        <m:r>
          <w:del w:id="248" w:author="Boyko, James" w:date="2025-06-16T09:22:00Z" w16du:dateUtc="2025-06-16T12:22:00Z">
            <w:rPr>
              <w:rFonts w:ascii="Cambria Math" w:hAnsi="Cambria Math"/>
            </w:rPr>
            <m:t>k=</m:t>
          </w:del>
        </m:r>
        <m:d>
          <m:dPr>
            <m:ctrlPr>
              <w:del w:id="249" w:author="Boyko, James" w:date="2025-06-16T09:22:00Z" w16du:dateUtc="2025-06-16T12:22:00Z">
                <w:rPr>
                  <w:rFonts w:ascii="Cambria Math" w:hAnsi="Cambria Math"/>
                </w:rPr>
              </w:del>
            </m:ctrlPr>
          </m:dPr>
          <m:e>
            <m:nary>
              <m:naryPr>
                <m:chr m:val="∑"/>
                <m:ctrlPr>
                  <w:del w:id="250" w:author="Boyko, James" w:date="2025-06-16T09:22:00Z" w16du:dateUtc="2025-06-16T12:22:00Z">
                    <w:rPr>
                      <w:rFonts w:ascii="Cambria Math" w:hAnsi="Cambria Math"/>
                    </w:rPr>
                  </w:del>
                </m:ctrlPr>
              </m:naryPr>
              <m:sub>
                <m:r>
                  <w:del w:id="251" w:author="Boyko, James" w:date="2025-06-16T09:22:00Z" w16du:dateUtc="2025-06-16T12:22:00Z">
                    <w:rPr>
                      <w:rFonts w:ascii="Cambria Math" w:hAnsi="Cambria Math"/>
                    </w:rPr>
                    <m:t>m=1</m:t>
                  </w:del>
                </m:r>
              </m:sub>
              <m:sup>
                <m:r>
                  <w:del w:id="252" w:author="Boyko, James" w:date="2025-06-16T09:22:00Z" w16du:dateUtc="2025-06-16T12:22:00Z">
                    <w:rPr>
                      <w:rFonts w:ascii="Cambria Math" w:hAnsi="Cambria Math"/>
                    </w:rPr>
                    <m:t>C</m:t>
                  </w:del>
                </m:r>
              </m:sup>
              <m:e>
                <m:d>
                  <m:dPr>
                    <m:ctrlPr>
                      <w:del w:id="253" w:author="Boyko, James" w:date="2025-06-16T09:22:00Z" w16du:dateUtc="2025-06-16T12:22:00Z">
                        <w:rPr>
                          <w:rFonts w:ascii="Cambria Math" w:hAnsi="Cambria Math"/>
                        </w:rPr>
                      </w:del>
                    </m:ctrlPr>
                  </m:dPr>
                  <m:e>
                    <m:sSub>
                      <m:sSubPr>
                        <m:ctrlPr>
                          <w:del w:id="254" w:author="Boyko, James" w:date="2025-06-16T09:22:00Z" w16du:dateUtc="2025-06-16T12:22:00Z">
                            <w:rPr>
                              <w:rFonts w:ascii="Cambria Math" w:hAnsi="Cambria Math"/>
                            </w:rPr>
                          </w:del>
                        </m:ctrlPr>
                      </m:sSubPr>
                      <m:e>
                        <m:r>
                          <w:del w:id="255" w:author="Boyko, James" w:date="2025-06-16T09:22:00Z" w16du:dateUtc="2025-06-16T12:22:00Z">
                            <w:rPr>
                              <w:rFonts w:ascii="Cambria Math" w:hAnsi="Cambria Math"/>
                            </w:rPr>
                            <m:t>s</m:t>
                          </w:del>
                        </m:r>
                      </m:e>
                      <m:sub>
                        <m:r>
                          <w:del w:id="256" w:author="Boyko, James" w:date="2025-06-16T09:22:00Z" w16du:dateUtc="2025-06-16T12:22:00Z">
                            <w:rPr>
                              <w:rFonts w:ascii="Cambria Math" w:hAnsi="Cambria Math"/>
                            </w:rPr>
                            <m:t>m</m:t>
                          </w:del>
                        </m:r>
                      </m:sub>
                    </m:sSub>
                    <m:r>
                      <w:del w:id="257" w:author="Boyko, James" w:date="2025-06-16T09:22:00Z" w16du:dateUtc="2025-06-16T12:22:00Z">
                        <w:rPr>
                          <w:rFonts w:ascii="Cambria Math" w:hAnsi="Cambria Math"/>
                        </w:rPr>
                        <m:t>-1</m:t>
                      </w:del>
                    </m:r>
                  </m:e>
                </m:d>
              </m:e>
            </m:nary>
          </m:e>
        </m:d>
        <m:r>
          <w:del w:id="258" w:author="Boyko, James" w:date="2025-06-16T09:22:00Z" w16du:dateUtc="2025-06-16T12:22:00Z">
            <w:rPr>
              <w:rFonts w:ascii="Cambria Math" w:hAnsi="Cambria Math"/>
            </w:rPr>
            <m:t xml:space="preserve">×S </m:t>
          </w:del>
        </m:r>
      </m:oMath>
      <w:del w:id="259" w:author="Boyko, James" w:date="2025-06-16T09:22:00Z" w16du:dateUtc="2025-06-16T12:22:00Z">
        <w:r w:rsidRPr="00990AA7" w:rsidDel="007951D9">
          <w:rPr>
            <w:rFonts w:ascii="Times New Roman" w:eastAsia="Times New Roman" w:hAnsi="Times New Roman" w:cs="Times New Roman"/>
          </w:rPr>
          <w:delText xml:space="preserve">for a single rate class. </w:delText>
        </w:r>
      </w:del>
    </w:p>
    <w:p w14:paraId="0CC82EBF"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Phylogenetically informed k-fold cross validation</w:t>
      </w:r>
    </w:p>
    <w:p w14:paraId="76B61A78" w14:textId="61D13DD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optimize </w:t>
      </w:r>
      <m:oMath>
        <m:r>
          <w:rPr>
            <w:rFonts w:ascii="Cambria Math" w:hAnsi="Cambria Math"/>
          </w:rPr>
          <m:t>λ</m:t>
        </m:r>
      </m:oMath>
      <w:r w:rsidR="00DF1F80" w:rsidRPr="00990AA7">
        <w:rPr>
          <w:rFonts w:ascii="Times New Roman" w:eastAsia="Times New Roman" w:hAnsi="Times New Roman" w:cs="Times New Roman"/>
        </w:rPr>
        <w:t xml:space="preserve"> </w:t>
      </w:r>
      <w:r w:rsidRPr="00990AA7">
        <w:rPr>
          <w:rFonts w:ascii="Times New Roman" w:eastAsia="Times New Roman" w:hAnsi="Times New Roman" w:cs="Times New Roman"/>
        </w:rPr>
        <w:t>I choose to employ a phylogenetically informed k-fold cross-validation procedure</w:t>
      </w:r>
      <w:r w:rsidR="007B5360" w:rsidRPr="00990AA7">
        <w:rPr>
          <w:rFonts w:ascii="Times New Roman" w:eastAsia="Times New Roman" w:hAnsi="Times New Roman" w:cs="Times New Roman"/>
        </w:rPr>
        <w:t xml:space="preserve"> across the tips of the phylogeny</w:t>
      </w:r>
      <w:r w:rsidRPr="00990AA7">
        <w:rPr>
          <w:rFonts w:ascii="Times New Roman" w:eastAsia="Times New Roman" w:hAnsi="Times New Roman" w:cs="Times New Roman"/>
        </w:rPr>
        <w:t xml:space="preserve">. K-fold cross-validation is a common way to optimize </w:t>
      </w:r>
      <m:oMath>
        <m:r>
          <w:rPr>
            <w:rFonts w:ascii="Cambria Math" w:hAnsi="Cambria Math"/>
          </w:rPr>
          <m:t>λ</m:t>
        </m:r>
      </m:oMath>
      <w:r w:rsidR="008853C7"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n using regularization </w:t>
      </w:r>
      <w:r w:rsidR="00924357">
        <w:rPr>
          <w:rFonts w:ascii="Times New Roman" w:eastAsia="Times New Roman" w:hAnsi="Times New Roman" w:cs="Times New Roman"/>
        </w:rPr>
        <w:fldChar w:fldCharType="begin"/>
      </w:r>
      <w:r w:rsidR="00924357">
        <w:rPr>
          <w:rFonts w:ascii="Times New Roman" w:eastAsia="Times New Roman" w:hAnsi="Times New Roman" w:cs="Times New Roman"/>
        </w:rPr>
        <w:instrText xml:space="preserve"> ADDIN ZOTERO_ITEM CSL_CITATION {"citationID":"OTukC3nI","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924357">
        <w:rPr>
          <w:rFonts w:ascii="Times New Roman" w:eastAsia="Times New Roman" w:hAnsi="Times New Roman" w:cs="Times New Roman"/>
        </w:rPr>
        <w:fldChar w:fldCharType="separate"/>
      </w:r>
      <w:r w:rsidR="00924357">
        <w:rPr>
          <w:rFonts w:ascii="Times New Roman" w:eastAsia="Times New Roman" w:hAnsi="Times New Roman" w:cs="Times New Roman"/>
          <w:noProof/>
        </w:rPr>
        <w:t>(Hastie et al. 2009)</w:t>
      </w:r>
      <w:r w:rsidR="0092435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nvolves dividing the dataset into k separate subsets (or folds). The model is trained on k-1 of these folds with the remaining fold used as the test set to evaluate the models’ performance. This process is repeated k times, with each of the k folds used exactly once as the test set. The results of these k tests are then averaged to produce a single estimate. In the context of a discrete character model the metric chosen for evaluation is reconstruction of tip state values. Each species within a k-fold is coded as having an unknown state and a reconstruction based on the fitted model is then used for evaluation. The score for a fold is determined by the average Jensen-Shannon divergence between the predicted and actual tip states. Specifically, </w:t>
      </w:r>
      <m:oMath>
        <m:sSub>
          <m:sSubPr>
            <m:ctrlPr>
              <w:rPr>
                <w:rFonts w:ascii="Cambria Math" w:hAnsi="Cambria Math"/>
              </w:rPr>
            </m:ctrlPr>
          </m:sSubPr>
          <m:e>
            <m:r>
              <w:rPr>
                <w:rFonts w:ascii="Cambria Math" w:hAnsi="Cambria Math"/>
              </w:rPr>
              <m:t>score</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k</m:t>
                </m:r>
              </m:sub>
            </m:sSub>
          </m:den>
        </m:f>
        <m:nary>
          <m:naryPr>
            <m:chr m:val="∑"/>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k</m:t>
                </m:r>
              </m:sub>
            </m:sSub>
          </m:sup>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e>
            </m:d>
          </m:e>
        </m:nary>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ins w:id="260" w:author="Boyko, James" w:date="2025-06-26T10:03:00Z" w16du:dateUtc="2025-06-26T14:03:00Z">
        <w:r w:rsidR="004927AA">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the number of tips in the k-th fold, </w:t>
      </w:r>
      <m:oMath>
        <m:sSub>
          <m:sSubPr>
            <m:ctrlPr>
              <w:rPr>
                <w:rFonts w:ascii="Cambria Math" w:hAnsi="Cambria Math"/>
              </w:rPr>
            </m:ctrlPr>
          </m:sSubPr>
          <m:e>
            <m:r>
              <w:rPr>
                <w:rFonts w:ascii="Cambria Math" w:hAnsi="Cambria Math"/>
              </w:rPr>
              <m:t>L</m:t>
            </m:r>
          </m:e>
          <m:sub>
            <m:r>
              <w:rPr>
                <w:rFonts w:ascii="Cambria Math" w:hAnsi="Cambria Math"/>
              </w:rPr>
              <m:t>i</m:t>
            </m:r>
          </m:sub>
        </m:sSub>
      </m:oMath>
      <w:ins w:id="261" w:author="Boyko, James" w:date="2025-06-14T11:35:00Z" w16du:dateUtc="2025-06-14T14:35:00Z">
        <w:r w:rsidR="00E95C8F">
          <w:rPr>
            <w:rFonts w:ascii="Times New Roman" w:eastAsia="Times New Roman" w:hAnsi="Times New Roman" w:cs="Times New Roman"/>
          </w:rPr>
          <w:t xml:space="preserve"> </w:t>
        </w:r>
      </w:ins>
      <w:del w:id="262" w:author="Boyko, James" w:date="2025-06-14T11:36:00Z" w16du:dateUtc="2025-06-14T14:36:00Z">
        <w:r w:rsidRPr="00990AA7" w:rsidDel="00E95C8F">
          <w:rPr>
            <w:rFonts w:ascii="Times New Roman" w:eastAsia="Times New Roman" w:hAnsi="Times New Roman" w:cs="Times New Roman"/>
          </w:rPr>
          <w:delText xml:space="preserve">is </w:delText>
        </w:r>
      </w:del>
      <w:ins w:id="263" w:author="Boyko, James" w:date="2025-06-14T11:36:00Z" w16du:dateUtc="2025-06-14T14:36:00Z">
        <w:r w:rsidR="00E95C8F">
          <w:rPr>
            <w:rFonts w:ascii="Times New Roman" w:eastAsia="Times New Roman" w:hAnsi="Times New Roman" w:cs="Times New Roman"/>
          </w:rPr>
          <w:t>are</w:t>
        </w:r>
        <w:r w:rsidR="00E95C8F"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the observed </w:t>
      </w:r>
      <w:ins w:id="264" w:author="Boyko, James" w:date="2025-06-14T11:39:00Z" w16du:dateUtc="2025-06-14T14:39:00Z">
        <w:r w:rsidR="00452A71">
          <w:rPr>
            <w:rFonts w:ascii="Times New Roman" w:eastAsia="Times New Roman" w:hAnsi="Times New Roman" w:cs="Times New Roman"/>
          </w:rPr>
          <w:t xml:space="preserve">state </w:t>
        </w:r>
      </w:ins>
      <w:r w:rsidRPr="00990AA7">
        <w:rPr>
          <w:rFonts w:ascii="Times New Roman" w:eastAsia="Times New Roman" w:hAnsi="Times New Roman" w:cs="Times New Roman"/>
        </w:rPr>
        <w:t>likelihoods at the tips of the k-th fold</w:t>
      </w:r>
      <w:ins w:id="265" w:author="Boyko, James" w:date="2025-06-14T11:39:00Z" w16du:dateUtc="2025-06-14T14:39:00Z">
        <w:r w:rsidR="00452A71">
          <w:rPr>
            <w:rFonts w:ascii="Times New Roman" w:eastAsia="Times New Roman" w:hAnsi="Times New Roman" w:cs="Times New Roman"/>
          </w:rPr>
          <w:t xml:space="preserve"> (1 for the observed state and 0 for an u</w:t>
        </w:r>
      </w:ins>
      <w:ins w:id="266" w:author="Boyko, James" w:date="2025-06-14T11:40:00Z" w16du:dateUtc="2025-06-14T14:40:00Z">
        <w:r w:rsidR="00452A71">
          <w:rPr>
            <w:rFonts w:ascii="Times New Roman" w:eastAsia="Times New Roman" w:hAnsi="Times New Roman" w:cs="Times New Roman"/>
          </w:rPr>
          <w:t>nobserved state)</w:t>
        </w:r>
      </w:ins>
      <w:r w:rsidRPr="00990AA7">
        <w:rPr>
          <w:rFonts w:ascii="Times New Roman" w:eastAsia="Times New Roman" w:hAnsi="Times New Roman" w:cs="Times New Roman"/>
        </w:rPr>
        <w:t>,</w:t>
      </w:r>
      <w:r w:rsidR="00F41606" w:rsidRPr="00990AA7">
        <w:rPr>
          <w:rFonts w:ascii="Times New Roman" w:eastAsia="Times New Roman" w:hAnsi="Times New Roman" w:cs="Times New Roman"/>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are the predicted state</w:t>
      </w:r>
      <w:ins w:id="267" w:author="Boyko, James" w:date="2025-06-14T11:39:00Z" w16du:dateUtc="2025-06-14T14:39:00Z">
        <w:r w:rsidR="008911E3">
          <w:rPr>
            <w:rFonts w:ascii="Times New Roman" w:eastAsia="Times New Roman" w:hAnsi="Times New Roman" w:cs="Times New Roman"/>
          </w:rPr>
          <w:t xml:space="preserve"> likelihoods</w:t>
        </w:r>
      </w:ins>
      <w:del w:id="268" w:author="Boyko, James" w:date="2025-06-14T11:39:00Z" w16du:dateUtc="2025-06-14T14:39:00Z">
        <w:r w:rsidRPr="00990AA7" w:rsidDel="008911E3">
          <w:rPr>
            <w:rFonts w:ascii="Times New Roman" w:eastAsia="Times New Roman" w:hAnsi="Times New Roman" w:cs="Times New Roman"/>
          </w:rPr>
          <w:delText>s</w:delText>
        </w:r>
      </w:del>
      <w:r w:rsidRPr="00990AA7">
        <w:rPr>
          <w:rFonts w:ascii="Times New Roman" w:eastAsia="Times New Roman" w:hAnsi="Times New Roman" w:cs="Times New Roman"/>
        </w:rPr>
        <w:t xml:space="preserve"> for the tips in the k-th fold</w:t>
      </w:r>
      <w:ins w:id="269" w:author="Boyko, James" w:date="2025-06-14T11:36:00Z" w16du:dateUtc="2025-06-14T14:36:00Z">
        <w:r w:rsidR="00E95C8F">
          <w:rPr>
            <w:rFonts w:ascii="Times New Roman" w:eastAsia="Times New Roman" w:hAnsi="Times New Roman" w:cs="Times New Roman"/>
          </w:rPr>
          <w:t>,</w:t>
        </w:r>
      </w:ins>
      <w:r w:rsidRPr="00990AA7">
        <w:rPr>
          <w:rFonts w:ascii="Times New Roman" w:eastAsia="Times New Roman" w:hAnsi="Times New Roman" w:cs="Times New Roman"/>
        </w:rPr>
        <w:t xml:space="preserve"> and </w:t>
      </w:r>
      <m:oMath>
        <m:r>
          <w:rPr>
            <w:rFonts w:ascii="Cambria Math" w:hAnsi="Cambria Math"/>
          </w:rPr>
          <m:t>D</m:t>
        </m:r>
      </m:oMath>
      <w:r w:rsidRPr="00990AA7">
        <w:rPr>
          <w:rFonts w:ascii="Times New Roman" w:eastAsia="Times New Roman" w:hAnsi="Times New Roman" w:cs="Times New Roman"/>
        </w:rPr>
        <w:t xml:space="preserve"> is the Jensen-Shannon (JS) divergence (or any form of divergence more generally). The k scores are then averaged over all folds to obtain a single score for the model. The JS divergence </w:t>
      </w:r>
      <w:ins w:id="270" w:author="Boyko, James" w:date="2025-06-26T10:03:00Z" w16du:dateUtc="2025-06-26T14:03:00Z">
        <w:r w:rsidR="004927AA">
          <w:rPr>
            <w:rFonts w:ascii="Times New Roman" w:eastAsia="Times New Roman" w:hAnsi="Times New Roman" w:cs="Times New Roman"/>
          </w:rPr>
          <w:t xml:space="preserve">(available in corHMM as </w:t>
        </w:r>
      </w:ins>
      <w:ins w:id="271" w:author="Boyko, James" w:date="2025-06-26T10:04:00Z" w16du:dateUtc="2025-06-26T14:04:00Z">
        <w:r w:rsidR="004927AA">
          <w:rPr>
            <w:rFonts w:ascii="Times New Roman" w:eastAsia="Times New Roman" w:hAnsi="Times New Roman" w:cs="Times New Roman"/>
          </w:rPr>
          <w:t xml:space="preserve">the function </w:t>
        </w:r>
        <w:r w:rsidR="004927AA" w:rsidRPr="004927AA">
          <w:rPr>
            <w:rFonts w:ascii="Times New Roman" w:eastAsia="Times New Roman" w:hAnsi="Times New Roman" w:cs="Times New Roman"/>
          </w:rPr>
          <w:t>js_divergence</w:t>
        </w:r>
        <w:r w:rsidR="004927AA">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chosen because it </w:t>
      </w:r>
      <w:ins w:id="272" w:author="Boyko, James" w:date="2025-06-14T10:06:00Z" w16du:dateUtc="2025-06-14T13:06:00Z">
        <w:r w:rsidR="009B0CAD">
          <w:rPr>
            <w:rFonts w:ascii="Times New Roman" w:eastAsia="Times New Roman" w:hAnsi="Times New Roman" w:cs="Times New Roman"/>
          </w:rPr>
          <w:t xml:space="preserve">is </w:t>
        </w:r>
      </w:ins>
      <w:r w:rsidRPr="00990AA7">
        <w:rPr>
          <w:rFonts w:ascii="Times New Roman" w:eastAsia="Times New Roman" w:hAnsi="Times New Roman" w:cs="Times New Roman"/>
        </w:rPr>
        <w:t xml:space="preserve">a symmetric and bounded measure of difference between predicted and observed probability distributions while being robust to zero probabilities. An advantage of using tip values to measure the model fit is that the phylogenetic structure of the data is unchanged throughout the entire cross-validation procedure because no tips need to be explicitly dropped when fitting the model; they only need to be set to an unknown value. The samples within a given k-fold are chosen without replacement and with </w:t>
      </w:r>
      <w:r w:rsidRPr="00990AA7">
        <w:rPr>
          <w:rFonts w:ascii="Times New Roman" w:eastAsia="Times New Roman" w:hAnsi="Times New Roman" w:cs="Times New Roman"/>
        </w:rPr>
        <w:lastRenderedPageBreak/>
        <w:t xml:space="preserve">probabilities equal to </w:t>
      </w:r>
      <m:oMath>
        <m:r>
          <w:rPr>
            <w:rFonts w:ascii="Cambria Math" w:hAnsi="Cambria Math"/>
          </w:rPr>
          <m:t>w=</m:t>
        </m:r>
        <m:d>
          <m:dPr>
            <m:ctrlPr>
              <w:rPr>
                <w:rFonts w:ascii="Cambria Math" w:hAnsi="Cambria Math"/>
              </w:rPr>
            </m:ctrlPr>
          </m:dPr>
          <m:e>
            <m:sSup>
              <m:sSupPr>
                <m:ctrlPr>
                  <w:rPr>
                    <w:rFonts w:ascii="Cambria Math" w:hAnsi="Cambria Math"/>
                  </w:rPr>
                </m:ctrlPr>
              </m:sSupPr>
              <m:e>
                <m:r>
                  <w:rPr>
                    <w:rFonts w:ascii="Cambria Math" w:hAnsi="Cambria Math"/>
                  </w:rPr>
                  <m:t>I</m:t>
                </m:r>
              </m:e>
              <m:sup>
                <m:r>
                  <w:rPr>
                    <w:rFonts w:ascii="Cambria Math" w:hAnsi="Cambria Math"/>
                  </w:rPr>
                  <m:t>T</m:t>
                </m:r>
              </m:sup>
            </m:sSup>
            <m:sSup>
              <m:sSupPr>
                <m:ctrlPr>
                  <w:rPr>
                    <w:rFonts w:ascii="Cambria Math" w:hAnsi="Cambria Math"/>
                  </w:rPr>
                </m:ctrlPr>
              </m:sSupPr>
              <m:e>
                <m:r>
                  <w:rPr>
                    <w:rFonts w:ascii="Cambria Math" w:hAnsi="Cambria Math"/>
                  </w:rPr>
                  <m:t>C</m:t>
                </m:r>
              </m:e>
              <m:sup>
                <m:r>
                  <w:rPr>
                    <w:rFonts w:ascii="Cambria Math" w:hAnsi="Cambria Math"/>
                  </w:rPr>
                  <m:t>-1</m:t>
                </m:r>
              </m:sup>
            </m:sSup>
          </m:e>
        </m:d>
        <m:acc>
          <m:accPr>
            <m:chr m:val="⃗"/>
            <m:ctrlPr>
              <w:rPr>
                <w:rFonts w:ascii="Cambria Math" w:hAnsi="Cambria Math"/>
              </w:rPr>
            </m:ctrlPr>
          </m:accPr>
          <m:e>
            <m:r>
              <w:rPr>
                <w:rFonts w:ascii="Cambria Math" w:hAnsi="Cambria Math"/>
              </w:rPr>
              <m:t>1</m:t>
            </m:r>
          </m:e>
        </m:acc>
      </m:oMath>
      <w:r w:rsidR="00F41606" w:rsidRPr="00990AA7">
        <w:rPr>
          <w:rFonts w:ascii="Times New Roman" w:eastAsia="Times New Roman" w:hAnsi="Times New Roman" w:cs="Times New Roman"/>
        </w:rPr>
        <w:t xml:space="preserve"> </w:t>
      </w:r>
      <w:r w:rsidR="00200A77">
        <w:rPr>
          <w:rFonts w:ascii="Times New Roman" w:eastAsia="Times New Roman" w:hAnsi="Times New Roman" w:cs="Times New Roman"/>
        </w:rPr>
        <w:fldChar w:fldCharType="begin"/>
      </w:r>
      <w:r w:rsidR="00200A77">
        <w:rPr>
          <w:rFonts w:ascii="Times New Roman" w:eastAsia="Times New Roman" w:hAnsi="Times New Roman" w:cs="Times New Roman"/>
        </w:rPr>
        <w:instrText xml:space="preserve"> ADDIN ZOTERO_ITEM CSL_CITATION {"citationID":"MqWxYWpO","properties":{"formattedCitation":"(Rohlf 2001)","plainCitation":"(Rohlf 2001)","noteIndex":0},"citationItems":[{"id":1034,"uris":["http://zotero.org/users/local/TCNekpWa/items/6YHKA4EY"],"itemData":{"id":1034,"type":"article-journal","abstract":"This study is concerned with statistical methods used for the analysis of comparative data (in which observations are not expected to be independent because they are sampled across phylogenetically related species). The phylogenetically independent contrasts (PIC), phylogenetic generalized least-squares (PGLS), and phylogenetic autocorrelation (PA) methods are compared. Although the independent contrasts are not orthogonal, they are independent if the data conform to the Brownian motion model of evolution on which they are based. It is shown that uncentered correlations and regressions through the origin using the PIC method are identical to those obtained using PGLS with an intercept included in the model. The PIC method is a special case of PGLS. Corrected standard errors are given for estimates of the ancestral states based on the PGLS approach. The treatment of trees with hard polytomies is discussed and is shown to be an algorithmic rather than a statistical problem. Some of the relationships among the methods are shown graphically using the multivariate space in which variables are represented as vectors with respect to OTUs used as coordinate axes. The maximum-likelihood estimate of the autoregressive parameter, ρ, has not been computed correctly in previous studies (an appendix with MATLAB code provides a corrected algorithm). The importance of the eigenvalues and eigenvectors of the connection matrix, W, for the distribution of ρ is discussed. The PA method is shown to have several problems that limit its usefulness in comparative studies. Although the PA method is a generalized least-squares procedure, it cannot be made equivalent to the PGLS method using a phylogenetic model.","container-title":"Evolution","DOI":"10.1111/j.0014-3820.2001.tb00731.x","ISSN":"1558-5646","issue":"11","language":"en","note":"_eprint: https://onlinelibrary.wiley.com/doi/pdf/10.1111/j.0014-3820.2001.tb00731.x","page":"2143-2160","source":"Wiley Online Library","title":"Comparative Methods for the Analysis of Continuous Variables: Geometric Interpretations","title-short":"Comparative Methods for the Analysis of Continuous Variables","volume":"55","author":[{"family":"Rohlf","given":"F. James"}],"issued":{"date-parts":[["2001"]]}}}],"schema":"https://github.com/citation-style-language/schema/raw/master/csl-citation.json"} </w:instrText>
      </w:r>
      <w:r w:rsidR="00200A77">
        <w:rPr>
          <w:rFonts w:ascii="Times New Roman" w:eastAsia="Times New Roman" w:hAnsi="Times New Roman" w:cs="Times New Roman"/>
        </w:rPr>
        <w:fldChar w:fldCharType="separate"/>
      </w:r>
      <w:r w:rsidR="00200A77">
        <w:rPr>
          <w:rFonts w:ascii="Times New Roman" w:eastAsia="Times New Roman" w:hAnsi="Times New Roman" w:cs="Times New Roman"/>
          <w:noProof/>
        </w:rPr>
        <w:t>(Rohlf 2001)</w:t>
      </w:r>
      <w:r w:rsidR="00200A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phylogenetically even sampling between the k-folds</w:t>
      </w:r>
      <w:del w:id="273" w:author="Boyko, James" w:date="2025-06-14T11:41:00Z" w16du:dateUtc="2025-06-14T14:41:00Z">
        <w:r w:rsidRPr="00990AA7" w:rsidDel="00C81F97">
          <w:rPr>
            <w:rFonts w:ascii="Times New Roman" w:eastAsia="Times New Roman" w:hAnsi="Times New Roman" w:cs="Times New Roman"/>
          </w:rPr>
          <w:delText xml:space="preserve">. </w:delText>
        </w:r>
      </w:del>
      <w:ins w:id="274" w:author="Boyko, James" w:date="2025-06-14T11:41:00Z" w16du:dateUtc="2025-06-14T14:41:00Z">
        <w:r w:rsidR="00C81F97">
          <w:rPr>
            <w:rFonts w:ascii="Times New Roman" w:eastAsia="Times New Roman" w:hAnsi="Times New Roman" w:cs="Times New Roman"/>
          </w:rPr>
          <w:t>, where</w:t>
        </w:r>
        <w:r w:rsidR="00C81F97" w:rsidRPr="00990AA7">
          <w:rPr>
            <w:rFonts w:ascii="Times New Roman" w:eastAsia="Times New Roman" w:hAnsi="Times New Roman" w:cs="Times New Roman"/>
          </w:rPr>
          <w:t xml:space="preserve"> </w:t>
        </w:r>
      </w:ins>
      <m:oMath>
        <m:r>
          <w:ins w:id="275" w:author="Boyko, James" w:date="2025-06-14T11:41:00Z" w16du:dateUtc="2025-06-14T14:41:00Z">
            <w:rPr>
              <w:rFonts w:ascii="Cambria Math" w:hAnsi="Cambria Math"/>
            </w:rPr>
            <m:t>w</m:t>
          </w:ins>
        </m:r>
      </m:oMath>
      <w:ins w:id="276" w:author="Boyko, James" w:date="2025-06-14T11:41:00Z" w16du:dateUtc="2025-06-14T14:41:00Z">
        <w:r w:rsidR="00C81F97">
          <w:rPr>
            <w:rFonts w:ascii="Times New Roman" w:eastAsia="Times New Roman" w:hAnsi="Times New Roman" w:cs="Times New Roman"/>
          </w:rPr>
          <w:t xml:space="preserve"> </w:t>
        </w:r>
      </w:ins>
      <w:ins w:id="277" w:author="Boyko, James" w:date="2025-06-14T11:43:00Z" w16du:dateUtc="2025-06-14T14:43:00Z">
        <w:r w:rsidR="00C81F97" w:rsidRPr="00C81F97">
          <w:rPr>
            <w:rFonts w:ascii="Times New Roman" w:eastAsia="Times New Roman" w:hAnsi="Times New Roman" w:cs="Times New Roman"/>
          </w:rPr>
          <w:t>is roughly proportional to the phylogenetic uniqueness of each species</w:t>
        </w:r>
        <w:r w:rsidR="00C81F97">
          <w:rPr>
            <w:rFonts w:ascii="Times New Roman" w:eastAsia="Times New Roman" w:hAnsi="Times New Roman" w:cs="Times New Roman"/>
          </w:rPr>
          <w:t>.</w:t>
        </w:r>
      </w:ins>
    </w:p>
    <w:p w14:paraId="43225991"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 Bias and variance of parameter estimates</w:t>
      </w:r>
    </w:p>
    <w:p w14:paraId="17D2DFC7" w14:textId="192B960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expected behavior of a regularized model is that the introduction of a penalty term to the likelihood will reduce sensitivity to the specific dataset, resulting in lower variance and greater generalizability at the cost of a systematic error (bias). Though the behavior of regularization techniques is well documented in generalized least squares regression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nWU35wTv","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Hastie et al. 200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less well studied in the context of phylogenetic comparative methods (but see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0VUxAUSD","properties":{"formattedCitation":"(Khabbazian et al. 2016; Clavel et al. 2019)","plainCitation":"(Khabbazian et al. 2016; Clavel et al. 2019)","noteIndex":0},"citationItems":[{"id":444,"uris":["http://zotero.org/users/local/TCNekpWa/items/C7YSR9TI"],"itemData":{"id":444,"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license":"© 2016 The Authors. Methods in Ecology and Evolution © 2016 British Ecological Society","page":"811–824","title":"Fast and accurate detection of evolutionary shifts in Ornstein–Uhlenbeck models","volume":"7","author":[{"family":"Khabbazian","given":"Mohammad"},{"family":"Kriebel","given":"Ricardo"},{"family":"Rohe","given":"Karl"},{"family":"Ané","given":"Cécile"}],"issued":{"date-parts":[["2016"]]}}},{"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BB5CF1">
        <w:rPr>
          <w:rFonts w:ascii="Times New Roman" w:eastAsia="Times New Roman" w:hAnsi="Times New Roman" w:cs="Times New Roman"/>
        </w:rPr>
        <w:fldChar w:fldCharType="separate"/>
      </w:r>
      <w:r w:rsidR="000530BE">
        <w:rPr>
          <w:rFonts w:ascii="Times New Roman" w:eastAsia="Times New Roman" w:hAnsi="Times New Roman" w:cs="Times New Roman"/>
          <w:noProof/>
        </w:rPr>
        <w:t>(Khabbazian et al. 2016; Clavel et al. 201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particularly understudied when applied to non-regression frameworks such as the Markov models. In the context of discrete character models, the expected behavior is that rate estimates will tend towards zero, resulting in a downward bias of parameter estimates. Biologically, this means that a regularized model expects fewer changes in the character state through time and favors explanations of homology over homoplasy. The benefit of a regularized model is the increased generalizability should lead to a model which more accurately reflects the dynamics of unsampled taxa and leads to better predictions of unknown character states (e.g., ancestral character estimation). </w:t>
      </w:r>
    </w:p>
    <w:p w14:paraId="0FDF8F71" w14:textId="7348A0B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test the bias-variance trade-off associated with the regularization framework introduced here, I conduct a simulation study to evaluate the bias, variance, and overall error of parameter estimates for regularized and unregularized models. I simulate data under three model structures which vary only in the number of characters included. Specifically, I simulate data for a single character with binary states (k=2), two characters with binary states (k=8), and three characters with binary states (k=24). </w:t>
      </w:r>
      <w:r w:rsidR="004B12CD" w:rsidRPr="00990AA7">
        <w:rPr>
          <w:rFonts w:ascii="Times New Roman" w:eastAsia="Times New Roman" w:hAnsi="Times New Roman" w:cs="Times New Roman"/>
        </w:rPr>
        <w:t>It</w:t>
      </w:r>
      <w:r w:rsidR="007B5360" w:rsidRPr="00990AA7">
        <w:rPr>
          <w:rFonts w:ascii="Times New Roman" w:eastAsia="Times New Roman" w:hAnsi="Times New Roman" w:cs="Times New Roman"/>
        </w:rPr>
        <w:t xml:space="preserve"> was not required that all state combinations had to be observed. </w:t>
      </w:r>
      <w:r w:rsidRPr="00990AA7">
        <w:rPr>
          <w:rFonts w:ascii="Times New Roman" w:eastAsia="Times New Roman" w:hAnsi="Times New Roman" w:cs="Times New Roman"/>
        </w:rPr>
        <w:t xml:space="preserve">All models are simulated under an all rates different (ARD) model with dual transitions disallowed. Parameters are sampled from a log-normal distribution, where the logarithms of the parameters are normally distributed with a mean of 0 and standard deviation of 0.25. Parameters are sampled 100 times for a given phylogenetic tree. Phylogenetic trees of size 100, 250, and 500 taxa are simulated 10 times under a pure birth model with a sampling fraction of 1 using the R-package TreeSim </w:t>
      </w:r>
      <w:r w:rsidR="00D603D2">
        <w:rPr>
          <w:rFonts w:ascii="Times New Roman" w:eastAsia="Times New Roman" w:hAnsi="Times New Roman" w:cs="Times New Roman"/>
        </w:rPr>
        <w:fldChar w:fldCharType="begin"/>
      </w:r>
      <w:r w:rsidR="00D603D2">
        <w:rPr>
          <w:rFonts w:ascii="Times New Roman" w:eastAsia="Times New Roman" w:hAnsi="Times New Roman" w:cs="Times New Roman"/>
        </w:rPr>
        <w:instrText xml:space="preserve"> ADDIN ZOTERO_ITEM CSL_CITATION {"citationID":"Ob86yvZX","properties":{"formattedCitation":"(Stadler 2019)","plainCitation":"(Stadler 2019)","noteIndex":0},"citationItems":[{"id":791,"uris":["http://zotero.org/users/local/TCNekpWa/items/4W8C4TR5"],"itemData":{"id":791,"type":"document","abstract":"Simulation methods for phylogenetic trees where (i) all tips are sampled at one time point or (ii) tips are sampled sequentially through time. (i) For sampling at one time point, simulations are performed under a constant rate birth-death process, conditioned on having a fixed number of final tips (sim.bd.taxa()), or a fixed age (sim.bd.age()), or a fixed age and number of tips (sim.bd.taxa.age()). When conditioning on the number of final tips, the method allows for shifts in rates and mass extinction events during the birth-death process (sim.rateshift.taxa()). The function sim.bd.age() (and sim.rateshift.taxa() without extinction) allow the speciation rate to change in a density-dependent way. The LTT plots of the simulations can be displayed using LTT.plot(), LTT.plot.gen() and LTT.average.root(). TreeSim further samples trees with n final tips from a set of trees generated by the common sampling algorithm stopping when a fixed number m\\textgreater\\textgreatern of tips is first reached (sim.gsa.taxa()). This latter method is appropriate for m-tip trees generated under a big class of models (details in the sim.gsa.taxa() man page). For incomplete phylogeny, the missing speciation events can be added through simulations (corsim()). (ii) sim.rateshifts.taxa() is generalized to sim.bdsky.stt() for serially sampled trees, where the trees are conditioned on either the number of sampled tips or the age. Furthermore, for a multitype-branching process with sequential sampling, trees on a fixed number of tips can be simulated using sim.bdtypes.stt.taxa(). This function further allows to simulate under epidemiological models with an exposed class. The function sim.genespeciestree() simulates coalescent gene trees within birth-death species trees, and sim.genetree() simulates coalescent gene trees.","license":"GPL-2","title":"TreeSim: Simulating Phylogenetic Trees","title-short":"TreeSim","URL":"https://cran.r-project.org/web/packages/TreeSim/index.html","author":[{"family":"Stadler","given":"Tanja"}],"accessed":{"date-parts":[["2024",8,5]]},"issued":{"date-parts":[["2019",4]]}}}],"schema":"https://github.com/citation-style-language/schema/raw/master/csl-citation.json"} </w:instrText>
      </w:r>
      <w:r w:rsidR="00D603D2">
        <w:rPr>
          <w:rFonts w:ascii="Times New Roman" w:eastAsia="Times New Roman" w:hAnsi="Times New Roman" w:cs="Times New Roman"/>
        </w:rPr>
        <w:fldChar w:fldCharType="separate"/>
      </w:r>
      <w:r w:rsidR="00D603D2">
        <w:rPr>
          <w:rFonts w:ascii="Times New Roman" w:eastAsia="Times New Roman" w:hAnsi="Times New Roman" w:cs="Times New Roman"/>
          <w:noProof/>
        </w:rPr>
        <w:t>(Stadler 2019)</w:t>
      </w:r>
      <w:r w:rsidR="00D603D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Phylogenies are then rescaled to a height of 1. These same 30 phylogenetic trees (10 each for the different number of taxa) are used for the 3 different model structures. In total, each model structure is tested under 3000 simulated datasets for a total of 9000 simulations. </w:t>
      </w:r>
    </w:p>
    <w:p w14:paraId="732EFEA8" w14:textId="51C029A4" w:rsidR="00612D29"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iscrete character models are fit using the R-package corHMM </w:t>
      </w:r>
      <w:r w:rsidR="003D6CF2">
        <w:rPr>
          <w:rFonts w:ascii="Times New Roman" w:eastAsia="Times New Roman" w:hAnsi="Times New Roman" w:cs="Times New Roman"/>
        </w:rPr>
        <w:fldChar w:fldCharType="begin"/>
      </w:r>
      <w:r w:rsidR="003D6CF2">
        <w:rPr>
          <w:rFonts w:ascii="Times New Roman" w:eastAsia="Times New Roman" w:hAnsi="Times New Roman" w:cs="Times New Roman"/>
        </w:rPr>
        <w:instrText xml:space="preserve"> ADDIN ZOTERO_ITEM CSL_CITATION {"citationID":"KwDNrSs2","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6CF2">
        <w:rPr>
          <w:rFonts w:ascii="Times New Roman" w:eastAsia="Times New Roman" w:hAnsi="Times New Roman" w:cs="Times New Roman"/>
        </w:rPr>
        <w:fldChar w:fldCharType="separate"/>
      </w:r>
      <w:r w:rsidR="003D6CF2">
        <w:rPr>
          <w:rFonts w:ascii="Times New Roman" w:eastAsia="Times New Roman" w:hAnsi="Times New Roman" w:cs="Times New Roman"/>
          <w:noProof/>
        </w:rPr>
        <w:t>(Beaulieu et al. 2022)</w:t>
      </w:r>
      <w:r w:rsidR="003D6C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ith the simulating model structure (i.e., ARD) specified. Models are fit with no penalty term (unregularized), an</w:t>
      </w:r>
      <w:r w:rsidRPr="00990AA7">
        <w:rPr>
          <w:rFonts w:ascii="Times New Roman" w:eastAsia="Times New Roman" w:hAnsi="Times New Roman" w:cs="Times New Roman"/>
          <w:i/>
          <w:iCs/>
        </w:rPr>
        <w:t xml:space="preserve"> er</w:t>
      </w:r>
      <w:r w:rsidRPr="00990AA7">
        <w:rPr>
          <w:rFonts w:ascii="Times New Roman" w:eastAsia="Times New Roman" w:hAnsi="Times New Roman" w:cs="Times New Roman"/>
        </w:rPr>
        <w:t xml:space="preserve"> penalty term, an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penalty term, and an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penalty term with </w:t>
      </w:r>
      <m:oMath>
        <m:r>
          <w:rPr>
            <w:rFonts w:ascii="Cambria Math" w:hAnsi="Cambria Math"/>
          </w:rPr>
          <m:t>λ=1</m:t>
        </m:r>
      </m:oMath>
      <w:r w:rsidRPr="00990AA7">
        <w:rPr>
          <w:rFonts w:ascii="Times New Roman" w:eastAsia="Times New Roman" w:hAnsi="Times New Roman" w:cs="Times New Roman"/>
        </w:rPr>
        <w:t xml:space="preserve">. The maximum likelihood </w:t>
      </w:r>
      <w:r w:rsidRPr="00990AA7">
        <w:rPr>
          <w:rFonts w:ascii="Times New Roman" w:eastAsia="Times New Roman" w:hAnsi="Times New Roman" w:cs="Times New Roman"/>
        </w:rPr>
        <w:lastRenderedPageBreak/>
        <w:t xml:space="preserve">estimates are then compared to the simulating values and their bias, variance, and Root Mean Squared Error (RMSE) evaluated. Note that hidden Markov models are not included in Simulation Study I because, for trees of this size, it would be difficult to simulate data which consistently had a strong signal of rate heterogeneity </w:t>
      </w:r>
      <w:r w:rsidR="00CA3ED8">
        <w:rPr>
          <w:rFonts w:ascii="Times New Roman" w:eastAsia="Times New Roman" w:hAnsi="Times New Roman" w:cs="Times New Roman"/>
        </w:rPr>
        <w:fldChar w:fldCharType="begin"/>
      </w:r>
      <w:r w:rsidR="00CA3ED8">
        <w:rPr>
          <w:rFonts w:ascii="Times New Roman" w:eastAsia="Times New Roman" w:hAnsi="Times New Roman" w:cs="Times New Roman"/>
        </w:rPr>
        <w:instrText xml:space="preserve"> ADDIN ZOTERO_ITEM CSL_CITATION {"citationID":"HiAZ09V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CA3ED8">
        <w:rPr>
          <w:rFonts w:ascii="Times New Roman" w:eastAsia="Times New Roman" w:hAnsi="Times New Roman" w:cs="Times New Roman"/>
        </w:rPr>
        <w:fldChar w:fldCharType="separate"/>
      </w:r>
      <w:r w:rsidR="00CA3ED8">
        <w:rPr>
          <w:rFonts w:ascii="Times New Roman" w:eastAsia="Times New Roman" w:hAnsi="Times New Roman" w:cs="Times New Roman"/>
          <w:noProof/>
        </w:rPr>
        <w:t>(Boyko and Beaulieu 2021)</w:t>
      </w:r>
      <w:r w:rsidR="00CA3ED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means that regularized models would show an inflated negative bias as parameters in a second-rate class would be estimated as 0 when there is weak evidence of hidden rates. </w:t>
      </w:r>
    </w:p>
    <w:p w14:paraId="0EC630D2"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I: Automatic model selection</w:t>
      </w:r>
    </w:p>
    <w:p w14:paraId="644BB17E" w14:textId="3611E48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part from reducing the variance of discrete character models, a primary aim of the dredge framework is to help users navigate large and complex model spaces. As such, in </w:t>
      </w:r>
      <w:r w:rsidRPr="00990AA7">
        <w:rPr>
          <w:rFonts w:ascii="Times New Roman" w:eastAsia="Times New Roman" w:hAnsi="Times New Roman" w:cs="Times New Roman"/>
          <w:i/>
          <w:iCs/>
        </w:rPr>
        <w:t>Simulation Study II</w:t>
      </w:r>
      <w:r w:rsidRPr="00990AA7">
        <w:rPr>
          <w:rFonts w:ascii="Times New Roman" w:eastAsia="Times New Roman" w:hAnsi="Times New Roman" w:cs="Times New Roman"/>
        </w:rPr>
        <w:t xml:space="preserve"> I simulate data under three historically significant and widely applied model structures and evaluate whether the dredged model captures the most important features of the generating models. </w:t>
      </w:r>
      <w:ins w:id="278" w:author="Boyko, James" w:date="2025-06-30T13:48:00Z" w16du:dateUtc="2025-06-30T17:48:00Z">
        <w:r w:rsidR="00811CA9" w:rsidRPr="00811CA9">
          <w:rPr>
            <w:rFonts w:ascii="Times New Roman" w:eastAsia="Times New Roman" w:hAnsi="Times New Roman" w:cs="Times New Roman"/>
          </w:rPr>
          <w:t xml:space="preserve">To conduct this evaluation, I compare three model selection strategies. The first is a standard unregularized greedy search, which acts as a baseline. The other two methods employ </w:t>
        </w:r>
        <w:r w:rsidR="00811CA9" w:rsidRPr="00811CA9">
          <w:rPr>
            <w:rFonts w:ascii="Times New Roman" w:eastAsia="Times New Roman" w:hAnsi="Times New Roman" w:cs="Times New Roman"/>
            <w:i/>
            <w:iCs/>
            <w:rPrChange w:id="279" w:author="Boyko, James" w:date="2025-06-30T13:48:00Z" w16du:dateUtc="2025-06-30T17:48:00Z">
              <w:rPr>
                <w:rFonts w:ascii="Times New Roman" w:eastAsia="Times New Roman" w:hAnsi="Times New Roman" w:cs="Times New Roman"/>
              </w:rPr>
            </w:rPrChange>
          </w:rPr>
          <w:t>1l</w:t>
        </w:r>
        <w:r w:rsidR="00811CA9" w:rsidRPr="00811CA9">
          <w:rPr>
            <w:rFonts w:ascii="Times New Roman" w:eastAsia="Times New Roman" w:hAnsi="Times New Roman" w:cs="Times New Roman"/>
          </w:rPr>
          <w:t xml:space="preserve"> regularization to penalize model complexity, one using a greedy search algorithm and the other using a more exhaustive simulated annealing approach</w:t>
        </w:r>
        <w:r w:rsidR="00811CA9">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Specifically, I simulate data under: (1) a correlated model, which captures the influence of two or more traits on each oth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9jSdimxU","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Pagel 1994)</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2) an ordered and unidirectional model of trait change (e.g.,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dAKF4R4O","properties":{"formattedCitation":"(Skinner et al. 2008)","plainCitation":"(Skinner et al. 2008)","noteIndex":0},"citationItems":[{"id":909,"uris":["http://zotero.org/users/local/TCNekpWa/items/QDGCRBX5"],"itemData":{"id":909,"type":"article-journal","abstract":"The Australian scincid clade Lerista provides perhaps the best available model for studying limb reduction in squamates (lizards and snakes), comprising more than 75 species displaying a remarkable variety of digit configurations, from pentadactyl to entirely limbless conditions. We investigated the pattern and rate of limb reduction and loss in Lerista, employing a comprehensive phylogeny inferred from nucleotide sequences for a nuclear intron and six mitochondrial genes.","container-title":"BMC Evolutionary Biology","DOI":"10.1186/1471-2148-8-310","ISSN":"1471-2148","issue":"1","language":"en","page":"310","title":"Rapid and repeated limb loss in a clade of scincid lizards","volume":"8","author":[{"family":"Skinner","given":"Adam"},{"family":"Lee","given":"Michael SY"},{"family":"Hutchinson","given":"Mark N."}],"issued":{"date-parts":[["2008",11]]}}}],"schema":"https://github.com/citation-style-language/schema/raw/master/csl-citation.json"} </w:instrText>
      </w:r>
      <w:r w:rsidR="00186702">
        <w:rPr>
          <w:rFonts w:ascii="Times New Roman" w:eastAsia="Times New Roman" w:hAnsi="Times New Roman" w:cs="Times New Roman"/>
        </w:rPr>
        <w:fldChar w:fldCharType="separate"/>
      </w:r>
      <w:r w:rsidR="000530BE">
        <w:rPr>
          <w:rFonts w:ascii="Times New Roman" w:eastAsia="Times New Roman" w:hAnsi="Times New Roman" w:cs="Times New Roman"/>
          <w:noProof/>
        </w:rPr>
        <w:t>(Skinner et al. 2008)</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3) a hidden Markov model, where there is an unobserved factor causing rate variation in an observed charact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vsdtIDAH","properties":{"formattedCitation":"(Felsenstein and Churchill 1996; Beaulieu et al. 2013; Boyko and Beaulieu 2021)","plainCitation":"(Felsenstein and Churchill 1996; Beaulieu et al. 2013; Boyko and Beaulieu 2021)","noteIndex":0},"citationItems":[{"id":795,"uris":["http://zotero.org/users/local/TCNekpWa/items/FC896I9X"],"itemData":{"id":795,"type":"article-journal","abstract":"The method of Hidden Markov Models is used to allow for unequal and unknown evolutionary rates at different sites in molecular sequences. Rates of evolution at different sites are assumed to be drawn from a set of possible rates, with a finite number of possibilities. The overall likelihood of phylogeny is calculated as a sum of terms, each term being the probability of the data given a particular assignment of rates to sites, times the prior probability of that particular combination of rates. The probabilities of different rate combinations are specified by a stationary Markov chain that assigns rate categories to sites. While there will be a very large number of possible ways of assigning rates to sites, a simple recursive algorithm allows the contributions to the likelihood from all possible combinations of rates to be summed, in a time proportional to the number of different rates at a single site. Thus with three rates, the effort involved is no greater than three times that for a single rate. This \"Hidden Markov Model\" method allows for rates to differ between sites and for correlations between the rates of neighboring sites. By summing over all possibilities it does not require us to know the rates at individual sites. However, it does not allow for correlation of rates at nonadjacent sites, nor does it allow for a continuous distribution of rates over sites. It is shown how to use the Newton-Raphson method to estimate branch lengths of a phylogeny and to infer from a phylogeny what assignment of rates to sites has the largest posterior probability. An example is given using beta-hemoglobin DNA sequences in eight mammal species; the regions of high and low evolutionary rates are inferred and also the average length of patches of similar rates.","container-title":"Molecular Biology and Evolution","DOI":"10.1093/oxfordjournals.molbev.a025575","ISSN":"0737-4038","issue":"1","page":"93–104","title":"A Hidden Markov Model approach to variation among sites in rate of evolution.","volume":"13","author":[{"family":"Felsenstein","given":"J"},{"family":"Churchill","given":"G A"}],"issued":{"date-parts":[["1996",1]]}}},{"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Felsenstein and Churchill 1996; Beaulieu et al. 2013; Boyko and Beaulieu 2021)</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Each of these models has a unique set of criteria for the “most important features,” depending on what is typically considered relevant in empirical hypotheses using the particular model structure. Below I go into detail about which features are considered relevant for this study in each case.</w:t>
      </w:r>
    </w:p>
    <w:p w14:paraId="46E51A5F" w14:textId="5DEA0275"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When the generating model is consistent with Pagel’s (1994) correlated model, 100 datasets are simulated under </w:t>
      </w:r>
      <w:del w:id="280" w:author="Boyko, James" w:date="2025-06-27T09:40:00Z" w16du:dateUtc="2025-06-27T13:40:00Z">
        <w:r w:rsidRPr="00990AA7" w:rsidDel="003E0054">
          <w:rPr>
            <w:rFonts w:ascii="Times New Roman" w:eastAsia="Times New Roman" w:hAnsi="Times New Roman" w:cs="Times New Roman"/>
          </w:rPr>
          <w:delText>mapping matrix M</w:delText>
        </w:r>
        <w:r w:rsidRPr="00990AA7" w:rsidDel="003E0054">
          <w:rPr>
            <w:rFonts w:ascii="Times New Roman" w:eastAsia="Times New Roman" w:hAnsi="Times New Roman" w:cs="Times New Roman"/>
            <w:vertAlign w:val="subscript"/>
          </w:rPr>
          <w:delText>c</w:delText>
        </w:r>
      </w:del>
      <m:oMath>
        <m:sSub>
          <m:sSubPr>
            <m:ctrlPr>
              <w:ins w:id="281" w:author="Boyko, James" w:date="2025-06-27T09:51:00Z" w16du:dateUtc="2025-06-27T13:51:00Z">
                <w:rPr>
                  <w:rFonts w:ascii="Cambria Math" w:hAnsi="Cambria Math"/>
                  <w:sz w:val="22"/>
                  <w:szCs w:val="22"/>
                </w:rPr>
              </w:ins>
            </m:ctrlPr>
          </m:sSubPr>
          <m:e>
            <m:r>
              <w:ins w:id="282" w:author="Boyko, James" w:date="2025-06-27T09:51:00Z" w16du:dateUtc="2025-06-27T13:51:00Z">
                <w:rPr>
                  <w:rFonts w:ascii="Cambria Math" w:hAnsi="Cambria Math"/>
                  <w:sz w:val="22"/>
                  <w:szCs w:val="22"/>
                </w:rPr>
                <m:t>Q</m:t>
              </w:ins>
            </m:r>
          </m:e>
          <m:sub>
            <m:r>
              <w:ins w:id="283" w:author="Boyko, James" w:date="2025-06-27T09:51:00Z" w16du:dateUtc="2025-06-27T13:51:00Z">
                <w:rPr>
                  <w:rFonts w:ascii="Cambria Math" w:hAnsi="Cambria Math"/>
                  <w:sz w:val="22"/>
                  <w:szCs w:val="22"/>
                </w:rPr>
                <m:t>corr</m:t>
              </w:ins>
            </m:r>
          </m:sub>
        </m:sSub>
      </m:oMath>
      <w:del w:id="284" w:author="Boyko, James" w:date="2025-06-27T09:40:00Z" w16du:dateUtc="2025-06-27T13:40:00Z">
        <w:r w:rsidRPr="00990AA7" w:rsidDel="003E0054">
          <w:rPr>
            <w:rFonts w:ascii="Times New Roman" w:eastAsia="Times New Roman" w:hAnsi="Times New Roman" w:cs="Times New Roman"/>
            <w:vertAlign w:val="subscript"/>
          </w:rPr>
          <w:delText>o</w:delText>
        </w:r>
      </w:del>
      <w:del w:id="285" w:author="Boyko, James" w:date="2025-06-27T09:51:00Z" w16du:dateUtc="2025-06-27T13:51:00Z">
        <w:r w:rsidRPr="00990AA7" w:rsidDel="0029666F">
          <w:rPr>
            <w:rFonts w:ascii="Times New Roman" w:eastAsia="Times New Roman" w:hAnsi="Times New Roman" w:cs="Times New Roman"/>
            <w:vertAlign w:val="subscript"/>
          </w:rPr>
          <w:delText>rr</w:delText>
        </w:r>
      </w:del>
      <w:r w:rsidRPr="00990AA7">
        <w:rPr>
          <w:rFonts w:ascii="Times New Roman" w:eastAsia="Times New Roman" w:hAnsi="Times New Roman" w:cs="Times New Roman"/>
        </w:rPr>
        <w:t xml:space="preserve"> </w:t>
      </w:r>
      <w:ins w:id="286" w:author="Boyko, James" w:date="2025-06-27T09:40:00Z" w16du:dateUtc="2025-06-27T13:40:00Z">
        <w:r w:rsidR="003E0054">
          <w:rPr>
            <w:rFonts w:ascii="Times New Roman" w:eastAsia="Times New Roman" w:hAnsi="Times New Roman" w:cs="Times New Roman"/>
          </w:rPr>
          <w:t xml:space="preserve">with </w:t>
        </w:r>
      </w:ins>
      <w:r w:rsidRPr="00990AA7">
        <w:rPr>
          <w:rFonts w:ascii="Times New Roman" w:eastAsia="Times New Roman" w:hAnsi="Times New Roman" w:cs="Times New Roman"/>
        </w:rPr>
        <w:t xml:space="preserve">transition rates of </w:t>
      </w:r>
      <m:oMath>
        <m:sSub>
          <m:sSubPr>
            <m:ctrlPr>
              <w:ins w:id="287" w:author="Boyko, James" w:date="2025-06-27T08:56:00Z" w16du:dateUtc="2025-06-27T12:56:00Z">
                <w:rPr>
                  <w:rFonts w:ascii="Cambria Math" w:hAnsi="Cambria Math"/>
                  <w:sz w:val="22"/>
                  <w:szCs w:val="22"/>
                </w:rPr>
              </w:ins>
            </m:ctrlPr>
          </m:sSubPr>
          <m:e>
            <m:r>
              <w:ins w:id="288" w:author="Boyko, James" w:date="2025-06-27T08:56:00Z" w16du:dateUtc="2025-06-27T12:56:00Z">
                <w:rPr>
                  <w:rFonts w:ascii="Cambria Math" w:hAnsi="Cambria Math"/>
                  <w:sz w:val="22"/>
                  <w:szCs w:val="22"/>
                </w:rPr>
                <m:t>q</m:t>
              </w:ins>
            </m:r>
          </m:e>
          <m:sub>
            <m:sSub>
              <m:sSubPr>
                <m:ctrlPr>
                  <w:ins w:id="289" w:author="Boyko, James" w:date="2025-06-27T08:56:00Z" w16du:dateUtc="2025-06-27T12:56:00Z">
                    <w:rPr>
                      <w:rFonts w:ascii="Cambria Math" w:hAnsi="Cambria Math"/>
                      <w:sz w:val="22"/>
                      <w:szCs w:val="22"/>
                    </w:rPr>
                  </w:ins>
                </m:ctrlPr>
              </m:sSubPr>
              <m:e>
                <m:r>
                  <w:ins w:id="290" w:author="Boyko, James" w:date="2025-06-27T08:56:00Z" w16du:dateUtc="2025-06-27T12:56:00Z">
                    <w:rPr>
                      <w:rFonts w:ascii="Cambria Math" w:hAnsi="Cambria Math"/>
                      <w:sz w:val="22"/>
                      <w:szCs w:val="22"/>
                    </w:rPr>
                    <m:t>(X</m:t>
                  </w:ins>
                </m:r>
              </m:e>
              <m:sub>
                <m:r>
                  <w:ins w:id="291" w:author="Boyko, James" w:date="2025-06-27T08:56:00Z" w16du:dateUtc="2025-06-27T12:56:00Z">
                    <w:rPr>
                      <w:rFonts w:ascii="Cambria Math" w:hAnsi="Cambria Math"/>
                      <w:sz w:val="22"/>
                      <w:szCs w:val="22"/>
                    </w:rPr>
                    <m:t>0</m:t>
                  </w:ins>
                </m:r>
              </m:sub>
            </m:sSub>
            <m:r>
              <w:ins w:id="292" w:author="Boyko, James" w:date="2025-06-27T08:56:00Z" w16du:dateUtc="2025-06-27T12:56:00Z">
                <w:rPr>
                  <w:rFonts w:ascii="Cambria Math" w:hAnsi="Cambria Math"/>
                  <w:sz w:val="22"/>
                  <w:szCs w:val="22"/>
                </w:rPr>
                <m:t>→</m:t>
              </w:ins>
            </m:r>
            <m:sSub>
              <m:sSubPr>
                <m:ctrlPr>
                  <w:ins w:id="293" w:author="Boyko, James" w:date="2025-06-27T08:56:00Z" w16du:dateUtc="2025-06-27T12:56:00Z">
                    <w:rPr>
                      <w:rFonts w:ascii="Cambria Math" w:hAnsi="Cambria Math"/>
                      <w:sz w:val="22"/>
                      <w:szCs w:val="22"/>
                    </w:rPr>
                  </w:ins>
                </m:ctrlPr>
              </m:sSubPr>
              <m:e>
                <m:r>
                  <w:ins w:id="294" w:author="Boyko, James" w:date="2025-06-27T08:56:00Z" w16du:dateUtc="2025-06-27T12:56:00Z">
                    <w:rPr>
                      <w:rFonts w:ascii="Cambria Math" w:hAnsi="Cambria Math"/>
                      <w:sz w:val="22"/>
                      <w:szCs w:val="22"/>
                    </w:rPr>
                    <m:t>X</m:t>
                  </w:ins>
                </m:r>
              </m:e>
              <m:sub>
                <m:r>
                  <w:ins w:id="295" w:author="Boyko, James" w:date="2025-06-27T08:56:00Z" w16du:dateUtc="2025-06-27T12:56:00Z">
                    <w:rPr>
                      <w:rFonts w:ascii="Cambria Math" w:hAnsi="Cambria Math"/>
                      <w:sz w:val="22"/>
                      <w:szCs w:val="22"/>
                    </w:rPr>
                    <m:t>1</m:t>
                  </w:ins>
                </m:r>
              </m:sub>
            </m:sSub>
            <m:r>
              <w:ins w:id="296" w:author="Boyko, James" w:date="2025-06-27T08:56:00Z" w16du:dateUtc="2025-06-27T12:56:00Z">
                <w:rPr>
                  <w:rFonts w:ascii="Cambria Math" w:hAnsi="Cambria Math"/>
                  <w:sz w:val="22"/>
                  <w:szCs w:val="22"/>
                </w:rPr>
                <m:t>)|</m:t>
              </w:ins>
            </m:r>
            <m:sSub>
              <m:sSubPr>
                <m:ctrlPr>
                  <w:ins w:id="297" w:author="Boyko, James" w:date="2025-06-27T08:56:00Z" w16du:dateUtc="2025-06-27T12:56:00Z">
                    <w:rPr>
                      <w:rFonts w:ascii="Cambria Math" w:hAnsi="Cambria Math"/>
                      <w:sz w:val="22"/>
                      <w:szCs w:val="22"/>
                    </w:rPr>
                  </w:ins>
                </m:ctrlPr>
              </m:sSubPr>
              <m:e>
                <m:r>
                  <w:ins w:id="298" w:author="Boyko, James" w:date="2025-06-27T08:56:00Z" w16du:dateUtc="2025-06-27T12:56:00Z">
                    <w:rPr>
                      <w:rFonts w:ascii="Cambria Math" w:hAnsi="Cambria Math"/>
                      <w:sz w:val="22"/>
                      <w:szCs w:val="22"/>
                    </w:rPr>
                    <m:t>Y</m:t>
                  </w:ins>
                </m:r>
              </m:e>
              <m:sub>
                <m:r>
                  <w:ins w:id="299" w:author="Boyko, James" w:date="2025-06-27T08:56:00Z" w16du:dateUtc="2025-06-27T12:56:00Z">
                    <w:rPr>
                      <w:rFonts w:ascii="Cambria Math" w:hAnsi="Cambria Math"/>
                      <w:sz w:val="22"/>
                      <w:szCs w:val="22"/>
                    </w:rPr>
                    <m:t>1</m:t>
                  </w:ins>
                </m:r>
              </m:sub>
            </m:sSub>
          </m:sub>
        </m:sSub>
        <m:sSub>
          <m:sSubPr>
            <m:ctrlPr>
              <w:del w:id="300" w:author="Boyko, James" w:date="2025-06-27T08:56:00Z" w16du:dateUtc="2025-06-27T12:56:00Z">
                <w:rPr>
                  <w:rFonts w:ascii="Cambria Math" w:hAnsi="Cambria Math"/>
                </w:rPr>
              </w:del>
            </m:ctrlPr>
          </m:sSubPr>
          <m:e>
            <m:r>
              <w:del w:id="301" w:author="Boyko, James" w:date="2025-06-27T08:56:00Z" w16du:dateUtc="2025-06-27T12:56:00Z">
                <w:rPr>
                  <w:rFonts w:ascii="Cambria Math" w:hAnsi="Cambria Math"/>
                </w:rPr>
                <m:t>q</m:t>
              </w:del>
            </m:r>
          </m:e>
          <m:sub>
            <m:r>
              <w:del w:id="302" w:author="Boyko, James" w:date="2025-06-27T08:56:00Z" w16du:dateUtc="2025-06-27T12:56:00Z">
                <w:rPr>
                  <w:rFonts w:ascii="Cambria Math" w:hAnsi="Cambria Math"/>
                </w:rPr>
                <m:t>34</m:t>
              </w:del>
            </m:r>
          </m:sub>
        </m:sSub>
        <m:r>
          <w:rPr>
            <w:rFonts w:ascii="Cambria Math" w:hAnsi="Cambria Math"/>
          </w:rPr>
          <m:t>=10</m:t>
        </m:r>
      </m:oMath>
      <w:r w:rsidRPr="00990AA7">
        <w:rPr>
          <w:rFonts w:ascii="Times New Roman" w:eastAsia="Times New Roman" w:hAnsi="Times New Roman" w:cs="Times New Roman"/>
        </w:rPr>
        <w:t xml:space="preserve">, </w:t>
      </w:r>
      <m:oMath>
        <m:sSub>
          <m:sSubPr>
            <m:ctrlPr>
              <w:ins w:id="303" w:author="Boyko, James" w:date="2025-06-27T08:56:00Z" w16du:dateUtc="2025-06-27T12:56:00Z">
                <w:rPr>
                  <w:rFonts w:ascii="Cambria Math" w:hAnsi="Cambria Math"/>
                  <w:sz w:val="22"/>
                  <w:szCs w:val="22"/>
                </w:rPr>
              </w:ins>
            </m:ctrlPr>
          </m:sSubPr>
          <m:e>
            <m:r>
              <w:ins w:id="304" w:author="Boyko, James" w:date="2025-06-27T08:56:00Z" w16du:dateUtc="2025-06-27T12:56:00Z">
                <w:rPr>
                  <w:rFonts w:ascii="Cambria Math" w:hAnsi="Cambria Math"/>
                  <w:sz w:val="22"/>
                  <w:szCs w:val="22"/>
                </w:rPr>
                <m:t>q</m:t>
              </w:ins>
            </m:r>
          </m:e>
          <m:sub>
            <m:r>
              <w:ins w:id="305" w:author="Boyko, James" w:date="2025-06-27T08:56:00Z" w16du:dateUtc="2025-06-27T12:56:00Z">
                <w:rPr>
                  <w:rFonts w:ascii="Cambria Math" w:hAnsi="Cambria Math"/>
                  <w:sz w:val="22"/>
                  <w:szCs w:val="22"/>
                </w:rPr>
                <m:t>(</m:t>
              </w:ins>
            </m:r>
            <m:sSub>
              <m:sSubPr>
                <m:ctrlPr>
                  <w:ins w:id="306" w:author="Boyko, James" w:date="2025-06-27T08:56:00Z" w16du:dateUtc="2025-06-27T12:56:00Z">
                    <w:rPr>
                      <w:rFonts w:ascii="Cambria Math" w:hAnsi="Cambria Math"/>
                      <w:sz w:val="22"/>
                      <w:szCs w:val="22"/>
                    </w:rPr>
                  </w:ins>
                </m:ctrlPr>
              </m:sSubPr>
              <m:e>
                <m:r>
                  <w:ins w:id="307" w:author="Boyko, James" w:date="2025-06-27T08:56:00Z" w16du:dateUtc="2025-06-27T12:56:00Z">
                    <w:rPr>
                      <w:rFonts w:ascii="Cambria Math" w:hAnsi="Cambria Math"/>
                      <w:sz w:val="22"/>
                      <w:szCs w:val="22"/>
                    </w:rPr>
                    <m:t>X</m:t>
                  </w:ins>
                </m:r>
              </m:e>
              <m:sub>
                <m:r>
                  <w:ins w:id="308" w:author="Boyko, James" w:date="2025-06-27T08:56:00Z" w16du:dateUtc="2025-06-27T12:56:00Z">
                    <w:rPr>
                      <w:rFonts w:ascii="Cambria Math" w:hAnsi="Cambria Math"/>
                      <w:sz w:val="22"/>
                      <w:szCs w:val="22"/>
                    </w:rPr>
                    <m:t>1</m:t>
                  </w:ins>
                </m:r>
              </m:sub>
            </m:sSub>
            <m:r>
              <w:ins w:id="309" w:author="Boyko, James" w:date="2025-06-27T08:56:00Z" w16du:dateUtc="2025-06-27T12:56:00Z">
                <w:rPr>
                  <w:rFonts w:ascii="Cambria Math" w:hAnsi="Cambria Math"/>
                  <w:sz w:val="22"/>
                  <w:szCs w:val="22"/>
                </w:rPr>
                <m:t>→</m:t>
              </w:ins>
            </m:r>
            <m:sSub>
              <m:sSubPr>
                <m:ctrlPr>
                  <w:ins w:id="310" w:author="Boyko, James" w:date="2025-06-27T08:56:00Z" w16du:dateUtc="2025-06-27T12:56:00Z">
                    <w:rPr>
                      <w:rFonts w:ascii="Cambria Math" w:hAnsi="Cambria Math"/>
                      <w:sz w:val="22"/>
                      <w:szCs w:val="22"/>
                    </w:rPr>
                  </w:ins>
                </m:ctrlPr>
              </m:sSubPr>
              <m:e>
                <m:r>
                  <w:ins w:id="311" w:author="Boyko, James" w:date="2025-06-27T08:56:00Z" w16du:dateUtc="2025-06-27T12:56:00Z">
                    <w:rPr>
                      <w:rFonts w:ascii="Cambria Math" w:hAnsi="Cambria Math"/>
                      <w:sz w:val="22"/>
                      <w:szCs w:val="22"/>
                    </w:rPr>
                    <m:t>X</m:t>
                  </w:ins>
                </m:r>
              </m:e>
              <m:sub>
                <m:r>
                  <w:ins w:id="312" w:author="Boyko, James" w:date="2025-06-27T08:56:00Z" w16du:dateUtc="2025-06-27T12:56:00Z">
                    <w:rPr>
                      <w:rFonts w:ascii="Cambria Math" w:hAnsi="Cambria Math"/>
                      <w:sz w:val="22"/>
                      <w:szCs w:val="22"/>
                    </w:rPr>
                    <m:t>0</m:t>
                  </w:ins>
                </m:r>
              </m:sub>
            </m:sSub>
            <m:r>
              <w:ins w:id="313" w:author="Boyko, James" w:date="2025-06-27T08:56:00Z" w16du:dateUtc="2025-06-27T12:56:00Z">
                <w:rPr>
                  <w:rFonts w:ascii="Cambria Math" w:hAnsi="Cambria Math"/>
                  <w:sz w:val="22"/>
                  <w:szCs w:val="22"/>
                </w:rPr>
                <m:t>)|</m:t>
              </w:ins>
            </m:r>
            <m:sSub>
              <m:sSubPr>
                <m:ctrlPr>
                  <w:ins w:id="314" w:author="Boyko, James" w:date="2025-06-27T08:56:00Z" w16du:dateUtc="2025-06-27T12:56:00Z">
                    <w:rPr>
                      <w:rFonts w:ascii="Cambria Math" w:hAnsi="Cambria Math"/>
                      <w:sz w:val="22"/>
                      <w:szCs w:val="22"/>
                    </w:rPr>
                  </w:ins>
                </m:ctrlPr>
              </m:sSubPr>
              <m:e>
                <m:r>
                  <w:ins w:id="315" w:author="Boyko, James" w:date="2025-06-27T08:56:00Z" w16du:dateUtc="2025-06-27T12:56:00Z">
                    <w:rPr>
                      <w:rFonts w:ascii="Cambria Math" w:hAnsi="Cambria Math"/>
                      <w:sz w:val="22"/>
                      <w:szCs w:val="22"/>
                    </w:rPr>
                    <m:t>Y</m:t>
                  </w:ins>
                </m:r>
              </m:e>
              <m:sub>
                <m:r>
                  <w:ins w:id="316" w:author="Boyko, James" w:date="2025-06-27T08:56:00Z" w16du:dateUtc="2025-06-27T12:56:00Z">
                    <w:rPr>
                      <w:rFonts w:ascii="Cambria Math" w:hAnsi="Cambria Math"/>
                      <w:sz w:val="22"/>
                      <w:szCs w:val="22"/>
                    </w:rPr>
                    <m:t>0</m:t>
                  </w:ins>
                </m:r>
              </m:sub>
            </m:sSub>
          </m:sub>
        </m:sSub>
        <m:sSub>
          <m:sSubPr>
            <m:ctrlPr>
              <w:del w:id="317" w:author="Boyko, James" w:date="2025-06-27T08:56:00Z" w16du:dateUtc="2025-06-27T12:56:00Z">
                <w:rPr>
                  <w:rFonts w:ascii="Cambria Math" w:hAnsi="Cambria Math"/>
                </w:rPr>
              </w:del>
            </m:ctrlPr>
          </m:sSubPr>
          <m:e>
            <m:r>
              <w:del w:id="318" w:author="Boyko, James" w:date="2025-06-27T08:56:00Z" w16du:dateUtc="2025-06-27T12:56:00Z">
                <w:rPr>
                  <w:rFonts w:ascii="Cambria Math" w:hAnsi="Cambria Math"/>
                </w:rPr>
                <m:t>q</m:t>
              </w:del>
            </m:r>
          </m:e>
          <m:sub>
            <m:r>
              <w:del w:id="319" w:author="Boyko, James" w:date="2025-06-27T08:56:00Z" w16du:dateUtc="2025-06-27T12:56:00Z">
                <w:rPr>
                  <w:rFonts w:ascii="Cambria Math" w:hAnsi="Cambria Math"/>
                </w:rPr>
                <m:t>21</m:t>
              </w:del>
            </m:r>
          </m:sub>
        </m:sSub>
        <m:r>
          <w:rPr>
            <w:rFonts w:ascii="Cambria Math" w:hAnsi="Cambria Math"/>
          </w:rPr>
          <m:t>=5</m:t>
        </m:r>
      </m:oMath>
      <w:r w:rsidRPr="00990AA7">
        <w:rPr>
          <w:rFonts w:ascii="Times New Roman" w:eastAsia="Times New Roman" w:hAnsi="Times New Roman" w:cs="Times New Roman"/>
        </w:rPr>
        <w:t xml:space="preserve">, </w:t>
      </w:r>
      <m:oMath>
        <m:sSub>
          <m:sSubPr>
            <m:ctrlPr>
              <w:ins w:id="320" w:author="Boyko, James" w:date="2025-06-27T08:57:00Z" w16du:dateUtc="2025-06-27T12:57:00Z">
                <w:rPr>
                  <w:rFonts w:ascii="Cambria Math" w:hAnsi="Cambria Math"/>
                  <w:sz w:val="22"/>
                  <w:szCs w:val="22"/>
                </w:rPr>
              </w:ins>
            </m:ctrlPr>
          </m:sSubPr>
          <m:e>
            <m:r>
              <w:ins w:id="321" w:author="Boyko, James" w:date="2025-06-27T08:57:00Z" w16du:dateUtc="2025-06-27T12:57:00Z">
                <w:rPr>
                  <w:rFonts w:ascii="Cambria Math" w:hAnsi="Cambria Math"/>
                  <w:sz w:val="22"/>
                  <w:szCs w:val="22"/>
                </w:rPr>
                <m:t>q</m:t>
              </w:ins>
            </m:r>
          </m:e>
          <m:sub>
            <m:r>
              <w:ins w:id="322" w:author="Boyko, James" w:date="2025-06-27T08:57:00Z" w16du:dateUtc="2025-06-27T12:57:00Z">
                <w:rPr>
                  <w:rFonts w:ascii="Cambria Math" w:hAnsi="Cambria Math"/>
                  <w:sz w:val="22"/>
                  <w:szCs w:val="22"/>
                </w:rPr>
                <m:t>(</m:t>
              </w:ins>
            </m:r>
            <m:sSub>
              <m:sSubPr>
                <m:ctrlPr>
                  <w:ins w:id="323" w:author="Boyko, James" w:date="2025-06-27T08:57:00Z" w16du:dateUtc="2025-06-27T12:57:00Z">
                    <w:rPr>
                      <w:rFonts w:ascii="Cambria Math" w:hAnsi="Cambria Math"/>
                      <w:sz w:val="22"/>
                      <w:szCs w:val="22"/>
                    </w:rPr>
                  </w:ins>
                </m:ctrlPr>
              </m:sSubPr>
              <m:e>
                <m:r>
                  <w:ins w:id="324" w:author="Boyko, James" w:date="2025-06-27T08:57:00Z" w16du:dateUtc="2025-06-27T12:57:00Z">
                    <w:rPr>
                      <w:rFonts w:ascii="Cambria Math" w:hAnsi="Cambria Math"/>
                      <w:sz w:val="22"/>
                      <w:szCs w:val="22"/>
                    </w:rPr>
                    <m:t>X</m:t>
                  </w:ins>
                </m:r>
              </m:e>
              <m:sub>
                <m:r>
                  <w:ins w:id="325" w:author="Boyko, James" w:date="2025-06-27T08:57:00Z" w16du:dateUtc="2025-06-27T12:57:00Z">
                    <w:rPr>
                      <w:rFonts w:ascii="Cambria Math" w:hAnsi="Cambria Math"/>
                      <w:sz w:val="22"/>
                      <w:szCs w:val="22"/>
                    </w:rPr>
                    <m:t>1</m:t>
                  </w:ins>
                </m:r>
              </m:sub>
            </m:sSub>
            <m:r>
              <w:ins w:id="326" w:author="Boyko, James" w:date="2025-06-27T08:57:00Z" w16du:dateUtc="2025-06-27T12:57:00Z">
                <w:rPr>
                  <w:rFonts w:ascii="Cambria Math" w:hAnsi="Cambria Math"/>
                  <w:sz w:val="22"/>
                  <w:szCs w:val="22"/>
                </w:rPr>
                <m:t>→</m:t>
              </w:ins>
            </m:r>
            <m:sSub>
              <m:sSubPr>
                <m:ctrlPr>
                  <w:ins w:id="327" w:author="Boyko, James" w:date="2025-06-27T08:57:00Z" w16du:dateUtc="2025-06-27T12:57:00Z">
                    <w:rPr>
                      <w:rFonts w:ascii="Cambria Math" w:hAnsi="Cambria Math"/>
                      <w:sz w:val="22"/>
                      <w:szCs w:val="22"/>
                    </w:rPr>
                  </w:ins>
                </m:ctrlPr>
              </m:sSubPr>
              <m:e>
                <m:r>
                  <w:ins w:id="328" w:author="Boyko, James" w:date="2025-06-27T08:57:00Z" w16du:dateUtc="2025-06-27T12:57:00Z">
                    <w:rPr>
                      <w:rFonts w:ascii="Cambria Math" w:hAnsi="Cambria Math"/>
                      <w:sz w:val="22"/>
                      <w:szCs w:val="22"/>
                    </w:rPr>
                    <m:t>X</m:t>
                  </w:ins>
                </m:r>
              </m:e>
              <m:sub>
                <m:r>
                  <w:ins w:id="329" w:author="Boyko, James" w:date="2025-06-27T08:57:00Z" w16du:dateUtc="2025-06-27T12:57:00Z">
                    <w:rPr>
                      <w:rFonts w:ascii="Cambria Math" w:hAnsi="Cambria Math"/>
                      <w:sz w:val="22"/>
                      <w:szCs w:val="22"/>
                    </w:rPr>
                    <m:t>0</m:t>
                  </w:ins>
                </m:r>
              </m:sub>
            </m:sSub>
            <m:r>
              <w:ins w:id="330" w:author="Boyko, James" w:date="2025-06-27T08:57:00Z" w16du:dateUtc="2025-06-27T12:57:00Z">
                <w:rPr>
                  <w:rFonts w:ascii="Cambria Math" w:hAnsi="Cambria Math"/>
                  <w:sz w:val="22"/>
                  <w:szCs w:val="22"/>
                </w:rPr>
                <m:t>)|</m:t>
              </w:ins>
            </m:r>
            <m:sSub>
              <m:sSubPr>
                <m:ctrlPr>
                  <w:ins w:id="331" w:author="Boyko, James" w:date="2025-06-27T08:57:00Z" w16du:dateUtc="2025-06-27T12:57:00Z">
                    <w:rPr>
                      <w:rFonts w:ascii="Cambria Math" w:hAnsi="Cambria Math"/>
                      <w:sz w:val="22"/>
                      <w:szCs w:val="22"/>
                    </w:rPr>
                  </w:ins>
                </m:ctrlPr>
              </m:sSubPr>
              <m:e>
                <m:r>
                  <w:ins w:id="332" w:author="Boyko, James" w:date="2025-06-27T09:04:00Z" w16du:dateUtc="2025-06-27T13:04:00Z">
                    <w:rPr>
                      <w:rFonts w:ascii="Cambria Math" w:hAnsi="Cambria Math"/>
                      <w:sz w:val="22"/>
                      <w:szCs w:val="22"/>
                    </w:rPr>
                    <m:t>Y</m:t>
                  </w:ins>
                </m:r>
              </m:e>
              <m:sub>
                <m:r>
                  <w:ins w:id="333" w:author="Boyko, James" w:date="2025-06-27T08:57:00Z" w16du:dateUtc="2025-06-27T12:57:00Z">
                    <w:rPr>
                      <w:rFonts w:ascii="Cambria Math" w:hAnsi="Cambria Math"/>
                      <w:sz w:val="22"/>
                      <w:szCs w:val="22"/>
                    </w:rPr>
                    <m:t>1</m:t>
                  </w:ins>
                </m:r>
              </m:sub>
            </m:sSub>
          </m:sub>
        </m:sSub>
        <m:sSub>
          <m:sSubPr>
            <m:ctrlPr>
              <w:del w:id="334" w:author="Boyko, James" w:date="2025-06-27T08:57:00Z" w16du:dateUtc="2025-06-27T12:57:00Z">
                <w:rPr>
                  <w:rFonts w:ascii="Cambria Math" w:hAnsi="Cambria Math"/>
                </w:rPr>
              </w:del>
            </m:ctrlPr>
          </m:sSubPr>
          <m:e>
            <m:r>
              <w:del w:id="335" w:author="Boyko, James" w:date="2025-06-27T08:57:00Z" w16du:dateUtc="2025-06-27T12:57:00Z">
                <w:rPr>
                  <w:rFonts w:ascii="Cambria Math" w:hAnsi="Cambria Math"/>
                </w:rPr>
                <m:t>q</m:t>
              </w:del>
            </m:r>
          </m:e>
          <m:sub>
            <m:r>
              <w:del w:id="336" w:author="Boyko, James" w:date="2025-06-27T08:57:00Z" w16du:dateUtc="2025-06-27T12:57:00Z">
                <w:rPr>
                  <w:rFonts w:ascii="Cambria Math" w:hAnsi="Cambria Math"/>
                </w:rPr>
                <m:t>43</m:t>
              </w:del>
            </m:r>
          </m:sub>
        </m:sSub>
        <m:r>
          <w:rPr>
            <w:rFonts w:ascii="Cambria Math" w:hAnsi="Cambria Math"/>
          </w:rPr>
          <m:t>=</m:t>
        </m:r>
        <m:sSub>
          <m:sSubPr>
            <m:ctrlPr>
              <w:ins w:id="337" w:author="Boyko, James" w:date="2025-06-27T08:57:00Z" w16du:dateUtc="2025-06-27T12:57:00Z">
                <w:rPr>
                  <w:rFonts w:ascii="Cambria Math" w:hAnsi="Cambria Math"/>
                  <w:sz w:val="22"/>
                  <w:szCs w:val="22"/>
                </w:rPr>
              </w:ins>
            </m:ctrlPr>
          </m:sSubPr>
          <m:e>
            <m:r>
              <w:ins w:id="338" w:author="Boyko, James" w:date="2025-06-27T08:57:00Z" w16du:dateUtc="2025-06-27T12:57:00Z">
                <w:rPr>
                  <w:rFonts w:ascii="Cambria Math" w:hAnsi="Cambria Math"/>
                  <w:sz w:val="22"/>
                  <w:szCs w:val="22"/>
                </w:rPr>
                <m:t>q</m:t>
              </w:ins>
            </m:r>
          </m:e>
          <m:sub>
            <m:r>
              <w:ins w:id="339" w:author="Boyko, James" w:date="2025-06-27T08:57:00Z" w16du:dateUtc="2025-06-27T12:57:00Z">
                <w:rPr>
                  <w:rFonts w:ascii="Cambria Math" w:hAnsi="Cambria Math"/>
                  <w:sz w:val="22"/>
                  <w:szCs w:val="22"/>
                </w:rPr>
                <m:t>(</m:t>
              </w:ins>
            </m:r>
            <m:sSub>
              <m:sSubPr>
                <m:ctrlPr>
                  <w:ins w:id="340" w:author="Boyko, James" w:date="2025-06-27T08:57:00Z" w16du:dateUtc="2025-06-27T12:57:00Z">
                    <w:rPr>
                      <w:rFonts w:ascii="Cambria Math" w:hAnsi="Cambria Math"/>
                      <w:sz w:val="22"/>
                      <w:szCs w:val="22"/>
                    </w:rPr>
                  </w:ins>
                </m:ctrlPr>
              </m:sSubPr>
              <m:e>
                <m:r>
                  <w:ins w:id="341" w:author="Boyko, James" w:date="2025-06-27T08:57:00Z" w16du:dateUtc="2025-06-27T12:57:00Z">
                    <w:rPr>
                      <w:rFonts w:ascii="Cambria Math" w:hAnsi="Cambria Math"/>
                      <w:sz w:val="22"/>
                      <w:szCs w:val="22"/>
                    </w:rPr>
                    <m:t>X</m:t>
                  </w:ins>
                </m:r>
              </m:e>
              <m:sub>
                <m:r>
                  <w:ins w:id="342" w:author="Boyko, James" w:date="2025-06-27T08:57:00Z" w16du:dateUtc="2025-06-27T12:57:00Z">
                    <w:rPr>
                      <w:rFonts w:ascii="Cambria Math" w:hAnsi="Cambria Math"/>
                      <w:sz w:val="22"/>
                      <w:szCs w:val="22"/>
                    </w:rPr>
                    <m:t>0</m:t>
                  </w:ins>
                </m:r>
              </m:sub>
            </m:sSub>
            <m:r>
              <w:ins w:id="343" w:author="Boyko, James" w:date="2025-06-27T08:57:00Z" w16du:dateUtc="2025-06-27T12:57:00Z">
                <w:rPr>
                  <w:rFonts w:ascii="Cambria Math" w:hAnsi="Cambria Math"/>
                  <w:sz w:val="22"/>
                  <w:szCs w:val="22"/>
                </w:rPr>
                <m:t>→</m:t>
              </w:ins>
            </m:r>
            <m:sSub>
              <m:sSubPr>
                <m:ctrlPr>
                  <w:ins w:id="344" w:author="Boyko, James" w:date="2025-06-27T08:57:00Z" w16du:dateUtc="2025-06-27T12:57:00Z">
                    <w:rPr>
                      <w:rFonts w:ascii="Cambria Math" w:hAnsi="Cambria Math"/>
                      <w:sz w:val="22"/>
                      <w:szCs w:val="22"/>
                    </w:rPr>
                  </w:ins>
                </m:ctrlPr>
              </m:sSubPr>
              <m:e>
                <m:r>
                  <w:ins w:id="345" w:author="Boyko, James" w:date="2025-06-27T08:57:00Z" w16du:dateUtc="2025-06-27T12:57:00Z">
                    <w:rPr>
                      <w:rFonts w:ascii="Cambria Math" w:hAnsi="Cambria Math"/>
                      <w:sz w:val="22"/>
                      <w:szCs w:val="22"/>
                    </w:rPr>
                    <m:t>X</m:t>
                  </w:ins>
                </m:r>
              </m:e>
              <m:sub>
                <m:r>
                  <w:ins w:id="346" w:author="Boyko, James" w:date="2025-06-27T08:57:00Z" w16du:dateUtc="2025-06-27T12:57:00Z">
                    <w:rPr>
                      <w:rFonts w:ascii="Cambria Math" w:hAnsi="Cambria Math"/>
                      <w:sz w:val="22"/>
                      <w:szCs w:val="22"/>
                    </w:rPr>
                    <m:t>1</m:t>
                  </w:ins>
                </m:r>
              </m:sub>
            </m:sSub>
            <m:r>
              <w:ins w:id="347" w:author="Boyko, James" w:date="2025-06-27T08:57:00Z" w16du:dateUtc="2025-06-27T12:57:00Z">
                <w:rPr>
                  <w:rFonts w:ascii="Cambria Math" w:hAnsi="Cambria Math"/>
                  <w:sz w:val="22"/>
                  <w:szCs w:val="22"/>
                </w:rPr>
                <m:t>)|</m:t>
              </w:ins>
            </m:r>
            <m:sSub>
              <m:sSubPr>
                <m:ctrlPr>
                  <w:ins w:id="348" w:author="Boyko, James" w:date="2025-06-27T08:57:00Z" w16du:dateUtc="2025-06-27T12:57:00Z">
                    <w:rPr>
                      <w:rFonts w:ascii="Cambria Math" w:hAnsi="Cambria Math"/>
                      <w:sz w:val="22"/>
                      <w:szCs w:val="22"/>
                    </w:rPr>
                  </w:ins>
                </m:ctrlPr>
              </m:sSubPr>
              <m:e>
                <m:r>
                  <w:ins w:id="349" w:author="Boyko, James" w:date="2025-06-27T08:57:00Z" w16du:dateUtc="2025-06-27T12:57:00Z">
                    <w:rPr>
                      <w:rFonts w:ascii="Cambria Math" w:hAnsi="Cambria Math"/>
                      <w:sz w:val="22"/>
                      <w:szCs w:val="22"/>
                    </w:rPr>
                    <m:t>Y</m:t>
                  </w:ins>
                </m:r>
              </m:e>
              <m:sub>
                <m:r>
                  <w:ins w:id="350" w:author="Boyko, James" w:date="2025-06-27T08:57:00Z" w16du:dateUtc="2025-06-27T12:57:00Z">
                    <w:rPr>
                      <w:rFonts w:ascii="Cambria Math" w:hAnsi="Cambria Math"/>
                      <w:sz w:val="22"/>
                      <w:szCs w:val="22"/>
                    </w:rPr>
                    <m:t>0</m:t>
                  </w:ins>
                </m:r>
              </m:sub>
            </m:sSub>
          </m:sub>
        </m:sSub>
        <m:sSub>
          <m:sSubPr>
            <m:ctrlPr>
              <w:del w:id="351" w:author="Boyko, James" w:date="2025-06-27T08:57:00Z" w16du:dateUtc="2025-06-27T12:57:00Z">
                <w:rPr>
                  <w:rFonts w:ascii="Cambria Math" w:hAnsi="Cambria Math"/>
                </w:rPr>
              </w:del>
            </m:ctrlPr>
          </m:sSubPr>
          <m:e>
            <m:r>
              <w:del w:id="352" w:author="Boyko, James" w:date="2025-06-27T08:57:00Z" w16du:dateUtc="2025-06-27T12:57:00Z">
                <w:rPr>
                  <w:rFonts w:ascii="Cambria Math" w:hAnsi="Cambria Math"/>
                </w:rPr>
                <m:t>q</m:t>
              </w:del>
            </m:r>
          </m:e>
          <m:sub>
            <m:r>
              <w:del w:id="353" w:author="Boyko, James" w:date="2025-06-27T08:57:00Z" w16du:dateUtc="2025-06-27T12:57:00Z">
                <w:rPr>
                  <w:rFonts w:ascii="Cambria Math" w:hAnsi="Cambria Math"/>
                </w:rPr>
                <m:t>12</m:t>
              </w:del>
            </m:r>
          </m:sub>
        </m:sSub>
        <m:r>
          <w:rPr>
            <w:rFonts w:ascii="Cambria Math" w:hAnsi="Cambria Math"/>
          </w:rPr>
          <m:t>=0.1</m:t>
        </m:r>
      </m:oMath>
      <w:r w:rsidRPr="00990AA7">
        <w:rPr>
          <w:rFonts w:ascii="Times New Roman" w:eastAsia="Times New Roman" w:hAnsi="Times New Roman" w:cs="Times New Roman"/>
        </w:rPr>
        <w:t>, and</w:t>
      </w:r>
      <w:r w:rsidR="00F87086" w:rsidRPr="00990AA7">
        <w:rPr>
          <w:rFonts w:ascii="Times New Roman" w:eastAsia="Times New Roman" w:hAnsi="Times New Roman" w:cs="Times New Roman"/>
        </w:rPr>
        <w:t xml:space="preserve"> </w:t>
      </w:r>
      <m:oMath>
        <m:sSub>
          <m:sSubPr>
            <m:ctrlPr>
              <w:ins w:id="354" w:author="Boyko, James" w:date="2025-06-27T08:58:00Z" w16du:dateUtc="2025-06-27T12:58:00Z">
                <w:rPr>
                  <w:rFonts w:ascii="Cambria Math" w:hAnsi="Cambria Math"/>
                  <w:sz w:val="22"/>
                  <w:szCs w:val="22"/>
                </w:rPr>
              </w:ins>
            </m:ctrlPr>
          </m:sSubPr>
          <m:e>
            <m:r>
              <w:ins w:id="355" w:author="Boyko, James" w:date="2025-06-27T08:58:00Z" w16du:dateUtc="2025-06-27T12:58:00Z">
                <w:rPr>
                  <w:rFonts w:ascii="Cambria Math" w:hAnsi="Cambria Math"/>
                  <w:sz w:val="22"/>
                  <w:szCs w:val="22"/>
                </w:rPr>
                <m:t>q</m:t>
              </w:ins>
            </m:r>
          </m:e>
          <m:sub>
            <m:sSub>
              <m:sSubPr>
                <m:ctrlPr>
                  <w:ins w:id="356" w:author="Boyko, James" w:date="2025-06-27T08:58:00Z" w16du:dateUtc="2025-06-27T12:58:00Z">
                    <w:rPr>
                      <w:rFonts w:ascii="Cambria Math" w:hAnsi="Cambria Math"/>
                      <w:sz w:val="22"/>
                      <w:szCs w:val="22"/>
                    </w:rPr>
                  </w:ins>
                </m:ctrlPr>
              </m:sSubPr>
              <m:e>
                <m:r>
                  <w:ins w:id="357" w:author="Boyko, James" w:date="2025-06-27T08:58:00Z" w16du:dateUtc="2025-06-27T12:58:00Z">
                    <w:rPr>
                      <w:rFonts w:ascii="Cambria Math" w:hAnsi="Cambria Math"/>
                      <w:sz w:val="22"/>
                      <w:szCs w:val="22"/>
                    </w:rPr>
                    <m:t>(Y</m:t>
                  </w:ins>
                </m:r>
              </m:e>
              <m:sub>
                <m:r>
                  <w:ins w:id="358" w:author="Boyko, James" w:date="2025-06-27T08:58:00Z" w16du:dateUtc="2025-06-27T12:58:00Z">
                    <w:rPr>
                      <w:rFonts w:ascii="Cambria Math" w:hAnsi="Cambria Math"/>
                      <w:sz w:val="22"/>
                      <w:szCs w:val="22"/>
                    </w:rPr>
                    <m:t>0</m:t>
                  </w:ins>
                </m:r>
              </m:sub>
            </m:sSub>
            <m:r>
              <w:ins w:id="359" w:author="Boyko, James" w:date="2025-06-27T08:58:00Z" w16du:dateUtc="2025-06-27T12:58:00Z">
                <w:rPr>
                  <w:rFonts w:ascii="Cambria Math" w:hAnsi="Cambria Math"/>
                  <w:sz w:val="22"/>
                  <w:szCs w:val="22"/>
                </w:rPr>
                <m:t>→</m:t>
              </w:ins>
            </m:r>
            <m:sSub>
              <m:sSubPr>
                <m:ctrlPr>
                  <w:ins w:id="360" w:author="Boyko, James" w:date="2025-06-27T08:58:00Z" w16du:dateUtc="2025-06-27T12:58:00Z">
                    <w:rPr>
                      <w:rFonts w:ascii="Cambria Math" w:hAnsi="Cambria Math"/>
                      <w:sz w:val="22"/>
                      <w:szCs w:val="22"/>
                    </w:rPr>
                  </w:ins>
                </m:ctrlPr>
              </m:sSubPr>
              <m:e>
                <m:r>
                  <w:ins w:id="361" w:author="Boyko, James" w:date="2025-06-27T08:58:00Z" w16du:dateUtc="2025-06-27T12:58:00Z">
                    <w:rPr>
                      <w:rFonts w:ascii="Cambria Math" w:hAnsi="Cambria Math"/>
                      <w:sz w:val="22"/>
                      <w:szCs w:val="22"/>
                    </w:rPr>
                    <m:t>Y</m:t>
                  </w:ins>
                </m:r>
              </m:e>
              <m:sub>
                <m:r>
                  <w:ins w:id="362" w:author="Boyko, James" w:date="2025-06-27T08:58:00Z" w16du:dateUtc="2025-06-27T12:58:00Z">
                    <w:rPr>
                      <w:rFonts w:ascii="Cambria Math" w:hAnsi="Cambria Math"/>
                      <w:sz w:val="22"/>
                      <w:szCs w:val="22"/>
                    </w:rPr>
                    <m:t>1</m:t>
                  </w:ins>
                </m:r>
              </m:sub>
            </m:sSub>
            <m:r>
              <w:ins w:id="363" w:author="Boyko, James" w:date="2025-06-27T08:58:00Z" w16du:dateUtc="2025-06-27T12:58:00Z">
                <w:rPr>
                  <w:rFonts w:ascii="Cambria Math" w:hAnsi="Cambria Math"/>
                  <w:sz w:val="22"/>
                  <w:szCs w:val="22"/>
                </w:rPr>
                <m:t>)|</m:t>
              </w:ins>
            </m:r>
            <m:sSub>
              <m:sSubPr>
                <m:ctrlPr>
                  <w:ins w:id="364" w:author="Boyko, James" w:date="2025-06-27T08:58:00Z" w16du:dateUtc="2025-06-27T12:58:00Z">
                    <w:rPr>
                      <w:rFonts w:ascii="Cambria Math" w:hAnsi="Cambria Math"/>
                      <w:sz w:val="22"/>
                      <w:szCs w:val="22"/>
                    </w:rPr>
                  </w:ins>
                </m:ctrlPr>
              </m:sSubPr>
              <m:e>
                <m:r>
                  <w:ins w:id="365" w:author="Boyko, James" w:date="2025-06-27T08:58:00Z" w16du:dateUtc="2025-06-27T12:58:00Z">
                    <w:rPr>
                      <w:rFonts w:ascii="Cambria Math" w:hAnsi="Cambria Math"/>
                      <w:sz w:val="22"/>
                      <w:szCs w:val="22"/>
                    </w:rPr>
                    <m:t>X</m:t>
                  </w:ins>
                </m:r>
              </m:e>
              <m:sub>
                <m:r>
                  <w:ins w:id="366" w:author="Boyko, James" w:date="2025-06-27T08:58:00Z" w16du:dateUtc="2025-06-27T12:58:00Z">
                    <w:rPr>
                      <w:rFonts w:ascii="Cambria Math" w:hAnsi="Cambria Math"/>
                      <w:sz w:val="22"/>
                      <w:szCs w:val="22"/>
                    </w:rPr>
                    <m:t>0</m:t>
                  </w:ins>
                </m:r>
              </m:sub>
            </m:sSub>
          </m:sub>
        </m:sSub>
        <m:sSub>
          <m:sSubPr>
            <m:ctrlPr>
              <w:del w:id="367" w:author="Boyko, James" w:date="2025-06-27T08:58:00Z" w16du:dateUtc="2025-06-27T12:58:00Z">
                <w:rPr>
                  <w:rFonts w:ascii="Cambria Math" w:hAnsi="Cambria Math"/>
                </w:rPr>
              </w:del>
            </m:ctrlPr>
          </m:sSubPr>
          <m:e>
            <m:r>
              <w:del w:id="368" w:author="Boyko, James" w:date="2025-06-27T08:58:00Z" w16du:dateUtc="2025-06-27T12:58:00Z">
                <w:rPr>
                  <w:rFonts w:ascii="Cambria Math" w:hAnsi="Cambria Math"/>
                </w:rPr>
                <m:t>q</m:t>
              </w:del>
            </m:r>
          </m:e>
          <m:sub>
            <m:r>
              <w:del w:id="369" w:author="Boyko, James" w:date="2025-06-27T08:58:00Z" w16du:dateUtc="2025-06-27T12:58:00Z">
                <w:rPr>
                  <w:rFonts w:ascii="Cambria Math" w:hAnsi="Cambria Math"/>
                </w:rPr>
                <m:t>13</m:t>
              </w:del>
            </m:r>
          </m:sub>
        </m:sSub>
        <m:r>
          <w:rPr>
            <w:rFonts w:ascii="Cambria Math" w:hAnsi="Cambria Math"/>
          </w:rPr>
          <m:t>=</m:t>
        </m:r>
        <m:sSub>
          <m:sSubPr>
            <m:ctrlPr>
              <w:ins w:id="370" w:author="Boyko, James" w:date="2025-06-27T08:58:00Z" w16du:dateUtc="2025-06-27T12:58:00Z">
                <w:rPr>
                  <w:rFonts w:ascii="Cambria Math" w:hAnsi="Cambria Math"/>
                  <w:sz w:val="22"/>
                  <w:szCs w:val="22"/>
                </w:rPr>
              </w:ins>
            </m:ctrlPr>
          </m:sSubPr>
          <m:e>
            <m:r>
              <w:ins w:id="371" w:author="Boyko, James" w:date="2025-06-27T08:58:00Z" w16du:dateUtc="2025-06-27T12:58:00Z">
                <w:rPr>
                  <w:rFonts w:ascii="Cambria Math" w:hAnsi="Cambria Math"/>
                  <w:sz w:val="22"/>
                  <w:szCs w:val="22"/>
                </w:rPr>
                <m:t>q</m:t>
              </w:ins>
            </m:r>
          </m:e>
          <m:sub>
            <m:sSub>
              <m:sSubPr>
                <m:ctrlPr>
                  <w:ins w:id="372" w:author="Boyko, James" w:date="2025-06-27T08:58:00Z" w16du:dateUtc="2025-06-27T12:58:00Z">
                    <w:rPr>
                      <w:rFonts w:ascii="Cambria Math" w:hAnsi="Cambria Math"/>
                      <w:sz w:val="22"/>
                      <w:szCs w:val="22"/>
                    </w:rPr>
                  </w:ins>
                </m:ctrlPr>
              </m:sSubPr>
              <m:e>
                <m:r>
                  <w:ins w:id="373" w:author="Boyko, James" w:date="2025-06-27T08:58:00Z" w16du:dateUtc="2025-06-27T12:58:00Z">
                    <w:rPr>
                      <w:rFonts w:ascii="Cambria Math" w:hAnsi="Cambria Math"/>
                      <w:sz w:val="22"/>
                      <w:szCs w:val="22"/>
                    </w:rPr>
                    <m:t>(Y</m:t>
                  </w:ins>
                </m:r>
              </m:e>
              <m:sub>
                <m:r>
                  <w:ins w:id="374" w:author="Boyko, James" w:date="2025-06-27T08:58:00Z" w16du:dateUtc="2025-06-27T12:58:00Z">
                    <w:rPr>
                      <w:rFonts w:ascii="Cambria Math" w:hAnsi="Cambria Math"/>
                      <w:sz w:val="22"/>
                      <w:szCs w:val="22"/>
                    </w:rPr>
                    <m:t>0</m:t>
                  </w:ins>
                </m:r>
              </m:sub>
            </m:sSub>
            <m:r>
              <w:ins w:id="375" w:author="Boyko, James" w:date="2025-06-27T08:58:00Z" w16du:dateUtc="2025-06-27T12:58:00Z">
                <w:rPr>
                  <w:rFonts w:ascii="Cambria Math" w:hAnsi="Cambria Math"/>
                  <w:sz w:val="22"/>
                  <w:szCs w:val="22"/>
                </w:rPr>
                <m:t>→</m:t>
              </w:ins>
            </m:r>
            <m:sSub>
              <m:sSubPr>
                <m:ctrlPr>
                  <w:ins w:id="376" w:author="Boyko, James" w:date="2025-06-27T08:58:00Z" w16du:dateUtc="2025-06-27T12:58:00Z">
                    <w:rPr>
                      <w:rFonts w:ascii="Cambria Math" w:hAnsi="Cambria Math"/>
                      <w:sz w:val="22"/>
                      <w:szCs w:val="22"/>
                    </w:rPr>
                  </w:ins>
                </m:ctrlPr>
              </m:sSubPr>
              <m:e>
                <m:r>
                  <w:ins w:id="377" w:author="Boyko, James" w:date="2025-06-27T08:58:00Z" w16du:dateUtc="2025-06-27T12:58:00Z">
                    <w:rPr>
                      <w:rFonts w:ascii="Cambria Math" w:hAnsi="Cambria Math"/>
                      <w:sz w:val="22"/>
                      <w:szCs w:val="22"/>
                    </w:rPr>
                    <m:t>Y</m:t>
                  </w:ins>
                </m:r>
              </m:e>
              <m:sub>
                <m:r>
                  <w:ins w:id="378" w:author="Boyko, James" w:date="2025-06-27T08:58:00Z" w16du:dateUtc="2025-06-27T12:58:00Z">
                    <w:rPr>
                      <w:rFonts w:ascii="Cambria Math" w:hAnsi="Cambria Math"/>
                      <w:sz w:val="22"/>
                      <w:szCs w:val="22"/>
                    </w:rPr>
                    <m:t>1</m:t>
                  </w:ins>
                </m:r>
              </m:sub>
            </m:sSub>
            <m:r>
              <w:ins w:id="379" w:author="Boyko, James" w:date="2025-06-27T08:58:00Z" w16du:dateUtc="2025-06-27T12:58:00Z">
                <w:rPr>
                  <w:rFonts w:ascii="Cambria Math" w:hAnsi="Cambria Math"/>
                  <w:sz w:val="22"/>
                  <w:szCs w:val="22"/>
                </w:rPr>
                <m:t>)|</m:t>
              </w:ins>
            </m:r>
            <m:sSub>
              <m:sSubPr>
                <m:ctrlPr>
                  <w:ins w:id="380" w:author="Boyko, James" w:date="2025-06-27T08:58:00Z" w16du:dateUtc="2025-06-27T12:58:00Z">
                    <w:rPr>
                      <w:rFonts w:ascii="Cambria Math" w:hAnsi="Cambria Math"/>
                      <w:sz w:val="22"/>
                      <w:szCs w:val="22"/>
                    </w:rPr>
                  </w:ins>
                </m:ctrlPr>
              </m:sSubPr>
              <m:e>
                <m:r>
                  <w:ins w:id="381" w:author="Boyko, James" w:date="2025-06-27T08:58:00Z" w16du:dateUtc="2025-06-27T12:58:00Z">
                    <w:rPr>
                      <w:rFonts w:ascii="Cambria Math" w:hAnsi="Cambria Math"/>
                      <w:sz w:val="22"/>
                      <w:szCs w:val="22"/>
                    </w:rPr>
                    <m:t>X</m:t>
                  </w:ins>
                </m:r>
              </m:e>
              <m:sub>
                <m:r>
                  <w:ins w:id="382" w:author="Boyko, James" w:date="2025-06-27T08:58:00Z" w16du:dateUtc="2025-06-27T12:58:00Z">
                    <w:rPr>
                      <w:rFonts w:ascii="Cambria Math" w:hAnsi="Cambria Math"/>
                      <w:sz w:val="22"/>
                      <w:szCs w:val="22"/>
                    </w:rPr>
                    <m:t>0</m:t>
                  </w:ins>
                </m:r>
              </m:sub>
            </m:sSub>
          </m:sub>
        </m:sSub>
        <m:sSub>
          <m:sSubPr>
            <m:ctrlPr>
              <w:del w:id="383" w:author="Boyko, James" w:date="2025-06-27T08:58:00Z" w16du:dateUtc="2025-06-27T12:58:00Z">
                <w:rPr>
                  <w:rFonts w:ascii="Cambria Math" w:hAnsi="Cambria Math"/>
                </w:rPr>
              </w:del>
            </m:ctrlPr>
          </m:sSubPr>
          <m:e>
            <m:r>
              <w:del w:id="384" w:author="Boyko, James" w:date="2025-06-27T08:58:00Z" w16du:dateUtc="2025-06-27T12:58:00Z">
                <w:rPr>
                  <w:rFonts w:ascii="Cambria Math" w:hAnsi="Cambria Math"/>
                </w:rPr>
                <m:t>q</m:t>
              </w:del>
            </m:r>
          </m:e>
          <m:sub>
            <m:r>
              <w:del w:id="385" w:author="Boyko, James" w:date="2025-06-27T08:58:00Z" w16du:dateUtc="2025-06-27T12:58:00Z">
                <w:rPr>
                  <w:rFonts w:ascii="Cambria Math" w:hAnsi="Cambria Math"/>
                </w:rPr>
                <m:t>24</m:t>
              </w:del>
            </m:r>
          </m:sub>
        </m:sSub>
        <m:r>
          <w:rPr>
            <w:rFonts w:ascii="Cambria Math" w:hAnsi="Cambria Math"/>
          </w:rPr>
          <m:t>=</m:t>
        </m:r>
        <m:sSub>
          <m:sSubPr>
            <m:ctrlPr>
              <w:ins w:id="386" w:author="Boyko, James" w:date="2025-06-27T08:58:00Z" w16du:dateUtc="2025-06-27T12:58:00Z">
                <w:rPr>
                  <w:rFonts w:ascii="Cambria Math" w:hAnsi="Cambria Math"/>
                  <w:sz w:val="22"/>
                  <w:szCs w:val="22"/>
                </w:rPr>
              </w:ins>
            </m:ctrlPr>
          </m:sSubPr>
          <m:e>
            <m:r>
              <w:ins w:id="387" w:author="Boyko, James" w:date="2025-06-27T08:58:00Z" w16du:dateUtc="2025-06-27T12:58:00Z">
                <w:rPr>
                  <w:rFonts w:ascii="Cambria Math" w:hAnsi="Cambria Math"/>
                  <w:sz w:val="22"/>
                  <w:szCs w:val="22"/>
                </w:rPr>
                <m:t>q</m:t>
              </w:ins>
            </m:r>
          </m:e>
          <m:sub>
            <m:r>
              <w:ins w:id="388" w:author="Boyko, James" w:date="2025-06-27T08:58:00Z" w16du:dateUtc="2025-06-27T12:58:00Z">
                <w:rPr>
                  <w:rFonts w:ascii="Cambria Math" w:hAnsi="Cambria Math"/>
                  <w:sz w:val="22"/>
                  <w:szCs w:val="22"/>
                </w:rPr>
                <m:t>(</m:t>
              </w:ins>
            </m:r>
            <m:sSub>
              <m:sSubPr>
                <m:ctrlPr>
                  <w:ins w:id="389" w:author="Boyko, James" w:date="2025-06-27T08:58:00Z" w16du:dateUtc="2025-06-27T12:58:00Z">
                    <w:rPr>
                      <w:rFonts w:ascii="Cambria Math" w:hAnsi="Cambria Math"/>
                      <w:sz w:val="22"/>
                      <w:szCs w:val="22"/>
                    </w:rPr>
                  </w:ins>
                </m:ctrlPr>
              </m:sSubPr>
              <m:e>
                <m:r>
                  <w:ins w:id="390" w:author="Boyko, James" w:date="2025-06-27T08:58:00Z" w16du:dateUtc="2025-06-27T12:58:00Z">
                    <w:rPr>
                      <w:rFonts w:ascii="Cambria Math" w:hAnsi="Cambria Math"/>
                      <w:sz w:val="22"/>
                      <w:szCs w:val="22"/>
                    </w:rPr>
                    <m:t>Y</m:t>
                  </w:ins>
                </m:r>
              </m:e>
              <m:sub>
                <m:r>
                  <w:ins w:id="391" w:author="Boyko, James" w:date="2025-06-27T08:58:00Z" w16du:dateUtc="2025-06-27T12:58:00Z">
                    <w:rPr>
                      <w:rFonts w:ascii="Cambria Math" w:hAnsi="Cambria Math"/>
                      <w:sz w:val="22"/>
                      <w:szCs w:val="22"/>
                    </w:rPr>
                    <m:t>1</m:t>
                  </w:ins>
                </m:r>
              </m:sub>
            </m:sSub>
            <m:r>
              <w:ins w:id="392" w:author="Boyko, James" w:date="2025-06-27T08:58:00Z" w16du:dateUtc="2025-06-27T12:58:00Z">
                <w:rPr>
                  <w:rFonts w:ascii="Cambria Math" w:hAnsi="Cambria Math"/>
                  <w:sz w:val="22"/>
                  <w:szCs w:val="22"/>
                </w:rPr>
                <m:t>→</m:t>
              </w:ins>
            </m:r>
            <m:sSub>
              <m:sSubPr>
                <m:ctrlPr>
                  <w:ins w:id="393" w:author="Boyko, James" w:date="2025-06-27T08:58:00Z" w16du:dateUtc="2025-06-27T12:58:00Z">
                    <w:rPr>
                      <w:rFonts w:ascii="Cambria Math" w:hAnsi="Cambria Math"/>
                      <w:sz w:val="22"/>
                      <w:szCs w:val="22"/>
                    </w:rPr>
                  </w:ins>
                </m:ctrlPr>
              </m:sSubPr>
              <m:e>
                <m:r>
                  <w:ins w:id="394" w:author="Boyko, James" w:date="2025-06-27T08:58:00Z" w16du:dateUtc="2025-06-27T12:58:00Z">
                    <w:rPr>
                      <w:rFonts w:ascii="Cambria Math" w:hAnsi="Cambria Math"/>
                      <w:sz w:val="22"/>
                      <w:szCs w:val="22"/>
                    </w:rPr>
                    <m:t>Y</m:t>
                  </w:ins>
                </m:r>
              </m:e>
              <m:sub>
                <m:r>
                  <w:ins w:id="395" w:author="Boyko, James" w:date="2025-06-27T08:58:00Z" w16du:dateUtc="2025-06-27T12:58:00Z">
                    <w:rPr>
                      <w:rFonts w:ascii="Cambria Math" w:hAnsi="Cambria Math"/>
                      <w:sz w:val="22"/>
                      <w:szCs w:val="22"/>
                    </w:rPr>
                    <m:t>0</m:t>
                  </w:ins>
                </m:r>
              </m:sub>
            </m:sSub>
            <m:r>
              <w:ins w:id="396" w:author="Boyko, James" w:date="2025-06-27T08:58:00Z" w16du:dateUtc="2025-06-27T12:58:00Z">
                <w:rPr>
                  <w:rFonts w:ascii="Cambria Math" w:hAnsi="Cambria Math"/>
                  <w:sz w:val="22"/>
                  <w:szCs w:val="22"/>
                </w:rPr>
                <m:t>)|</m:t>
              </w:ins>
            </m:r>
            <m:sSub>
              <m:sSubPr>
                <m:ctrlPr>
                  <w:ins w:id="397" w:author="Boyko, James" w:date="2025-06-27T08:58:00Z" w16du:dateUtc="2025-06-27T12:58:00Z">
                    <w:rPr>
                      <w:rFonts w:ascii="Cambria Math" w:hAnsi="Cambria Math"/>
                      <w:sz w:val="22"/>
                      <w:szCs w:val="22"/>
                    </w:rPr>
                  </w:ins>
                </m:ctrlPr>
              </m:sSubPr>
              <m:e>
                <m:r>
                  <w:ins w:id="398" w:author="Boyko, James" w:date="2025-06-27T08:58:00Z" w16du:dateUtc="2025-06-27T12:58:00Z">
                    <w:rPr>
                      <w:rFonts w:ascii="Cambria Math" w:hAnsi="Cambria Math"/>
                      <w:sz w:val="22"/>
                      <w:szCs w:val="22"/>
                    </w:rPr>
                    <m:t>X</m:t>
                  </w:ins>
                </m:r>
              </m:e>
              <m:sub>
                <m:r>
                  <w:ins w:id="399" w:author="Boyko, James" w:date="2025-06-27T08:58:00Z" w16du:dateUtc="2025-06-27T12:58:00Z">
                    <w:rPr>
                      <w:rFonts w:ascii="Cambria Math" w:hAnsi="Cambria Math"/>
                      <w:sz w:val="22"/>
                      <w:szCs w:val="22"/>
                    </w:rPr>
                    <m:t>0</m:t>
                  </w:ins>
                </m:r>
              </m:sub>
            </m:sSub>
          </m:sub>
        </m:sSub>
        <m:sSub>
          <m:sSubPr>
            <m:ctrlPr>
              <w:del w:id="400" w:author="Boyko, James" w:date="2025-06-27T08:58:00Z" w16du:dateUtc="2025-06-27T12:58:00Z">
                <w:rPr>
                  <w:rFonts w:ascii="Cambria Math" w:hAnsi="Cambria Math"/>
                </w:rPr>
              </w:del>
            </m:ctrlPr>
          </m:sSubPr>
          <m:e>
            <m:r>
              <w:del w:id="401" w:author="Boyko, James" w:date="2025-06-27T08:58:00Z" w16du:dateUtc="2025-06-27T12:58:00Z">
                <w:rPr>
                  <w:rFonts w:ascii="Cambria Math" w:hAnsi="Cambria Math"/>
                </w:rPr>
                <m:t>q</m:t>
              </w:del>
            </m:r>
          </m:e>
          <m:sub>
            <m:r>
              <w:del w:id="402" w:author="Boyko, James" w:date="2025-06-27T08:58:00Z" w16du:dateUtc="2025-06-27T12:58:00Z">
                <w:rPr>
                  <w:rFonts w:ascii="Cambria Math" w:hAnsi="Cambria Math"/>
                </w:rPr>
                <m:t>31</m:t>
              </w:del>
            </m:r>
          </m:sub>
        </m:sSub>
        <m:r>
          <w:rPr>
            <w:rFonts w:ascii="Cambria Math" w:hAnsi="Cambria Math"/>
          </w:rPr>
          <m:t>=</m:t>
        </m:r>
        <m:sSub>
          <m:sSubPr>
            <m:ctrlPr>
              <w:ins w:id="403" w:author="Boyko, James" w:date="2025-06-27T08:58:00Z" w16du:dateUtc="2025-06-27T12:58:00Z">
                <w:rPr>
                  <w:rFonts w:ascii="Cambria Math" w:hAnsi="Cambria Math"/>
                  <w:sz w:val="22"/>
                  <w:szCs w:val="22"/>
                </w:rPr>
              </w:ins>
            </m:ctrlPr>
          </m:sSubPr>
          <m:e>
            <m:r>
              <w:ins w:id="404" w:author="Boyko, James" w:date="2025-06-27T08:58:00Z" w16du:dateUtc="2025-06-27T12:58:00Z">
                <w:rPr>
                  <w:rFonts w:ascii="Cambria Math" w:hAnsi="Cambria Math"/>
                  <w:sz w:val="22"/>
                  <w:szCs w:val="22"/>
                </w:rPr>
                <m:t>q</m:t>
              </w:ins>
            </m:r>
          </m:e>
          <m:sub>
            <m:r>
              <w:ins w:id="405" w:author="Boyko, James" w:date="2025-06-27T08:58:00Z" w16du:dateUtc="2025-06-27T12:58:00Z">
                <w:rPr>
                  <w:rFonts w:ascii="Cambria Math" w:hAnsi="Cambria Math"/>
                  <w:sz w:val="22"/>
                  <w:szCs w:val="22"/>
                </w:rPr>
                <m:t>(</m:t>
              </w:ins>
            </m:r>
            <m:sSub>
              <m:sSubPr>
                <m:ctrlPr>
                  <w:ins w:id="406" w:author="Boyko, James" w:date="2025-06-27T08:58:00Z" w16du:dateUtc="2025-06-27T12:58:00Z">
                    <w:rPr>
                      <w:rFonts w:ascii="Cambria Math" w:hAnsi="Cambria Math"/>
                      <w:sz w:val="22"/>
                      <w:szCs w:val="22"/>
                    </w:rPr>
                  </w:ins>
                </m:ctrlPr>
              </m:sSubPr>
              <m:e>
                <m:r>
                  <w:ins w:id="407" w:author="Boyko, James" w:date="2025-06-27T08:58:00Z" w16du:dateUtc="2025-06-27T12:58:00Z">
                    <w:rPr>
                      <w:rFonts w:ascii="Cambria Math" w:hAnsi="Cambria Math"/>
                      <w:sz w:val="22"/>
                      <w:szCs w:val="22"/>
                    </w:rPr>
                    <m:t>Y</m:t>
                  </w:ins>
                </m:r>
              </m:e>
              <m:sub>
                <m:r>
                  <w:ins w:id="408" w:author="Boyko, James" w:date="2025-06-27T08:58:00Z" w16du:dateUtc="2025-06-27T12:58:00Z">
                    <w:rPr>
                      <w:rFonts w:ascii="Cambria Math" w:hAnsi="Cambria Math"/>
                      <w:sz w:val="22"/>
                      <w:szCs w:val="22"/>
                    </w:rPr>
                    <m:t>1</m:t>
                  </w:ins>
                </m:r>
              </m:sub>
            </m:sSub>
            <m:r>
              <w:ins w:id="409" w:author="Boyko, James" w:date="2025-06-27T08:58:00Z" w16du:dateUtc="2025-06-27T12:58:00Z">
                <w:rPr>
                  <w:rFonts w:ascii="Cambria Math" w:hAnsi="Cambria Math"/>
                  <w:sz w:val="22"/>
                  <w:szCs w:val="22"/>
                </w:rPr>
                <m:t>→</m:t>
              </w:ins>
            </m:r>
            <m:sSub>
              <m:sSubPr>
                <m:ctrlPr>
                  <w:ins w:id="410" w:author="Boyko, James" w:date="2025-06-27T08:58:00Z" w16du:dateUtc="2025-06-27T12:58:00Z">
                    <w:rPr>
                      <w:rFonts w:ascii="Cambria Math" w:hAnsi="Cambria Math"/>
                      <w:sz w:val="22"/>
                      <w:szCs w:val="22"/>
                    </w:rPr>
                  </w:ins>
                </m:ctrlPr>
              </m:sSubPr>
              <m:e>
                <m:r>
                  <w:ins w:id="411" w:author="Boyko, James" w:date="2025-06-27T08:58:00Z" w16du:dateUtc="2025-06-27T12:58:00Z">
                    <w:rPr>
                      <w:rFonts w:ascii="Cambria Math" w:hAnsi="Cambria Math"/>
                      <w:sz w:val="22"/>
                      <w:szCs w:val="22"/>
                    </w:rPr>
                    <m:t>Y</m:t>
                  </w:ins>
                </m:r>
              </m:e>
              <m:sub>
                <m:r>
                  <w:ins w:id="412" w:author="Boyko, James" w:date="2025-06-27T08:58:00Z" w16du:dateUtc="2025-06-27T12:58:00Z">
                    <w:rPr>
                      <w:rFonts w:ascii="Cambria Math" w:hAnsi="Cambria Math"/>
                      <w:sz w:val="22"/>
                      <w:szCs w:val="22"/>
                    </w:rPr>
                    <m:t>0</m:t>
                  </w:ins>
                </m:r>
              </m:sub>
            </m:sSub>
            <m:r>
              <w:ins w:id="413" w:author="Boyko, James" w:date="2025-06-27T08:58:00Z" w16du:dateUtc="2025-06-27T12:58:00Z">
                <w:rPr>
                  <w:rFonts w:ascii="Cambria Math" w:hAnsi="Cambria Math"/>
                  <w:sz w:val="22"/>
                  <w:szCs w:val="22"/>
                </w:rPr>
                <m:t>)|</m:t>
              </w:ins>
            </m:r>
            <m:sSub>
              <m:sSubPr>
                <m:ctrlPr>
                  <w:ins w:id="414" w:author="Boyko, James" w:date="2025-06-27T08:58:00Z" w16du:dateUtc="2025-06-27T12:58:00Z">
                    <w:rPr>
                      <w:rFonts w:ascii="Cambria Math" w:hAnsi="Cambria Math"/>
                      <w:sz w:val="22"/>
                      <w:szCs w:val="22"/>
                    </w:rPr>
                  </w:ins>
                </m:ctrlPr>
              </m:sSubPr>
              <m:e>
                <m:r>
                  <w:ins w:id="415" w:author="Boyko, James" w:date="2025-06-27T08:58:00Z" w16du:dateUtc="2025-06-27T12:58:00Z">
                    <w:rPr>
                      <w:rFonts w:ascii="Cambria Math" w:hAnsi="Cambria Math"/>
                      <w:sz w:val="22"/>
                      <w:szCs w:val="22"/>
                    </w:rPr>
                    <m:t>X</m:t>
                  </w:ins>
                </m:r>
              </m:e>
              <m:sub>
                <m:r>
                  <w:ins w:id="416" w:author="Boyko, James" w:date="2025-06-27T08:58:00Z" w16du:dateUtc="2025-06-27T12:58:00Z">
                    <w:rPr>
                      <w:rFonts w:ascii="Cambria Math" w:hAnsi="Cambria Math"/>
                      <w:sz w:val="22"/>
                      <w:szCs w:val="22"/>
                    </w:rPr>
                    <m:t>1</m:t>
                  </w:ins>
                </m:r>
              </m:sub>
            </m:sSub>
          </m:sub>
        </m:sSub>
        <m:sSub>
          <m:sSubPr>
            <m:ctrlPr>
              <w:del w:id="417" w:author="Boyko, James" w:date="2025-06-27T08:58:00Z" w16du:dateUtc="2025-06-27T12:58:00Z">
                <w:rPr>
                  <w:rFonts w:ascii="Cambria Math" w:hAnsi="Cambria Math"/>
                </w:rPr>
              </w:del>
            </m:ctrlPr>
          </m:sSubPr>
          <m:e>
            <m:r>
              <w:del w:id="418" w:author="Boyko, James" w:date="2025-06-27T08:58:00Z" w16du:dateUtc="2025-06-27T12:58:00Z">
                <w:rPr>
                  <w:rFonts w:ascii="Cambria Math" w:hAnsi="Cambria Math"/>
                </w:rPr>
                <m:t>q</m:t>
              </w:del>
            </m:r>
          </m:e>
          <m:sub>
            <m:r>
              <w:del w:id="419" w:author="Boyko, James" w:date="2025-06-27T08:58:00Z" w16du:dateUtc="2025-06-27T12:58:00Z">
                <w:rPr>
                  <w:rFonts w:ascii="Cambria Math" w:hAnsi="Cambria Math"/>
                </w:rPr>
                <m:t>42</m:t>
              </w:del>
            </m:r>
          </m:sub>
        </m:sSub>
        <m:r>
          <w:rPr>
            <w:rFonts w:ascii="Cambria Math" w:hAnsi="Cambria Math"/>
          </w:rPr>
          <m:t>=1</m:t>
        </m:r>
      </m:oMath>
      <w:ins w:id="420" w:author="Boyko, James" w:date="2025-06-14T08:23:00Z" w16du:dateUtc="2025-06-14T11:23:00Z">
        <w:r w:rsidR="00F71DAA">
          <w:rPr>
            <w:rFonts w:ascii="Times New Roman" w:eastAsia="Times New Roman" w:hAnsi="Times New Roman" w:cs="Times New Roman"/>
          </w:rPr>
          <w:t xml:space="preserve">. </w:t>
        </w:r>
      </w:ins>
      <w:del w:id="421" w:author="Boyko, James" w:date="2025-06-27T09:00:00Z" w16du:dateUtc="2025-06-27T13:00:00Z">
        <w:r w:rsidRPr="00990AA7" w:rsidDel="000418E0">
          <w:rPr>
            <w:rFonts w:ascii="Times New Roman" w:eastAsia="Times New Roman" w:hAnsi="Times New Roman" w:cs="Times New Roman"/>
          </w:rPr>
          <w:delText>Note that the in-text subscript notation (e.g.</w:delText>
        </w:r>
      </w:del>
      <m:oMath>
        <m:sSub>
          <m:sSubPr>
            <m:ctrlPr>
              <w:del w:id="422" w:author="Boyko, James" w:date="2025-06-27T09:00:00Z" w16du:dateUtc="2025-06-27T13:00:00Z">
                <w:rPr>
                  <w:rFonts w:ascii="Cambria Math" w:hAnsi="Cambria Math"/>
                </w:rPr>
              </w:del>
            </m:ctrlPr>
          </m:sSubPr>
          <m:e>
            <m:r>
              <w:del w:id="423" w:author="Boyko, James" w:date="2025-06-27T09:00:00Z" w16du:dateUtc="2025-06-27T13:00:00Z">
                <w:rPr>
                  <w:rFonts w:ascii="Cambria Math" w:hAnsi="Cambria Math"/>
                </w:rPr>
                <m:t>q</m:t>
              </w:del>
            </m:r>
          </m:e>
          <m:sub>
            <m:r>
              <w:del w:id="424" w:author="Boyko, James" w:date="2025-06-27T09:00:00Z" w16du:dateUtc="2025-06-27T13:00:00Z">
                <w:rPr>
                  <w:rFonts w:ascii="Cambria Math" w:hAnsi="Cambria Math"/>
                </w:rPr>
                <m:t>34</m:t>
              </w:del>
            </m:r>
          </m:sub>
        </m:sSub>
      </m:oMath>
      <w:del w:id="425" w:author="Boyko, James" w:date="2025-06-27T09:00:00Z" w16du:dateUtc="2025-06-27T13:00:00Z">
        <w:r w:rsidRPr="00990AA7" w:rsidDel="000418E0">
          <w:rPr>
            <w:rFonts w:ascii="Times New Roman" w:eastAsia="Times New Roman" w:hAnsi="Times New Roman" w:cs="Times New Roman"/>
          </w:rPr>
          <w:delText xml:space="preserve">) intentionally differs from those presented in the mapping matrices (e.g., </w:delText>
        </w:r>
      </w:del>
      <m:oMath>
        <m:sSub>
          <m:sSubPr>
            <m:ctrlPr>
              <w:del w:id="426" w:author="Boyko, James" w:date="2025-06-27T09:00:00Z" w16du:dateUtc="2025-06-27T13:00:00Z">
                <w:rPr>
                  <w:rFonts w:ascii="Cambria Math" w:hAnsi="Cambria Math"/>
                </w:rPr>
              </w:del>
            </m:ctrlPr>
          </m:sSubPr>
          <m:e>
            <m:r>
              <w:del w:id="427" w:author="Boyko, James" w:date="2025-06-27T09:00:00Z" w16du:dateUtc="2025-06-27T13:00:00Z">
                <w:rPr>
                  <w:rFonts w:ascii="Cambria Math" w:hAnsi="Cambria Math"/>
                </w:rPr>
                <m:t>q</m:t>
              </w:del>
            </m:r>
          </m:e>
          <m:sub>
            <m:sSub>
              <m:sSubPr>
                <m:ctrlPr>
                  <w:del w:id="428" w:author="Boyko, James" w:date="2025-06-27T09:00:00Z" w16du:dateUtc="2025-06-27T13:00:00Z">
                    <w:rPr>
                      <w:rFonts w:ascii="Cambria Math" w:hAnsi="Cambria Math"/>
                    </w:rPr>
                  </w:del>
                </m:ctrlPr>
              </m:sSubPr>
              <m:e>
                <m:r>
                  <w:del w:id="429" w:author="Boyko, James" w:date="2025-06-27T09:00:00Z" w16du:dateUtc="2025-06-27T13:00:00Z">
                    <w:rPr>
                      <w:rFonts w:ascii="Cambria Math" w:hAnsi="Cambria Math"/>
                    </w:rPr>
                    <m:t>X</m:t>
                  </w:del>
                </m:r>
              </m:e>
              <m:sub>
                <m:r>
                  <w:del w:id="430" w:author="Boyko, James" w:date="2025-06-27T09:00:00Z" w16du:dateUtc="2025-06-27T13:00:00Z">
                    <w:rPr>
                      <w:rFonts w:ascii="Cambria Math" w:hAnsi="Cambria Math"/>
                    </w:rPr>
                    <m:t>0</m:t>
                  </w:del>
                </m:r>
              </m:sub>
            </m:sSub>
            <m:r>
              <w:del w:id="431" w:author="Boyko, James" w:date="2025-06-27T09:00:00Z" w16du:dateUtc="2025-06-27T13:00:00Z">
                <w:rPr>
                  <w:rFonts w:ascii="Cambria Math" w:hAnsi="Cambria Math"/>
                </w:rPr>
                <m:t>→</m:t>
              </w:del>
            </m:r>
            <m:sSub>
              <m:sSubPr>
                <m:ctrlPr>
                  <w:del w:id="432" w:author="Boyko, James" w:date="2025-06-27T09:00:00Z" w16du:dateUtc="2025-06-27T13:00:00Z">
                    <w:rPr>
                      <w:rFonts w:ascii="Cambria Math" w:hAnsi="Cambria Math"/>
                    </w:rPr>
                  </w:del>
                </m:ctrlPr>
              </m:sSubPr>
              <m:e>
                <m:r>
                  <w:del w:id="433" w:author="Boyko, James" w:date="2025-06-27T09:00:00Z" w16du:dateUtc="2025-06-27T13:00:00Z">
                    <w:rPr>
                      <w:rFonts w:ascii="Cambria Math" w:hAnsi="Cambria Math"/>
                    </w:rPr>
                    <m:t>X</m:t>
                  </w:del>
                </m:r>
              </m:e>
              <m:sub>
                <m:r>
                  <w:del w:id="434" w:author="Boyko, James" w:date="2025-06-27T09:00:00Z" w16du:dateUtc="2025-06-27T13:00:00Z">
                    <w:rPr>
                      <w:rFonts w:ascii="Cambria Math" w:hAnsi="Cambria Math"/>
                    </w:rPr>
                    <m:t>1</m:t>
                  </w:del>
                </m:r>
              </m:sub>
            </m:sSub>
            <m:r>
              <w:del w:id="435" w:author="Boyko, James" w:date="2025-06-27T09:00:00Z" w16du:dateUtc="2025-06-27T13:00:00Z">
                <w:rPr>
                  <w:rFonts w:ascii="Cambria Math" w:hAnsi="Cambria Math"/>
                </w:rPr>
                <m:t>|</m:t>
              </w:del>
            </m:r>
            <m:sSub>
              <m:sSubPr>
                <m:ctrlPr>
                  <w:del w:id="436" w:author="Boyko, James" w:date="2025-06-27T09:00:00Z" w16du:dateUtc="2025-06-27T13:00:00Z">
                    <w:rPr>
                      <w:rFonts w:ascii="Cambria Math" w:hAnsi="Cambria Math"/>
                    </w:rPr>
                  </w:del>
                </m:ctrlPr>
              </m:sSubPr>
              <m:e>
                <m:r>
                  <w:del w:id="437" w:author="Boyko, James" w:date="2025-06-27T09:00:00Z" w16du:dateUtc="2025-06-27T13:00:00Z">
                    <w:rPr>
                      <w:rFonts w:ascii="Cambria Math" w:hAnsi="Cambria Math"/>
                    </w:rPr>
                    <m:t>Y</m:t>
                  </w:del>
                </m:r>
              </m:e>
              <m:sub>
                <m:r>
                  <w:del w:id="438" w:author="Boyko, James" w:date="2025-06-27T09:00:00Z" w16du:dateUtc="2025-06-27T13:00:00Z">
                    <w:rPr>
                      <w:rFonts w:ascii="Cambria Math" w:hAnsi="Cambria Math"/>
                    </w:rPr>
                    <m:t>1</m:t>
                  </w:del>
                </m:r>
              </m:sub>
            </m:sSub>
          </m:sub>
        </m:sSub>
      </m:oMath>
      <w:del w:id="439" w:author="Boyko, James" w:date="2025-06-27T09:00:00Z" w16du:dateUtc="2025-06-27T13:00:00Z">
        <w:r w:rsidRPr="00990AA7" w:rsidDel="000418E0">
          <w:rPr>
            <w:rFonts w:ascii="Times New Roman" w:eastAsia="Times New Roman" w:hAnsi="Times New Roman" w:cs="Times New Roman"/>
          </w:rPr>
          <w:delText xml:space="preserve">) with the former describing the rate’s location in the matrix and the latter describing the type of transition. </w:delText>
        </w:r>
      </w:del>
      <w:r w:rsidRPr="00990AA7">
        <w:rPr>
          <w:rFonts w:ascii="Times New Roman" w:eastAsia="Times New Roman" w:hAnsi="Times New Roman" w:cs="Times New Roman"/>
        </w:rPr>
        <w:t xml:space="preserve">A unique pure birth phylogeny (birth rate </w:t>
      </w:r>
      <w:ins w:id="440" w:author="Boyko, James" w:date="2025-06-14T10:07:00Z" w16du:dateUtc="2025-06-14T13:07:00Z">
        <w:r w:rsidR="009B0CA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1 events/MY) with 250 tips is simulated for each dataset and rescaled to have a height of 1. To evaluate whether the dynamics of the correlated model are adequately captured, I quantify how often does the best fitting dredge model find that: (1) </w:t>
      </w:r>
      <m:oMath>
        <m:sSub>
          <m:sSubPr>
            <m:ctrlPr>
              <w:ins w:id="441" w:author="Boyko, James" w:date="2025-06-27T09:00:00Z" w16du:dateUtc="2025-06-27T13:00:00Z">
                <w:rPr>
                  <w:rFonts w:ascii="Cambria Math" w:hAnsi="Cambria Math"/>
                  <w:sz w:val="22"/>
                  <w:szCs w:val="22"/>
                </w:rPr>
              </w:ins>
            </m:ctrlPr>
          </m:sSubPr>
          <m:e>
            <m:r>
              <w:ins w:id="442" w:author="Boyko, James" w:date="2025-06-27T09:00:00Z" w16du:dateUtc="2025-06-27T13:00:00Z">
                <w:rPr>
                  <w:rFonts w:ascii="Cambria Math" w:hAnsi="Cambria Math"/>
                  <w:sz w:val="22"/>
                  <w:szCs w:val="22"/>
                </w:rPr>
                <m:t>q</m:t>
              </w:ins>
            </m:r>
          </m:e>
          <m:sub>
            <m:sSub>
              <m:sSubPr>
                <m:ctrlPr>
                  <w:ins w:id="443" w:author="Boyko, James" w:date="2025-06-27T09:00:00Z" w16du:dateUtc="2025-06-27T13:00:00Z">
                    <w:rPr>
                      <w:rFonts w:ascii="Cambria Math" w:hAnsi="Cambria Math"/>
                      <w:sz w:val="22"/>
                      <w:szCs w:val="22"/>
                    </w:rPr>
                  </w:ins>
                </m:ctrlPr>
              </m:sSubPr>
              <m:e>
                <m:r>
                  <w:ins w:id="444" w:author="Boyko, James" w:date="2025-06-27T09:00:00Z" w16du:dateUtc="2025-06-27T13:00:00Z">
                    <w:rPr>
                      <w:rFonts w:ascii="Cambria Math" w:hAnsi="Cambria Math"/>
                      <w:sz w:val="22"/>
                      <w:szCs w:val="22"/>
                    </w:rPr>
                    <m:t>(X</m:t>
                  </w:ins>
                </m:r>
              </m:e>
              <m:sub>
                <m:r>
                  <w:ins w:id="445" w:author="Boyko, James" w:date="2025-06-27T09:00:00Z" w16du:dateUtc="2025-06-27T13:00:00Z">
                    <w:rPr>
                      <w:rFonts w:ascii="Cambria Math" w:hAnsi="Cambria Math"/>
                      <w:sz w:val="22"/>
                      <w:szCs w:val="22"/>
                    </w:rPr>
                    <m:t>0</m:t>
                  </w:ins>
                </m:r>
              </m:sub>
            </m:sSub>
            <m:r>
              <w:ins w:id="446" w:author="Boyko, James" w:date="2025-06-27T09:00:00Z" w16du:dateUtc="2025-06-27T13:00:00Z">
                <w:rPr>
                  <w:rFonts w:ascii="Cambria Math" w:hAnsi="Cambria Math"/>
                  <w:sz w:val="22"/>
                  <w:szCs w:val="22"/>
                </w:rPr>
                <m:t>→</m:t>
              </w:ins>
            </m:r>
            <m:sSub>
              <m:sSubPr>
                <m:ctrlPr>
                  <w:ins w:id="447" w:author="Boyko, James" w:date="2025-06-27T09:00:00Z" w16du:dateUtc="2025-06-27T13:00:00Z">
                    <w:rPr>
                      <w:rFonts w:ascii="Cambria Math" w:hAnsi="Cambria Math"/>
                      <w:sz w:val="22"/>
                      <w:szCs w:val="22"/>
                    </w:rPr>
                  </w:ins>
                </m:ctrlPr>
              </m:sSubPr>
              <m:e>
                <m:r>
                  <w:ins w:id="448" w:author="Boyko, James" w:date="2025-06-27T09:00:00Z" w16du:dateUtc="2025-06-27T13:00:00Z">
                    <w:rPr>
                      <w:rFonts w:ascii="Cambria Math" w:hAnsi="Cambria Math"/>
                      <w:sz w:val="22"/>
                      <w:szCs w:val="22"/>
                    </w:rPr>
                    <m:t>X</m:t>
                  </w:ins>
                </m:r>
              </m:e>
              <m:sub>
                <m:r>
                  <w:ins w:id="449" w:author="Boyko, James" w:date="2025-06-27T09:00:00Z" w16du:dateUtc="2025-06-27T13:00:00Z">
                    <w:rPr>
                      <w:rFonts w:ascii="Cambria Math" w:hAnsi="Cambria Math"/>
                      <w:sz w:val="22"/>
                      <w:szCs w:val="22"/>
                    </w:rPr>
                    <m:t>1</m:t>
                  </w:ins>
                </m:r>
              </m:sub>
            </m:sSub>
            <m:r>
              <w:ins w:id="450" w:author="Boyko, James" w:date="2025-06-27T09:00:00Z" w16du:dateUtc="2025-06-27T13:00:00Z">
                <w:rPr>
                  <w:rFonts w:ascii="Cambria Math" w:hAnsi="Cambria Math"/>
                  <w:sz w:val="22"/>
                  <w:szCs w:val="22"/>
                </w:rPr>
                <m:t>)|</m:t>
              </w:ins>
            </m:r>
            <m:sSub>
              <m:sSubPr>
                <m:ctrlPr>
                  <w:ins w:id="451" w:author="Boyko, James" w:date="2025-06-27T09:00:00Z" w16du:dateUtc="2025-06-27T13:00:00Z">
                    <w:rPr>
                      <w:rFonts w:ascii="Cambria Math" w:hAnsi="Cambria Math"/>
                      <w:sz w:val="22"/>
                      <w:szCs w:val="22"/>
                    </w:rPr>
                  </w:ins>
                </m:ctrlPr>
              </m:sSubPr>
              <m:e>
                <m:r>
                  <w:ins w:id="452" w:author="Boyko, James" w:date="2025-06-27T09:00:00Z" w16du:dateUtc="2025-06-27T13:00:00Z">
                    <w:rPr>
                      <w:rFonts w:ascii="Cambria Math" w:hAnsi="Cambria Math"/>
                      <w:sz w:val="22"/>
                      <w:szCs w:val="22"/>
                    </w:rPr>
                    <m:t>Y</m:t>
                  </w:ins>
                </m:r>
              </m:e>
              <m:sub>
                <m:r>
                  <w:ins w:id="453" w:author="Boyko, James" w:date="2025-06-27T09:00:00Z" w16du:dateUtc="2025-06-27T13:00:00Z">
                    <w:rPr>
                      <w:rFonts w:ascii="Cambria Math" w:hAnsi="Cambria Math"/>
                      <w:sz w:val="22"/>
                      <w:szCs w:val="22"/>
                    </w:rPr>
                    <m:t>1</m:t>
                  </w:ins>
                </m:r>
              </m:sub>
            </m:sSub>
          </m:sub>
        </m:sSub>
        <m:sSub>
          <m:sSubPr>
            <m:ctrlPr>
              <w:del w:id="454" w:author="Boyko, James" w:date="2025-06-27T09:00:00Z" w16du:dateUtc="2025-06-27T13:00:00Z">
                <w:rPr>
                  <w:rFonts w:ascii="Cambria Math" w:hAnsi="Cambria Math"/>
                </w:rPr>
              </w:del>
            </m:ctrlPr>
          </m:sSubPr>
          <m:e>
            <m:r>
              <w:del w:id="455" w:author="Boyko, James" w:date="2025-06-27T09:00:00Z" w16du:dateUtc="2025-06-27T13:00:00Z">
                <w:rPr>
                  <w:rFonts w:ascii="Cambria Math" w:hAnsi="Cambria Math"/>
                </w:rPr>
                <m:t>q</m:t>
              </w:del>
            </m:r>
          </m:e>
          <m:sub>
            <m:r>
              <w:del w:id="456" w:author="Boyko, James" w:date="2025-06-27T09:00:00Z" w16du:dateUtc="2025-06-27T13:00:00Z">
                <w:rPr>
                  <w:rFonts w:ascii="Cambria Math" w:hAnsi="Cambria Math"/>
                </w:rPr>
                <m:t>34</m:t>
              </w:del>
            </m:r>
          </m:sub>
        </m:sSub>
        <m:r>
          <w:rPr>
            <w:rFonts w:ascii="Cambria Math" w:hAnsi="Cambria Math"/>
          </w:rPr>
          <m:t>&gt;</m:t>
        </m:r>
        <m:sSub>
          <m:sSubPr>
            <m:ctrlPr>
              <w:ins w:id="457" w:author="Boyko, James" w:date="2025-06-27T09:01:00Z" w16du:dateUtc="2025-06-27T13:01:00Z">
                <w:rPr>
                  <w:rFonts w:ascii="Cambria Math" w:hAnsi="Cambria Math"/>
                  <w:sz w:val="22"/>
                  <w:szCs w:val="22"/>
                </w:rPr>
              </w:ins>
            </m:ctrlPr>
          </m:sSubPr>
          <m:e>
            <m:r>
              <w:ins w:id="458" w:author="Boyko, James" w:date="2025-06-27T09:01:00Z" w16du:dateUtc="2025-06-27T13:01:00Z">
                <w:rPr>
                  <w:rFonts w:ascii="Cambria Math" w:hAnsi="Cambria Math"/>
                  <w:sz w:val="22"/>
                  <w:szCs w:val="22"/>
                </w:rPr>
                <m:t>q</m:t>
              </w:ins>
            </m:r>
          </m:e>
          <m:sub>
            <m:r>
              <w:ins w:id="459" w:author="Boyko, James" w:date="2025-06-27T09:01:00Z" w16du:dateUtc="2025-06-27T13:01:00Z">
                <w:rPr>
                  <w:rFonts w:ascii="Cambria Math" w:hAnsi="Cambria Math"/>
                  <w:sz w:val="22"/>
                  <w:szCs w:val="22"/>
                </w:rPr>
                <m:t>(</m:t>
              </w:ins>
            </m:r>
            <m:sSub>
              <m:sSubPr>
                <m:ctrlPr>
                  <w:ins w:id="460" w:author="Boyko, James" w:date="2025-06-27T09:01:00Z" w16du:dateUtc="2025-06-27T13:01:00Z">
                    <w:rPr>
                      <w:rFonts w:ascii="Cambria Math" w:hAnsi="Cambria Math"/>
                      <w:sz w:val="22"/>
                      <w:szCs w:val="22"/>
                    </w:rPr>
                  </w:ins>
                </m:ctrlPr>
              </m:sSubPr>
              <m:e>
                <m:r>
                  <w:ins w:id="461" w:author="Boyko, James" w:date="2025-06-27T09:01:00Z" w16du:dateUtc="2025-06-27T13:01:00Z">
                    <w:rPr>
                      <w:rFonts w:ascii="Cambria Math" w:hAnsi="Cambria Math"/>
                      <w:sz w:val="22"/>
                      <w:szCs w:val="22"/>
                    </w:rPr>
                    <m:t>X</m:t>
                  </w:ins>
                </m:r>
              </m:e>
              <m:sub>
                <m:r>
                  <w:ins w:id="462" w:author="Boyko, James" w:date="2025-06-27T09:01:00Z" w16du:dateUtc="2025-06-27T13:01:00Z">
                    <w:rPr>
                      <w:rFonts w:ascii="Cambria Math" w:hAnsi="Cambria Math"/>
                      <w:sz w:val="22"/>
                      <w:szCs w:val="22"/>
                    </w:rPr>
                    <m:t>0</m:t>
                  </w:ins>
                </m:r>
              </m:sub>
            </m:sSub>
            <m:r>
              <w:ins w:id="463" w:author="Boyko, James" w:date="2025-06-27T09:01:00Z" w16du:dateUtc="2025-06-27T13:01:00Z">
                <w:rPr>
                  <w:rFonts w:ascii="Cambria Math" w:hAnsi="Cambria Math"/>
                  <w:sz w:val="22"/>
                  <w:szCs w:val="22"/>
                </w:rPr>
                <m:t>→</m:t>
              </w:ins>
            </m:r>
            <m:sSub>
              <m:sSubPr>
                <m:ctrlPr>
                  <w:ins w:id="464" w:author="Boyko, James" w:date="2025-06-27T09:01:00Z" w16du:dateUtc="2025-06-27T13:01:00Z">
                    <w:rPr>
                      <w:rFonts w:ascii="Cambria Math" w:hAnsi="Cambria Math"/>
                      <w:sz w:val="22"/>
                      <w:szCs w:val="22"/>
                    </w:rPr>
                  </w:ins>
                </m:ctrlPr>
              </m:sSubPr>
              <m:e>
                <m:r>
                  <w:ins w:id="465" w:author="Boyko, James" w:date="2025-06-27T09:01:00Z" w16du:dateUtc="2025-06-27T13:01:00Z">
                    <w:rPr>
                      <w:rFonts w:ascii="Cambria Math" w:hAnsi="Cambria Math"/>
                      <w:sz w:val="22"/>
                      <w:szCs w:val="22"/>
                    </w:rPr>
                    <m:t>X</m:t>
                  </w:ins>
                </m:r>
              </m:e>
              <m:sub>
                <m:r>
                  <w:ins w:id="466" w:author="Boyko, James" w:date="2025-06-27T09:01:00Z" w16du:dateUtc="2025-06-27T13:01:00Z">
                    <w:rPr>
                      <w:rFonts w:ascii="Cambria Math" w:hAnsi="Cambria Math"/>
                      <w:sz w:val="22"/>
                      <w:szCs w:val="22"/>
                    </w:rPr>
                    <m:t>1</m:t>
                  </w:ins>
                </m:r>
              </m:sub>
            </m:sSub>
            <m:r>
              <w:ins w:id="467" w:author="Boyko, James" w:date="2025-06-27T09:01:00Z" w16du:dateUtc="2025-06-27T13:01:00Z">
                <w:rPr>
                  <w:rFonts w:ascii="Cambria Math" w:hAnsi="Cambria Math"/>
                  <w:sz w:val="22"/>
                  <w:szCs w:val="22"/>
                </w:rPr>
                <m:t>)|</m:t>
              </w:ins>
            </m:r>
            <m:sSub>
              <m:sSubPr>
                <m:ctrlPr>
                  <w:ins w:id="468" w:author="Boyko, James" w:date="2025-06-27T09:01:00Z" w16du:dateUtc="2025-06-27T13:01:00Z">
                    <w:rPr>
                      <w:rFonts w:ascii="Cambria Math" w:hAnsi="Cambria Math"/>
                      <w:sz w:val="22"/>
                      <w:szCs w:val="22"/>
                    </w:rPr>
                  </w:ins>
                </m:ctrlPr>
              </m:sSubPr>
              <m:e>
                <m:r>
                  <w:ins w:id="469" w:author="Boyko, James" w:date="2025-06-27T09:01:00Z" w16du:dateUtc="2025-06-27T13:01:00Z">
                    <w:rPr>
                      <w:rFonts w:ascii="Cambria Math" w:hAnsi="Cambria Math"/>
                      <w:sz w:val="22"/>
                      <w:szCs w:val="22"/>
                    </w:rPr>
                    <m:t>Y</m:t>
                  </w:ins>
                </m:r>
              </m:e>
              <m:sub>
                <m:r>
                  <w:ins w:id="470" w:author="Boyko, James" w:date="2025-06-27T09:01:00Z" w16du:dateUtc="2025-06-27T13:01:00Z">
                    <w:rPr>
                      <w:rFonts w:ascii="Cambria Math" w:hAnsi="Cambria Math"/>
                      <w:sz w:val="22"/>
                      <w:szCs w:val="22"/>
                    </w:rPr>
                    <m:t>0</m:t>
                  </w:ins>
                </m:r>
              </m:sub>
            </m:sSub>
          </m:sub>
        </m:sSub>
        <m:sSub>
          <m:sSubPr>
            <m:ctrlPr>
              <w:del w:id="471" w:author="Boyko, James" w:date="2025-06-27T09:01:00Z" w16du:dateUtc="2025-06-27T13:01:00Z">
                <w:rPr>
                  <w:rFonts w:ascii="Cambria Math" w:hAnsi="Cambria Math"/>
                </w:rPr>
              </w:del>
            </m:ctrlPr>
          </m:sSubPr>
          <m:e>
            <m:r>
              <w:del w:id="472" w:author="Boyko, James" w:date="2025-06-27T09:01:00Z" w16du:dateUtc="2025-06-27T13:01:00Z">
                <w:rPr>
                  <w:rFonts w:ascii="Cambria Math" w:hAnsi="Cambria Math"/>
                </w:rPr>
                <m:t>q</m:t>
              </w:del>
            </m:r>
          </m:e>
          <m:sub>
            <m:r>
              <w:del w:id="473" w:author="Boyko, James" w:date="2025-06-27T09:01:00Z" w16du:dateUtc="2025-06-27T13:01:00Z">
                <w:rPr>
                  <w:rFonts w:ascii="Cambria Math" w:hAnsi="Cambria Math"/>
                </w:rPr>
                <m:t>12</m:t>
              </w:del>
            </m:r>
          </m:sub>
        </m:sSub>
      </m:oMath>
      <w:r w:rsidRPr="00990AA7">
        <w:rPr>
          <w:rFonts w:ascii="Times New Roman" w:eastAsia="Times New Roman" w:hAnsi="Times New Roman" w:cs="Times New Roman"/>
        </w:rPr>
        <w:t xml:space="preserve">, (2) </w:t>
      </w:r>
      <m:oMath>
        <m:sSub>
          <m:sSubPr>
            <m:ctrlPr>
              <w:ins w:id="474" w:author="Boyko, James" w:date="2025-06-27T09:01:00Z" w16du:dateUtc="2025-06-27T13:01:00Z">
                <w:rPr>
                  <w:rFonts w:ascii="Cambria Math" w:hAnsi="Cambria Math"/>
                  <w:sz w:val="22"/>
                  <w:szCs w:val="22"/>
                </w:rPr>
              </w:ins>
            </m:ctrlPr>
          </m:sSubPr>
          <m:e>
            <m:r>
              <w:ins w:id="475" w:author="Boyko, James" w:date="2025-06-27T09:01:00Z" w16du:dateUtc="2025-06-27T13:01:00Z">
                <w:rPr>
                  <w:rFonts w:ascii="Cambria Math" w:hAnsi="Cambria Math"/>
                  <w:sz w:val="22"/>
                  <w:szCs w:val="22"/>
                </w:rPr>
                <m:t>q</m:t>
              </w:ins>
            </m:r>
          </m:e>
          <m:sub>
            <m:r>
              <w:ins w:id="476" w:author="Boyko, James" w:date="2025-06-27T09:01:00Z" w16du:dateUtc="2025-06-27T13:01:00Z">
                <w:rPr>
                  <w:rFonts w:ascii="Cambria Math" w:hAnsi="Cambria Math"/>
                  <w:sz w:val="22"/>
                  <w:szCs w:val="22"/>
                </w:rPr>
                <m:t>(</m:t>
              </w:ins>
            </m:r>
            <m:sSub>
              <m:sSubPr>
                <m:ctrlPr>
                  <w:ins w:id="477" w:author="Boyko, James" w:date="2025-06-27T09:01:00Z" w16du:dateUtc="2025-06-27T13:01:00Z">
                    <w:rPr>
                      <w:rFonts w:ascii="Cambria Math" w:hAnsi="Cambria Math"/>
                      <w:sz w:val="22"/>
                      <w:szCs w:val="22"/>
                    </w:rPr>
                  </w:ins>
                </m:ctrlPr>
              </m:sSubPr>
              <m:e>
                <m:r>
                  <w:ins w:id="478" w:author="Boyko, James" w:date="2025-06-27T09:01:00Z" w16du:dateUtc="2025-06-27T13:01:00Z">
                    <w:rPr>
                      <w:rFonts w:ascii="Cambria Math" w:hAnsi="Cambria Math"/>
                      <w:sz w:val="22"/>
                      <w:szCs w:val="22"/>
                    </w:rPr>
                    <m:t>X</m:t>
                  </w:ins>
                </m:r>
              </m:e>
              <m:sub>
                <m:r>
                  <w:ins w:id="479" w:author="Boyko, James" w:date="2025-06-27T09:01:00Z" w16du:dateUtc="2025-06-27T13:01:00Z">
                    <w:rPr>
                      <w:rFonts w:ascii="Cambria Math" w:hAnsi="Cambria Math"/>
                      <w:sz w:val="22"/>
                      <w:szCs w:val="22"/>
                    </w:rPr>
                    <m:t>1</m:t>
                  </w:ins>
                </m:r>
              </m:sub>
            </m:sSub>
            <m:r>
              <w:ins w:id="480" w:author="Boyko, James" w:date="2025-06-27T09:01:00Z" w16du:dateUtc="2025-06-27T13:01:00Z">
                <w:rPr>
                  <w:rFonts w:ascii="Cambria Math" w:hAnsi="Cambria Math"/>
                  <w:sz w:val="22"/>
                  <w:szCs w:val="22"/>
                </w:rPr>
                <m:t>→</m:t>
              </w:ins>
            </m:r>
            <m:sSub>
              <m:sSubPr>
                <m:ctrlPr>
                  <w:ins w:id="481" w:author="Boyko, James" w:date="2025-06-27T09:01:00Z" w16du:dateUtc="2025-06-27T13:01:00Z">
                    <w:rPr>
                      <w:rFonts w:ascii="Cambria Math" w:hAnsi="Cambria Math"/>
                      <w:sz w:val="22"/>
                      <w:szCs w:val="22"/>
                    </w:rPr>
                  </w:ins>
                </m:ctrlPr>
              </m:sSubPr>
              <m:e>
                <m:r>
                  <w:ins w:id="482" w:author="Boyko, James" w:date="2025-06-27T09:01:00Z" w16du:dateUtc="2025-06-27T13:01:00Z">
                    <w:rPr>
                      <w:rFonts w:ascii="Cambria Math" w:hAnsi="Cambria Math"/>
                      <w:sz w:val="22"/>
                      <w:szCs w:val="22"/>
                    </w:rPr>
                    <m:t>X</m:t>
                  </w:ins>
                </m:r>
              </m:e>
              <m:sub>
                <m:r>
                  <w:ins w:id="483" w:author="Boyko, James" w:date="2025-06-27T09:01:00Z" w16du:dateUtc="2025-06-27T13:01:00Z">
                    <w:rPr>
                      <w:rFonts w:ascii="Cambria Math" w:hAnsi="Cambria Math"/>
                      <w:sz w:val="22"/>
                      <w:szCs w:val="22"/>
                    </w:rPr>
                    <m:t>0</m:t>
                  </w:ins>
                </m:r>
              </m:sub>
            </m:sSub>
            <m:r>
              <w:ins w:id="484" w:author="Boyko, James" w:date="2025-06-27T09:01:00Z" w16du:dateUtc="2025-06-27T13:01:00Z">
                <w:rPr>
                  <w:rFonts w:ascii="Cambria Math" w:hAnsi="Cambria Math"/>
                  <w:sz w:val="22"/>
                  <w:szCs w:val="22"/>
                </w:rPr>
                <m:t>)|</m:t>
              </w:ins>
            </m:r>
            <m:sSub>
              <m:sSubPr>
                <m:ctrlPr>
                  <w:ins w:id="485" w:author="Boyko, James" w:date="2025-06-27T09:01:00Z" w16du:dateUtc="2025-06-27T13:01:00Z">
                    <w:rPr>
                      <w:rFonts w:ascii="Cambria Math" w:hAnsi="Cambria Math"/>
                      <w:sz w:val="22"/>
                      <w:szCs w:val="22"/>
                    </w:rPr>
                  </w:ins>
                </m:ctrlPr>
              </m:sSubPr>
              <m:e>
                <m:r>
                  <w:ins w:id="486" w:author="Boyko, James" w:date="2025-06-27T09:01:00Z" w16du:dateUtc="2025-06-27T13:01:00Z">
                    <w:rPr>
                      <w:rFonts w:ascii="Cambria Math" w:hAnsi="Cambria Math"/>
                      <w:sz w:val="22"/>
                      <w:szCs w:val="22"/>
                    </w:rPr>
                    <m:t>Y</m:t>
                  </w:ins>
                </m:r>
              </m:e>
              <m:sub>
                <m:r>
                  <w:ins w:id="487" w:author="Boyko, James" w:date="2025-06-27T09:01:00Z" w16du:dateUtc="2025-06-27T13:01:00Z">
                    <w:rPr>
                      <w:rFonts w:ascii="Cambria Math" w:hAnsi="Cambria Math"/>
                      <w:sz w:val="22"/>
                      <w:szCs w:val="22"/>
                    </w:rPr>
                    <m:t>0</m:t>
                  </w:ins>
                </m:r>
              </m:sub>
            </m:sSub>
          </m:sub>
        </m:sSub>
        <m:sSub>
          <m:sSubPr>
            <m:ctrlPr>
              <w:del w:id="488" w:author="Boyko, James" w:date="2025-06-27T09:01:00Z" w16du:dateUtc="2025-06-27T13:01:00Z">
                <w:rPr>
                  <w:rFonts w:ascii="Cambria Math" w:hAnsi="Cambria Math"/>
                </w:rPr>
              </w:del>
            </m:ctrlPr>
          </m:sSubPr>
          <m:e>
            <m:r>
              <w:del w:id="489" w:author="Boyko, James" w:date="2025-06-27T09:01:00Z" w16du:dateUtc="2025-06-27T13:01:00Z">
                <w:rPr>
                  <w:rFonts w:ascii="Cambria Math" w:hAnsi="Cambria Math"/>
                </w:rPr>
                <m:t>q</m:t>
              </w:del>
            </m:r>
          </m:e>
          <m:sub>
            <m:r>
              <w:del w:id="490" w:author="Boyko, James" w:date="2025-06-27T09:01:00Z" w16du:dateUtc="2025-06-27T13:01:00Z">
                <w:rPr>
                  <w:rFonts w:ascii="Cambria Math" w:hAnsi="Cambria Math"/>
                </w:rPr>
                <m:t>21</m:t>
              </w:del>
            </m:r>
          </m:sub>
        </m:sSub>
        <m:r>
          <w:rPr>
            <w:rFonts w:ascii="Cambria Math" w:hAnsi="Cambria Math"/>
          </w:rPr>
          <m:t>&gt;</m:t>
        </m:r>
        <m:sSub>
          <m:sSubPr>
            <m:ctrlPr>
              <w:ins w:id="491" w:author="Boyko, James" w:date="2025-06-27T09:02:00Z" w16du:dateUtc="2025-06-27T13:02:00Z">
                <w:rPr>
                  <w:rFonts w:ascii="Cambria Math" w:hAnsi="Cambria Math"/>
                  <w:sz w:val="22"/>
                  <w:szCs w:val="22"/>
                </w:rPr>
              </w:ins>
            </m:ctrlPr>
          </m:sSubPr>
          <m:e>
            <m:r>
              <w:ins w:id="492" w:author="Boyko, James" w:date="2025-06-27T09:02:00Z" w16du:dateUtc="2025-06-27T13:02:00Z">
                <w:rPr>
                  <w:rFonts w:ascii="Cambria Math" w:hAnsi="Cambria Math"/>
                  <w:sz w:val="22"/>
                  <w:szCs w:val="22"/>
                </w:rPr>
                <m:t>q</m:t>
              </w:ins>
            </m:r>
          </m:e>
          <m:sub>
            <m:r>
              <w:ins w:id="493" w:author="Boyko, James" w:date="2025-06-27T09:02:00Z" w16du:dateUtc="2025-06-27T13:02:00Z">
                <w:rPr>
                  <w:rFonts w:ascii="Cambria Math" w:hAnsi="Cambria Math"/>
                  <w:sz w:val="22"/>
                  <w:szCs w:val="22"/>
                </w:rPr>
                <m:t>(</m:t>
              </w:ins>
            </m:r>
            <m:sSub>
              <m:sSubPr>
                <m:ctrlPr>
                  <w:ins w:id="494" w:author="Boyko, James" w:date="2025-06-27T09:02:00Z" w16du:dateUtc="2025-06-27T13:02:00Z">
                    <w:rPr>
                      <w:rFonts w:ascii="Cambria Math" w:hAnsi="Cambria Math"/>
                      <w:sz w:val="22"/>
                      <w:szCs w:val="22"/>
                    </w:rPr>
                  </w:ins>
                </m:ctrlPr>
              </m:sSubPr>
              <m:e>
                <m:r>
                  <w:ins w:id="495" w:author="Boyko, James" w:date="2025-06-27T09:02:00Z" w16du:dateUtc="2025-06-27T13:02:00Z">
                    <w:rPr>
                      <w:rFonts w:ascii="Cambria Math" w:hAnsi="Cambria Math"/>
                      <w:sz w:val="22"/>
                      <w:szCs w:val="22"/>
                    </w:rPr>
                    <m:t>X</m:t>
                  </w:ins>
                </m:r>
              </m:e>
              <m:sub>
                <m:r>
                  <w:ins w:id="496" w:author="Boyko, James" w:date="2025-06-27T09:02:00Z" w16du:dateUtc="2025-06-27T13:02:00Z">
                    <w:rPr>
                      <w:rFonts w:ascii="Cambria Math" w:hAnsi="Cambria Math"/>
                      <w:sz w:val="22"/>
                      <w:szCs w:val="22"/>
                    </w:rPr>
                    <m:t>1</m:t>
                  </w:ins>
                </m:r>
              </m:sub>
            </m:sSub>
            <m:r>
              <w:ins w:id="497" w:author="Boyko, James" w:date="2025-06-27T09:02:00Z" w16du:dateUtc="2025-06-27T13:02:00Z">
                <w:rPr>
                  <w:rFonts w:ascii="Cambria Math" w:hAnsi="Cambria Math"/>
                  <w:sz w:val="22"/>
                  <w:szCs w:val="22"/>
                </w:rPr>
                <m:t>→</m:t>
              </w:ins>
            </m:r>
            <m:sSub>
              <m:sSubPr>
                <m:ctrlPr>
                  <w:ins w:id="498" w:author="Boyko, James" w:date="2025-06-27T09:02:00Z" w16du:dateUtc="2025-06-27T13:02:00Z">
                    <w:rPr>
                      <w:rFonts w:ascii="Cambria Math" w:hAnsi="Cambria Math"/>
                      <w:sz w:val="22"/>
                      <w:szCs w:val="22"/>
                    </w:rPr>
                  </w:ins>
                </m:ctrlPr>
              </m:sSubPr>
              <m:e>
                <m:r>
                  <w:ins w:id="499" w:author="Boyko, James" w:date="2025-06-27T09:02:00Z" w16du:dateUtc="2025-06-27T13:02:00Z">
                    <w:rPr>
                      <w:rFonts w:ascii="Cambria Math" w:hAnsi="Cambria Math"/>
                      <w:sz w:val="22"/>
                      <w:szCs w:val="22"/>
                    </w:rPr>
                    <m:t>X</m:t>
                  </w:ins>
                </m:r>
              </m:e>
              <m:sub>
                <m:r>
                  <w:ins w:id="500" w:author="Boyko, James" w:date="2025-06-27T09:02:00Z" w16du:dateUtc="2025-06-27T13:02:00Z">
                    <w:rPr>
                      <w:rFonts w:ascii="Cambria Math" w:hAnsi="Cambria Math"/>
                      <w:sz w:val="22"/>
                      <w:szCs w:val="22"/>
                    </w:rPr>
                    <m:t>0</m:t>
                  </w:ins>
                </m:r>
              </m:sub>
            </m:sSub>
            <m:r>
              <w:ins w:id="501" w:author="Boyko, James" w:date="2025-06-27T09:02:00Z" w16du:dateUtc="2025-06-27T13:02:00Z">
                <w:rPr>
                  <w:rFonts w:ascii="Cambria Math" w:hAnsi="Cambria Math"/>
                  <w:sz w:val="22"/>
                  <w:szCs w:val="22"/>
                </w:rPr>
                <m:t>)|</m:t>
              </w:ins>
            </m:r>
            <m:sSub>
              <m:sSubPr>
                <m:ctrlPr>
                  <w:ins w:id="502" w:author="Boyko, James" w:date="2025-06-27T09:02:00Z" w16du:dateUtc="2025-06-27T13:02:00Z">
                    <w:rPr>
                      <w:rFonts w:ascii="Cambria Math" w:hAnsi="Cambria Math"/>
                      <w:sz w:val="22"/>
                      <w:szCs w:val="22"/>
                    </w:rPr>
                  </w:ins>
                </m:ctrlPr>
              </m:sSubPr>
              <m:e>
                <m:r>
                  <w:ins w:id="503" w:author="Boyko, James" w:date="2025-06-27T09:04:00Z" w16du:dateUtc="2025-06-27T13:04:00Z">
                    <w:rPr>
                      <w:rFonts w:ascii="Cambria Math" w:hAnsi="Cambria Math"/>
                      <w:sz w:val="22"/>
                      <w:szCs w:val="22"/>
                    </w:rPr>
                    <m:t>Y</m:t>
                  </w:ins>
                </m:r>
              </m:e>
              <m:sub>
                <m:r>
                  <w:ins w:id="504" w:author="Boyko, James" w:date="2025-06-27T09:02:00Z" w16du:dateUtc="2025-06-27T13:02:00Z">
                    <w:rPr>
                      <w:rFonts w:ascii="Cambria Math" w:hAnsi="Cambria Math"/>
                      <w:sz w:val="22"/>
                      <w:szCs w:val="22"/>
                    </w:rPr>
                    <m:t>1</m:t>
                  </w:ins>
                </m:r>
              </m:sub>
            </m:sSub>
          </m:sub>
        </m:sSub>
        <m:sSub>
          <m:sSubPr>
            <m:ctrlPr>
              <w:del w:id="505" w:author="Boyko, James" w:date="2025-06-27T09:02:00Z" w16du:dateUtc="2025-06-27T13:02:00Z">
                <w:rPr>
                  <w:rFonts w:ascii="Cambria Math" w:hAnsi="Cambria Math"/>
                </w:rPr>
              </w:del>
            </m:ctrlPr>
          </m:sSubPr>
          <m:e>
            <m:r>
              <w:del w:id="506" w:author="Boyko, James" w:date="2025-06-27T09:02:00Z" w16du:dateUtc="2025-06-27T13:02:00Z">
                <w:rPr>
                  <w:rFonts w:ascii="Cambria Math" w:hAnsi="Cambria Math"/>
                </w:rPr>
                <m:t>q</m:t>
              </w:del>
            </m:r>
          </m:e>
          <m:sub>
            <m:r>
              <w:del w:id="507" w:author="Boyko, James" w:date="2025-06-27T09:02:00Z" w16du:dateUtc="2025-06-27T13:02:00Z">
                <w:rPr>
                  <w:rFonts w:ascii="Cambria Math" w:hAnsi="Cambria Math"/>
                </w:rPr>
                <m:t>43</m:t>
              </w:del>
            </m:r>
          </m:sub>
        </m:sSub>
      </m:oMath>
      <w:r w:rsidRPr="00990AA7">
        <w:rPr>
          <w:rFonts w:ascii="Times New Roman" w:eastAsia="Times New Roman" w:hAnsi="Times New Roman" w:cs="Times New Roman"/>
        </w:rPr>
        <w:t xml:space="preserve">, </w:t>
      </w:r>
      <w:del w:id="508" w:author="Boyko, James" w:date="2025-06-14T08:31:00Z" w16du:dateUtc="2025-06-14T11:31:00Z">
        <w:r w:rsidRPr="00990AA7" w:rsidDel="006D38AE">
          <w:rPr>
            <w:rFonts w:ascii="Times New Roman" w:eastAsia="Times New Roman" w:hAnsi="Times New Roman" w:cs="Times New Roman"/>
          </w:rPr>
          <w:delText xml:space="preserve">and </w:delText>
        </w:r>
      </w:del>
      <w:del w:id="509" w:author="Boyko, James" w:date="2025-06-14T08:33:00Z" w16du:dateUtc="2025-06-14T11:33:00Z">
        <w:r w:rsidRPr="00990AA7" w:rsidDel="0029711E">
          <w:rPr>
            <w:rFonts w:ascii="Times New Roman" w:eastAsia="Times New Roman" w:hAnsi="Times New Roman" w:cs="Times New Roman"/>
          </w:rPr>
          <w:delText>(3)</w:delText>
        </w:r>
      </w:del>
      <w:ins w:id="510" w:author="Boyko, James" w:date="2025-06-14T08:33:00Z" w16du:dateUtc="2025-06-14T11:33:00Z">
        <w:r w:rsidR="0029711E">
          <w:rPr>
            <w:rFonts w:ascii="Times New Roman" w:eastAsia="Times New Roman" w:hAnsi="Times New Roman" w:cs="Times New Roman"/>
          </w:rPr>
          <w:t>(3)</w:t>
        </w:r>
      </w:ins>
      <m:oMath>
        <m:r>
          <w:ins w:id="511" w:author="Boyko, James" w:date="2025-06-14T08:33:00Z" w16du:dateUtc="2025-06-14T11:33:00Z">
            <w:rPr>
              <w:rFonts w:ascii="Cambria Math" w:eastAsia="Times New Roman" w:hAnsi="Cambria Math" w:cs="Times New Roman"/>
            </w:rPr>
            <m:t xml:space="preserve"> </m:t>
          </w:ins>
        </m:r>
      </m:oMath>
      <w:del w:id="512" w:author="Boyko, James" w:date="2025-06-14T08:33:00Z" w16du:dateUtc="2025-06-14T11:33:00Z">
        <w:r w:rsidRPr="00990AA7" w:rsidDel="0029711E">
          <w:rPr>
            <w:rFonts w:ascii="Times New Roman" w:eastAsia="Times New Roman" w:hAnsi="Times New Roman" w:cs="Times New Roman"/>
          </w:rPr>
          <w:delText xml:space="preserve"> </w:delText>
        </w:r>
      </w:del>
      <m:oMath>
        <m:sSub>
          <m:sSubPr>
            <m:ctrlPr>
              <w:ins w:id="513" w:author="Boyko, James" w:date="2025-06-27T09:03:00Z" w16du:dateUtc="2025-06-27T13:03:00Z">
                <w:rPr>
                  <w:rFonts w:ascii="Cambria Math" w:hAnsi="Cambria Math"/>
                  <w:sz w:val="22"/>
                  <w:szCs w:val="22"/>
                </w:rPr>
              </w:ins>
            </m:ctrlPr>
          </m:sSubPr>
          <m:e>
            <m:r>
              <w:ins w:id="514" w:author="Boyko, James" w:date="2025-06-27T09:03:00Z" w16du:dateUtc="2025-06-27T13:03:00Z">
                <w:rPr>
                  <w:rFonts w:ascii="Cambria Math" w:hAnsi="Cambria Math"/>
                  <w:sz w:val="22"/>
                  <w:szCs w:val="22"/>
                </w:rPr>
                <m:t>q</m:t>
              </w:ins>
            </m:r>
          </m:e>
          <m:sub>
            <m:sSub>
              <m:sSubPr>
                <m:ctrlPr>
                  <w:ins w:id="515" w:author="Boyko, James" w:date="2025-06-27T09:03:00Z" w16du:dateUtc="2025-06-27T13:03:00Z">
                    <w:rPr>
                      <w:rFonts w:ascii="Cambria Math" w:hAnsi="Cambria Math"/>
                      <w:sz w:val="22"/>
                      <w:szCs w:val="22"/>
                    </w:rPr>
                  </w:ins>
                </m:ctrlPr>
              </m:sSubPr>
              <m:e>
                <m:r>
                  <w:ins w:id="516" w:author="Boyko, James" w:date="2025-06-27T09:03:00Z" w16du:dateUtc="2025-06-27T13:03:00Z">
                    <w:rPr>
                      <w:rFonts w:ascii="Cambria Math" w:hAnsi="Cambria Math"/>
                      <w:sz w:val="22"/>
                      <w:szCs w:val="22"/>
                    </w:rPr>
                    <m:t>(Y</m:t>
                  </w:ins>
                </m:r>
              </m:e>
              <m:sub>
                <m:r>
                  <w:ins w:id="517" w:author="Boyko, James" w:date="2025-06-27T09:03:00Z" w16du:dateUtc="2025-06-27T13:03:00Z">
                    <w:rPr>
                      <w:rFonts w:ascii="Cambria Math" w:hAnsi="Cambria Math"/>
                      <w:sz w:val="22"/>
                      <w:szCs w:val="22"/>
                    </w:rPr>
                    <m:t>0</m:t>
                  </w:ins>
                </m:r>
              </m:sub>
            </m:sSub>
            <m:r>
              <w:ins w:id="518" w:author="Boyko, James" w:date="2025-06-27T09:03:00Z" w16du:dateUtc="2025-06-27T13:03:00Z">
                <w:rPr>
                  <w:rFonts w:ascii="Cambria Math" w:hAnsi="Cambria Math"/>
                  <w:sz w:val="22"/>
                  <w:szCs w:val="22"/>
                </w:rPr>
                <m:t>→</m:t>
              </w:ins>
            </m:r>
            <m:sSub>
              <m:sSubPr>
                <m:ctrlPr>
                  <w:ins w:id="519" w:author="Boyko, James" w:date="2025-06-27T09:03:00Z" w16du:dateUtc="2025-06-27T13:03:00Z">
                    <w:rPr>
                      <w:rFonts w:ascii="Cambria Math" w:hAnsi="Cambria Math"/>
                      <w:sz w:val="22"/>
                      <w:szCs w:val="22"/>
                    </w:rPr>
                  </w:ins>
                </m:ctrlPr>
              </m:sSubPr>
              <m:e>
                <m:r>
                  <w:ins w:id="520" w:author="Boyko, James" w:date="2025-06-27T09:03:00Z" w16du:dateUtc="2025-06-27T13:03:00Z">
                    <w:rPr>
                      <w:rFonts w:ascii="Cambria Math" w:hAnsi="Cambria Math"/>
                      <w:sz w:val="22"/>
                      <w:szCs w:val="22"/>
                    </w:rPr>
                    <m:t>Y</m:t>
                  </w:ins>
                </m:r>
              </m:e>
              <m:sub>
                <m:r>
                  <w:ins w:id="521" w:author="Boyko, James" w:date="2025-06-27T09:03:00Z" w16du:dateUtc="2025-06-27T13:03:00Z">
                    <w:rPr>
                      <w:rFonts w:ascii="Cambria Math" w:hAnsi="Cambria Math"/>
                      <w:sz w:val="22"/>
                      <w:szCs w:val="22"/>
                    </w:rPr>
                    <m:t>1</m:t>
                  </w:ins>
                </m:r>
              </m:sub>
            </m:sSub>
            <m:r>
              <w:ins w:id="522" w:author="Boyko, James" w:date="2025-06-27T09:03:00Z" w16du:dateUtc="2025-06-27T13:03:00Z">
                <w:rPr>
                  <w:rFonts w:ascii="Cambria Math" w:hAnsi="Cambria Math"/>
                  <w:sz w:val="22"/>
                  <w:szCs w:val="22"/>
                </w:rPr>
                <m:t>)|</m:t>
              </w:ins>
            </m:r>
            <m:sSub>
              <m:sSubPr>
                <m:ctrlPr>
                  <w:ins w:id="523" w:author="Boyko, James" w:date="2025-06-27T09:03:00Z" w16du:dateUtc="2025-06-27T13:03:00Z">
                    <w:rPr>
                      <w:rFonts w:ascii="Cambria Math" w:hAnsi="Cambria Math"/>
                      <w:sz w:val="22"/>
                      <w:szCs w:val="22"/>
                    </w:rPr>
                  </w:ins>
                </m:ctrlPr>
              </m:sSubPr>
              <m:e>
                <m:r>
                  <w:ins w:id="524" w:author="Boyko, James" w:date="2025-06-27T09:03:00Z" w16du:dateUtc="2025-06-27T13:03:00Z">
                    <w:rPr>
                      <w:rFonts w:ascii="Cambria Math" w:hAnsi="Cambria Math"/>
                      <w:sz w:val="22"/>
                      <w:szCs w:val="22"/>
                    </w:rPr>
                    <m:t>X</m:t>
                  </w:ins>
                </m:r>
              </m:e>
              <m:sub>
                <m:r>
                  <w:ins w:id="525" w:author="Boyko, James" w:date="2025-06-27T09:03:00Z" w16du:dateUtc="2025-06-27T13:03:00Z">
                    <w:rPr>
                      <w:rFonts w:ascii="Cambria Math" w:hAnsi="Cambria Math"/>
                      <w:sz w:val="22"/>
                      <w:szCs w:val="22"/>
                    </w:rPr>
                    <m:t>0</m:t>
                  </w:ins>
                </m:r>
              </m:sub>
            </m:sSub>
          </m:sub>
        </m:sSub>
        <m:sSub>
          <m:sSubPr>
            <m:ctrlPr>
              <w:del w:id="526" w:author="Boyko, James" w:date="2025-06-27T09:03:00Z" w16du:dateUtc="2025-06-27T13:03:00Z">
                <w:rPr>
                  <w:rFonts w:ascii="Cambria Math" w:hAnsi="Cambria Math"/>
                </w:rPr>
              </w:del>
            </m:ctrlPr>
          </m:sSubPr>
          <m:e>
            <m:r>
              <w:del w:id="527" w:author="Boyko, James" w:date="2025-06-14T08:33:00Z" w16du:dateUtc="2025-06-14T11:33:00Z">
                <w:rPr>
                  <w:rFonts w:ascii="Cambria Math" w:hAnsi="Cambria Math"/>
                </w:rPr>
                <m:t>q</m:t>
              </w:del>
            </m:r>
          </m:e>
          <m:sub>
            <m:r>
              <w:del w:id="528" w:author="Boyko, James" w:date="2025-06-14T08:32:00Z" w16du:dateUtc="2025-06-14T11:32:00Z">
                <w:rPr>
                  <w:rFonts w:ascii="Cambria Math" w:hAnsi="Cambria Math"/>
                </w:rPr>
                <m:t>21</m:t>
              </w:del>
            </m:r>
          </m:sub>
        </m:sSub>
        <m:r>
          <w:del w:id="529" w:author="Boyko, James" w:date="2025-06-14T08:32:00Z" w16du:dateUtc="2025-06-14T11:32:00Z">
            <w:rPr>
              <w:rFonts w:ascii="Cambria Math" w:hAnsi="Cambria Math"/>
            </w:rPr>
            <m:t>&gt;</m:t>
          </w:del>
        </m:r>
        <m:r>
          <w:ins w:id="530" w:author="Boyko, James" w:date="2025-06-14T08:32:00Z" w16du:dateUtc="2025-06-14T11:32:00Z">
            <w:rPr>
              <w:rFonts w:ascii="Cambria Math" w:hAnsi="Cambria Math"/>
            </w:rPr>
            <m:t>=</m:t>
          </w:ins>
        </m:r>
        <m:sSub>
          <m:sSubPr>
            <m:ctrlPr>
              <w:ins w:id="531" w:author="Boyko, James" w:date="2025-06-27T09:03:00Z" w16du:dateUtc="2025-06-27T13:03:00Z">
                <w:rPr>
                  <w:rFonts w:ascii="Cambria Math" w:hAnsi="Cambria Math"/>
                  <w:sz w:val="22"/>
                  <w:szCs w:val="22"/>
                </w:rPr>
              </w:ins>
            </m:ctrlPr>
          </m:sSubPr>
          <m:e>
            <m:r>
              <w:ins w:id="532" w:author="Boyko, James" w:date="2025-06-27T09:03:00Z" w16du:dateUtc="2025-06-27T13:03:00Z">
                <w:rPr>
                  <w:rFonts w:ascii="Cambria Math" w:hAnsi="Cambria Math"/>
                  <w:sz w:val="22"/>
                  <w:szCs w:val="22"/>
                </w:rPr>
                <m:t>q</m:t>
              </w:ins>
            </m:r>
          </m:e>
          <m:sub>
            <m:sSub>
              <m:sSubPr>
                <m:ctrlPr>
                  <w:ins w:id="533" w:author="Boyko, James" w:date="2025-06-27T09:03:00Z" w16du:dateUtc="2025-06-27T13:03:00Z">
                    <w:rPr>
                      <w:rFonts w:ascii="Cambria Math" w:hAnsi="Cambria Math"/>
                      <w:sz w:val="22"/>
                      <w:szCs w:val="22"/>
                    </w:rPr>
                  </w:ins>
                </m:ctrlPr>
              </m:sSubPr>
              <m:e>
                <m:r>
                  <w:ins w:id="534" w:author="Boyko, James" w:date="2025-06-27T09:03:00Z" w16du:dateUtc="2025-06-27T13:03:00Z">
                    <w:rPr>
                      <w:rFonts w:ascii="Cambria Math" w:hAnsi="Cambria Math"/>
                      <w:sz w:val="22"/>
                      <w:szCs w:val="22"/>
                    </w:rPr>
                    <m:t>(Y</m:t>
                  </w:ins>
                </m:r>
              </m:e>
              <m:sub>
                <m:r>
                  <w:ins w:id="535" w:author="Boyko, James" w:date="2025-06-27T09:03:00Z" w16du:dateUtc="2025-06-27T13:03:00Z">
                    <w:rPr>
                      <w:rFonts w:ascii="Cambria Math" w:hAnsi="Cambria Math"/>
                      <w:sz w:val="22"/>
                      <w:szCs w:val="22"/>
                    </w:rPr>
                    <m:t>0</m:t>
                  </w:ins>
                </m:r>
              </m:sub>
            </m:sSub>
            <m:r>
              <w:ins w:id="536" w:author="Boyko, James" w:date="2025-06-27T09:03:00Z" w16du:dateUtc="2025-06-27T13:03:00Z">
                <w:rPr>
                  <w:rFonts w:ascii="Cambria Math" w:hAnsi="Cambria Math"/>
                  <w:sz w:val="22"/>
                  <w:szCs w:val="22"/>
                </w:rPr>
                <m:t>→</m:t>
              </w:ins>
            </m:r>
            <m:sSub>
              <m:sSubPr>
                <m:ctrlPr>
                  <w:ins w:id="537" w:author="Boyko, James" w:date="2025-06-27T09:03:00Z" w16du:dateUtc="2025-06-27T13:03:00Z">
                    <w:rPr>
                      <w:rFonts w:ascii="Cambria Math" w:hAnsi="Cambria Math"/>
                      <w:sz w:val="22"/>
                      <w:szCs w:val="22"/>
                    </w:rPr>
                  </w:ins>
                </m:ctrlPr>
              </m:sSubPr>
              <m:e>
                <m:r>
                  <w:ins w:id="538" w:author="Boyko, James" w:date="2025-06-27T09:03:00Z" w16du:dateUtc="2025-06-27T13:03:00Z">
                    <w:rPr>
                      <w:rFonts w:ascii="Cambria Math" w:hAnsi="Cambria Math"/>
                      <w:sz w:val="22"/>
                      <w:szCs w:val="22"/>
                    </w:rPr>
                    <m:t>Y</m:t>
                  </w:ins>
                </m:r>
              </m:e>
              <m:sub>
                <m:r>
                  <w:ins w:id="539" w:author="Boyko, James" w:date="2025-06-27T09:03:00Z" w16du:dateUtc="2025-06-27T13:03:00Z">
                    <w:rPr>
                      <w:rFonts w:ascii="Cambria Math" w:hAnsi="Cambria Math"/>
                      <w:sz w:val="22"/>
                      <w:szCs w:val="22"/>
                    </w:rPr>
                    <m:t>1</m:t>
                  </w:ins>
                </m:r>
              </m:sub>
            </m:sSub>
            <m:r>
              <w:ins w:id="540" w:author="Boyko, James" w:date="2025-06-27T09:03:00Z" w16du:dateUtc="2025-06-27T13:03:00Z">
                <w:rPr>
                  <w:rFonts w:ascii="Cambria Math" w:hAnsi="Cambria Math"/>
                  <w:sz w:val="22"/>
                  <w:szCs w:val="22"/>
                </w:rPr>
                <m:t>)|</m:t>
              </w:ins>
            </m:r>
            <m:sSub>
              <m:sSubPr>
                <m:ctrlPr>
                  <w:ins w:id="541" w:author="Boyko, James" w:date="2025-06-27T09:03:00Z" w16du:dateUtc="2025-06-27T13:03:00Z">
                    <w:rPr>
                      <w:rFonts w:ascii="Cambria Math" w:hAnsi="Cambria Math"/>
                      <w:sz w:val="22"/>
                      <w:szCs w:val="22"/>
                    </w:rPr>
                  </w:ins>
                </m:ctrlPr>
              </m:sSubPr>
              <m:e>
                <m:r>
                  <w:ins w:id="542" w:author="Boyko, James" w:date="2025-06-27T09:03:00Z" w16du:dateUtc="2025-06-27T13:03:00Z">
                    <w:rPr>
                      <w:rFonts w:ascii="Cambria Math" w:hAnsi="Cambria Math"/>
                      <w:sz w:val="22"/>
                      <w:szCs w:val="22"/>
                    </w:rPr>
                    <m:t>X</m:t>
                  </w:ins>
                </m:r>
              </m:e>
              <m:sub>
                <m:r>
                  <w:ins w:id="543" w:author="Boyko, James" w:date="2025-06-27T09:03:00Z" w16du:dateUtc="2025-06-27T13:03:00Z">
                    <w:rPr>
                      <w:rFonts w:ascii="Cambria Math" w:hAnsi="Cambria Math"/>
                      <w:sz w:val="22"/>
                      <w:szCs w:val="22"/>
                    </w:rPr>
                    <m:t>1</m:t>
                  </w:ins>
                </m:r>
              </m:sub>
            </m:sSub>
          </m:sub>
        </m:sSub>
        <m:sSub>
          <m:sSubPr>
            <m:ctrlPr>
              <w:del w:id="544" w:author="Boyko, James" w:date="2025-06-27T09:03:00Z" w16du:dateUtc="2025-06-27T13:03:00Z">
                <w:rPr>
                  <w:rFonts w:ascii="Cambria Math" w:hAnsi="Cambria Math"/>
                </w:rPr>
              </w:del>
            </m:ctrlPr>
          </m:sSubPr>
          <m:e>
            <m:r>
              <w:del w:id="545" w:author="Boyko, James" w:date="2025-06-14T08:33:00Z" w16du:dateUtc="2025-06-14T11:33:00Z">
                <w:rPr>
                  <w:rFonts w:ascii="Cambria Math" w:hAnsi="Cambria Math"/>
                </w:rPr>
                <m:t>q</m:t>
              </w:del>
            </m:r>
          </m:e>
          <m:sub>
            <m:r>
              <w:del w:id="546" w:author="Boyko, James" w:date="2025-06-14T08:32:00Z" w16du:dateUtc="2025-06-14T11:32:00Z">
                <w:rPr>
                  <w:rFonts w:ascii="Cambria Math" w:hAnsi="Cambria Math"/>
                </w:rPr>
                <m:t>3</m:t>
              </w:del>
            </m:r>
            <m:r>
              <w:del w:id="547" w:author="Boyko, James" w:date="2025-06-14T08:33:00Z" w16du:dateUtc="2025-06-14T11:33:00Z">
                <w:rPr>
                  <w:rFonts w:ascii="Cambria Math" w:hAnsi="Cambria Math"/>
                </w:rPr>
                <m:t>4</m:t>
              </w:del>
            </m:r>
          </m:sub>
        </m:sSub>
        <m:r>
          <w:del w:id="548" w:author="Boyko, James" w:date="2025-06-14T08:31:00Z" w16du:dateUtc="2025-06-14T11:31:00Z">
            <w:rPr>
              <w:rFonts w:ascii="Cambria Math" w:hAnsi="Cambria Math"/>
            </w:rPr>
            <m:t>&gt;</m:t>
          </w:del>
        </m:r>
        <m:sSub>
          <m:sSubPr>
            <m:ctrlPr>
              <w:del w:id="549" w:author="Boyko, James" w:date="2025-06-14T08:31:00Z" w16du:dateUtc="2025-06-14T11:31:00Z">
                <w:rPr>
                  <w:rFonts w:ascii="Cambria Math" w:hAnsi="Cambria Math"/>
                </w:rPr>
              </w:del>
            </m:ctrlPr>
          </m:sSubPr>
          <m:e>
            <m:r>
              <w:del w:id="550" w:author="Boyko, James" w:date="2025-06-14T08:31:00Z" w16du:dateUtc="2025-06-14T11:31:00Z">
                <w:rPr>
                  <w:rFonts w:ascii="Cambria Math" w:hAnsi="Cambria Math"/>
                </w:rPr>
                <m:t>q</m:t>
              </w:del>
            </m:r>
          </m:e>
          <m:sub>
            <m:r>
              <w:del w:id="551" w:author="Boyko, James" w:date="2025-06-14T08:31:00Z" w16du:dateUtc="2025-06-14T11:31:00Z">
                <w:rPr>
                  <w:rFonts w:ascii="Cambria Math" w:hAnsi="Cambria Math"/>
                </w:rPr>
                <m:t>ij</m:t>
              </w:del>
            </m:r>
          </m:sub>
        </m:sSub>
      </m:oMath>
      <w:ins w:id="552" w:author="Boyko, James" w:date="2025-06-14T08:31:00Z" w16du:dateUtc="2025-06-14T11:31:00Z">
        <w:r w:rsidR="006D38AE">
          <w:rPr>
            <w:rFonts w:ascii="Times New Roman" w:eastAsia="Times New Roman" w:hAnsi="Times New Roman" w:cs="Times New Roman"/>
          </w:rPr>
          <w:t xml:space="preserve">, (4) </w:t>
        </w:r>
      </w:ins>
      <m:oMath>
        <m:sSub>
          <m:sSubPr>
            <m:ctrlPr>
              <w:ins w:id="553" w:author="Boyko, James" w:date="2025-06-27T09:05:00Z" w16du:dateUtc="2025-06-27T13:05:00Z">
                <w:rPr>
                  <w:rFonts w:ascii="Cambria Math" w:hAnsi="Cambria Math"/>
                  <w:sz w:val="22"/>
                  <w:szCs w:val="22"/>
                </w:rPr>
              </w:ins>
            </m:ctrlPr>
          </m:sSubPr>
          <m:e>
            <m:r>
              <w:ins w:id="554" w:author="Boyko, James" w:date="2025-06-27T09:05:00Z" w16du:dateUtc="2025-06-27T13:05:00Z">
                <w:rPr>
                  <w:rFonts w:ascii="Cambria Math" w:hAnsi="Cambria Math"/>
                  <w:sz w:val="22"/>
                  <w:szCs w:val="22"/>
                </w:rPr>
                <m:t>q</m:t>
              </w:ins>
            </m:r>
          </m:e>
          <m:sub>
            <m:r>
              <w:ins w:id="555" w:author="Boyko, James" w:date="2025-06-27T09:05:00Z" w16du:dateUtc="2025-06-27T13:05:00Z">
                <w:rPr>
                  <w:rFonts w:ascii="Cambria Math" w:hAnsi="Cambria Math"/>
                  <w:sz w:val="22"/>
                  <w:szCs w:val="22"/>
                </w:rPr>
                <m:t>(</m:t>
              </w:ins>
            </m:r>
            <m:sSub>
              <m:sSubPr>
                <m:ctrlPr>
                  <w:ins w:id="556" w:author="Boyko, James" w:date="2025-06-27T09:05:00Z" w16du:dateUtc="2025-06-27T13:05:00Z">
                    <w:rPr>
                      <w:rFonts w:ascii="Cambria Math" w:hAnsi="Cambria Math"/>
                      <w:sz w:val="22"/>
                      <w:szCs w:val="22"/>
                    </w:rPr>
                  </w:ins>
                </m:ctrlPr>
              </m:sSubPr>
              <m:e>
                <m:r>
                  <w:ins w:id="557" w:author="Boyko, James" w:date="2025-06-27T09:05:00Z" w16du:dateUtc="2025-06-27T13:05:00Z">
                    <w:rPr>
                      <w:rFonts w:ascii="Cambria Math" w:hAnsi="Cambria Math"/>
                      <w:sz w:val="22"/>
                      <w:szCs w:val="22"/>
                    </w:rPr>
                    <m:t>Y</m:t>
                  </w:ins>
                </m:r>
              </m:e>
              <m:sub>
                <m:r>
                  <w:ins w:id="558" w:author="Boyko, James" w:date="2025-06-27T09:05:00Z" w16du:dateUtc="2025-06-27T13:05:00Z">
                    <w:rPr>
                      <w:rFonts w:ascii="Cambria Math" w:hAnsi="Cambria Math"/>
                      <w:sz w:val="22"/>
                      <w:szCs w:val="22"/>
                    </w:rPr>
                    <m:t>1</m:t>
                  </w:ins>
                </m:r>
              </m:sub>
            </m:sSub>
            <m:r>
              <w:ins w:id="559" w:author="Boyko, James" w:date="2025-06-27T09:05:00Z" w16du:dateUtc="2025-06-27T13:05:00Z">
                <w:rPr>
                  <w:rFonts w:ascii="Cambria Math" w:hAnsi="Cambria Math"/>
                  <w:sz w:val="22"/>
                  <w:szCs w:val="22"/>
                </w:rPr>
                <m:t>→</m:t>
              </w:ins>
            </m:r>
            <m:sSub>
              <m:sSubPr>
                <m:ctrlPr>
                  <w:ins w:id="560" w:author="Boyko, James" w:date="2025-06-27T09:05:00Z" w16du:dateUtc="2025-06-27T13:05:00Z">
                    <w:rPr>
                      <w:rFonts w:ascii="Cambria Math" w:hAnsi="Cambria Math"/>
                      <w:sz w:val="22"/>
                      <w:szCs w:val="22"/>
                    </w:rPr>
                  </w:ins>
                </m:ctrlPr>
              </m:sSubPr>
              <m:e>
                <m:r>
                  <w:ins w:id="561" w:author="Boyko, James" w:date="2025-06-27T09:05:00Z" w16du:dateUtc="2025-06-27T13:05:00Z">
                    <w:rPr>
                      <w:rFonts w:ascii="Cambria Math" w:hAnsi="Cambria Math"/>
                      <w:sz w:val="22"/>
                      <w:szCs w:val="22"/>
                    </w:rPr>
                    <m:t>Y</m:t>
                  </w:ins>
                </m:r>
              </m:e>
              <m:sub>
                <m:r>
                  <w:ins w:id="562" w:author="Boyko, James" w:date="2025-06-27T09:05:00Z" w16du:dateUtc="2025-06-27T13:05:00Z">
                    <w:rPr>
                      <w:rFonts w:ascii="Cambria Math" w:hAnsi="Cambria Math"/>
                      <w:sz w:val="22"/>
                      <w:szCs w:val="22"/>
                    </w:rPr>
                    <m:t>0</m:t>
                  </w:ins>
                </m:r>
              </m:sub>
            </m:sSub>
            <m:r>
              <w:ins w:id="563" w:author="Boyko, James" w:date="2025-06-27T09:05:00Z" w16du:dateUtc="2025-06-27T13:05:00Z">
                <w:rPr>
                  <w:rFonts w:ascii="Cambria Math" w:hAnsi="Cambria Math"/>
                  <w:sz w:val="22"/>
                  <w:szCs w:val="22"/>
                </w:rPr>
                <m:t>)|</m:t>
              </w:ins>
            </m:r>
            <m:sSub>
              <m:sSubPr>
                <m:ctrlPr>
                  <w:ins w:id="564" w:author="Boyko, James" w:date="2025-06-27T09:05:00Z" w16du:dateUtc="2025-06-27T13:05:00Z">
                    <w:rPr>
                      <w:rFonts w:ascii="Cambria Math" w:hAnsi="Cambria Math"/>
                      <w:sz w:val="22"/>
                      <w:szCs w:val="22"/>
                    </w:rPr>
                  </w:ins>
                </m:ctrlPr>
              </m:sSubPr>
              <m:e>
                <m:r>
                  <w:ins w:id="565" w:author="Boyko, James" w:date="2025-06-27T09:05:00Z" w16du:dateUtc="2025-06-27T13:05:00Z">
                    <w:rPr>
                      <w:rFonts w:ascii="Cambria Math" w:hAnsi="Cambria Math"/>
                      <w:sz w:val="22"/>
                      <w:szCs w:val="22"/>
                    </w:rPr>
                    <m:t>X</m:t>
                  </w:ins>
                </m:r>
              </m:e>
              <m:sub>
                <m:r>
                  <w:ins w:id="566" w:author="Boyko, James" w:date="2025-06-27T09:05:00Z" w16du:dateUtc="2025-06-27T13:05:00Z">
                    <w:rPr>
                      <w:rFonts w:ascii="Cambria Math" w:hAnsi="Cambria Math"/>
                      <w:sz w:val="22"/>
                      <w:szCs w:val="22"/>
                    </w:rPr>
                    <m:t>0</m:t>
                  </w:ins>
                </m:r>
              </m:sub>
            </m:sSub>
          </m:sub>
        </m:sSub>
        <m:r>
          <w:ins w:id="567" w:author="Boyko, James" w:date="2025-06-14T08:32:00Z" w16du:dateUtc="2025-06-14T11:32:00Z">
            <w:rPr>
              <w:rFonts w:ascii="Cambria Math" w:hAnsi="Cambria Math"/>
            </w:rPr>
            <m:t>=</m:t>
          </w:ins>
        </m:r>
        <m:sSub>
          <m:sSubPr>
            <m:ctrlPr>
              <w:ins w:id="568" w:author="Boyko, James" w:date="2025-06-27T09:05:00Z" w16du:dateUtc="2025-06-27T13:05:00Z">
                <w:rPr>
                  <w:rFonts w:ascii="Cambria Math" w:hAnsi="Cambria Math"/>
                  <w:sz w:val="22"/>
                  <w:szCs w:val="22"/>
                </w:rPr>
              </w:ins>
            </m:ctrlPr>
          </m:sSubPr>
          <m:e>
            <m:r>
              <w:ins w:id="569" w:author="Boyko, James" w:date="2025-06-27T09:05:00Z" w16du:dateUtc="2025-06-27T13:05:00Z">
                <w:rPr>
                  <w:rFonts w:ascii="Cambria Math" w:hAnsi="Cambria Math"/>
                  <w:sz w:val="22"/>
                  <w:szCs w:val="22"/>
                </w:rPr>
                <m:t>q</m:t>
              </w:ins>
            </m:r>
          </m:e>
          <m:sub>
            <m:r>
              <w:ins w:id="570" w:author="Boyko, James" w:date="2025-06-27T09:05:00Z" w16du:dateUtc="2025-06-27T13:05:00Z">
                <w:rPr>
                  <w:rFonts w:ascii="Cambria Math" w:hAnsi="Cambria Math"/>
                  <w:sz w:val="22"/>
                  <w:szCs w:val="22"/>
                </w:rPr>
                <m:t>(</m:t>
              </w:ins>
            </m:r>
            <m:sSub>
              <m:sSubPr>
                <m:ctrlPr>
                  <w:ins w:id="571" w:author="Boyko, James" w:date="2025-06-27T09:05:00Z" w16du:dateUtc="2025-06-27T13:05:00Z">
                    <w:rPr>
                      <w:rFonts w:ascii="Cambria Math" w:hAnsi="Cambria Math"/>
                      <w:sz w:val="22"/>
                      <w:szCs w:val="22"/>
                    </w:rPr>
                  </w:ins>
                </m:ctrlPr>
              </m:sSubPr>
              <m:e>
                <m:r>
                  <w:ins w:id="572" w:author="Boyko, James" w:date="2025-06-27T09:05:00Z" w16du:dateUtc="2025-06-27T13:05:00Z">
                    <w:rPr>
                      <w:rFonts w:ascii="Cambria Math" w:hAnsi="Cambria Math"/>
                      <w:sz w:val="22"/>
                      <w:szCs w:val="22"/>
                    </w:rPr>
                    <m:t>Y</m:t>
                  </w:ins>
                </m:r>
              </m:e>
              <m:sub>
                <m:r>
                  <w:ins w:id="573" w:author="Boyko, James" w:date="2025-06-27T09:05:00Z" w16du:dateUtc="2025-06-27T13:05:00Z">
                    <w:rPr>
                      <w:rFonts w:ascii="Cambria Math" w:hAnsi="Cambria Math"/>
                      <w:sz w:val="22"/>
                      <w:szCs w:val="22"/>
                    </w:rPr>
                    <m:t>1</m:t>
                  </w:ins>
                </m:r>
              </m:sub>
            </m:sSub>
            <m:r>
              <w:ins w:id="574" w:author="Boyko, James" w:date="2025-06-27T09:05:00Z" w16du:dateUtc="2025-06-27T13:05:00Z">
                <w:rPr>
                  <w:rFonts w:ascii="Cambria Math" w:hAnsi="Cambria Math"/>
                  <w:sz w:val="22"/>
                  <w:szCs w:val="22"/>
                </w:rPr>
                <m:t>→</m:t>
              </w:ins>
            </m:r>
            <m:sSub>
              <m:sSubPr>
                <m:ctrlPr>
                  <w:ins w:id="575" w:author="Boyko, James" w:date="2025-06-27T09:05:00Z" w16du:dateUtc="2025-06-27T13:05:00Z">
                    <w:rPr>
                      <w:rFonts w:ascii="Cambria Math" w:hAnsi="Cambria Math"/>
                      <w:sz w:val="22"/>
                      <w:szCs w:val="22"/>
                    </w:rPr>
                  </w:ins>
                </m:ctrlPr>
              </m:sSubPr>
              <m:e>
                <m:r>
                  <w:ins w:id="576" w:author="Boyko, James" w:date="2025-06-27T09:05:00Z" w16du:dateUtc="2025-06-27T13:05:00Z">
                    <w:rPr>
                      <w:rFonts w:ascii="Cambria Math" w:hAnsi="Cambria Math"/>
                      <w:sz w:val="22"/>
                      <w:szCs w:val="22"/>
                    </w:rPr>
                    <m:t>Y</m:t>
                  </w:ins>
                </m:r>
              </m:e>
              <m:sub>
                <m:r>
                  <w:ins w:id="577" w:author="Boyko, James" w:date="2025-06-27T09:05:00Z" w16du:dateUtc="2025-06-27T13:05:00Z">
                    <w:rPr>
                      <w:rFonts w:ascii="Cambria Math" w:hAnsi="Cambria Math"/>
                      <w:sz w:val="22"/>
                      <w:szCs w:val="22"/>
                    </w:rPr>
                    <m:t>0</m:t>
                  </w:ins>
                </m:r>
              </m:sub>
            </m:sSub>
            <m:r>
              <w:ins w:id="578" w:author="Boyko, James" w:date="2025-06-27T09:05:00Z" w16du:dateUtc="2025-06-27T13:05:00Z">
                <w:rPr>
                  <w:rFonts w:ascii="Cambria Math" w:hAnsi="Cambria Math"/>
                  <w:sz w:val="22"/>
                  <w:szCs w:val="22"/>
                </w:rPr>
                <m:t>)|</m:t>
              </w:ins>
            </m:r>
            <m:sSub>
              <m:sSubPr>
                <m:ctrlPr>
                  <w:ins w:id="579" w:author="Boyko, James" w:date="2025-06-27T09:05:00Z" w16du:dateUtc="2025-06-27T13:05:00Z">
                    <w:rPr>
                      <w:rFonts w:ascii="Cambria Math" w:hAnsi="Cambria Math"/>
                      <w:sz w:val="22"/>
                      <w:szCs w:val="22"/>
                    </w:rPr>
                  </w:ins>
                </m:ctrlPr>
              </m:sSubPr>
              <m:e>
                <m:r>
                  <w:ins w:id="580" w:author="Boyko, James" w:date="2025-06-27T09:05:00Z" w16du:dateUtc="2025-06-27T13:05:00Z">
                    <w:rPr>
                      <w:rFonts w:ascii="Cambria Math" w:hAnsi="Cambria Math"/>
                      <w:sz w:val="22"/>
                      <w:szCs w:val="22"/>
                    </w:rPr>
                    <m:t>X</m:t>
                  </w:ins>
                </m:r>
              </m:e>
              <m:sub>
                <m:r>
                  <w:ins w:id="581" w:author="Boyko, James" w:date="2025-06-27T09:05:00Z" w16du:dateUtc="2025-06-27T13:05:00Z">
                    <w:rPr>
                      <w:rFonts w:ascii="Cambria Math" w:hAnsi="Cambria Math"/>
                      <w:sz w:val="22"/>
                      <w:szCs w:val="22"/>
                    </w:rPr>
                    <m:t>1</m:t>
                  </w:ins>
                </m:r>
              </m:sub>
            </m:sSub>
          </m:sub>
        </m:sSub>
      </m:oMath>
      <w:ins w:id="582" w:author="Boyko, James" w:date="2025-06-27T09:22:00Z" w16du:dateUtc="2025-06-27T13:22:00Z">
        <w:r w:rsidR="00451F3F">
          <w:rPr>
            <w:rFonts w:ascii="Times New Roman" w:eastAsia="Times New Roman" w:hAnsi="Times New Roman" w:cs="Times New Roman"/>
            <w:sz w:val="22"/>
            <w:szCs w:val="22"/>
          </w:rPr>
          <w:t>, and (5) a</w:t>
        </w:r>
      </w:ins>
      <w:ins w:id="583" w:author="Boyko, James" w:date="2025-06-27T09:23:00Z" w16du:dateUtc="2025-06-27T13:23:00Z">
        <w:r w:rsidR="00451F3F">
          <w:rPr>
            <w:rFonts w:ascii="Times New Roman" w:eastAsia="Times New Roman" w:hAnsi="Times New Roman" w:cs="Times New Roman"/>
            <w:sz w:val="22"/>
            <w:szCs w:val="22"/>
          </w:rPr>
          <w:t>ll other tests are passed</w:t>
        </w:r>
      </w:ins>
      <w:r w:rsidRPr="00990AA7">
        <w:rPr>
          <w:rFonts w:ascii="Times New Roman" w:eastAsia="Times New Roman" w:hAnsi="Times New Roman" w:cs="Times New Roman"/>
        </w:rPr>
        <w:t>. These comparisons are chosen because they are relevant to the interpretation of the correlated model. Evidence for the correlated model comes from tests of whether changes in the focal character</w:t>
      </w:r>
      <w:del w:id="584" w:author="Boyko, James" w:date="2025-06-14T10:08:00Z" w16du:dateUtc="2025-06-14T13:08:00Z">
        <w:r w:rsidRPr="00990AA7" w:rsidDel="00A5648D">
          <w:rPr>
            <w:rFonts w:ascii="Times New Roman" w:eastAsia="Times New Roman" w:hAnsi="Times New Roman" w:cs="Times New Roman"/>
          </w:rPr>
          <w:delText>,</w:delText>
        </w:r>
      </w:del>
      <w:r w:rsidRPr="00990AA7">
        <w:rPr>
          <w:rFonts w:ascii="Times New Roman" w:eastAsia="Times New Roman" w:hAnsi="Times New Roman" w:cs="Times New Roman"/>
        </w:rPr>
        <w:t xml:space="preserve"> depend on the state of the background character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14Pcm5Y","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Pagel and Meade 2006)</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a hypothetical example, </w:t>
      </w:r>
      <w:r w:rsidRPr="00990AA7">
        <w:rPr>
          <w:rFonts w:ascii="Times New Roman" w:eastAsia="Times New Roman" w:hAnsi="Times New Roman" w:cs="Times New Roman"/>
        </w:rPr>
        <w:lastRenderedPageBreak/>
        <w:t xml:space="preserve">consider the situation in which </w:t>
      </w:r>
      <m:oMath>
        <m:r>
          <w:rPr>
            <w:rFonts w:ascii="Cambria Math" w:hAnsi="Cambria Math"/>
          </w:rPr>
          <m:t>X</m:t>
        </m:r>
      </m:oMath>
      <w:ins w:id="585" w:author="Boyko, James" w:date="2025-06-14T08:33:00Z" w16du:dateUtc="2025-06-14T11:33: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is parity mode and</w:t>
      </w:r>
      <w:ins w:id="586" w:author="Boyko, James" w:date="2025-06-14T08:33:00Z" w16du:dateUtc="2025-06-14T11:33:00Z">
        <w:r w:rsidR="0011132D">
          <w:rPr>
            <w:rFonts w:ascii="Times New Roman" w:eastAsia="Times New Roman" w:hAnsi="Times New Roman" w:cs="Times New Roman"/>
          </w:rPr>
          <w:t xml:space="preserve"> </w:t>
        </w:r>
      </w:ins>
      <m:oMath>
        <m:r>
          <w:rPr>
            <w:rFonts w:ascii="Cambria Math" w:hAnsi="Cambria Math"/>
          </w:rPr>
          <m:t>Y</m:t>
        </m:r>
      </m:oMath>
      <w:r w:rsidRPr="00990AA7">
        <w:rPr>
          <w:rFonts w:ascii="Times New Roman" w:eastAsia="Times New Roman" w:hAnsi="Times New Roman" w:cs="Times New Roman"/>
        </w:rPr>
        <w:t xml:space="preserve">is climatic preference in reptiles: </w:t>
      </w:r>
      <m:oMath>
        <m:sSub>
          <m:sSubPr>
            <m:ctrlPr>
              <w:rPr>
                <w:rFonts w:ascii="Cambria Math" w:hAnsi="Cambria Math"/>
              </w:rPr>
            </m:ctrlPr>
          </m:sSubPr>
          <m:e>
            <m:r>
              <w:rPr>
                <w:rFonts w:ascii="Cambria Math" w:hAnsi="Cambria Math"/>
              </w:rPr>
              <m:t>X</m:t>
            </m:r>
          </m:e>
          <m:sub>
            <m:r>
              <w:rPr>
                <w:rFonts w:ascii="Cambria Math" w:hAnsi="Cambria Math"/>
              </w:rPr>
              <m:t>0</m:t>
            </m:r>
          </m:sub>
        </m:sSub>
      </m:oMath>
      <w:ins w:id="587"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oviparity, </w:t>
      </w:r>
      <m:oMath>
        <m:sSub>
          <m:sSubPr>
            <m:ctrlPr>
              <w:rPr>
                <w:rFonts w:ascii="Cambria Math" w:hAnsi="Cambria Math"/>
              </w:rPr>
            </m:ctrlPr>
          </m:sSubPr>
          <m:e>
            <m:r>
              <w:rPr>
                <w:rFonts w:ascii="Cambria Math" w:hAnsi="Cambria Math"/>
              </w:rPr>
              <m:t>X</m:t>
            </m:r>
          </m:e>
          <m:sub>
            <m:r>
              <w:rPr>
                <w:rFonts w:ascii="Cambria Math" w:hAnsi="Cambria Math"/>
              </w:rPr>
              <m:t>1</m:t>
            </m:r>
          </m:sub>
        </m:sSub>
      </m:oMath>
      <w:ins w:id="588"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viviparity, </w:t>
      </w:r>
      <m:oMath>
        <m:sSub>
          <m:sSubPr>
            <m:ctrlPr>
              <w:rPr>
                <w:rFonts w:ascii="Cambria Math" w:hAnsi="Cambria Math"/>
              </w:rPr>
            </m:ctrlPr>
          </m:sSubPr>
          <m:e>
            <m:r>
              <w:rPr>
                <w:rFonts w:ascii="Cambria Math" w:hAnsi="Cambria Math"/>
              </w:rPr>
              <m:t>Y</m:t>
            </m:r>
          </m:e>
          <m:sub>
            <m:r>
              <w:rPr>
                <w:rFonts w:ascii="Cambria Math" w:hAnsi="Cambria Math"/>
              </w:rPr>
              <m:t>0</m:t>
            </m:r>
          </m:sub>
        </m:sSub>
      </m:oMath>
      <w:ins w:id="589"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a warm climatic preference, and </w:t>
      </w:r>
      <m:oMath>
        <m:sSub>
          <m:sSubPr>
            <m:ctrlPr>
              <w:rPr>
                <w:rFonts w:ascii="Cambria Math" w:hAnsi="Cambria Math"/>
              </w:rPr>
            </m:ctrlPr>
          </m:sSubPr>
          <m:e>
            <m:r>
              <w:rPr>
                <w:rFonts w:ascii="Cambria Math" w:hAnsi="Cambria Math"/>
              </w:rPr>
              <m:t>Y</m:t>
            </m:r>
          </m:e>
          <m:sub>
            <m:r>
              <w:rPr>
                <w:rFonts w:ascii="Cambria Math" w:hAnsi="Cambria Math"/>
              </w:rPr>
              <m:t>1</m:t>
            </m:r>
          </m:sub>
        </m:sSub>
      </m:oMath>
      <w:ins w:id="590"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a cold climatic preference. An important factor for the evolutionary transition from egg-laying (oviparity) to live-birth (viviparity) in reptiles is the climate a lineage occupies, with squamate viviparity evolving frequently in colder climates, such as those found at high altitudes and latitudes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p0i0j4U","properties":{"formattedCitation":"(Blackbum 1999)","plainCitation":"(Blackbum 1999)","noteIndex":0},"citationItems":[{"id":796,"uris":["http://zotero.org/users/local/TCNekpWa/items/64E273N2"],"itemData":{"id":796,"type":"article-journal","language":"en","title":"Viviparity and Oviparity: Evolution and Reproductive Strategies","author":[{"family":"Blackbum","given":"Daniel G"}],"issued":{"date-parts":[["1999"]]}}}],"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Blackbum 1999)</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When a correlated model of discrete character evolution is applied to this hypothetical example, the simulation parameters outlined above indicate that the transition of oviparity to viviparity is faster when a lineage is in a cold environment (</w:t>
      </w:r>
      <m:oMath>
        <m:sSub>
          <m:sSubPr>
            <m:ctrlPr>
              <w:ins w:id="591" w:author="Boyko, James" w:date="2025-06-27T09:39:00Z" w16du:dateUtc="2025-06-27T13:39:00Z">
                <w:rPr>
                  <w:rFonts w:ascii="Cambria Math" w:hAnsi="Cambria Math"/>
                  <w:sz w:val="22"/>
                  <w:szCs w:val="22"/>
                </w:rPr>
              </w:ins>
            </m:ctrlPr>
          </m:sSubPr>
          <m:e>
            <m:r>
              <w:ins w:id="592" w:author="Boyko, James" w:date="2025-06-27T09:39:00Z" w16du:dateUtc="2025-06-27T13:39:00Z">
                <w:rPr>
                  <w:rFonts w:ascii="Cambria Math" w:hAnsi="Cambria Math"/>
                  <w:sz w:val="22"/>
                  <w:szCs w:val="22"/>
                </w:rPr>
                <m:t>q</m:t>
              </w:ins>
            </m:r>
          </m:e>
          <m:sub>
            <m:sSub>
              <m:sSubPr>
                <m:ctrlPr>
                  <w:ins w:id="593" w:author="Boyko, James" w:date="2025-06-27T09:39:00Z" w16du:dateUtc="2025-06-27T13:39:00Z">
                    <w:rPr>
                      <w:rFonts w:ascii="Cambria Math" w:hAnsi="Cambria Math"/>
                      <w:sz w:val="22"/>
                      <w:szCs w:val="22"/>
                    </w:rPr>
                  </w:ins>
                </m:ctrlPr>
              </m:sSubPr>
              <m:e>
                <m:r>
                  <w:ins w:id="594" w:author="Boyko, James" w:date="2025-06-27T09:39:00Z" w16du:dateUtc="2025-06-27T13:39:00Z">
                    <w:rPr>
                      <w:rFonts w:ascii="Cambria Math" w:hAnsi="Cambria Math"/>
                      <w:sz w:val="22"/>
                      <w:szCs w:val="22"/>
                    </w:rPr>
                    <m:t>(X</m:t>
                  </w:ins>
                </m:r>
              </m:e>
              <m:sub>
                <m:r>
                  <w:ins w:id="595" w:author="Boyko, James" w:date="2025-06-27T09:39:00Z" w16du:dateUtc="2025-06-27T13:39:00Z">
                    <w:rPr>
                      <w:rFonts w:ascii="Cambria Math" w:hAnsi="Cambria Math"/>
                      <w:sz w:val="22"/>
                      <w:szCs w:val="22"/>
                    </w:rPr>
                    <m:t>0</m:t>
                  </w:ins>
                </m:r>
              </m:sub>
            </m:sSub>
            <m:r>
              <w:ins w:id="596" w:author="Boyko, James" w:date="2025-06-27T09:39:00Z" w16du:dateUtc="2025-06-27T13:39:00Z">
                <w:rPr>
                  <w:rFonts w:ascii="Cambria Math" w:hAnsi="Cambria Math"/>
                  <w:sz w:val="22"/>
                  <w:szCs w:val="22"/>
                </w:rPr>
                <m:t>→</m:t>
              </w:ins>
            </m:r>
            <m:sSub>
              <m:sSubPr>
                <m:ctrlPr>
                  <w:ins w:id="597" w:author="Boyko, James" w:date="2025-06-27T09:39:00Z" w16du:dateUtc="2025-06-27T13:39:00Z">
                    <w:rPr>
                      <w:rFonts w:ascii="Cambria Math" w:hAnsi="Cambria Math"/>
                      <w:sz w:val="22"/>
                      <w:szCs w:val="22"/>
                    </w:rPr>
                  </w:ins>
                </m:ctrlPr>
              </m:sSubPr>
              <m:e>
                <m:r>
                  <w:ins w:id="598" w:author="Boyko, James" w:date="2025-06-27T09:39:00Z" w16du:dateUtc="2025-06-27T13:39:00Z">
                    <w:rPr>
                      <w:rFonts w:ascii="Cambria Math" w:hAnsi="Cambria Math"/>
                      <w:sz w:val="22"/>
                      <w:szCs w:val="22"/>
                    </w:rPr>
                    <m:t>X</m:t>
                  </w:ins>
                </m:r>
              </m:e>
              <m:sub>
                <m:r>
                  <w:ins w:id="599" w:author="Boyko, James" w:date="2025-06-27T09:39:00Z" w16du:dateUtc="2025-06-27T13:39:00Z">
                    <w:rPr>
                      <w:rFonts w:ascii="Cambria Math" w:hAnsi="Cambria Math"/>
                      <w:sz w:val="22"/>
                      <w:szCs w:val="22"/>
                    </w:rPr>
                    <m:t>1</m:t>
                  </w:ins>
                </m:r>
              </m:sub>
            </m:sSub>
            <m:r>
              <w:ins w:id="600" w:author="Boyko, James" w:date="2025-06-27T09:39:00Z" w16du:dateUtc="2025-06-27T13:39:00Z">
                <w:rPr>
                  <w:rFonts w:ascii="Cambria Math" w:hAnsi="Cambria Math"/>
                  <w:sz w:val="22"/>
                  <w:szCs w:val="22"/>
                </w:rPr>
                <m:t>)|</m:t>
              </w:ins>
            </m:r>
            <m:sSub>
              <m:sSubPr>
                <m:ctrlPr>
                  <w:ins w:id="601" w:author="Boyko, James" w:date="2025-06-27T09:39:00Z" w16du:dateUtc="2025-06-27T13:39:00Z">
                    <w:rPr>
                      <w:rFonts w:ascii="Cambria Math" w:hAnsi="Cambria Math"/>
                      <w:sz w:val="22"/>
                      <w:szCs w:val="22"/>
                    </w:rPr>
                  </w:ins>
                </m:ctrlPr>
              </m:sSubPr>
              <m:e>
                <m:r>
                  <w:ins w:id="602" w:author="Boyko, James" w:date="2025-06-27T09:39:00Z" w16du:dateUtc="2025-06-27T13:39:00Z">
                    <w:rPr>
                      <w:rFonts w:ascii="Cambria Math" w:hAnsi="Cambria Math"/>
                      <w:sz w:val="22"/>
                      <w:szCs w:val="22"/>
                    </w:rPr>
                    <m:t>Y</m:t>
                  </w:ins>
                </m:r>
              </m:e>
              <m:sub>
                <m:r>
                  <w:ins w:id="603" w:author="Boyko, James" w:date="2025-06-27T09:39:00Z" w16du:dateUtc="2025-06-27T13:39:00Z">
                    <w:rPr>
                      <w:rFonts w:ascii="Cambria Math" w:hAnsi="Cambria Math"/>
                      <w:sz w:val="22"/>
                      <w:szCs w:val="22"/>
                    </w:rPr>
                    <m:t>1</m:t>
                  </w:ins>
                </m:r>
              </m:sub>
            </m:sSub>
          </m:sub>
        </m:sSub>
        <m:sSub>
          <m:sSubPr>
            <m:ctrlPr>
              <w:del w:id="604" w:author="Boyko, James" w:date="2025-06-27T09:39:00Z" w16du:dateUtc="2025-06-27T13:39:00Z">
                <w:rPr>
                  <w:rFonts w:ascii="Cambria Math" w:hAnsi="Cambria Math"/>
                </w:rPr>
              </w:del>
            </m:ctrlPr>
          </m:sSubPr>
          <m:e>
            <m:r>
              <w:del w:id="605" w:author="Boyko, James" w:date="2025-06-27T09:39:00Z" w16du:dateUtc="2025-06-27T13:39:00Z">
                <w:rPr>
                  <w:rFonts w:ascii="Cambria Math" w:hAnsi="Cambria Math"/>
                </w:rPr>
                <m:t>q</m:t>
              </w:del>
            </m:r>
          </m:e>
          <m:sub>
            <m:r>
              <w:del w:id="606" w:author="Boyko, James" w:date="2025-06-27T09:39:00Z" w16du:dateUtc="2025-06-27T13:39:00Z">
                <w:rPr>
                  <w:rFonts w:ascii="Cambria Math" w:hAnsi="Cambria Math"/>
                </w:rPr>
                <m:t>34</m:t>
              </w:del>
            </m:r>
          </m:sub>
        </m:sSub>
      </m:oMath>
      <w:r w:rsidRPr="00990AA7">
        <w:rPr>
          <w:rFonts w:ascii="Times New Roman" w:eastAsia="Times New Roman" w:hAnsi="Times New Roman" w:cs="Times New Roman"/>
        </w:rPr>
        <w:t>) than when the lineage is in a warm environment (</w:t>
      </w:r>
      <m:oMath>
        <m:sSub>
          <m:sSubPr>
            <m:ctrlPr>
              <w:ins w:id="607" w:author="Boyko, James" w:date="2025-06-27T09:39:00Z" w16du:dateUtc="2025-06-27T13:39:00Z">
                <w:rPr>
                  <w:rFonts w:ascii="Cambria Math" w:hAnsi="Cambria Math"/>
                  <w:sz w:val="22"/>
                  <w:szCs w:val="22"/>
                </w:rPr>
              </w:ins>
            </m:ctrlPr>
          </m:sSubPr>
          <m:e>
            <m:r>
              <w:ins w:id="608" w:author="Boyko, James" w:date="2025-06-27T09:39:00Z" w16du:dateUtc="2025-06-27T13:39:00Z">
                <w:rPr>
                  <w:rFonts w:ascii="Cambria Math" w:hAnsi="Cambria Math"/>
                  <w:sz w:val="22"/>
                  <w:szCs w:val="22"/>
                </w:rPr>
                <m:t>q</m:t>
              </w:ins>
            </m:r>
          </m:e>
          <m:sub>
            <m:r>
              <w:ins w:id="609" w:author="Boyko, James" w:date="2025-06-27T09:39:00Z" w16du:dateUtc="2025-06-27T13:39:00Z">
                <w:rPr>
                  <w:rFonts w:ascii="Cambria Math" w:hAnsi="Cambria Math"/>
                  <w:sz w:val="22"/>
                  <w:szCs w:val="22"/>
                </w:rPr>
                <m:t>(</m:t>
              </w:ins>
            </m:r>
            <m:sSub>
              <m:sSubPr>
                <m:ctrlPr>
                  <w:ins w:id="610" w:author="Boyko, James" w:date="2025-06-27T09:39:00Z" w16du:dateUtc="2025-06-27T13:39:00Z">
                    <w:rPr>
                      <w:rFonts w:ascii="Cambria Math" w:hAnsi="Cambria Math"/>
                      <w:sz w:val="22"/>
                      <w:szCs w:val="22"/>
                    </w:rPr>
                  </w:ins>
                </m:ctrlPr>
              </m:sSubPr>
              <m:e>
                <m:r>
                  <w:ins w:id="611" w:author="Boyko, James" w:date="2025-06-27T09:39:00Z" w16du:dateUtc="2025-06-27T13:39:00Z">
                    <w:rPr>
                      <w:rFonts w:ascii="Cambria Math" w:hAnsi="Cambria Math"/>
                      <w:sz w:val="22"/>
                      <w:szCs w:val="22"/>
                    </w:rPr>
                    <m:t>X</m:t>
                  </w:ins>
                </m:r>
              </m:e>
              <m:sub>
                <m:r>
                  <w:ins w:id="612" w:author="Boyko, James" w:date="2025-06-27T09:39:00Z" w16du:dateUtc="2025-06-27T13:39:00Z">
                    <w:rPr>
                      <w:rFonts w:ascii="Cambria Math" w:hAnsi="Cambria Math"/>
                      <w:sz w:val="22"/>
                      <w:szCs w:val="22"/>
                    </w:rPr>
                    <m:t>0</m:t>
                  </w:ins>
                </m:r>
              </m:sub>
            </m:sSub>
            <m:r>
              <w:ins w:id="613" w:author="Boyko, James" w:date="2025-06-27T09:39:00Z" w16du:dateUtc="2025-06-27T13:39:00Z">
                <w:rPr>
                  <w:rFonts w:ascii="Cambria Math" w:hAnsi="Cambria Math"/>
                  <w:sz w:val="22"/>
                  <w:szCs w:val="22"/>
                </w:rPr>
                <m:t>→</m:t>
              </w:ins>
            </m:r>
            <m:sSub>
              <m:sSubPr>
                <m:ctrlPr>
                  <w:ins w:id="614" w:author="Boyko, James" w:date="2025-06-27T09:39:00Z" w16du:dateUtc="2025-06-27T13:39:00Z">
                    <w:rPr>
                      <w:rFonts w:ascii="Cambria Math" w:hAnsi="Cambria Math"/>
                      <w:sz w:val="22"/>
                      <w:szCs w:val="22"/>
                    </w:rPr>
                  </w:ins>
                </m:ctrlPr>
              </m:sSubPr>
              <m:e>
                <m:r>
                  <w:ins w:id="615" w:author="Boyko, James" w:date="2025-06-27T09:39:00Z" w16du:dateUtc="2025-06-27T13:39:00Z">
                    <w:rPr>
                      <w:rFonts w:ascii="Cambria Math" w:hAnsi="Cambria Math"/>
                      <w:sz w:val="22"/>
                      <w:szCs w:val="22"/>
                    </w:rPr>
                    <m:t>X</m:t>
                  </w:ins>
                </m:r>
              </m:e>
              <m:sub>
                <m:r>
                  <w:ins w:id="616" w:author="Boyko, James" w:date="2025-06-27T09:39:00Z" w16du:dateUtc="2025-06-27T13:39:00Z">
                    <w:rPr>
                      <w:rFonts w:ascii="Cambria Math" w:hAnsi="Cambria Math"/>
                      <w:sz w:val="22"/>
                      <w:szCs w:val="22"/>
                    </w:rPr>
                    <m:t>1</m:t>
                  </w:ins>
                </m:r>
              </m:sub>
            </m:sSub>
            <m:r>
              <w:ins w:id="617" w:author="Boyko, James" w:date="2025-06-27T09:39:00Z" w16du:dateUtc="2025-06-27T13:39:00Z">
                <w:rPr>
                  <w:rFonts w:ascii="Cambria Math" w:hAnsi="Cambria Math"/>
                  <w:sz w:val="22"/>
                  <w:szCs w:val="22"/>
                </w:rPr>
                <m:t>)|</m:t>
              </w:ins>
            </m:r>
            <m:sSub>
              <m:sSubPr>
                <m:ctrlPr>
                  <w:ins w:id="618" w:author="Boyko, James" w:date="2025-06-27T09:39:00Z" w16du:dateUtc="2025-06-27T13:39:00Z">
                    <w:rPr>
                      <w:rFonts w:ascii="Cambria Math" w:hAnsi="Cambria Math"/>
                      <w:sz w:val="22"/>
                      <w:szCs w:val="22"/>
                    </w:rPr>
                  </w:ins>
                </m:ctrlPr>
              </m:sSubPr>
              <m:e>
                <m:r>
                  <w:ins w:id="619" w:author="Boyko, James" w:date="2025-06-27T09:39:00Z" w16du:dateUtc="2025-06-27T13:39:00Z">
                    <w:rPr>
                      <w:rFonts w:ascii="Cambria Math" w:hAnsi="Cambria Math"/>
                      <w:sz w:val="22"/>
                      <w:szCs w:val="22"/>
                    </w:rPr>
                    <m:t>Y</m:t>
                  </w:ins>
                </m:r>
              </m:e>
              <m:sub>
                <m:r>
                  <w:ins w:id="620" w:author="Boyko, James" w:date="2025-06-27T09:39:00Z" w16du:dateUtc="2025-06-27T13:39:00Z">
                    <w:rPr>
                      <w:rFonts w:ascii="Cambria Math" w:hAnsi="Cambria Math"/>
                      <w:sz w:val="22"/>
                      <w:szCs w:val="22"/>
                    </w:rPr>
                    <m:t>0</m:t>
                  </w:ins>
                </m:r>
              </m:sub>
            </m:sSub>
          </m:sub>
        </m:sSub>
        <m:sSub>
          <m:sSubPr>
            <m:ctrlPr>
              <w:del w:id="621" w:author="Boyko, James" w:date="2025-06-27T09:39:00Z" w16du:dateUtc="2025-06-27T13:39:00Z">
                <w:rPr>
                  <w:rFonts w:ascii="Cambria Math" w:hAnsi="Cambria Math"/>
                </w:rPr>
              </w:del>
            </m:ctrlPr>
          </m:sSubPr>
          <m:e>
            <m:r>
              <w:del w:id="622" w:author="Boyko, James" w:date="2025-06-27T09:39:00Z" w16du:dateUtc="2025-06-27T13:39:00Z">
                <w:rPr>
                  <w:rFonts w:ascii="Cambria Math" w:hAnsi="Cambria Math"/>
                </w:rPr>
                <m:t>q</m:t>
              </w:del>
            </m:r>
          </m:e>
          <m:sub>
            <m:r>
              <w:del w:id="623" w:author="Boyko, James" w:date="2025-06-27T09:39:00Z" w16du:dateUtc="2025-06-27T13:39:00Z">
                <w:rPr>
                  <w:rFonts w:ascii="Cambria Math" w:hAnsi="Cambria Math"/>
                </w:rPr>
                <m:t>12</m:t>
              </w:del>
            </m:r>
          </m:sub>
        </m:sSub>
      </m:oMath>
      <w:r w:rsidRPr="00990AA7">
        <w:rPr>
          <w:rFonts w:ascii="Times New Roman" w:eastAsia="Times New Roman" w:hAnsi="Times New Roman" w:cs="Times New Roman"/>
        </w:rPr>
        <w:t>) and that transitions from viviparity to oviparity are faster when lineages are in a warm environment (</w:t>
      </w:r>
      <m:oMath>
        <m:sSub>
          <m:sSubPr>
            <m:ctrlPr>
              <w:ins w:id="624" w:author="Boyko, James" w:date="2025-06-27T09:39:00Z" w16du:dateUtc="2025-06-27T13:39:00Z">
                <w:rPr>
                  <w:rFonts w:ascii="Cambria Math" w:hAnsi="Cambria Math"/>
                  <w:sz w:val="22"/>
                  <w:szCs w:val="22"/>
                </w:rPr>
              </w:ins>
            </m:ctrlPr>
          </m:sSubPr>
          <m:e>
            <m:r>
              <w:ins w:id="625" w:author="Boyko, James" w:date="2025-06-27T09:39:00Z" w16du:dateUtc="2025-06-27T13:39:00Z">
                <w:rPr>
                  <w:rFonts w:ascii="Cambria Math" w:hAnsi="Cambria Math"/>
                  <w:sz w:val="22"/>
                  <w:szCs w:val="22"/>
                </w:rPr>
                <m:t>q</m:t>
              </w:ins>
            </m:r>
          </m:e>
          <m:sub>
            <m:r>
              <w:ins w:id="626" w:author="Boyko, James" w:date="2025-06-27T09:39:00Z" w16du:dateUtc="2025-06-27T13:39:00Z">
                <w:rPr>
                  <w:rFonts w:ascii="Cambria Math" w:hAnsi="Cambria Math"/>
                  <w:sz w:val="22"/>
                  <w:szCs w:val="22"/>
                </w:rPr>
                <m:t>(</m:t>
              </w:ins>
            </m:r>
            <m:sSub>
              <m:sSubPr>
                <m:ctrlPr>
                  <w:ins w:id="627" w:author="Boyko, James" w:date="2025-06-27T09:39:00Z" w16du:dateUtc="2025-06-27T13:39:00Z">
                    <w:rPr>
                      <w:rFonts w:ascii="Cambria Math" w:hAnsi="Cambria Math"/>
                      <w:sz w:val="22"/>
                      <w:szCs w:val="22"/>
                    </w:rPr>
                  </w:ins>
                </m:ctrlPr>
              </m:sSubPr>
              <m:e>
                <m:r>
                  <w:ins w:id="628" w:author="Boyko, James" w:date="2025-06-27T09:39:00Z" w16du:dateUtc="2025-06-27T13:39:00Z">
                    <w:rPr>
                      <w:rFonts w:ascii="Cambria Math" w:hAnsi="Cambria Math"/>
                      <w:sz w:val="22"/>
                      <w:szCs w:val="22"/>
                    </w:rPr>
                    <m:t>X</m:t>
                  </w:ins>
                </m:r>
              </m:e>
              <m:sub>
                <m:r>
                  <w:ins w:id="629" w:author="Boyko, James" w:date="2025-06-27T09:39:00Z" w16du:dateUtc="2025-06-27T13:39:00Z">
                    <w:rPr>
                      <w:rFonts w:ascii="Cambria Math" w:hAnsi="Cambria Math"/>
                      <w:sz w:val="22"/>
                      <w:szCs w:val="22"/>
                    </w:rPr>
                    <m:t>1</m:t>
                  </w:ins>
                </m:r>
              </m:sub>
            </m:sSub>
            <m:r>
              <w:ins w:id="630" w:author="Boyko, James" w:date="2025-06-27T09:39:00Z" w16du:dateUtc="2025-06-27T13:39:00Z">
                <w:rPr>
                  <w:rFonts w:ascii="Cambria Math" w:hAnsi="Cambria Math"/>
                  <w:sz w:val="22"/>
                  <w:szCs w:val="22"/>
                </w:rPr>
                <m:t>→</m:t>
              </w:ins>
            </m:r>
            <m:sSub>
              <m:sSubPr>
                <m:ctrlPr>
                  <w:ins w:id="631" w:author="Boyko, James" w:date="2025-06-27T09:39:00Z" w16du:dateUtc="2025-06-27T13:39:00Z">
                    <w:rPr>
                      <w:rFonts w:ascii="Cambria Math" w:hAnsi="Cambria Math"/>
                      <w:sz w:val="22"/>
                      <w:szCs w:val="22"/>
                    </w:rPr>
                  </w:ins>
                </m:ctrlPr>
              </m:sSubPr>
              <m:e>
                <m:r>
                  <w:ins w:id="632" w:author="Boyko, James" w:date="2025-06-27T09:39:00Z" w16du:dateUtc="2025-06-27T13:39:00Z">
                    <w:rPr>
                      <w:rFonts w:ascii="Cambria Math" w:hAnsi="Cambria Math"/>
                      <w:sz w:val="22"/>
                      <w:szCs w:val="22"/>
                    </w:rPr>
                    <m:t>X</m:t>
                  </w:ins>
                </m:r>
              </m:e>
              <m:sub>
                <m:r>
                  <w:ins w:id="633" w:author="Boyko, James" w:date="2025-06-27T09:39:00Z" w16du:dateUtc="2025-06-27T13:39:00Z">
                    <w:rPr>
                      <w:rFonts w:ascii="Cambria Math" w:hAnsi="Cambria Math"/>
                      <w:sz w:val="22"/>
                      <w:szCs w:val="22"/>
                    </w:rPr>
                    <m:t>0</m:t>
                  </w:ins>
                </m:r>
              </m:sub>
            </m:sSub>
            <m:r>
              <w:ins w:id="634" w:author="Boyko, James" w:date="2025-06-27T09:39:00Z" w16du:dateUtc="2025-06-27T13:39:00Z">
                <w:rPr>
                  <w:rFonts w:ascii="Cambria Math" w:hAnsi="Cambria Math"/>
                  <w:sz w:val="22"/>
                  <w:szCs w:val="22"/>
                </w:rPr>
                <m:t>)|</m:t>
              </w:ins>
            </m:r>
            <m:sSub>
              <m:sSubPr>
                <m:ctrlPr>
                  <w:ins w:id="635" w:author="Boyko, James" w:date="2025-06-27T09:39:00Z" w16du:dateUtc="2025-06-27T13:39:00Z">
                    <w:rPr>
                      <w:rFonts w:ascii="Cambria Math" w:hAnsi="Cambria Math"/>
                      <w:sz w:val="22"/>
                      <w:szCs w:val="22"/>
                    </w:rPr>
                  </w:ins>
                </m:ctrlPr>
              </m:sSubPr>
              <m:e>
                <m:r>
                  <w:ins w:id="636" w:author="Boyko, James" w:date="2025-06-27T09:39:00Z" w16du:dateUtc="2025-06-27T13:39:00Z">
                    <w:rPr>
                      <w:rFonts w:ascii="Cambria Math" w:hAnsi="Cambria Math"/>
                      <w:sz w:val="22"/>
                      <w:szCs w:val="22"/>
                    </w:rPr>
                    <m:t>Y</m:t>
                  </w:ins>
                </m:r>
              </m:e>
              <m:sub>
                <m:r>
                  <w:ins w:id="637" w:author="Boyko, James" w:date="2025-06-27T09:39:00Z" w16du:dateUtc="2025-06-27T13:39:00Z">
                    <w:rPr>
                      <w:rFonts w:ascii="Cambria Math" w:hAnsi="Cambria Math"/>
                      <w:sz w:val="22"/>
                      <w:szCs w:val="22"/>
                    </w:rPr>
                    <m:t>0</m:t>
                  </w:ins>
                </m:r>
              </m:sub>
            </m:sSub>
          </m:sub>
        </m:sSub>
        <m:sSub>
          <m:sSubPr>
            <m:ctrlPr>
              <w:del w:id="638" w:author="Boyko, James" w:date="2025-06-27T09:39:00Z" w16du:dateUtc="2025-06-27T13:39:00Z">
                <w:rPr>
                  <w:rFonts w:ascii="Cambria Math" w:hAnsi="Cambria Math"/>
                </w:rPr>
              </w:del>
            </m:ctrlPr>
          </m:sSubPr>
          <m:e>
            <m:r>
              <w:del w:id="639" w:author="Boyko, James" w:date="2025-06-27T09:39:00Z" w16du:dateUtc="2025-06-27T13:39:00Z">
                <w:rPr>
                  <w:rFonts w:ascii="Cambria Math" w:hAnsi="Cambria Math"/>
                </w:rPr>
                <m:t>q</m:t>
              </w:del>
            </m:r>
          </m:e>
          <m:sub>
            <m:r>
              <w:del w:id="640" w:author="Boyko, James" w:date="2025-06-27T09:39:00Z" w16du:dateUtc="2025-06-27T13:39:00Z">
                <w:rPr>
                  <w:rFonts w:ascii="Cambria Math" w:hAnsi="Cambria Math"/>
                </w:rPr>
                <m:t>21</m:t>
              </w:del>
            </m:r>
          </m:sub>
        </m:sSub>
      </m:oMath>
      <w:r w:rsidRPr="00990AA7">
        <w:rPr>
          <w:rFonts w:ascii="Times New Roman" w:eastAsia="Times New Roman" w:hAnsi="Times New Roman" w:cs="Times New Roman"/>
        </w:rPr>
        <w:t>) than when they are in a cold environment (</w:t>
      </w:r>
      <m:oMath>
        <m:sSub>
          <m:sSubPr>
            <m:ctrlPr>
              <w:ins w:id="641" w:author="Boyko, James" w:date="2025-06-27T09:39:00Z" w16du:dateUtc="2025-06-27T13:39:00Z">
                <w:rPr>
                  <w:rFonts w:ascii="Cambria Math" w:hAnsi="Cambria Math"/>
                  <w:sz w:val="22"/>
                  <w:szCs w:val="22"/>
                </w:rPr>
              </w:ins>
            </m:ctrlPr>
          </m:sSubPr>
          <m:e>
            <m:r>
              <w:ins w:id="642" w:author="Boyko, James" w:date="2025-06-27T09:39:00Z" w16du:dateUtc="2025-06-27T13:39:00Z">
                <w:rPr>
                  <w:rFonts w:ascii="Cambria Math" w:hAnsi="Cambria Math"/>
                  <w:sz w:val="22"/>
                  <w:szCs w:val="22"/>
                </w:rPr>
                <m:t>q</m:t>
              </w:ins>
            </m:r>
          </m:e>
          <m:sub>
            <m:r>
              <w:ins w:id="643" w:author="Boyko, James" w:date="2025-06-27T09:39:00Z" w16du:dateUtc="2025-06-27T13:39:00Z">
                <w:rPr>
                  <w:rFonts w:ascii="Cambria Math" w:hAnsi="Cambria Math"/>
                  <w:sz w:val="22"/>
                  <w:szCs w:val="22"/>
                </w:rPr>
                <m:t>(</m:t>
              </w:ins>
            </m:r>
            <m:sSub>
              <m:sSubPr>
                <m:ctrlPr>
                  <w:ins w:id="644" w:author="Boyko, James" w:date="2025-06-27T09:39:00Z" w16du:dateUtc="2025-06-27T13:39:00Z">
                    <w:rPr>
                      <w:rFonts w:ascii="Cambria Math" w:hAnsi="Cambria Math"/>
                      <w:sz w:val="22"/>
                      <w:szCs w:val="22"/>
                    </w:rPr>
                  </w:ins>
                </m:ctrlPr>
              </m:sSubPr>
              <m:e>
                <m:r>
                  <w:ins w:id="645" w:author="Boyko, James" w:date="2025-06-27T09:39:00Z" w16du:dateUtc="2025-06-27T13:39:00Z">
                    <w:rPr>
                      <w:rFonts w:ascii="Cambria Math" w:hAnsi="Cambria Math"/>
                      <w:sz w:val="22"/>
                      <w:szCs w:val="22"/>
                    </w:rPr>
                    <m:t>X</m:t>
                  </w:ins>
                </m:r>
              </m:e>
              <m:sub>
                <m:r>
                  <w:ins w:id="646" w:author="Boyko, James" w:date="2025-06-27T09:39:00Z" w16du:dateUtc="2025-06-27T13:39:00Z">
                    <w:rPr>
                      <w:rFonts w:ascii="Cambria Math" w:hAnsi="Cambria Math"/>
                      <w:sz w:val="22"/>
                      <w:szCs w:val="22"/>
                    </w:rPr>
                    <m:t>1</m:t>
                  </w:ins>
                </m:r>
              </m:sub>
            </m:sSub>
            <m:r>
              <w:ins w:id="647" w:author="Boyko, James" w:date="2025-06-27T09:39:00Z" w16du:dateUtc="2025-06-27T13:39:00Z">
                <w:rPr>
                  <w:rFonts w:ascii="Cambria Math" w:hAnsi="Cambria Math"/>
                  <w:sz w:val="22"/>
                  <w:szCs w:val="22"/>
                </w:rPr>
                <m:t>→</m:t>
              </w:ins>
            </m:r>
            <m:sSub>
              <m:sSubPr>
                <m:ctrlPr>
                  <w:ins w:id="648" w:author="Boyko, James" w:date="2025-06-27T09:39:00Z" w16du:dateUtc="2025-06-27T13:39:00Z">
                    <w:rPr>
                      <w:rFonts w:ascii="Cambria Math" w:hAnsi="Cambria Math"/>
                      <w:sz w:val="22"/>
                      <w:szCs w:val="22"/>
                    </w:rPr>
                  </w:ins>
                </m:ctrlPr>
              </m:sSubPr>
              <m:e>
                <m:r>
                  <w:ins w:id="649" w:author="Boyko, James" w:date="2025-06-27T09:39:00Z" w16du:dateUtc="2025-06-27T13:39:00Z">
                    <w:rPr>
                      <w:rFonts w:ascii="Cambria Math" w:hAnsi="Cambria Math"/>
                      <w:sz w:val="22"/>
                      <w:szCs w:val="22"/>
                    </w:rPr>
                    <m:t>X</m:t>
                  </w:ins>
                </m:r>
              </m:e>
              <m:sub>
                <m:r>
                  <w:ins w:id="650" w:author="Boyko, James" w:date="2025-06-27T09:39:00Z" w16du:dateUtc="2025-06-27T13:39:00Z">
                    <w:rPr>
                      <w:rFonts w:ascii="Cambria Math" w:hAnsi="Cambria Math"/>
                      <w:sz w:val="22"/>
                      <w:szCs w:val="22"/>
                    </w:rPr>
                    <m:t>0</m:t>
                  </w:ins>
                </m:r>
              </m:sub>
            </m:sSub>
            <m:r>
              <w:ins w:id="651" w:author="Boyko, James" w:date="2025-06-27T09:39:00Z" w16du:dateUtc="2025-06-27T13:39:00Z">
                <w:rPr>
                  <w:rFonts w:ascii="Cambria Math" w:hAnsi="Cambria Math"/>
                  <w:sz w:val="22"/>
                  <w:szCs w:val="22"/>
                </w:rPr>
                <m:t>)|</m:t>
              </w:ins>
            </m:r>
            <m:sSub>
              <m:sSubPr>
                <m:ctrlPr>
                  <w:ins w:id="652" w:author="Boyko, James" w:date="2025-06-27T09:39:00Z" w16du:dateUtc="2025-06-27T13:39:00Z">
                    <w:rPr>
                      <w:rFonts w:ascii="Cambria Math" w:hAnsi="Cambria Math"/>
                      <w:sz w:val="22"/>
                      <w:szCs w:val="22"/>
                    </w:rPr>
                  </w:ins>
                </m:ctrlPr>
              </m:sSubPr>
              <m:e>
                <m:r>
                  <w:ins w:id="653" w:author="Boyko, James" w:date="2025-06-27T09:39:00Z" w16du:dateUtc="2025-06-27T13:39:00Z">
                    <w:rPr>
                      <w:rFonts w:ascii="Cambria Math" w:hAnsi="Cambria Math"/>
                      <w:sz w:val="22"/>
                      <w:szCs w:val="22"/>
                    </w:rPr>
                    <m:t>Y</m:t>
                  </w:ins>
                </m:r>
              </m:e>
              <m:sub>
                <m:r>
                  <w:ins w:id="654" w:author="Boyko, James" w:date="2025-06-27T09:39:00Z" w16du:dateUtc="2025-06-27T13:39:00Z">
                    <w:rPr>
                      <w:rFonts w:ascii="Cambria Math" w:hAnsi="Cambria Math"/>
                      <w:sz w:val="22"/>
                      <w:szCs w:val="22"/>
                    </w:rPr>
                    <m:t>1</m:t>
                  </w:ins>
                </m:r>
              </m:sub>
            </m:sSub>
          </m:sub>
        </m:sSub>
        <m:sSub>
          <m:sSubPr>
            <m:ctrlPr>
              <w:del w:id="655" w:author="Boyko, James" w:date="2025-06-27T09:39:00Z" w16du:dateUtc="2025-06-27T13:39:00Z">
                <w:rPr>
                  <w:rFonts w:ascii="Cambria Math" w:hAnsi="Cambria Math"/>
                </w:rPr>
              </w:del>
            </m:ctrlPr>
          </m:sSubPr>
          <m:e>
            <m:r>
              <w:del w:id="656" w:author="Boyko, James" w:date="2025-06-27T09:39:00Z" w16du:dateUtc="2025-06-27T13:39:00Z">
                <w:rPr>
                  <w:rFonts w:ascii="Cambria Math" w:hAnsi="Cambria Math"/>
                </w:rPr>
                <m:t>q</m:t>
              </w:del>
            </m:r>
          </m:e>
          <m:sub>
            <m:r>
              <w:del w:id="657" w:author="Boyko, James" w:date="2025-06-27T09:39:00Z" w16du:dateUtc="2025-06-27T13:39:00Z">
                <w:rPr>
                  <w:rFonts w:ascii="Cambria Math" w:hAnsi="Cambria Math"/>
                </w:rPr>
                <m:t>43</m:t>
              </w:del>
            </m:r>
          </m:sub>
        </m:sSub>
      </m:oMath>
      <w:r w:rsidRPr="00990AA7">
        <w:rPr>
          <w:rFonts w:ascii="Times New Roman" w:eastAsia="Times New Roman" w:hAnsi="Times New Roman" w:cs="Times New Roman"/>
        </w:rPr>
        <w:t xml:space="preserve">). If parity mode evolved independently of climatic environment, then the expectations is that the transition rates between oviparity and viviparity are the same regardless of which environment the lineages inhabit. If </w:t>
      </w:r>
      <w:del w:id="658" w:author="Boyko, James" w:date="2025-06-14T08:34:00Z" w16du:dateUtc="2025-06-14T11:34:00Z">
        <w:r w:rsidRPr="00990AA7" w:rsidDel="0011132D">
          <w:rPr>
            <w:rFonts w:ascii="Times New Roman" w:eastAsia="Times New Roman" w:hAnsi="Times New Roman" w:cs="Times New Roman"/>
          </w:rPr>
          <w:delText xml:space="preserve">the </w:delText>
        </w:r>
      </w:del>
      <w:r w:rsidRPr="00990AA7">
        <w:rPr>
          <w:rFonts w:ascii="Times New Roman" w:eastAsia="Times New Roman" w:hAnsi="Times New Roman" w:cs="Times New Roman"/>
        </w:rPr>
        <w:t xml:space="preserve">corHMMDredge </w:t>
      </w:r>
      <w:del w:id="659" w:author="Boyko, James" w:date="2025-06-14T08:34:00Z" w16du:dateUtc="2025-06-14T11:34:00Z">
        <w:r w:rsidRPr="00990AA7" w:rsidDel="0011132D">
          <w:rPr>
            <w:rFonts w:ascii="Times New Roman" w:eastAsia="Times New Roman" w:hAnsi="Times New Roman" w:cs="Times New Roman"/>
          </w:rPr>
          <w:delText xml:space="preserve">framework </w:delText>
        </w:r>
      </w:del>
      <w:r w:rsidRPr="00990AA7">
        <w:rPr>
          <w:rFonts w:ascii="Times New Roman" w:eastAsia="Times New Roman" w:hAnsi="Times New Roman" w:cs="Times New Roman"/>
        </w:rPr>
        <w:t xml:space="preserve">consistently finds </w:t>
      </w:r>
      <m:oMath>
        <m:sSub>
          <m:sSubPr>
            <m:ctrlPr>
              <w:ins w:id="660" w:author="Boyko, James" w:date="2025-06-27T09:26:00Z" w16du:dateUtc="2025-06-27T13:26:00Z">
                <w:rPr>
                  <w:rFonts w:ascii="Cambria Math" w:hAnsi="Cambria Math"/>
                  <w:sz w:val="22"/>
                  <w:szCs w:val="22"/>
                </w:rPr>
              </w:ins>
            </m:ctrlPr>
          </m:sSubPr>
          <m:e>
            <m:r>
              <w:ins w:id="661" w:author="Boyko, James" w:date="2025-06-27T09:26:00Z" w16du:dateUtc="2025-06-27T13:26:00Z">
                <w:rPr>
                  <w:rFonts w:ascii="Cambria Math" w:hAnsi="Cambria Math"/>
                  <w:sz w:val="22"/>
                  <w:szCs w:val="22"/>
                </w:rPr>
                <m:t>q</m:t>
              </w:ins>
            </m:r>
          </m:e>
          <m:sub>
            <m:sSub>
              <m:sSubPr>
                <m:ctrlPr>
                  <w:ins w:id="662" w:author="Boyko, James" w:date="2025-06-27T09:26:00Z" w16du:dateUtc="2025-06-27T13:26:00Z">
                    <w:rPr>
                      <w:rFonts w:ascii="Cambria Math" w:hAnsi="Cambria Math"/>
                      <w:sz w:val="22"/>
                      <w:szCs w:val="22"/>
                    </w:rPr>
                  </w:ins>
                </m:ctrlPr>
              </m:sSubPr>
              <m:e>
                <m:r>
                  <w:ins w:id="663" w:author="Boyko, James" w:date="2025-06-27T09:26:00Z" w16du:dateUtc="2025-06-27T13:26:00Z">
                    <w:rPr>
                      <w:rFonts w:ascii="Cambria Math" w:hAnsi="Cambria Math"/>
                      <w:sz w:val="22"/>
                      <w:szCs w:val="22"/>
                    </w:rPr>
                    <m:t>(X</m:t>
                  </w:ins>
                </m:r>
              </m:e>
              <m:sub>
                <m:r>
                  <w:ins w:id="664" w:author="Boyko, James" w:date="2025-06-27T09:26:00Z" w16du:dateUtc="2025-06-27T13:26:00Z">
                    <w:rPr>
                      <w:rFonts w:ascii="Cambria Math" w:hAnsi="Cambria Math"/>
                      <w:sz w:val="22"/>
                      <w:szCs w:val="22"/>
                    </w:rPr>
                    <m:t>0</m:t>
                  </w:ins>
                </m:r>
              </m:sub>
            </m:sSub>
            <m:r>
              <w:ins w:id="665" w:author="Boyko, James" w:date="2025-06-27T09:26:00Z" w16du:dateUtc="2025-06-27T13:26:00Z">
                <w:rPr>
                  <w:rFonts w:ascii="Cambria Math" w:hAnsi="Cambria Math"/>
                  <w:sz w:val="22"/>
                  <w:szCs w:val="22"/>
                </w:rPr>
                <m:t>→</m:t>
              </w:ins>
            </m:r>
            <m:sSub>
              <m:sSubPr>
                <m:ctrlPr>
                  <w:ins w:id="666" w:author="Boyko, James" w:date="2025-06-27T09:26:00Z" w16du:dateUtc="2025-06-27T13:26:00Z">
                    <w:rPr>
                      <w:rFonts w:ascii="Cambria Math" w:hAnsi="Cambria Math"/>
                      <w:sz w:val="22"/>
                      <w:szCs w:val="22"/>
                    </w:rPr>
                  </w:ins>
                </m:ctrlPr>
              </m:sSubPr>
              <m:e>
                <m:r>
                  <w:ins w:id="667" w:author="Boyko, James" w:date="2025-06-27T09:26:00Z" w16du:dateUtc="2025-06-27T13:26:00Z">
                    <w:rPr>
                      <w:rFonts w:ascii="Cambria Math" w:hAnsi="Cambria Math"/>
                      <w:sz w:val="22"/>
                      <w:szCs w:val="22"/>
                    </w:rPr>
                    <m:t>X</m:t>
                  </w:ins>
                </m:r>
              </m:e>
              <m:sub>
                <m:r>
                  <w:ins w:id="668" w:author="Boyko, James" w:date="2025-06-27T09:26:00Z" w16du:dateUtc="2025-06-27T13:26:00Z">
                    <w:rPr>
                      <w:rFonts w:ascii="Cambria Math" w:hAnsi="Cambria Math"/>
                      <w:sz w:val="22"/>
                      <w:szCs w:val="22"/>
                    </w:rPr>
                    <m:t>1</m:t>
                  </w:ins>
                </m:r>
              </m:sub>
            </m:sSub>
            <m:r>
              <w:ins w:id="669" w:author="Boyko, James" w:date="2025-06-27T09:26:00Z" w16du:dateUtc="2025-06-27T13:26:00Z">
                <w:rPr>
                  <w:rFonts w:ascii="Cambria Math" w:hAnsi="Cambria Math"/>
                  <w:sz w:val="22"/>
                  <w:szCs w:val="22"/>
                </w:rPr>
                <m:t>)|</m:t>
              </w:ins>
            </m:r>
            <m:sSub>
              <m:sSubPr>
                <m:ctrlPr>
                  <w:ins w:id="670" w:author="Boyko, James" w:date="2025-06-27T09:26:00Z" w16du:dateUtc="2025-06-27T13:26:00Z">
                    <w:rPr>
                      <w:rFonts w:ascii="Cambria Math" w:hAnsi="Cambria Math"/>
                      <w:sz w:val="22"/>
                      <w:szCs w:val="22"/>
                    </w:rPr>
                  </w:ins>
                </m:ctrlPr>
              </m:sSubPr>
              <m:e>
                <m:r>
                  <w:ins w:id="671" w:author="Boyko, James" w:date="2025-06-27T09:26:00Z" w16du:dateUtc="2025-06-27T13:26:00Z">
                    <w:rPr>
                      <w:rFonts w:ascii="Cambria Math" w:hAnsi="Cambria Math"/>
                      <w:sz w:val="22"/>
                      <w:szCs w:val="22"/>
                    </w:rPr>
                    <m:t>Y</m:t>
                  </w:ins>
                </m:r>
              </m:e>
              <m:sub>
                <m:r>
                  <w:ins w:id="672" w:author="Boyko, James" w:date="2025-06-27T09:26:00Z" w16du:dateUtc="2025-06-27T13:26:00Z">
                    <w:rPr>
                      <w:rFonts w:ascii="Cambria Math" w:hAnsi="Cambria Math"/>
                      <w:sz w:val="22"/>
                      <w:szCs w:val="22"/>
                    </w:rPr>
                    <m:t>1</m:t>
                  </w:ins>
                </m:r>
              </m:sub>
            </m:sSub>
          </m:sub>
        </m:sSub>
        <m:sSub>
          <m:sSubPr>
            <m:ctrlPr>
              <w:del w:id="673" w:author="Boyko, James" w:date="2025-06-27T09:26:00Z" w16du:dateUtc="2025-06-27T13:26:00Z">
                <w:rPr>
                  <w:rFonts w:ascii="Cambria Math" w:hAnsi="Cambria Math"/>
                </w:rPr>
              </w:del>
            </m:ctrlPr>
          </m:sSubPr>
          <m:e>
            <m:r>
              <w:del w:id="674" w:author="Boyko, James" w:date="2025-06-27T09:26:00Z" w16du:dateUtc="2025-06-27T13:26:00Z">
                <w:rPr>
                  <w:rFonts w:ascii="Cambria Math" w:hAnsi="Cambria Math"/>
                </w:rPr>
                <m:t>q</m:t>
              </w:del>
            </m:r>
          </m:e>
          <m:sub>
            <m:r>
              <w:del w:id="675" w:author="Boyko, James" w:date="2025-06-27T09:26:00Z" w16du:dateUtc="2025-06-27T13:26:00Z">
                <w:rPr>
                  <w:rFonts w:ascii="Cambria Math" w:hAnsi="Cambria Math"/>
                </w:rPr>
                <m:t>34</m:t>
              </w:del>
            </m:r>
          </m:sub>
        </m:sSub>
        <m:r>
          <w:rPr>
            <w:rFonts w:ascii="Cambria Math" w:hAnsi="Cambria Math"/>
          </w:rPr>
          <m:t>&gt;</m:t>
        </m:r>
        <m:sSub>
          <m:sSubPr>
            <m:ctrlPr>
              <w:ins w:id="676" w:author="Boyko, James" w:date="2025-06-27T09:26:00Z" w16du:dateUtc="2025-06-27T13:26:00Z">
                <w:rPr>
                  <w:rFonts w:ascii="Cambria Math" w:hAnsi="Cambria Math"/>
                  <w:sz w:val="22"/>
                  <w:szCs w:val="22"/>
                </w:rPr>
              </w:ins>
            </m:ctrlPr>
          </m:sSubPr>
          <m:e>
            <m:r>
              <w:ins w:id="677" w:author="Boyko, James" w:date="2025-06-27T09:26:00Z" w16du:dateUtc="2025-06-27T13:26:00Z">
                <w:rPr>
                  <w:rFonts w:ascii="Cambria Math" w:hAnsi="Cambria Math"/>
                  <w:sz w:val="22"/>
                  <w:szCs w:val="22"/>
                </w:rPr>
                <m:t>q</m:t>
              </w:ins>
            </m:r>
          </m:e>
          <m:sub>
            <m:r>
              <w:ins w:id="678" w:author="Boyko, James" w:date="2025-06-27T09:26:00Z" w16du:dateUtc="2025-06-27T13:26:00Z">
                <w:rPr>
                  <w:rFonts w:ascii="Cambria Math" w:hAnsi="Cambria Math"/>
                  <w:sz w:val="22"/>
                  <w:szCs w:val="22"/>
                </w:rPr>
                <m:t>(</m:t>
              </w:ins>
            </m:r>
            <m:sSub>
              <m:sSubPr>
                <m:ctrlPr>
                  <w:ins w:id="679" w:author="Boyko, James" w:date="2025-06-27T09:26:00Z" w16du:dateUtc="2025-06-27T13:26:00Z">
                    <w:rPr>
                      <w:rFonts w:ascii="Cambria Math" w:hAnsi="Cambria Math"/>
                      <w:sz w:val="22"/>
                      <w:szCs w:val="22"/>
                    </w:rPr>
                  </w:ins>
                </m:ctrlPr>
              </m:sSubPr>
              <m:e>
                <m:r>
                  <w:ins w:id="680" w:author="Boyko, James" w:date="2025-06-27T09:26:00Z" w16du:dateUtc="2025-06-27T13:26:00Z">
                    <w:rPr>
                      <w:rFonts w:ascii="Cambria Math" w:hAnsi="Cambria Math"/>
                      <w:sz w:val="22"/>
                      <w:szCs w:val="22"/>
                    </w:rPr>
                    <m:t>X</m:t>
                  </w:ins>
                </m:r>
              </m:e>
              <m:sub>
                <m:r>
                  <w:ins w:id="681" w:author="Boyko, James" w:date="2025-06-27T09:26:00Z" w16du:dateUtc="2025-06-27T13:26:00Z">
                    <w:rPr>
                      <w:rFonts w:ascii="Cambria Math" w:hAnsi="Cambria Math"/>
                      <w:sz w:val="22"/>
                      <w:szCs w:val="22"/>
                    </w:rPr>
                    <m:t>0</m:t>
                  </w:ins>
                </m:r>
              </m:sub>
            </m:sSub>
            <m:r>
              <w:ins w:id="682" w:author="Boyko, James" w:date="2025-06-27T09:26:00Z" w16du:dateUtc="2025-06-27T13:26:00Z">
                <w:rPr>
                  <w:rFonts w:ascii="Cambria Math" w:hAnsi="Cambria Math"/>
                  <w:sz w:val="22"/>
                  <w:szCs w:val="22"/>
                </w:rPr>
                <m:t>→</m:t>
              </w:ins>
            </m:r>
            <m:sSub>
              <m:sSubPr>
                <m:ctrlPr>
                  <w:ins w:id="683" w:author="Boyko, James" w:date="2025-06-27T09:26:00Z" w16du:dateUtc="2025-06-27T13:26:00Z">
                    <w:rPr>
                      <w:rFonts w:ascii="Cambria Math" w:hAnsi="Cambria Math"/>
                      <w:sz w:val="22"/>
                      <w:szCs w:val="22"/>
                    </w:rPr>
                  </w:ins>
                </m:ctrlPr>
              </m:sSubPr>
              <m:e>
                <m:r>
                  <w:ins w:id="684" w:author="Boyko, James" w:date="2025-06-27T09:26:00Z" w16du:dateUtc="2025-06-27T13:26:00Z">
                    <w:rPr>
                      <w:rFonts w:ascii="Cambria Math" w:hAnsi="Cambria Math"/>
                      <w:sz w:val="22"/>
                      <w:szCs w:val="22"/>
                    </w:rPr>
                    <m:t>X</m:t>
                  </w:ins>
                </m:r>
              </m:e>
              <m:sub>
                <m:r>
                  <w:ins w:id="685" w:author="Boyko, James" w:date="2025-06-27T09:26:00Z" w16du:dateUtc="2025-06-27T13:26:00Z">
                    <w:rPr>
                      <w:rFonts w:ascii="Cambria Math" w:hAnsi="Cambria Math"/>
                      <w:sz w:val="22"/>
                      <w:szCs w:val="22"/>
                    </w:rPr>
                    <m:t>1</m:t>
                  </w:ins>
                </m:r>
              </m:sub>
            </m:sSub>
            <m:r>
              <w:ins w:id="686" w:author="Boyko, James" w:date="2025-06-27T09:26:00Z" w16du:dateUtc="2025-06-27T13:26:00Z">
                <w:rPr>
                  <w:rFonts w:ascii="Cambria Math" w:hAnsi="Cambria Math"/>
                  <w:sz w:val="22"/>
                  <w:szCs w:val="22"/>
                </w:rPr>
                <m:t>)|</m:t>
              </w:ins>
            </m:r>
            <m:sSub>
              <m:sSubPr>
                <m:ctrlPr>
                  <w:ins w:id="687" w:author="Boyko, James" w:date="2025-06-27T09:26:00Z" w16du:dateUtc="2025-06-27T13:26:00Z">
                    <w:rPr>
                      <w:rFonts w:ascii="Cambria Math" w:hAnsi="Cambria Math"/>
                      <w:sz w:val="22"/>
                      <w:szCs w:val="22"/>
                    </w:rPr>
                  </w:ins>
                </m:ctrlPr>
              </m:sSubPr>
              <m:e>
                <m:r>
                  <w:ins w:id="688" w:author="Boyko, James" w:date="2025-06-27T09:26:00Z" w16du:dateUtc="2025-06-27T13:26:00Z">
                    <w:rPr>
                      <w:rFonts w:ascii="Cambria Math" w:hAnsi="Cambria Math"/>
                      <w:sz w:val="22"/>
                      <w:szCs w:val="22"/>
                    </w:rPr>
                    <m:t>Y</m:t>
                  </w:ins>
                </m:r>
              </m:e>
              <m:sub>
                <m:r>
                  <w:ins w:id="689" w:author="Boyko, James" w:date="2025-06-27T09:26:00Z" w16du:dateUtc="2025-06-27T13:26:00Z">
                    <w:rPr>
                      <w:rFonts w:ascii="Cambria Math" w:hAnsi="Cambria Math"/>
                      <w:sz w:val="22"/>
                      <w:szCs w:val="22"/>
                    </w:rPr>
                    <m:t>0</m:t>
                  </w:ins>
                </m:r>
              </m:sub>
            </m:sSub>
          </m:sub>
        </m:sSub>
        <m:sSub>
          <m:sSubPr>
            <m:ctrlPr>
              <w:del w:id="690" w:author="Boyko, James" w:date="2025-06-27T09:26:00Z" w16du:dateUtc="2025-06-27T13:26:00Z">
                <w:rPr>
                  <w:rFonts w:ascii="Cambria Math" w:hAnsi="Cambria Math"/>
                </w:rPr>
              </w:del>
            </m:ctrlPr>
          </m:sSubPr>
          <m:e>
            <m:r>
              <w:del w:id="691" w:author="Boyko, James" w:date="2025-06-27T09:26:00Z" w16du:dateUtc="2025-06-27T13:26:00Z">
                <w:rPr>
                  <w:rFonts w:ascii="Cambria Math" w:hAnsi="Cambria Math"/>
                </w:rPr>
                <m:t>q</m:t>
              </w:del>
            </m:r>
          </m:e>
          <m:sub>
            <m:r>
              <w:del w:id="692" w:author="Boyko, James" w:date="2025-06-27T09:26:00Z" w16du:dateUtc="2025-06-27T13:26:00Z">
                <w:rPr>
                  <w:rFonts w:ascii="Cambria Math" w:hAnsi="Cambria Math"/>
                </w:rPr>
                <m:t>12</m:t>
              </w:del>
            </m:r>
          </m:sub>
        </m:sSub>
      </m:oMath>
      <w:ins w:id="693"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and </w:t>
      </w:r>
      <m:oMath>
        <m:sSub>
          <m:sSubPr>
            <m:ctrlPr>
              <w:ins w:id="694" w:author="Boyko, James" w:date="2025-06-27T09:26:00Z" w16du:dateUtc="2025-06-27T13:26:00Z">
                <w:rPr>
                  <w:rFonts w:ascii="Cambria Math" w:hAnsi="Cambria Math"/>
                  <w:sz w:val="22"/>
                  <w:szCs w:val="22"/>
                </w:rPr>
              </w:ins>
            </m:ctrlPr>
          </m:sSubPr>
          <m:e>
            <m:r>
              <w:ins w:id="695" w:author="Boyko, James" w:date="2025-06-27T09:26:00Z" w16du:dateUtc="2025-06-27T13:26:00Z">
                <w:rPr>
                  <w:rFonts w:ascii="Cambria Math" w:hAnsi="Cambria Math"/>
                  <w:sz w:val="22"/>
                  <w:szCs w:val="22"/>
                </w:rPr>
                <m:t>q</m:t>
              </w:ins>
            </m:r>
          </m:e>
          <m:sub>
            <m:r>
              <w:ins w:id="696" w:author="Boyko, James" w:date="2025-06-27T09:26:00Z" w16du:dateUtc="2025-06-27T13:26:00Z">
                <w:rPr>
                  <w:rFonts w:ascii="Cambria Math" w:hAnsi="Cambria Math"/>
                  <w:sz w:val="22"/>
                  <w:szCs w:val="22"/>
                </w:rPr>
                <m:t>(</m:t>
              </w:ins>
            </m:r>
            <m:sSub>
              <m:sSubPr>
                <m:ctrlPr>
                  <w:ins w:id="697" w:author="Boyko, James" w:date="2025-06-27T09:26:00Z" w16du:dateUtc="2025-06-27T13:26:00Z">
                    <w:rPr>
                      <w:rFonts w:ascii="Cambria Math" w:hAnsi="Cambria Math"/>
                      <w:sz w:val="22"/>
                      <w:szCs w:val="22"/>
                    </w:rPr>
                  </w:ins>
                </m:ctrlPr>
              </m:sSubPr>
              <m:e>
                <m:r>
                  <w:ins w:id="698" w:author="Boyko, James" w:date="2025-06-27T09:26:00Z" w16du:dateUtc="2025-06-27T13:26:00Z">
                    <w:rPr>
                      <w:rFonts w:ascii="Cambria Math" w:hAnsi="Cambria Math"/>
                      <w:sz w:val="22"/>
                      <w:szCs w:val="22"/>
                    </w:rPr>
                    <m:t>X</m:t>
                  </w:ins>
                </m:r>
              </m:e>
              <m:sub>
                <m:r>
                  <w:ins w:id="699" w:author="Boyko, James" w:date="2025-06-27T09:26:00Z" w16du:dateUtc="2025-06-27T13:26:00Z">
                    <w:rPr>
                      <w:rFonts w:ascii="Cambria Math" w:hAnsi="Cambria Math"/>
                      <w:sz w:val="22"/>
                      <w:szCs w:val="22"/>
                    </w:rPr>
                    <m:t>1</m:t>
                  </w:ins>
                </m:r>
              </m:sub>
            </m:sSub>
            <m:r>
              <w:ins w:id="700" w:author="Boyko, James" w:date="2025-06-27T09:26:00Z" w16du:dateUtc="2025-06-27T13:26:00Z">
                <w:rPr>
                  <w:rFonts w:ascii="Cambria Math" w:hAnsi="Cambria Math"/>
                  <w:sz w:val="22"/>
                  <w:szCs w:val="22"/>
                </w:rPr>
                <m:t>→</m:t>
              </w:ins>
            </m:r>
            <m:sSub>
              <m:sSubPr>
                <m:ctrlPr>
                  <w:ins w:id="701" w:author="Boyko, James" w:date="2025-06-27T09:26:00Z" w16du:dateUtc="2025-06-27T13:26:00Z">
                    <w:rPr>
                      <w:rFonts w:ascii="Cambria Math" w:hAnsi="Cambria Math"/>
                      <w:sz w:val="22"/>
                      <w:szCs w:val="22"/>
                    </w:rPr>
                  </w:ins>
                </m:ctrlPr>
              </m:sSubPr>
              <m:e>
                <m:r>
                  <w:ins w:id="702" w:author="Boyko, James" w:date="2025-06-27T09:26:00Z" w16du:dateUtc="2025-06-27T13:26:00Z">
                    <w:rPr>
                      <w:rFonts w:ascii="Cambria Math" w:hAnsi="Cambria Math"/>
                      <w:sz w:val="22"/>
                      <w:szCs w:val="22"/>
                    </w:rPr>
                    <m:t>X</m:t>
                  </w:ins>
                </m:r>
              </m:e>
              <m:sub>
                <m:r>
                  <w:ins w:id="703" w:author="Boyko, James" w:date="2025-06-27T09:26:00Z" w16du:dateUtc="2025-06-27T13:26:00Z">
                    <w:rPr>
                      <w:rFonts w:ascii="Cambria Math" w:hAnsi="Cambria Math"/>
                      <w:sz w:val="22"/>
                      <w:szCs w:val="22"/>
                    </w:rPr>
                    <m:t>0</m:t>
                  </w:ins>
                </m:r>
              </m:sub>
            </m:sSub>
            <m:r>
              <w:ins w:id="704" w:author="Boyko, James" w:date="2025-06-27T09:26:00Z" w16du:dateUtc="2025-06-27T13:26:00Z">
                <w:rPr>
                  <w:rFonts w:ascii="Cambria Math" w:hAnsi="Cambria Math"/>
                  <w:sz w:val="22"/>
                  <w:szCs w:val="22"/>
                </w:rPr>
                <m:t>)|</m:t>
              </w:ins>
            </m:r>
            <m:sSub>
              <m:sSubPr>
                <m:ctrlPr>
                  <w:ins w:id="705" w:author="Boyko, James" w:date="2025-06-27T09:26:00Z" w16du:dateUtc="2025-06-27T13:26:00Z">
                    <w:rPr>
                      <w:rFonts w:ascii="Cambria Math" w:hAnsi="Cambria Math"/>
                      <w:sz w:val="22"/>
                      <w:szCs w:val="22"/>
                    </w:rPr>
                  </w:ins>
                </m:ctrlPr>
              </m:sSubPr>
              <m:e>
                <m:r>
                  <w:ins w:id="706" w:author="Boyko, James" w:date="2025-06-27T09:26:00Z" w16du:dateUtc="2025-06-27T13:26:00Z">
                    <w:rPr>
                      <w:rFonts w:ascii="Cambria Math" w:hAnsi="Cambria Math"/>
                      <w:sz w:val="22"/>
                      <w:szCs w:val="22"/>
                    </w:rPr>
                    <m:t>Y</m:t>
                  </w:ins>
                </m:r>
              </m:e>
              <m:sub>
                <m:r>
                  <w:ins w:id="707" w:author="Boyko, James" w:date="2025-06-27T09:26:00Z" w16du:dateUtc="2025-06-27T13:26:00Z">
                    <w:rPr>
                      <w:rFonts w:ascii="Cambria Math" w:hAnsi="Cambria Math"/>
                      <w:sz w:val="22"/>
                      <w:szCs w:val="22"/>
                    </w:rPr>
                    <m:t>0</m:t>
                  </w:ins>
                </m:r>
              </m:sub>
            </m:sSub>
          </m:sub>
        </m:sSub>
        <m:sSub>
          <m:sSubPr>
            <m:ctrlPr>
              <w:del w:id="708" w:author="Boyko, James" w:date="2025-06-27T09:26:00Z" w16du:dateUtc="2025-06-27T13:26:00Z">
                <w:rPr>
                  <w:rFonts w:ascii="Cambria Math" w:hAnsi="Cambria Math"/>
                </w:rPr>
              </w:del>
            </m:ctrlPr>
          </m:sSubPr>
          <m:e>
            <m:r>
              <w:del w:id="709" w:author="Boyko, James" w:date="2025-06-27T09:26:00Z" w16du:dateUtc="2025-06-27T13:26:00Z">
                <w:rPr>
                  <w:rFonts w:ascii="Cambria Math" w:hAnsi="Cambria Math"/>
                </w:rPr>
                <m:t>q</m:t>
              </w:del>
            </m:r>
          </m:e>
          <m:sub>
            <m:r>
              <w:del w:id="710" w:author="Boyko, James" w:date="2025-06-27T09:26:00Z" w16du:dateUtc="2025-06-27T13:26:00Z">
                <w:rPr>
                  <w:rFonts w:ascii="Cambria Math" w:hAnsi="Cambria Math"/>
                </w:rPr>
                <m:t>21</m:t>
              </w:del>
            </m:r>
          </m:sub>
        </m:sSub>
        <m:r>
          <w:rPr>
            <w:rFonts w:ascii="Cambria Math" w:hAnsi="Cambria Math"/>
          </w:rPr>
          <m:t>&gt;</m:t>
        </m:r>
        <m:sSub>
          <m:sSubPr>
            <m:ctrlPr>
              <w:ins w:id="711" w:author="Boyko, James" w:date="2025-06-27T09:26:00Z" w16du:dateUtc="2025-06-27T13:26:00Z">
                <w:rPr>
                  <w:rFonts w:ascii="Cambria Math" w:hAnsi="Cambria Math"/>
                  <w:sz w:val="22"/>
                  <w:szCs w:val="22"/>
                </w:rPr>
              </w:ins>
            </m:ctrlPr>
          </m:sSubPr>
          <m:e>
            <m:r>
              <w:ins w:id="712" w:author="Boyko, James" w:date="2025-06-27T09:26:00Z" w16du:dateUtc="2025-06-27T13:26:00Z">
                <w:rPr>
                  <w:rFonts w:ascii="Cambria Math" w:hAnsi="Cambria Math"/>
                  <w:sz w:val="22"/>
                  <w:szCs w:val="22"/>
                </w:rPr>
                <m:t>q</m:t>
              </w:ins>
            </m:r>
          </m:e>
          <m:sub>
            <m:r>
              <w:ins w:id="713" w:author="Boyko, James" w:date="2025-06-27T09:26:00Z" w16du:dateUtc="2025-06-27T13:26:00Z">
                <w:rPr>
                  <w:rFonts w:ascii="Cambria Math" w:hAnsi="Cambria Math"/>
                  <w:sz w:val="22"/>
                  <w:szCs w:val="22"/>
                </w:rPr>
                <m:t>(</m:t>
              </w:ins>
            </m:r>
            <m:sSub>
              <m:sSubPr>
                <m:ctrlPr>
                  <w:ins w:id="714" w:author="Boyko, James" w:date="2025-06-27T09:26:00Z" w16du:dateUtc="2025-06-27T13:26:00Z">
                    <w:rPr>
                      <w:rFonts w:ascii="Cambria Math" w:hAnsi="Cambria Math"/>
                      <w:sz w:val="22"/>
                      <w:szCs w:val="22"/>
                    </w:rPr>
                  </w:ins>
                </m:ctrlPr>
              </m:sSubPr>
              <m:e>
                <m:r>
                  <w:ins w:id="715" w:author="Boyko, James" w:date="2025-06-27T09:26:00Z" w16du:dateUtc="2025-06-27T13:26:00Z">
                    <w:rPr>
                      <w:rFonts w:ascii="Cambria Math" w:hAnsi="Cambria Math"/>
                      <w:sz w:val="22"/>
                      <w:szCs w:val="22"/>
                    </w:rPr>
                    <m:t>X</m:t>
                  </w:ins>
                </m:r>
              </m:e>
              <m:sub>
                <m:r>
                  <w:ins w:id="716" w:author="Boyko, James" w:date="2025-06-27T09:26:00Z" w16du:dateUtc="2025-06-27T13:26:00Z">
                    <w:rPr>
                      <w:rFonts w:ascii="Cambria Math" w:hAnsi="Cambria Math"/>
                      <w:sz w:val="22"/>
                      <w:szCs w:val="22"/>
                    </w:rPr>
                    <m:t>1</m:t>
                  </w:ins>
                </m:r>
              </m:sub>
            </m:sSub>
            <m:r>
              <w:ins w:id="717" w:author="Boyko, James" w:date="2025-06-27T09:26:00Z" w16du:dateUtc="2025-06-27T13:26:00Z">
                <w:rPr>
                  <w:rFonts w:ascii="Cambria Math" w:hAnsi="Cambria Math"/>
                  <w:sz w:val="22"/>
                  <w:szCs w:val="22"/>
                </w:rPr>
                <m:t>→</m:t>
              </w:ins>
            </m:r>
            <m:sSub>
              <m:sSubPr>
                <m:ctrlPr>
                  <w:ins w:id="718" w:author="Boyko, James" w:date="2025-06-27T09:26:00Z" w16du:dateUtc="2025-06-27T13:26:00Z">
                    <w:rPr>
                      <w:rFonts w:ascii="Cambria Math" w:hAnsi="Cambria Math"/>
                      <w:sz w:val="22"/>
                      <w:szCs w:val="22"/>
                    </w:rPr>
                  </w:ins>
                </m:ctrlPr>
              </m:sSubPr>
              <m:e>
                <m:r>
                  <w:ins w:id="719" w:author="Boyko, James" w:date="2025-06-27T09:26:00Z" w16du:dateUtc="2025-06-27T13:26:00Z">
                    <w:rPr>
                      <w:rFonts w:ascii="Cambria Math" w:hAnsi="Cambria Math"/>
                      <w:sz w:val="22"/>
                      <w:szCs w:val="22"/>
                    </w:rPr>
                    <m:t>X</m:t>
                  </w:ins>
                </m:r>
              </m:e>
              <m:sub>
                <m:r>
                  <w:ins w:id="720" w:author="Boyko, James" w:date="2025-06-27T09:26:00Z" w16du:dateUtc="2025-06-27T13:26:00Z">
                    <w:rPr>
                      <w:rFonts w:ascii="Cambria Math" w:hAnsi="Cambria Math"/>
                      <w:sz w:val="22"/>
                      <w:szCs w:val="22"/>
                    </w:rPr>
                    <m:t>0</m:t>
                  </w:ins>
                </m:r>
              </m:sub>
            </m:sSub>
            <m:r>
              <w:ins w:id="721" w:author="Boyko, James" w:date="2025-06-27T09:26:00Z" w16du:dateUtc="2025-06-27T13:26:00Z">
                <w:rPr>
                  <w:rFonts w:ascii="Cambria Math" w:hAnsi="Cambria Math"/>
                  <w:sz w:val="22"/>
                  <w:szCs w:val="22"/>
                </w:rPr>
                <m:t>)|</m:t>
              </w:ins>
            </m:r>
            <m:sSub>
              <m:sSubPr>
                <m:ctrlPr>
                  <w:ins w:id="722" w:author="Boyko, James" w:date="2025-06-27T09:26:00Z" w16du:dateUtc="2025-06-27T13:26:00Z">
                    <w:rPr>
                      <w:rFonts w:ascii="Cambria Math" w:hAnsi="Cambria Math"/>
                      <w:sz w:val="22"/>
                      <w:szCs w:val="22"/>
                    </w:rPr>
                  </w:ins>
                </m:ctrlPr>
              </m:sSubPr>
              <m:e>
                <m:r>
                  <w:ins w:id="723" w:author="Boyko, James" w:date="2025-06-27T09:26:00Z" w16du:dateUtc="2025-06-27T13:26:00Z">
                    <w:rPr>
                      <w:rFonts w:ascii="Cambria Math" w:hAnsi="Cambria Math"/>
                      <w:sz w:val="22"/>
                      <w:szCs w:val="22"/>
                    </w:rPr>
                    <m:t>Y</m:t>
                  </w:ins>
                </m:r>
              </m:e>
              <m:sub>
                <m:r>
                  <w:ins w:id="724" w:author="Boyko, James" w:date="2025-06-27T09:26:00Z" w16du:dateUtc="2025-06-27T13:26:00Z">
                    <w:rPr>
                      <w:rFonts w:ascii="Cambria Math" w:hAnsi="Cambria Math"/>
                      <w:sz w:val="22"/>
                      <w:szCs w:val="22"/>
                    </w:rPr>
                    <m:t>1</m:t>
                  </w:ins>
                </m:r>
              </m:sub>
            </m:sSub>
          </m:sub>
        </m:sSub>
        <m:sSub>
          <m:sSubPr>
            <m:ctrlPr>
              <w:del w:id="725" w:author="Boyko, James" w:date="2025-06-27T09:26:00Z" w16du:dateUtc="2025-06-27T13:26:00Z">
                <w:rPr>
                  <w:rFonts w:ascii="Cambria Math" w:hAnsi="Cambria Math"/>
                </w:rPr>
              </w:del>
            </m:ctrlPr>
          </m:sSubPr>
          <m:e>
            <m:r>
              <w:del w:id="726" w:author="Boyko, James" w:date="2025-06-27T09:26:00Z" w16du:dateUtc="2025-06-27T13:26:00Z">
                <w:rPr>
                  <w:rFonts w:ascii="Cambria Math" w:hAnsi="Cambria Math"/>
                </w:rPr>
                <m:t>q</m:t>
              </w:del>
            </m:r>
          </m:e>
          <m:sub>
            <m:r>
              <w:del w:id="727" w:author="Boyko, James" w:date="2025-06-27T09:26:00Z" w16du:dateUtc="2025-06-27T13:26:00Z">
                <w:rPr>
                  <w:rFonts w:ascii="Cambria Math" w:hAnsi="Cambria Math"/>
                </w:rPr>
                <m:t>43</m:t>
              </w:del>
            </m:r>
          </m:sub>
        </m:sSub>
      </m:oMath>
      <w:r w:rsidRPr="00990AA7">
        <w:rPr>
          <w:rFonts w:ascii="Times New Roman" w:eastAsia="Times New Roman" w:hAnsi="Times New Roman" w:cs="Times New Roman"/>
        </w:rPr>
        <w:t xml:space="preserve">, then it would seem to adequately capture correlated trait dynamics. </w:t>
      </w:r>
      <w:ins w:id="728" w:author="Boyko, James" w:date="2025-06-14T08:34:00Z" w16du:dateUtc="2025-06-14T11:34:00Z">
        <w:r w:rsidR="0011132D">
          <w:rPr>
            <w:rFonts w:ascii="Times New Roman" w:eastAsia="Times New Roman" w:hAnsi="Times New Roman" w:cs="Times New Roman"/>
          </w:rPr>
          <w:t>Additional</w:t>
        </w:r>
      </w:ins>
      <w:ins w:id="729" w:author="Boyko, James" w:date="2025-06-14T08:35:00Z" w16du:dateUtc="2025-06-14T11:35:00Z">
        <w:r w:rsidR="0011132D">
          <w:rPr>
            <w:rFonts w:ascii="Times New Roman" w:eastAsia="Times New Roman" w:hAnsi="Times New Roman" w:cs="Times New Roman"/>
          </w:rPr>
          <w:t xml:space="preserve">ly, the simulation includes a negative control. </w:t>
        </w:r>
      </w:ins>
      <w:ins w:id="730" w:author="Boyko, James" w:date="2025-06-14T08:36:00Z" w16du:dateUtc="2025-06-14T11:36:00Z">
        <w:r w:rsidR="0011132D">
          <w:rPr>
            <w:rFonts w:ascii="Times New Roman" w:eastAsia="Times New Roman" w:hAnsi="Times New Roman" w:cs="Times New Roman"/>
          </w:rPr>
          <w:t xml:space="preserve">For this simulation, transitions between </w:t>
        </w:r>
      </w:ins>
      <w:ins w:id="731" w:author="Boyko, James" w:date="2025-06-14T08:37:00Z" w16du:dateUtc="2025-06-14T11:37:00Z">
        <w:r w:rsidR="0011132D">
          <w:rPr>
            <w:rFonts w:ascii="Times New Roman" w:eastAsia="Times New Roman" w:hAnsi="Times New Roman" w:cs="Times New Roman"/>
          </w:rPr>
          <w:t>climate</w:t>
        </w:r>
      </w:ins>
      <w:ins w:id="732" w:author="Boyko, James" w:date="2025-06-14T08:36:00Z" w16du:dateUtc="2025-06-14T11:36:00Z">
        <w:r w:rsidR="0011132D">
          <w:rPr>
            <w:rFonts w:ascii="Times New Roman" w:eastAsia="Times New Roman" w:hAnsi="Times New Roman" w:cs="Times New Roman"/>
          </w:rPr>
          <w:t xml:space="preserve"> do not dependent on the presence of viviparity or oviparity. </w:t>
        </w:r>
      </w:ins>
      <w:ins w:id="733" w:author="Boyko, James" w:date="2025-06-14T08:37:00Z" w16du:dateUtc="2025-06-14T11:37:00Z">
        <w:r w:rsidR="0011132D">
          <w:rPr>
            <w:rFonts w:ascii="Times New Roman" w:eastAsia="Times New Roman" w:hAnsi="Times New Roman" w:cs="Times New Roman"/>
          </w:rPr>
          <w:t xml:space="preserve">This is captured by tests (3) and (4) examine whether transitions from </w:t>
        </w:r>
      </w:ins>
      <w:ins w:id="734" w:author="Boyko, James" w:date="2025-06-14T08:38:00Z" w16du:dateUtc="2025-06-14T11:38:00Z">
        <w:r w:rsidR="0011132D">
          <w:rPr>
            <w:rFonts w:ascii="Times New Roman" w:eastAsia="Times New Roman" w:hAnsi="Times New Roman" w:cs="Times New Roman"/>
          </w:rPr>
          <w:t>warm to cold climates (</w:t>
        </w:r>
      </w:ins>
      <m:oMath>
        <m:sSub>
          <m:sSubPr>
            <m:ctrlPr>
              <w:ins w:id="735" w:author="Boyko, James" w:date="2025-06-27T09:27:00Z" w16du:dateUtc="2025-06-27T13:27:00Z">
                <w:rPr>
                  <w:rFonts w:ascii="Cambria Math" w:hAnsi="Cambria Math"/>
                  <w:sz w:val="22"/>
                  <w:szCs w:val="22"/>
                </w:rPr>
              </w:ins>
            </m:ctrlPr>
          </m:sSubPr>
          <m:e>
            <m:r>
              <w:ins w:id="736" w:author="Boyko, James" w:date="2025-06-27T09:27:00Z" w16du:dateUtc="2025-06-27T13:27:00Z">
                <w:rPr>
                  <w:rFonts w:ascii="Cambria Math" w:hAnsi="Cambria Math"/>
                  <w:sz w:val="22"/>
                  <w:szCs w:val="22"/>
                </w:rPr>
                <m:t>q</m:t>
              </w:ins>
            </m:r>
          </m:e>
          <m:sub>
            <m:sSub>
              <m:sSubPr>
                <m:ctrlPr>
                  <w:ins w:id="737" w:author="Boyko, James" w:date="2025-06-27T09:27:00Z" w16du:dateUtc="2025-06-27T13:27:00Z">
                    <w:rPr>
                      <w:rFonts w:ascii="Cambria Math" w:hAnsi="Cambria Math"/>
                      <w:sz w:val="22"/>
                      <w:szCs w:val="22"/>
                    </w:rPr>
                  </w:ins>
                </m:ctrlPr>
              </m:sSubPr>
              <m:e>
                <m:r>
                  <w:ins w:id="738" w:author="Boyko, James" w:date="2025-06-27T09:27:00Z" w16du:dateUtc="2025-06-27T13:27:00Z">
                    <w:rPr>
                      <w:rFonts w:ascii="Cambria Math" w:hAnsi="Cambria Math"/>
                      <w:sz w:val="22"/>
                      <w:szCs w:val="22"/>
                    </w:rPr>
                    <m:t>(Y</m:t>
                  </w:ins>
                </m:r>
              </m:e>
              <m:sub>
                <m:r>
                  <w:ins w:id="739" w:author="Boyko, James" w:date="2025-06-27T09:27:00Z" w16du:dateUtc="2025-06-27T13:27:00Z">
                    <w:rPr>
                      <w:rFonts w:ascii="Cambria Math" w:hAnsi="Cambria Math"/>
                      <w:sz w:val="22"/>
                      <w:szCs w:val="22"/>
                    </w:rPr>
                    <m:t>0</m:t>
                  </w:ins>
                </m:r>
              </m:sub>
            </m:sSub>
            <m:r>
              <w:ins w:id="740" w:author="Boyko, James" w:date="2025-06-27T09:27:00Z" w16du:dateUtc="2025-06-27T13:27:00Z">
                <w:rPr>
                  <w:rFonts w:ascii="Cambria Math" w:hAnsi="Cambria Math"/>
                  <w:sz w:val="22"/>
                  <w:szCs w:val="22"/>
                </w:rPr>
                <m:t>→</m:t>
              </w:ins>
            </m:r>
            <m:sSub>
              <m:sSubPr>
                <m:ctrlPr>
                  <w:ins w:id="741" w:author="Boyko, James" w:date="2025-06-27T09:27:00Z" w16du:dateUtc="2025-06-27T13:27:00Z">
                    <w:rPr>
                      <w:rFonts w:ascii="Cambria Math" w:hAnsi="Cambria Math"/>
                      <w:sz w:val="22"/>
                      <w:szCs w:val="22"/>
                    </w:rPr>
                  </w:ins>
                </m:ctrlPr>
              </m:sSubPr>
              <m:e>
                <m:r>
                  <w:ins w:id="742" w:author="Boyko, James" w:date="2025-06-27T09:27:00Z" w16du:dateUtc="2025-06-27T13:27:00Z">
                    <w:rPr>
                      <w:rFonts w:ascii="Cambria Math" w:hAnsi="Cambria Math"/>
                      <w:sz w:val="22"/>
                      <w:szCs w:val="22"/>
                    </w:rPr>
                    <m:t>Y</m:t>
                  </w:ins>
                </m:r>
              </m:e>
              <m:sub>
                <m:r>
                  <w:ins w:id="743" w:author="Boyko, James" w:date="2025-06-27T09:27:00Z" w16du:dateUtc="2025-06-27T13:27:00Z">
                    <w:rPr>
                      <w:rFonts w:ascii="Cambria Math" w:hAnsi="Cambria Math"/>
                      <w:sz w:val="22"/>
                      <w:szCs w:val="22"/>
                    </w:rPr>
                    <m:t>1</m:t>
                  </w:ins>
                </m:r>
              </m:sub>
            </m:sSub>
            <m:r>
              <w:ins w:id="744" w:author="Boyko, James" w:date="2025-06-27T09:27:00Z" w16du:dateUtc="2025-06-27T13:27:00Z">
                <w:rPr>
                  <w:rFonts w:ascii="Cambria Math" w:hAnsi="Cambria Math"/>
                  <w:sz w:val="22"/>
                  <w:szCs w:val="22"/>
                </w:rPr>
                <m:t>)|</m:t>
              </w:ins>
            </m:r>
            <m:sSub>
              <m:sSubPr>
                <m:ctrlPr>
                  <w:ins w:id="745" w:author="Boyko, James" w:date="2025-06-27T09:27:00Z" w16du:dateUtc="2025-06-27T13:27:00Z">
                    <w:rPr>
                      <w:rFonts w:ascii="Cambria Math" w:hAnsi="Cambria Math"/>
                      <w:sz w:val="22"/>
                      <w:szCs w:val="22"/>
                    </w:rPr>
                  </w:ins>
                </m:ctrlPr>
              </m:sSubPr>
              <m:e>
                <m:r>
                  <w:ins w:id="746" w:author="Boyko, James" w:date="2025-06-27T09:27:00Z" w16du:dateUtc="2025-06-27T13:27:00Z">
                    <w:rPr>
                      <w:rFonts w:ascii="Cambria Math" w:hAnsi="Cambria Math"/>
                      <w:sz w:val="22"/>
                      <w:szCs w:val="22"/>
                    </w:rPr>
                    <m:t>X</m:t>
                  </w:ins>
                </m:r>
              </m:e>
              <m:sub>
                <m:r>
                  <w:ins w:id="747" w:author="Boyko, James" w:date="2025-06-27T09:27:00Z" w16du:dateUtc="2025-06-27T13:27:00Z">
                    <w:rPr>
                      <w:rFonts w:ascii="Cambria Math" w:hAnsi="Cambria Math"/>
                      <w:sz w:val="22"/>
                      <w:szCs w:val="22"/>
                    </w:rPr>
                    <m:t>0</m:t>
                  </w:ins>
                </m:r>
              </m:sub>
            </m:sSub>
          </m:sub>
        </m:sSub>
        <m:r>
          <w:ins w:id="748" w:author="Boyko, James" w:date="2025-06-14T08:37:00Z" w16du:dateUtc="2025-06-14T11:37:00Z">
            <w:rPr>
              <w:rFonts w:ascii="Cambria Math" w:hAnsi="Cambria Math"/>
            </w:rPr>
            <m:t>=</m:t>
          </w:ins>
        </m:r>
        <m:sSub>
          <m:sSubPr>
            <m:ctrlPr>
              <w:ins w:id="749" w:author="Boyko, James" w:date="2025-06-27T09:27:00Z" w16du:dateUtc="2025-06-27T13:27:00Z">
                <w:rPr>
                  <w:rFonts w:ascii="Cambria Math" w:hAnsi="Cambria Math"/>
                  <w:sz w:val="22"/>
                  <w:szCs w:val="22"/>
                </w:rPr>
              </w:ins>
            </m:ctrlPr>
          </m:sSubPr>
          <m:e>
            <m:r>
              <w:ins w:id="750" w:author="Boyko, James" w:date="2025-06-27T09:27:00Z" w16du:dateUtc="2025-06-27T13:27:00Z">
                <w:rPr>
                  <w:rFonts w:ascii="Cambria Math" w:hAnsi="Cambria Math"/>
                  <w:sz w:val="22"/>
                  <w:szCs w:val="22"/>
                </w:rPr>
                <m:t>q</m:t>
              </w:ins>
            </m:r>
          </m:e>
          <m:sub>
            <m:sSub>
              <m:sSubPr>
                <m:ctrlPr>
                  <w:ins w:id="751" w:author="Boyko, James" w:date="2025-06-27T09:27:00Z" w16du:dateUtc="2025-06-27T13:27:00Z">
                    <w:rPr>
                      <w:rFonts w:ascii="Cambria Math" w:hAnsi="Cambria Math"/>
                      <w:sz w:val="22"/>
                      <w:szCs w:val="22"/>
                    </w:rPr>
                  </w:ins>
                </m:ctrlPr>
              </m:sSubPr>
              <m:e>
                <m:r>
                  <w:ins w:id="752" w:author="Boyko, James" w:date="2025-06-27T09:27:00Z" w16du:dateUtc="2025-06-27T13:27:00Z">
                    <w:rPr>
                      <w:rFonts w:ascii="Cambria Math" w:hAnsi="Cambria Math"/>
                      <w:sz w:val="22"/>
                      <w:szCs w:val="22"/>
                    </w:rPr>
                    <m:t>(Y</m:t>
                  </w:ins>
                </m:r>
              </m:e>
              <m:sub>
                <m:r>
                  <w:ins w:id="753" w:author="Boyko, James" w:date="2025-06-27T09:27:00Z" w16du:dateUtc="2025-06-27T13:27:00Z">
                    <w:rPr>
                      <w:rFonts w:ascii="Cambria Math" w:hAnsi="Cambria Math"/>
                      <w:sz w:val="22"/>
                      <w:szCs w:val="22"/>
                    </w:rPr>
                    <m:t>0</m:t>
                  </w:ins>
                </m:r>
              </m:sub>
            </m:sSub>
            <m:r>
              <w:ins w:id="754" w:author="Boyko, James" w:date="2025-06-27T09:27:00Z" w16du:dateUtc="2025-06-27T13:27:00Z">
                <w:rPr>
                  <w:rFonts w:ascii="Cambria Math" w:hAnsi="Cambria Math"/>
                  <w:sz w:val="22"/>
                  <w:szCs w:val="22"/>
                </w:rPr>
                <m:t>→</m:t>
              </w:ins>
            </m:r>
            <m:sSub>
              <m:sSubPr>
                <m:ctrlPr>
                  <w:ins w:id="755" w:author="Boyko, James" w:date="2025-06-27T09:27:00Z" w16du:dateUtc="2025-06-27T13:27:00Z">
                    <w:rPr>
                      <w:rFonts w:ascii="Cambria Math" w:hAnsi="Cambria Math"/>
                      <w:sz w:val="22"/>
                      <w:szCs w:val="22"/>
                    </w:rPr>
                  </w:ins>
                </m:ctrlPr>
              </m:sSubPr>
              <m:e>
                <m:r>
                  <w:ins w:id="756" w:author="Boyko, James" w:date="2025-06-27T09:27:00Z" w16du:dateUtc="2025-06-27T13:27:00Z">
                    <w:rPr>
                      <w:rFonts w:ascii="Cambria Math" w:hAnsi="Cambria Math"/>
                      <w:sz w:val="22"/>
                      <w:szCs w:val="22"/>
                    </w:rPr>
                    <m:t>Y</m:t>
                  </w:ins>
                </m:r>
              </m:e>
              <m:sub>
                <m:r>
                  <w:ins w:id="757" w:author="Boyko, James" w:date="2025-06-27T09:27:00Z" w16du:dateUtc="2025-06-27T13:27:00Z">
                    <w:rPr>
                      <w:rFonts w:ascii="Cambria Math" w:hAnsi="Cambria Math"/>
                      <w:sz w:val="22"/>
                      <w:szCs w:val="22"/>
                    </w:rPr>
                    <m:t>1</m:t>
                  </w:ins>
                </m:r>
              </m:sub>
            </m:sSub>
            <m:r>
              <w:ins w:id="758" w:author="Boyko, James" w:date="2025-06-27T09:27:00Z" w16du:dateUtc="2025-06-27T13:27:00Z">
                <w:rPr>
                  <w:rFonts w:ascii="Cambria Math" w:hAnsi="Cambria Math"/>
                  <w:sz w:val="22"/>
                  <w:szCs w:val="22"/>
                </w:rPr>
                <m:t>)|</m:t>
              </w:ins>
            </m:r>
            <m:sSub>
              <m:sSubPr>
                <m:ctrlPr>
                  <w:ins w:id="759" w:author="Boyko, James" w:date="2025-06-27T09:27:00Z" w16du:dateUtc="2025-06-27T13:27:00Z">
                    <w:rPr>
                      <w:rFonts w:ascii="Cambria Math" w:hAnsi="Cambria Math"/>
                      <w:sz w:val="22"/>
                      <w:szCs w:val="22"/>
                    </w:rPr>
                  </w:ins>
                </m:ctrlPr>
              </m:sSubPr>
              <m:e>
                <m:r>
                  <w:ins w:id="760" w:author="Boyko, James" w:date="2025-06-27T09:27:00Z" w16du:dateUtc="2025-06-27T13:27:00Z">
                    <w:rPr>
                      <w:rFonts w:ascii="Cambria Math" w:hAnsi="Cambria Math"/>
                      <w:sz w:val="22"/>
                      <w:szCs w:val="22"/>
                    </w:rPr>
                    <m:t>X</m:t>
                  </w:ins>
                </m:r>
              </m:e>
              <m:sub>
                <m:r>
                  <w:ins w:id="761" w:author="Boyko, James" w:date="2025-06-27T09:27:00Z" w16du:dateUtc="2025-06-27T13:27:00Z">
                    <w:rPr>
                      <w:rFonts w:ascii="Cambria Math" w:hAnsi="Cambria Math"/>
                      <w:sz w:val="22"/>
                      <w:szCs w:val="22"/>
                    </w:rPr>
                    <m:t>1</m:t>
                  </w:ins>
                </m:r>
              </m:sub>
            </m:sSub>
          </m:sub>
        </m:sSub>
      </m:oMath>
      <w:ins w:id="762" w:author="Boyko, James" w:date="2025-06-14T08:38:00Z" w16du:dateUtc="2025-06-14T11:38:00Z">
        <w:r w:rsidR="0011132D">
          <w:rPr>
            <w:rFonts w:ascii="Times New Roman" w:eastAsia="Times New Roman" w:hAnsi="Times New Roman" w:cs="Times New Roman"/>
          </w:rPr>
          <w:t xml:space="preserve">) </w:t>
        </w:r>
      </w:ins>
      <w:ins w:id="763" w:author="Boyko, James" w:date="2025-06-14T08:37:00Z" w16du:dateUtc="2025-06-14T11:37:00Z">
        <w:r w:rsidR="0011132D">
          <w:rPr>
            <w:rFonts w:ascii="Times New Roman" w:eastAsia="Times New Roman" w:hAnsi="Times New Roman" w:cs="Times New Roman"/>
          </w:rPr>
          <w:t xml:space="preserve">and </w:t>
        </w:r>
      </w:ins>
      <w:ins w:id="764" w:author="Boyko, James" w:date="2025-06-14T08:38:00Z" w16du:dateUtc="2025-06-14T11:38:00Z">
        <w:r w:rsidR="0011132D">
          <w:rPr>
            <w:rFonts w:ascii="Times New Roman" w:eastAsia="Times New Roman" w:hAnsi="Times New Roman" w:cs="Times New Roman"/>
          </w:rPr>
          <w:t>cold to warm climates (</w:t>
        </w:r>
      </w:ins>
      <m:oMath>
        <m:sSub>
          <m:sSubPr>
            <m:ctrlPr>
              <w:ins w:id="765" w:author="Boyko, James" w:date="2025-06-27T09:27:00Z" w16du:dateUtc="2025-06-27T13:27:00Z">
                <w:rPr>
                  <w:rFonts w:ascii="Cambria Math" w:hAnsi="Cambria Math"/>
                  <w:sz w:val="22"/>
                  <w:szCs w:val="22"/>
                </w:rPr>
              </w:ins>
            </m:ctrlPr>
          </m:sSubPr>
          <m:e>
            <m:r>
              <w:ins w:id="766" w:author="Boyko, James" w:date="2025-06-27T09:27:00Z" w16du:dateUtc="2025-06-27T13:27:00Z">
                <w:rPr>
                  <w:rFonts w:ascii="Cambria Math" w:hAnsi="Cambria Math"/>
                  <w:sz w:val="22"/>
                  <w:szCs w:val="22"/>
                </w:rPr>
                <m:t>q</m:t>
              </w:ins>
            </m:r>
          </m:e>
          <m:sub>
            <m:r>
              <w:ins w:id="767" w:author="Boyko, James" w:date="2025-06-27T09:27:00Z" w16du:dateUtc="2025-06-27T13:27:00Z">
                <w:rPr>
                  <w:rFonts w:ascii="Cambria Math" w:hAnsi="Cambria Math"/>
                  <w:sz w:val="22"/>
                  <w:szCs w:val="22"/>
                </w:rPr>
                <m:t>(</m:t>
              </w:ins>
            </m:r>
            <m:sSub>
              <m:sSubPr>
                <m:ctrlPr>
                  <w:ins w:id="768" w:author="Boyko, James" w:date="2025-06-27T09:27:00Z" w16du:dateUtc="2025-06-27T13:27:00Z">
                    <w:rPr>
                      <w:rFonts w:ascii="Cambria Math" w:hAnsi="Cambria Math"/>
                      <w:sz w:val="22"/>
                      <w:szCs w:val="22"/>
                    </w:rPr>
                  </w:ins>
                </m:ctrlPr>
              </m:sSubPr>
              <m:e>
                <m:r>
                  <w:ins w:id="769" w:author="Boyko, James" w:date="2025-06-27T09:27:00Z" w16du:dateUtc="2025-06-27T13:27:00Z">
                    <w:rPr>
                      <w:rFonts w:ascii="Cambria Math" w:hAnsi="Cambria Math"/>
                      <w:sz w:val="22"/>
                      <w:szCs w:val="22"/>
                    </w:rPr>
                    <m:t>Y</m:t>
                  </w:ins>
                </m:r>
              </m:e>
              <m:sub>
                <m:r>
                  <w:ins w:id="770" w:author="Boyko, James" w:date="2025-06-27T09:27:00Z" w16du:dateUtc="2025-06-27T13:27:00Z">
                    <w:rPr>
                      <w:rFonts w:ascii="Cambria Math" w:hAnsi="Cambria Math"/>
                      <w:sz w:val="22"/>
                      <w:szCs w:val="22"/>
                    </w:rPr>
                    <m:t>1</m:t>
                  </w:ins>
                </m:r>
              </m:sub>
            </m:sSub>
            <m:r>
              <w:ins w:id="771" w:author="Boyko, James" w:date="2025-06-27T09:27:00Z" w16du:dateUtc="2025-06-27T13:27:00Z">
                <w:rPr>
                  <w:rFonts w:ascii="Cambria Math" w:hAnsi="Cambria Math"/>
                  <w:sz w:val="22"/>
                  <w:szCs w:val="22"/>
                </w:rPr>
                <m:t>→</m:t>
              </w:ins>
            </m:r>
            <m:sSub>
              <m:sSubPr>
                <m:ctrlPr>
                  <w:ins w:id="772" w:author="Boyko, James" w:date="2025-06-27T09:27:00Z" w16du:dateUtc="2025-06-27T13:27:00Z">
                    <w:rPr>
                      <w:rFonts w:ascii="Cambria Math" w:hAnsi="Cambria Math"/>
                      <w:sz w:val="22"/>
                      <w:szCs w:val="22"/>
                    </w:rPr>
                  </w:ins>
                </m:ctrlPr>
              </m:sSubPr>
              <m:e>
                <m:r>
                  <w:ins w:id="773" w:author="Boyko, James" w:date="2025-06-27T09:27:00Z" w16du:dateUtc="2025-06-27T13:27:00Z">
                    <w:rPr>
                      <w:rFonts w:ascii="Cambria Math" w:hAnsi="Cambria Math"/>
                      <w:sz w:val="22"/>
                      <w:szCs w:val="22"/>
                    </w:rPr>
                    <m:t>Y</m:t>
                  </w:ins>
                </m:r>
              </m:e>
              <m:sub>
                <m:r>
                  <w:ins w:id="774" w:author="Boyko, James" w:date="2025-06-27T09:27:00Z" w16du:dateUtc="2025-06-27T13:27:00Z">
                    <w:rPr>
                      <w:rFonts w:ascii="Cambria Math" w:hAnsi="Cambria Math"/>
                      <w:sz w:val="22"/>
                      <w:szCs w:val="22"/>
                    </w:rPr>
                    <m:t>0</m:t>
                  </w:ins>
                </m:r>
              </m:sub>
            </m:sSub>
            <m:r>
              <w:ins w:id="775" w:author="Boyko, James" w:date="2025-06-27T09:27:00Z" w16du:dateUtc="2025-06-27T13:27:00Z">
                <w:rPr>
                  <w:rFonts w:ascii="Cambria Math" w:hAnsi="Cambria Math"/>
                  <w:sz w:val="22"/>
                  <w:szCs w:val="22"/>
                </w:rPr>
                <m:t>)|</m:t>
              </w:ins>
            </m:r>
            <m:sSub>
              <m:sSubPr>
                <m:ctrlPr>
                  <w:ins w:id="776" w:author="Boyko, James" w:date="2025-06-27T09:27:00Z" w16du:dateUtc="2025-06-27T13:27:00Z">
                    <w:rPr>
                      <w:rFonts w:ascii="Cambria Math" w:hAnsi="Cambria Math"/>
                      <w:sz w:val="22"/>
                      <w:szCs w:val="22"/>
                    </w:rPr>
                  </w:ins>
                </m:ctrlPr>
              </m:sSubPr>
              <m:e>
                <m:r>
                  <w:ins w:id="777" w:author="Boyko, James" w:date="2025-06-27T09:27:00Z" w16du:dateUtc="2025-06-27T13:27:00Z">
                    <w:rPr>
                      <w:rFonts w:ascii="Cambria Math" w:hAnsi="Cambria Math"/>
                      <w:sz w:val="22"/>
                      <w:szCs w:val="22"/>
                    </w:rPr>
                    <m:t>X</m:t>
                  </w:ins>
                </m:r>
              </m:e>
              <m:sub>
                <m:r>
                  <w:ins w:id="778" w:author="Boyko, James" w:date="2025-06-27T09:27:00Z" w16du:dateUtc="2025-06-27T13:27:00Z">
                    <w:rPr>
                      <w:rFonts w:ascii="Cambria Math" w:hAnsi="Cambria Math"/>
                      <w:sz w:val="22"/>
                      <w:szCs w:val="22"/>
                    </w:rPr>
                    <m:t>0</m:t>
                  </w:ins>
                </m:r>
              </m:sub>
            </m:sSub>
          </m:sub>
        </m:sSub>
        <m:r>
          <w:ins w:id="779" w:author="Boyko, James" w:date="2025-06-14T08:37:00Z" w16du:dateUtc="2025-06-14T11:37:00Z">
            <w:rPr>
              <w:rFonts w:ascii="Cambria Math" w:hAnsi="Cambria Math"/>
            </w:rPr>
            <m:t>=</m:t>
          </w:ins>
        </m:r>
        <m:sSub>
          <m:sSubPr>
            <m:ctrlPr>
              <w:ins w:id="780" w:author="Boyko, James" w:date="2025-06-27T09:27:00Z" w16du:dateUtc="2025-06-27T13:27:00Z">
                <w:rPr>
                  <w:rFonts w:ascii="Cambria Math" w:hAnsi="Cambria Math"/>
                  <w:sz w:val="22"/>
                  <w:szCs w:val="22"/>
                </w:rPr>
              </w:ins>
            </m:ctrlPr>
          </m:sSubPr>
          <m:e>
            <m:r>
              <w:ins w:id="781" w:author="Boyko, James" w:date="2025-06-27T09:27:00Z" w16du:dateUtc="2025-06-27T13:27:00Z">
                <w:rPr>
                  <w:rFonts w:ascii="Cambria Math" w:hAnsi="Cambria Math"/>
                  <w:sz w:val="22"/>
                  <w:szCs w:val="22"/>
                </w:rPr>
                <m:t>q</m:t>
              </w:ins>
            </m:r>
          </m:e>
          <m:sub>
            <m:r>
              <w:ins w:id="782" w:author="Boyko, James" w:date="2025-06-27T09:27:00Z" w16du:dateUtc="2025-06-27T13:27:00Z">
                <w:rPr>
                  <w:rFonts w:ascii="Cambria Math" w:hAnsi="Cambria Math"/>
                  <w:sz w:val="22"/>
                  <w:szCs w:val="22"/>
                </w:rPr>
                <m:t>(</m:t>
              </w:ins>
            </m:r>
            <m:sSub>
              <m:sSubPr>
                <m:ctrlPr>
                  <w:ins w:id="783" w:author="Boyko, James" w:date="2025-06-27T09:27:00Z" w16du:dateUtc="2025-06-27T13:27:00Z">
                    <w:rPr>
                      <w:rFonts w:ascii="Cambria Math" w:hAnsi="Cambria Math"/>
                      <w:sz w:val="22"/>
                      <w:szCs w:val="22"/>
                    </w:rPr>
                  </w:ins>
                </m:ctrlPr>
              </m:sSubPr>
              <m:e>
                <m:r>
                  <w:ins w:id="784" w:author="Boyko, James" w:date="2025-06-27T09:27:00Z" w16du:dateUtc="2025-06-27T13:27:00Z">
                    <w:rPr>
                      <w:rFonts w:ascii="Cambria Math" w:hAnsi="Cambria Math"/>
                      <w:sz w:val="22"/>
                      <w:szCs w:val="22"/>
                    </w:rPr>
                    <m:t>Y</m:t>
                  </w:ins>
                </m:r>
              </m:e>
              <m:sub>
                <m:r>
                  <w:ins w:id="785" w:author="Boyko, James" w:date="2025-06-27T09:27:00Z" w16du:dateUtc="2025-06-27T13:27:00Z">
                    <w:rPr>
                      <w:rFonts w:ascii="Cambria Math" w:hAnsi="Cambria Math"/>
                      <w:sz w:val="22"/>
                      <w:szCs w:val="22"/>
                    </w:rPr>
                    <m:t>1</m:t>
                  </w:ins>
                </m:r>
              </m:sub>
            </m:sSub>
            <m:r>
              <w:ins w:id="786" w:author="Boyko, James" w:date="2025-06-27T09:27:00Z" w16du:dateUtc="2025-06-27T13:27:00Z">
                <w:rPr>
                  <w:rFonts w:ascii="Cambria Math" w:hAnsi="Cambria Math"/>
                  <w:sz w:val="22"/>
                  <w:szCs w:val="22"/>
                </w:rPr>
                <m:t>→</m:t>
              </w:ins>
            </m:r>
            <m:sSub>
              <m:sSubPr>
                <m:ctrlPr>
                  <w:ins w:id="787" w:author="Boyko, James" w:date="2025-06-27T09:27:00Z" w16du:dateUtc="2025-06-27T13:27:00Z">
                    <w:rPr>
                      <w:rFonts w:ascii="Cambria Math" w:hAnsi="Cambria Math"/>
                      <w:sz w:val="22"/>
                      <w:szCs w:val="22"/>
                    </w:rPr>
                  </w:ins>
                </m:ctrlPr>
              </m:sSubPr>
              <m:e>
                <m:r>
                  <w:ins w:id="788" w:author="Boyko, James" w:date="2025-06-27T09:27:00Z" w16du:dateUtc="2025-06-27T13:27:00Z">
                    <w:rPr>
                      <w:rFonts w:ascii="Cambria Math" w:hAnsi="Cambria Math"/>
                      <w:sz w:val="22"/>
                      <w:szCs w:val="22"/>
                    </w:rPr>
                    <m:t>Y</m:t>
                  </w:ins>
                </m:r>
              </m:e>
              <m:sub>
                <m:r>
                  <w:ins w:id="789" w:author="Boyko, James" w:date="2025-06-27T09:27:00Z" w16du:dateUtc="2025-06-27T13:27:00Z">
                    <w:rPr>
                      <w:rFonts w:ascii="Cambria Math" w:hAnsi="Cambria Math"/>
                      <w:sz w:val="22"/>
                      <w:szCs w:val="22"/>
                    </w:rPr>
                    <m:t>0</m:t>
                  </w:ins>
                </m:r>
              </m:sub>
            </m:sSub>
            <m:r>
              <w:ins w:id="790" w:author="Boyko, James" w:date="2025-06-27T09:27:00Z" w16du:dateUtc="2025-06-27T13:27:00Z">
                <w:rPr>
                  <w:rFonts w:ascii="Cambria Math" w:hAnsi="Cambria Math"/>
                  <w:sz w:val="22"/>
                  <w:szCs w:val="22"/>
                </w:rPr>
                <m:t>)|</m:t>
              </w:ins>
            </m:r>
            <m:sSub>
              <m:sSubPr>
                <m:ctrlPr>
                  <w:ins w:id="791" w:author="Boyko, James" w:date="2025-06-27T09:27:00Z" w16du:dateUtc="2025-06-27T13:27:00Z">
                    <w:rPr>
                      <w:rFonts w:ascii="Cambria Math" w:hAnsi="Cambria Math"/>
                      <w:sz w:val="22"/>
                      <w:szCs w:val="22"/>
                    </w:rPr>
                  </w:ins>
                </m:ctrlPr>
              </m:sSubPr>
              <m:e>
                <m:r>
                  <w:ins w:id="792" w:author="Boyko, James" w:date="2025-06-27T09:27:00Z" w16du:dateUtc="2025-06-27T13:27:00Z">
                    <w:rPr>
                      <w:rFonts w:ascii="Cambria Math" w:hAnsi="Cambria Math"/>
                      <w:sz w:val="22"/>
                      <w:szCs w:val="22"/>
                    </w:rPr>
                    <m:t>X</m:t>
                  </w:ins>
                </m:r>
              </m:e>
              <m:sub>
                <m:r>
                  <w:ins w:id="793" w:author="Boyko, James" w:date="2025-06-27T09:27:00Z" w16du:dateUtc="2025-06-27T13:27:00Z">
                    <w:rPr>
                      <w:rFonts w:ascii="Cambria Math" w:hAnsi="Cambria Math"/>
                      <w:sz w:val="22"/>
                      <w:szCs w:val="22"/>
                    </w:rPr>
                    <m:t>1</m:t>
                  </w:ins>
                </m:r>
              </m:sub>
            </m:sSub>
          </m:sub>
        </m:sSub>
      </m:oMath>
      <w:ins w:id="794" w:author="Boyko, James" w:date="2025-06-14T08:38:00Z" w16du:dateUtc="2025-06-14T11:38:00Z">
        <w:r w:rsidR="0011132D">
          <w:rPr>
            <w:rFonts w:ascii="Times New Roman" w:eastAsia="Times New Roman" w:hAnsi="Times New Roman" w:cs="Times New Roman"/>
          </w:rPr>
          <w:t xml:space="preserve">) are the same regardless of </w:t>
        </w:r>
      </w:ins>
      <w:ins w:id="795" w:author="Boyko, James" w:date="2025-06-14T08:39:00Z" w16du:dateUtc="2025-06-14T11:39:00Z">
        <w:r w:rsidR="0011132D">
          <w:rPr>
            <w:rFonts w:ascii="Times New Roman" w:eastAsia="Times New Roman" w:hAnsi="Times New Roman" w:cs="Times New Roman"/>
          </w:rPr>
          <w:t>the reproductive mode.</w:t>
        </w:r>
      </w:ins>
      <w:del w:id="796" w:author="Boyko, James" w:date="2025-06-14T08:39:00Z" w16du:dateUtc="2025-06-14T11:39:00Z">
        <w:r w:rsidRPr="00990AA7" w:rsidDel="0011132D">
          <w:rPr>
            <w:rFonts w:ascii="Times New Roman" w:eastAsia="Times New Roman" w:hAnsi="Times New Roman" w:cs="Times New Roman"/>
          </w:rPr>
          <w:delText>The final test (</w:delText>
        </w:r>
      </w:del>
      <m:oMath>
        <m:sSub>
          <m:sSubPr>
            <m:ctrlPr>
              <w:del w:id="797" w:author="Boyko, James" w:date="2025-06-14T08:39:00Z" w16du:dateUtc="2025-06-14T11:39:00Z">
                <w:rPr>
                  <w:rFonts w:ascii="Cambria Math" w:hAnsi="Cambria Math"/>
                </w:rPr>
              </w:del>
            </m:ctrlPr>
          </m:sSubPr>
          <m:e>
            <m:r>
              <w:del w:id="798" w:author="Boyko, James" w:date="2025-06-14T08:39:00Z" w16du:dateUtc="2025-06-14T11:39:00Z">
                <w:rPr>
                  <w:rFonts w:ascii="Cambria Math" w:hAnsi="Cambria Math"/>
                </w:rPr>
                <m:t>q</m:t>
              </w:del>
            </m:r>
          </m:e>
          <m:sub>
            <m:r>
              <w:del w:id="799" w:author="Boyko, James" w:date="2025-06-14T08:39:00Z" w16du:dateUtc="2025-06-14T11:39:00Z">
                <w:rPr>
                  <w:rFonts w:ascii="Cambria Math" w:hAnsi="Cambria Math"/>
                </w:rPr>
                <m:t>34</m:t>
              </w:del>
            </m:r>
          </m:sub>
        </m:sSub>
        <m:r>
          <w:del w:id="800" w:author="Boyko, James" w:date="2025-06-14T08:39:00Z" w16du:dateUtc="2025-06-14T11:39:00Z">
            <w:rPr>
              <w:rFonts w:ascii="Cambria Math" w:hAnsi="Cambria Math"/>
            </w:rPr>
            <m:t>&gt;</m:t>
          </w:del>
        </m:r>
        <m:sSub>
          <m:sSubPr>
            <m:ctrlPr>
              <w:del w:id="801" w:author="Boyko, James" w:date="2025-06-14T08:39:00Z" w16du:dateUtc="2025-06-14T11:39:00Z">
                <w:rPr>
                  <w:rFonts w:ascii="Cambria Math" w:hAnsi="Cambria Math"/>
                </w:rPr>
              </w:del>
            </m:ctrlPr>
          </m:sSubPr>
          <m:e>
            <m:r>
              <w:del w:id="802" w:author="Boyko, James" w:date="2025-06-14T08:39:00Z" w16du:dateUtc="2025-06-14T11:39:00Z">
                <w:rPr>
                  <w:rFonts w:ascii="Cambria Math" w:hAnsi="Cambria Math"/>
                </w:rPr>
                <m:t>q</m:t>
              </w:del>
            </m:r>
          </m:e>
          <m:sub>
            <m:r>
              <w:del w:id="803" w:author="Boyko, James" w:date="2025-06-14T08:39:00Z" w16du:dateUtc="2025-06-14T11:39:00Z">
                <w:rPr>
                  <w:rFonts w:ascii="Cambria Math" w:hAnsi="Cambria Math"/>
                </w:rPr>
                <m:t>21</m:t>
              </w:del>
            </m:r>
          </m:sub>
        </m:sSub>
        <m:r>
          <w:del w:id="804" w:author="Boyko, James" w:date="2025-06-14T08:39:00Z" w16du:dateUtc="2025-06-14T11:39:00Z">
            <w:rPr>
              <w:rFonts w:ascii="Cambria Math" w:hAnsi="Cambria Math"/>
            </w:rPr>
            <m:t>&gt;</m:t>
          </w:del>
        </m:r>
        <m:sSub>
          <m:sSubPr>
            <m:ctrlPr>
              <w:del w:id="805" w:author="Boyko, James" w:date="2025-06-14T08:39:00Z" w16du:dateUtc="2025-06-14T11:39:00Z">
                <w:rPr>
                  <w:rFonts w:ascii="Cambria Math" w:hAnsi="Cambria Math"/>
                </w:rPr>
              </w:del>
            </m:ctrlPr>
          </m:sSubPr>
          <m:e>
            <m:r>
              <w:del w:id="806" w:author="Boyko, James" w:date="2025-06-14T08:39:00Z" w16du:dateUtc="2025-06-14T11:39:00Z">
                <w:rPr>
                  <w:rFonts w:ascii="Cambria Math" w:hAnsi="Cambria Math"/>
                </w:rPr>
                <m:t>q</m:t>
              </w:del>
            </m:r>
          </m:e>
          <m:sub>
            <m:r>
              <w:del w:id="807" w:author="Boyko, James" w:date="2025-06-14T08:39:00Z" w16du:dateUtc="2025-06-14T11:39:00Z">
                <w:rPr>
                  <w:rFonts w:ascii="Cambria Math" w:hAnsi="Cambria Math"/>
                </w:rPr>
                <m:t>ij</m:t>
              </w:del>
            </m:r>
          </m:sub>
        </m:sSub>
      </m:oMath>
      <w:del w:id="808" w:author="Boyko, James" w:date="2025-06-14T08:39:00Z" w16du:dateUtc="2025-06-14T11:39:00Z">
        <w:r w:rsidRPr="00990AA7" w:rsidDel="0011132D">
          <w:rPr>
            <w:rFonts w:ascii="Times New Roman" w:eastAsia="Times New Roman" w:hAnsi="Times New Roman" w:cs="Times New Roman"/>
          </w:rPr>
          <w:delText>) determines whether the the fastest and slowest transition rates maintain the same order, though this is a less important comparison with respect to correlated character evolution.</w:delText>
        </w:r>
      </w:del>
      <w:r w:rsidRPr="00990AA7">
        <w:rPr>
          <w:rFonts w:ascii="Times New Roman" w:eastAsia="Times New Roman" w:hAnsi="Times New Roman" w:cs="Times New Roman"/>
        </w:rPr>
        <w:t xml:space="preserve"> </w:t>
      </w:r>
    </w:p>
    <w:p w14:paraId="5E31820E" w14:textId="28776F6F" w:rsidR="00EB0295" w:rsidRPr="003C582B" w:rsidRDefault="00000000" w:rsidP="00B20478">
      <w:pPr>
        <w:pStyle w:val="BodyText"/>
        <w:spacing w:after="0" w:line="360" w:lineRule="auto"/>
        <w:rPr>
          <w:rFonts w:ascii="Times New Roman" w:eastAsia="Times New Roman" w:hAnsi="Times New Roman" w:cs="Times New Roman"/>
          <w:sz w:val="32"/>
          <w:szCs w:val="32"/>
          <w:rPrChange w:id="809" w:author="Boyko, James" w:date="2025-06-16T09:50:00Z" w16du:dateUtc="2025-06-16T12:50:00Z">
            <w:rPr>
              <w:rFonts w:ascii="Times New Roman" w:eastAsia="Times New Roman" w:hAnsi="Times New Roman" w:cs="Times New Roman"/>
            </w:rPr>
          </w:rPrChange>
        </w:rPr>
      </w:pPr>
      <m:oMathPara>
        <m:oMathParaPr>
          <m:jc m:val="left"/>
        </m:oMathParaPr>
        <m:oMath>
          <m:sSub>
            <m:sSubPr>
              <m:ctrlPr>
                <w:rPr>
                  <w:rFonts w:ascii="Cambria Math" w:hAnsi="Cambria Math"/>
                  <w:sz w:val="22"/>
                  <w:szCs w:val="22"/>
                </w:rPr>
              </m:ctrlPr>
            </m:sSubPr>
            <m:e>
              <m:r>
                <w:del w:id="810" w:author="Boyko, James" w:date="2025-06-27T09:40:00Z" w16du:dateUtc="2025-06-27T13:40:00Z">
                  <w:rPr>
                    <w:rFonts w:ascii="Cambria Math" w:hAnsi="Cambria Math"/>
                    <w:sz w:val="22"/>
                    <w:szCs w:val="22"/>
                    <w:rPrChange w:id="811" w:author="Boyko, James" w:date="2025-06-16T09:50:00Z" w16du:dateUtc="2025-06-16T12:50:00Z">
                      <w:rPr>
                        <w:rFonts w:ascii="Cambria Math" w:hAnsi="Cambria Math"/>
                      </w:rPr>
                    </w:rPrChange>
                  </w:rPr>
                  <m:t>M</m:t>
                </w:del>
              </m:r>
              <m:r>
                <w:ins w:id="812" w:author="Boyko, James" w:date="2025-06-27T09:40:00Z" w16du:dateUtc="2025-06-27T13:40:00Z">
                  <w:rPr>
                    <w:rFonts w:ascii="Cambria Math" w:hAnsi="Cambria Math"/>
                    <w:sz w:val="22"/>
                    <w:szCs w:val="22"/>
                  </w:rPr>
                  <m:t>Q</m:t>
                </w:ins>
              </m:r>
            </m:e>
            <m:sub>
              <m:r>
                <w:rPr>
                  <w:rFonts w:ascii="Cambria Math" w:hAnsi="Cambria Math"/>
                  <w:sz w:val="22"/>
                  <w:szCs w:val="22"/>
                  <w:rPrChange w:id="813" w:author="Boyko, James" w:date="2025-06-16T09:50:00Z" w16du:dateUtc="2025-06-16T12:50:00Z">
                    <w:rPr>
                      <w:rFonts w:ascii="Cambria Math" w:hAnsi="Cambria Math"/>
                    </w:rPr>
                  </w:rPrChange>
                </w:rPr>
                <m:t>corr</m:t>
              </m:r>
            </m:sub>
          </m:sSub>
          <m:r>
            <w:rPr>
              <w:rFonts w:ascii="Cambria Math" w:hAnsi="Cambria Math"/>
              <w:sz w:val="22"/>
              <w:szCs w:val="22"/>
              <w:rPrChange w:id="814" w:author="Boyko, James" w:date="2025-06-16T09:50:00Z" w16du:dateUtc="2025-06-16T12:50:00Z">
                <w:rPr>
                  <w:rFonts w:ascii="Cambria Math" w:hAnsi="Cambria Math"/>
                </w:rPr>
              </w:rPrChange>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Change w:id="815" w:author="Boyko, James" w:date="2025-06-16T09:50:00Z" w16du:dateUtc="2025-06-16T12:50:00Z">
                              <w:rPr>
                                <w:rFonts w:ascii="Cambria Math" w:hAnsi="Cambria Math"/>
                              </w:rPr>
                            </w:rPrChange>
                          </w:rPr>
                          <m:t>X</m:t>
                        </m:r>
                      </m:e>
                      <m:sub>
                        <m:r>
                          <w:rPr>
                            <w:rFonts w:ascii="Cambria Math" w:hAnsi="Cambria Math"/>
                            <w:sz w:val="22"/>
                            <w:szCs w:val="22"/>
                            <w:rPrChange w:id="816"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17" w:author="Boyko, James" w:date="2025-06-16T09:50:00Z" w16du:dateUtc="2025-06-16T12:50:00Z">
                              <w:rPr>
                                <w:rFonts w:ascii="Cambria Math" w:hAnsi="Cambria Math"/>
                              </w:rPr>
                            </w:rPrChange>
                          </w:rPr>
                          <m:t>Y</m:t>
                        </m:r>
                      </m:e>
                      <m:sub>
                        <m:r>
                          <w:rPr>
                            <w:rFonts w:ascii="Cambria Math" w:hAnsi="Cambria Math"/>
                            <w:sz w:val="22"/>
                            <w:szCs w:val="22"/>
                            <w:rPrChange w:id="818"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19" w:author="Boyko, James" w:date="2025-06-16T09:50:00Z" w16du:dateUtc="2025-06-16T12:50:00Z">
                              <w:rPr>
                                <w:rFonts w:ascii="Cambria Math" w:hAnsi="Cambria Math"/>
                              </w:rPr>
                            </w:rPrChange>
                          </w:rPr>
                          <m:t>X</m:t>
                        </m:r>
                      </m:e>
                      <m:sub>
                        <m:r>
                          <w:rPr>
                            <w:rFonts w:ascii="Cambria Math" w:hAnsi="Cambria Math"/>
                            <w:sz w:val="22"/>
                            <w:szCs w:val="22"/>
                            <w:rPrChange w:id="820"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21" w:author="Boyko, James" w:date="2025-06-16T09:50:00Z" w16du:dateUtc="2025-06-16T12:50:00Z">
                              <w:rPr>
                                <w:rFonts w:ascii="Cambria Math" w:hAnsi="Cambria Math"/>
                              </w:rPr>
                            </w:rPrChange>
                          </w:rPr>
                          <m:t>Y</m:t>
                        </m:r>
                      </m:e>
                      <m:sub>
                        <m:r>
                          <w:rPr>
                            <w:rFonts w:ascii="Cambria Math" w:hAnsi="Cambria Math"/>
                            <w:sz w:val="22"/>
                            <w:szCs w:val="22"/>
                            <w:rPrChange w:id="822"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23" w:author="Boyko, James" w:date="2025-06-16T09:50:00Z" w16du:dateUtc="2025-06-16T12:50:00Z">
                              <w:rPr>
                                <w:rFonts w:ascii="Cambria Math" w:hAnsi="Cambria Math"/>
                              </w:rPr>
                            </w:rPrChange>
                          </w:rPr>
                          <m:t>X</m:t>
                        </m:r>
                      </m:e>
                      <m:sub>
                        <m:r>
                          <w:rPr>
                            <w:rFonts w:ascii="Cambria Math" w:hAnsi="Cambria Math"/>
                            <w:sz w:val="22"/>
                            <w:szCs w:val="22"/>
                            <w:rPrChange w:id="824"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25" w:author="Boyko, James" w:date="2025-06-16T09:50:00Z" w16du:dateUtc="2025-06-16T12:50:00Z">
                              <w:rPr>
                                <w:rFonts w:ascii="Cambria Math" w:hAnsi="Cambria Math"/>
                              </w:rPr>
                            </w:rPrChange>
                          </w:rPr>
                          <m:t>Y</m:t>
                        </m:r>
                      </m:e>
                      <m:sub>
                        <m:r>
                          <w:rPr>
                            <w:rFonts w:ascii="Cambria Math" w:hAnsi="Cambria Math"/>
                            <w:sz w:val="22"/>
                            <w:szCs w:val="22"/>
                            <w:rPrChange w:id="826" w:author="Boyko, James" w:date="2025-06-16T09:50:00Z" w16du:dateUtc="2025-06-16T12:50: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827" w:author="Boyko, James" w:date="2025-06-16T09:50:00Z" w16du:dateUtc="2025-06-16T12:50:00Z">
                              <w:rPr>
                                <w:rFonts w:ascii="Cambria Math" w:hAnsi="Cambria Math"/>
                              </w:rPr>
                            </w:rPrChange>
                          </w:rPr>
                          <m:t>X</m:t>
                        </m:r>
                      </m:e>
                      <m:sub>
                        <m:r>
                          <w:rPr>
                            <w:rFonts w:ascii="Cambria Math" w:hAnsi="Cambria Math"/>
                            <w:sz w:val="22"/>
                            <w:szCs w:val="22"/>
                            <w:rPrChange w:id="828"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29" w:author="Boyko, James" w:date="2025-06-16T09:50:00Z" w16du:dateUtc="2025-06-16T12:50:00Z">
                              <w:rPr>
                                <w:rFonts w:ascii="Cambria Math" w:hAnsi="Cambria Math"/>
                              </w:rPr>
                            </w:rPrChange>
                          </w:rPr>
                          <m:t>Y</m:t>
                        </m:r>
                      </m:e>
                      <m:sub>
                        <m:r>
                          <w:rPr>
                            <w:rFonts w:ascii="Cambria Math" w:hAnsi="Cambria Math"/>
                            <w:sz w:val="22"/>
                            <w:szCs w:val="22"/>
                            <w:rPrChange w:id="830" w:author="Boyko, James" w:date="2025-06-16T09:50:00Z" w16du:dateUtc="2025-06-16T12:50:00Z">
                              <w:rPr>
                                <w:rFonts w:ascii="Cambria Math" w:hAnsi="Cambria Math"/>
                              </w:rPr>
                            </w:rPrChange>
                          </w:rPr>
                          <m:t>1</m:t>
                        </m:r>
                      </m:sub>
                    </m:sSub>
                  </m:e>
                </m:mr>
                <m:mr>
                  <m:e>
                    <m:sSub>
                      <m:sSubPr>
                        <m:ctrlPr>
                          <w:rPr>
                            <w:rFonts w:ascii="Cambria Math" w:hAnsi="Cambria Math"/>
                            <w:sz w:val="22"/>
                            <w:szCs w:val="22"/>
                          </w:rPr>
                        </m:ctrlPr>
                      </m:sSubPr>
                      <m:e>
                        <m:r>
                          <w:rPr>
                            <w:rFonts w:ascii="Cambria Math" w:hAnsi="Cambria Math"/>
                            <w:sz w:val="22"/>
                            <w:szCs w:val="22"/>
                            <w:rPrChange w:id="831" w:author="Boyko, James" w:date="2025-06-16T09:50:00Z" w16du:dateUtc="2025-06-16T12:50:00Z">
                              <w:rPr>
                                <w:rFonts w:ascii="Cambria Math" w:hAnsi="Cambria Math"/>
                              </w:rPr>
                            </w:rPrChange>
                          </w:rPr>
                          <m:t>X</m:t>
                        </m:r>
                      </m:e>
                      <m:sub>
                        <m:r>
                          <w:rPr>
                            <w:rFonts w:ascii="Cambria Math" w:hAnsi="Cambria Math"/>
                            <w:sz w:val="22"/>
                            <w:szCs w:val="22"/>
                            <w:rPrChange w:id="832"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33" w:author="Boyko, James" w:date="2025-06-16T09:50:00Z" w16du:dateUtc="2025-06-16T12:50:00Z">
                              <w:rPr>
                                <w:rFonts w:ascii="Cambria Math" w:hAnsi="Cambria Math"/>
                              </w:rPr>
                            </w:rPrChange>
                          </w:rPr>
                          <m:t>Y</m:t>
                        </m:r>
                      </m:e>
                      <m:sub>
                        <m:r>
                          <w:rPr>
                            <w:rFonts w:ascii="Cambria Math" w:hAnsi="Cambria Math"/>
                            <w:sz w:val="22"/>
                            <w:szCs w:val="22"/>
                            <w:rPrChange w:id="834" w:author="Boyko, James" w:date="2025-06-16T09:50:00Z" w16du:dateUtc="2025-06-16T12:50:00Z">
                              <w:rPr>
                                <w:rFonts w:ascii="Cambria Math" w:hAnsi="Cambria Math"/>
                              </w:rPr>
                            </w:rPrChange>
                          </w:rPr>
                          <m:t>0</m:t>
                        </m:r>
                      </m:sub>
                    </m:sSub>
                  </m:e>
                  <m:e>
                    <m:r>
                      <m:rPr>
                        <m:lit/>
                        <m:nor/>
                      </m:rPr>
                      <w:rPr>
                        <w:rFonts w:ascii="Cambria Math" w:hAnsi="Cambria Math"/>
                        <w:sz w:val="22"/>
                        <w:szCs w:val="22"/>
                        <w:rPrChange w:id="835"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36" w:author="Boyko, James" w:date="2025-06-16T09:50:00Z" w16du:dateUtc="2025-06-16T12:50:00Z">
                              <w:rPr>
                                <w:rFonts w:ascii="Cambria Math" w:hAnsi="Cambria Math"/>
                              </w:rPr>
                            </w:rPrChange>
                          </w:rPr>
                          <m:t>q</m:t>
                        </m:r>
                      </m:e>
                      <m:sub>
                        <m:r>
                          <w:ins w:id="837" w:author="Boyko, James" w:date="2025-06-14T08:29:00Z" w16du:dateUtc="2025-06-14T11:29:00Z">
                            <w:rPr>
                              <w:rFonts w:ascii="Cambria Math" w:hAnsi="Cambria Math"/>
                              <w:sz w:val="22"/>
                              <w:szCs w:val="22"/>
                              <w:rPrChange w:id="838"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839" w:author="Boyko, James" w:date="2025-06-16T09:50:00Z" w16du:dateUtc="2025-06-16T12:50:00Z">
                                  <w:rPr>
                                    <w:rFonts w:ascii="Cambria Math" w:hAnsi="Cambria Math"/>
                                  </w:rPr>
                                </w:rPrChange>
                              </w:rPr>
                              <m:t>X</m:t>
                            </m:r>
                          </m:e>
                          <m:sub>
                            <m:r>
                              <w:rPr>
                                <w:rFonts w:ascii="Cambria Math" w:hAnsi="Cambria Math"/>
                                <w:sz w:val="22"/>
                                <w:szCs w:val="22"/>
                                <w:rPrChange w:id="840" w:author="Boyko, James" w:date="2025-06-16T09:50:00Z" w16du:dateUtc="2025-06-16T12:50:00Z">
                                  <w:rPr>
                                    <w:rFonts w:ascii="Cambria Math" w:hAnsi="Cambria Math"/>
                                  </w:rPr>
                                </w:rPrChange>
                              </w:rPr>
                              <m:t>0</m:t>
                            </m:r>
                          </m:sub>
                        </m:sSub>
                        <m:r>
                          <w:rPr>
                            <w:rFonts w:ascii="Cambria Math" w:hAnsi="Cambria Math"/>
                            <w:sz w:val="22"/>
                            <w:szCs w:val="22"/>
                            <w:rPrChange w:id="841"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42" w:author="Boyko, James" w:date="2025-06-16T09:50:00Z" w16du:dateUtc="2025-06-16T12:50:00Z">
                                  <w:rPr>
                                    <w:rFonts w:ascii="Cambria Math" w:hAnsi="Cambria Math"/>
                                  </w:rPr>
                                </w:rPrChange>
                              </w:rPr>
                              <m:t>X</m:t>
                            </m:r>
                          </m:e>
                          <m:sub>
                            <m:r>
                              <w:rPr>
                                <w:rFonts w:ascii="Cambria Math" w:hAnsi="Cambria Math"/>
                                <w:sz w:val="22"/>
                                <w:szCs w:val="22"/>
                                <w:rPrChange w:id="843" w:author="Boyko, James" w:date="2025-06-16T09:50:00Z" w16du:dateUtc="2025-06-16T12:50:00Z">
                                  <w:rPr>
                                    <w:rFonts w:ascii="Cambria Math" w:hAnsi="Cambria Math"/>
                                  </w:rPr>
                                </w:rPrChange>
                              </w:rPr>
                              <m:t>1</m:t>
                            </m:r>
                          </m:sub>
                        </m:sSub>
                        <m:r>
                          <w:ins w:id="844" w:author="Boyko, James" w:date="2025-06-14T08:29:00Z" w16du:dateUtc="2025-06-14T11:29:00Z">
                            <w:rPr>
                              <w:rFonts w:ascii="Cambria Math" w:hAnsi="Cambria Math"/>
                              <w:sz w:val="22"/>
                              <w:szCs w:val="22"/>
                              <w:rPrChange w:id="845" w:author="Boyko, James" w:date="2025-06-16T09:50:00Z" w16du:dateUtc="2025-06-16T12:50:00Z">
                                <w:rPr>
                                  <w:rFonts w:ascii="Cambria Math" w:hAnsi="Cambria Math"/>
                                </w:rPr>
                              </w:rPrChange>
                            </w:rPr>
                            <m:t>)</m:t>
                          </w:ins>
                        </m:r>
                        <m:r>
                          <w:rPr>
                            <w:rFonts w:ascii="Cambria Math" w:hAnsi="Cambria Math"/>
                            <w:sz w:val="22"/>
                            <w:szCs w:val="22"/>
                            <w:rPrChange w:id="846"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47" w:author="Boyko, James" w:date="2025-06-16T09:50:00Z" w16du:dateUtc="2025-06-16T12:50:00Z">
                                  <w:rPr>
                                    <w:rFonts w:ascii="Cambria Math" w:hAnsi="Cambria Math"/>
                                  </w:rPr>
                                </w:rPrChange>
                              </w:rPr>
                              <m:t>Y</m:t>
                            </m:r>
                          </m:e>
                          <m:sub>
                            <m:r>
                              <w:rPr>
                                <w:rFonts w:ascii="Cambria Math" w:hAnsi="Cambria Math"/>
                                <w:sz w:val="22"/>
                                <w:szCs w:val="22"/>
                                <w:rPrChange w:id="848" w:author="Boyko, James" w:date="2025-06-16T09:50:00Z" w16du:dateUtc="2025-06-16T12:50:00Z">
                                  <w:rPr>
                                    <w:rFonts w:ascii="Cambria Math" w:hAnsi="Cambria Math"/>
                                  </w:rPr>
                                </w:rPrChange>
                              </w:rPr>
                              <m:t>0</m:t>
                            </m:r>
                          </m:sub>
                        </m:sSub>
                      </m:sub>
                    </m:sSub>
                  </m:e>
                  <m:e>
                    <m:sSub>
                      <m:sSubPr>
                        <m:ctrlPr>
                          <w:rPr>
                            <w:rFonts w:ascii="Cambria Math" w:hAnsi="Cambria Math"/>
                            <w:sz w:val="22"/>
                            <w:szCs w:val="22"/>
                          </w:rPr>
                        </m:ctrlPr>
                      </m:sSubPr>
                      <m:e>
                        <m:r>
                          <w:rPr>
                            <w:rFonts w:ascii="Cambria Math" w:hAnsi="Cambria Math"/>
                            <w:sz w:val="22"/>
                            <w:szCs w:val="22"/>
                            <w:rPrChange w:id="849"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850" w:author="Boyko, James" w:date="2025-06-14T08:29:00Z" w16du:dateUtc="2025-06-14T11:29:00Z">
                                <w:rPr>
                                  <w:rFonts w:ascii="Cambria Math" w:hAnsi="Cambria Math"/>
                                  <w:sz w:val="22"/>
                                  <w:szCs w:val="22"/>
                                  <w:rPrChange w:id="851" w:author="Boyko, James" w:date="2025-06-16T09:50:00Z" w16du:dateUtc="2025-06-16T12:50:00Z">
                                    <w:rPr>
                                      <w:rFonts w:ascii="Cambria Math" w:hAnsi="Cambria Math"/>
                                    </w:rPr>
                                  </w:rPrChange>
                                </w:rPr>
                                <m:t>(</m:t>
                              </w:ins>
                            </m:r>
                            <m:r>
                              <w:rPr>
                                <w:rFonts w:ascii="Cambria Math" w:hAnsi="Cambria Math"/>
                                <w:sz w:val="22"/>
                                <w:szCs w:val="22"/>
                                <w:rPrChange w:id="852" w:author="Boyko, James" w:date="2025-06-16T09:50:00Z" w16du:dateUtc="2025-06-16T12:50:00Z">
                                  <w:rPr>
                                    <w:rFonts w:ascii="Cambria Math" w:hAnsi="Cambria Math"/>
                                  </w:rPr>
                                </w:rPrChange>
                              </w:rPr>
                              <m:t>Y</m:t>
                            </m:r>
                          </m:e>
                          <m:sub>
                            <m:r>
                              <w:rPr>
                                <w:rFonts w:ascii="Cambria Math" w:hAnsi="Cambria Math"/>
                                <w:sz w:val="22"/>
                                <w:szCs w:val="22"/>
                                <w:rPrChange w:id="853" w:author="Boyko, James" w:date="2025-06-16T09:50:00Z" w16du:dateUtc="2025-06-16T12:50:00Z">
                                  <w:rPr>
                                    <w:rFonts w:ascii="Cambria Math" w:hAnsi="Cambria Math"/>
                                  </w:rPr>
                                </w:rPrChange>
                              </w:rPr>
                              <m:t>0</m:t>
                            </m:r>
                          </m:sub>
                        </m:sSub>
                        <m:r>
                          <w:rPr>
                            <w:rFonts w:ascii="Cambria Math" w:hAnsi="Cambria Math"/>
                            <w:sz w:val="22"/>
                            <w:szCs w:val="22"/>
                            <w:rPrChange w:id="854"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55" w:author="Boyko, James" w:date="2025-06-16T09:50:00Z" w16du:dateUtc="2025-06-16T12:50:00Z">
                                  <w:rPr>
                                    <w:rFonts w:ascii="Cambria Math" w:hAnsi="Cambria Math"/>
                                  </w:rPr>
                                </w:rPrChange>
                              </w:rPr>
                              <m:t>Y</m:t>
                            </m:r>
                          </m:e>
                          <m:sub>
                            <m:r>
                              <w:rPr>
                                <w:rFonts w:ascii="Cambria Math" w:hAnsi="Cambria Math"/>
                                <w:sz w:val="22"/>
                                <w:szCs w:val="22"/>
                                <w:rPrChange w:id="856" w:author="Boyko, James" w:date="2025-06-16T09:50:00Z" w16du:dateUtc="2025-06-16T12:50:00Z">
                                  <w:rPr>
                                    <w:rFonts w:ascii="Cambria Math" w:hAnsi="Cambria Math"/>
                                  </w:rPr>
                                </w:rPrChange>
                              </w:rPr>
                              <m:t>1</m:t>
                            </m:r>
                          </m:sub>
                        </m:sSub>
                        <m:r>
                          <w:ins w:id="857" w:author="Boyko, James" w:date="2025-06-14T08:29:00Z" w16du:dateUtc="2025-06-14T11:29:00Z">
                            <w:rPr>
                              <w:rFonts w:ascii="Cambria Math" w:hAnsi="Cambria Math"/>
                              <w:sz w:val="22"/>
                              <w:szCs w:val="22"/>
                              <w:rPrChange w:id="858" w:author="Boyko, James" w:date="2025-06-16T09:50:00Z" w16du:dateUtc="2025-06-16T12:50:00Z">
                                <w:rPr>
                                  <w:rFonts w:ascii="Cambria Math" w:hAnsi="Cambria Math"/>
                                </w:rPr>
                              </w:rPrChange>
                            </w:rPr>
                            <m:t>)</m:t>
                          </w:ins>
                        </m:r>
                        <m:r>
                          <w:rPr>
                            <w:rFonts w:ascii="Cambria Math" w:hAnsi="Cambria Math"/>
                            <w:sz w:val="22"/>
                            <w:szCs w:val="22"/>
                            <w:rPrChange w:id="859"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60" w:author="Boyko, James" w:date="2025-06-16T09:50:00Z" w16du:dateUtc="2025-06-16T12:50:00Z">
                                  <w:rPr>
                                    <w:rFonts w:ascii="Cambria Math" w:hAnsi="Cambria Math"/>
                                  </w:rPr>
                                </w:rPrChange>
                              </w:rPr>
                              <m:t>X</m:t>
                            </m:r>
                          </m:e>
                          <m:sub>
                            <m:r>
                              <w:rPr>
                                <w:rFonts w:ascii="Cambria Math" w:hAnsi="Cambria Math"/>
                                <w:sz w:val="22"/>
                                <w:szCs w:val="22"/>
                                <w:rPrChange w:id="861"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862" w:author="Boyko, James" w:date="2025-06-16T09:50:00Z" w16du:dateUtc="2025-06-16T12:50: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863" w:author="Boyko, James" w:date="2025-06-16T09:50:00Z" w16du:dateUtc="2025-06-16T12:50:00Z">
                              <w:rPr>
                                <w:rFonts w:ascii="Cambria Math" w:hAnsi="Cambria Math"/>
                              </w:rPr>
                            </w:rPrChange>
                          </w:rPr>
                          <m:t>X</m:t>
                        </m:r>
                      </m:e>
                      <m:sub>
                        <m:r>
                          <w:rPr>
                            <w:rFonts w:ascii="Cambria Math" w:hAnsi="Cambria Math"/>
                            <w:sz w:val="22"/>
                            <w:szCs w:val="22"/>
                            <w:rPrChange w:id="864"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65" w:author="Boyko, James" w:date="2025-06-16T09:50:00Z" w16du:dateUtc="2025-06-16T12:50:00Z">
                              <w:rPr>
                                <w:rFonts w:ascii="Cambria Math" w:hAnsi="Cambria Math"/>
                              </w:rPr>
                            </w:rPrChange>
                          </w:rPr>
                          <m:t>Y</m:t>
                        </m:r>
                      </m:e>
                      <m:sub>
                        <m:r>
                          <w:rPr>
                            <w:rFonts w:ascii="Cambria Math" w:hAnsi="Cambria Math"/>
                            <w:sz w:val="22"/>
                            <w:szCs w:val="22"/>
                            <w:rPrChange w:id="866"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67" w:author="Boyko, James" w:date="2025-06-16T09:50:00Z" w16du:dateUtc="2025-06-16T12:50:00Z">
                              <w:rPr>
                                <w:rFonts w:ascii="Cambria Math" w:hAnsi="Cambria Math"/>
                              </w:rPr>
                            </w:rPrChange>
                          </w:rPr>
                          <m:t>q</m:t>
                        </m:r>
                      </m:e>
                      <m:sub>
                        <m:r>
                          <w:ins w:id="868" w:author="Boyko, James" w:date="2025-06-14T08:29:00Z" w16du:dateUtc="2025-06-14T11:29:00Z">
                            <w:rPr>
                              <w:rFonts w:ascii="Cambria Math" w:hAnsi="Cambria Math"/>
                              <w:sz w:val="22"/>
                              <w:szCs w:val="22"/>
                              <w:rPrChange w:id="869"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870" w:author="Boyko, James" w:date="2025-06-16T09:50:00Z" w16du:dateUtc="2025-06-16T12:50:00Z">
                                  <w:rPr>
                                    <w:rFonts w:ascii="Cambria Math" w:hAnsi="Cambria Math"/>
                                  </w:rPr>
                                </w:rPrChange>
                              </w:rPr>
                              <m:t>X</m:t>
                            </m:r>
                          </m:e>
                          <m:sub>
                            <m:r>
                              <w:rPr>
                                <w:rFonts w:ascii="Cambria Math" w:hAnsi="Cambria Math"/>
                                <w:sz w:val="22"/>
                                <w:szCs w:val="22"/>
                                <w:rPrChange w:id="871" w:author="Boyko, James" w:date="2025-06-16T09:50:00Z" w16du:dateUtc="2025-06-16T12:50:00Z">
                                  <w:rPr>
                                    <w:rFonts w:ascii="Cambria Math" w:hAnsi="Cambria Math"/>
                                  </w:rPr>
                                </w:rPrChange>
                              </w:rPr>
                              <m:t>1</m:t>
                            </m:r>
                          </m:sub>
                        </m:sSub>
                        <m:r>
                          <w:rPr>
                            <w:rFonts w:ascii="Cambria Math" w:hAnsi="Cambria Math"/>
                            <w:sz w:val="22"/>
                            <w:szCs w:val="22"/>
                            <w:rPrChange w:id="87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73" w:author="Boyko, James" w:date="2025-06-16T09:50:00Z" w16du:dateUtc="2025-06-16T12:50:00Z">
                                  <w:rPr>
                                    <w:rFonts w:ascii="Cambria Math" w:hAnsi="Cambria Math"/>
                                  </w:rPr>
                                </w:rPrChange>
                              </w:rPr>
                              <m:t>X</m:t>
                            </m:r>
                          </m:e>
                          <m:sub>
                            <m:r>
                              <w:rPr>
                                <w:rFonts w:ascii="Cambria Math" w:hAnsi="Cambria Math"/>
                                <w:sz w:val="22"/>
                                <w:szCs w:val="22"/>
                                <w:rPrChange w:id="874" w:author="Boyko, James" w:date="2025-06-16T09:50:00Z" w16du:dateUtc="2025-06-16T12:50:00Z">
                                  <w:rPr>
                                    <w:rFonts w:ascii="Cambria Math" w:hAnsi="Cambria Math"/>
                                  </w:rPr>
                                </w:rPrChange>
                              </w:rPr>
                              <m:t>0</m:t>
                            </m:r>
                          </m:sub>
                        </m:sSub>
                        <m:r>
                          <w:ins w:id="875" w:author="Boyko, James" w:date="2025-06-14T08:29:00Z" w16du:dateUtc="2025-06-14T11:29:00Z">
                            <w:rPr>
                              <w:rFonts w:ascii="Cambria Math" w:hAnsi="Cambria Math"/>
                              <w:sz w:val="22"/>
                              <w:szCs w:val="22"/>
                              <w:rPrChange w:id="876" w:author="Boyko, James" w:date="2025-06-16T09:50:00Z" w16du:dateUtc="2025-06-16T12:50:00Z">
                                <w:rPr>
                                  <w:rFonts w:ascii="Cambria Math" w:hAnsi="Cambria Math"/>
                                </w:rPr>
                              </w:rPrChange>
                            </w:rPr>
                            <m:t>)</m:t>
                          </w:ins>
                        </m:r>
                        <m:r>
                          <w:rPr>
                            <w:rFonts w:ascii="Cambria Math" w:hAnsi="Cambria Math"/>
                            <w:sz w:val="22"/>
                            <w:szCs w:val="22"/>
                            <w:rPrChange w:id="877"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78" w:author="Boyko, James" w:date="2025-06-16T09:50:00Z" w16du:dateUtc="2025-06-16T12:50:00Z">
                                  <w:rPr>
                                    <w:rFonts w:ascii="Cambria Math" w:hAnsi="Cambria Math"/>
                                  </w:rPr>
                                </w:rPrChange>
                              </w:rPr>
                              <m:t>Y</m:t>
                            </m:r>
                          </m:e>
                          <m:sub>
                            <m:r>
                              <w:rPr>
                                <w:rFonts w:ascii="Cambria Math" w:hAnsi="Cambria Math"/>
                                <w:sz w:val="22"/>
                                <w:szCs w:val="22"/>
                                <w:rPrChange w:id="879"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880" w:author="Boyko, James" w:date="2025-06-16T09:50:00Z" w16du:dateUtc="2025-06-16T12:50:00Z">
                          <w:rPr>
                            <w:rFonts w:ascii="Cambria Math" w:hAnsi="Cambria Math"/>
                          </w:rPr>
                        </w:rPrChange>
                      </w:rPr>
                      <m:t xml:space="preserve">    -</m:t>
                    </m:r>
                  </m:e>
                  <m:e>
                    <m:r>
                      <m:rPr>
                        <m:lit/>
                        <m:nor/>
                      </m:rPr>
                      <w:rPr>
                        <w:rFonts w:ascii="Cambria Math" w:hAnsi="Cambria Math"/>
                        <w:sz w:val="22"/>
                        <w:szCs w:val="22"/>
                        <w:rPrChange w:id="881"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82"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883" w:author="Boyko, James" w:date="2025-06-14T08:29:00Z" w16du:dateUtc="2025-06-14T11:29:00Z">
                                <w:rPr>
                                  <w:rFonts w:ascii="Cambria Math" w:hAnsi="Cambria Math"/>
                                  <w:sz w:val="22"/>
                                  <w:szCs w:val="22"/>
                                  <w:rPrChange w:id="884" w:author="Boyko, James" w:date="2025-06-16T09:50:00Z" w16du:dateUtc="2025-06-16T12:50:00Z">
                                    <w:rPr>
                                      <w:rFonts w:ascii="Cambria Math" w:hAnsi="Cambria Math"/>
                                    </w:rPr>
                                  </w:rPrChange>
                                </w:rPr>
                                <m:t>(</m:t>
                              </w:ins>
                            </m:r>
                            <m:r>
                              <w:rPr>
                                <w:rFonts w:ascii="Cambria Math" w:hAnsi="Cambria Math"/>
                                <w:sz w:val="22"/>
                                <w:szCs w:val="22"/>
                                <w:rPrChange w:id="885" w:author="Boyko, James" w:date="2025-06-16T09:50:00Z" w16du:dateUtc="2025-06-16T12:50:00Z">
                                  <w:rPr>
                                    <w:rFonts w:ascii="Cambria Math" w:hAnsi="Cambria Math"/>
                                  </w:rPr>
                                </w:rPrChange>
                              </w:rPr>
                              <m:t>Y</m:t>
                            </m:r>
                          </m:e>
                          <m:sub>
                            <m:r>
                              <w:rPr>
                                <w:rFonts w:ascii="Cambria Math" w:hAnsi="Cambria Math"/>
                                <w:sz w:val="22"/>
                                <w:szCs w:val="22"/>
                                <w:rPrChange w:id="886" w:author="Boyko, James" w:date="2025-06-16T09:50:00Z" w16du:dateUtc="2025-06-16T12:50:00Z">
                                  <w:rPr>
                                    <w:rFonts w:ascii="Cambria Math" w:hAnsi="Cambria Math"/>
                                  </w:rPr>
                                </w:rPrChange>
                              </w:rPr>
                              <m:t>0</m:t>
                            </m:r>
                          </m:sub>
                        </m:sSub>
                        <m:r>
                          <w:rPr>
                            <w:rFonts w:ascii="Cambria Math" w:hAnsi="Cambria Math"/>
                            <w:sz w:val="22"/>
                            <w:szCs w:val="22"/>
                            <w:rPrChange w:id="887"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88" w:author="Boyko, James" w:date="2025-06-16T09:50:00Z" w16du:dateUtc="2025-06-16T12:50:00Z">
                                  <w:rPr>
                                    <w:rFonts w:ascii="Cambria Math" w:hAnsi="Cambria Math"/>
                                  </w:rPr>
                                </w:rPrChange>
                              </w:rPr>
                              <m:t>Y</m:t>
                            </m:r>
                          </m:e>
                          <m:sub>
                            <m:r>
                              <w:rPr>
                                <w:rFonts w:ascii="Cambria Math" w:hAnsi="Cambria Math"/>
                                <w:sz w:val="22"/>
                                <w:szCs w:val="22"/>
                                <w:rPrChange w:id="889" w:author="Boyko, James" w:date="2025-06-16T09:50:00Z" w16du:dateUtc="2025-06-16T12:50:00Z">
                                  <w:rPr>
                                    <w:rFonts w:ascii="Cambria Math" w:hAnsi="Cambria Math"/>
                                  </w:rPr>
                                </w:rPrChange>
                              </w:rPr>
                              <m:t>1</m:t>
                            </m:r>
                          </m:sub>
                        </m:sSub>
                        <m:r>
                          <w:ins w:id="890" w:author="Boyko, James" w:date="2025-06-14T08:29:00Z" w16du:dateUtc="2025-06-14T11:29:00Z">
                            <w:rPr>
                              <w:rFonts w:ascii="Cambria Math" w:hAnsi="Cambria Math"/>
                              <w:sz w:val="22"/>
                              <w:szCs w:val="22"/>
                              <w:rPrChange w:id="891" w:author="Boyko, James" w:date="2025-06-16T09:50:00Z" w16du:dateUtc="2025-06-16T12:50:00Z">
                                <w:rPr>
                                  <w:rFonts w:ascii="Cambria Math" w:hAnsi="Cambria Math"/>
                                </w:rPr>
                              </w:rPrChange>
                            </w:rPr>
                            <m:t>)</m:t>
                          </w:ins>
                        </m:r>
                        <m:r>
                          <w:rPr>
                            <w:rFonts w:ascii="Cambria Math" w:hAnsi="Cambria Math"/>
                            <w:sz w:val="22"/>
                            <w:szCs w:val="22"/>
                            <w:rPrChange w:id="89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93" w:author="Boyko, James" w:date="2025-06-16T09:50:00Z" w16du:dateUtc="2025-06-16T12:50:00Z">
                                  <w:rPr>
                                    <w:rFonts w:ascii="Cambria Math" w:hAnsi="Cambria Math"/>
                                  </w:rPr>
                                </w:rPrChange>
                              </w:rPr>
                              <m:t>X</m:t>
                            </m:r>
                          </m:e>
                          <m:sub>
                            <m:r>
                              <w:del w:id="894" w:author="Boyko, James" w:date="2025-06-27T09:03:00Z" w16du:dateUtc="2025-06-27T13:03:00Z">
                                <w:rPr>
                                  <w:rFonts w:ascii="Cambria Math" w:hAnsi="Cambria Math"/>
                                  <w:sz w:val="22"/>
                                  <w:szCs w:val="22"/>
                                  <w:rPrChange w:id="895" w:author="Boyko, James" w:date="2025-06-16T09:50:00Z" w16du:dateUtc="2025-06-16T12:50:00Z">
                                    <w:rPr>
                                      <w:rFonts w:ascii="Cambria Math" w:hAnsi="Cambria Math"/>
                                    </w:rPr>
                                  </w:rPrChange>
                                </w:rPr>
                                <m:t>0</m:t>
                              </w:del>
                            </m:r>
                            <m:r>
                              <w:ins w:id="896" w:author="Boyko, James" w:date="2025-06-27T09:03:00Z" w16du:dateUtc="2025-06-27T13:03:00Z">
                                <w:rPr>
                                  <w:rFonts w:ascii="Cambria Math" w:hAnsi="Cambria Math"/>
                                  <w:sz w:val="22"/>
                                  <w:szCs w:val="22"/>
                                </w:rPr>
                                <m:t>1</m:t>
                              </w:ins>
                            </m:r>
                          </m:sub>
                        </m:sSub>
                      </m:sub>
                    </m:sSub>
                  </m:e>
                </m:mr>
                <m:mr>
                  <m:e>
                    <m:sSub>
                      <m:sSubPr>
                        <m:ctrlPr>
                          <w:rPr>
                            <w:rFonts w:ascii="Cambria Math" w:hAnsi="Cambria Math"/>
                            <w:sz w:val="22"/>
                            <w:szCs w:val="22"/>
                          </w:rPr>
                        </m:ctrlPr>
                      </m:sSubPr>
                      <m:e>
                        <m:r>
                          <w:rPr>
                            <w:rFonts w:ascii="Cambria Math" w:hAnsi="Cambria Math"/>
                            <w:sz w:val="22"/>
                            <w:szCs w:val="22"/>
                            <w:rPrChange w:id="897" w:author="Boyko, James" w:date="2025-06-16T09:50:00Z" w16du:dateUtc="2025-06-16T12:50:00Z">
                              <w:rPr>
                                <w:rFonts w:ascii="Cambria Math" w:hAnsi="Cambria Math"/>
                              </w:rPr>
                            </w:rPrChange>
                          </w:rPr>
                          <m:t>X</m:t>
                        </m:r>
                      </m:e>
                      <m:sub>
                        <m:r>
                          <w:rPr>
                            <w:rFonts w:ascii="Cambria Math" w:hAnsi="Cambria Math"/>
                            <w:sz w:val="22"/>
                            <w:szCs w:val="22"/>
                            <w:rPrChange w:id="898"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99" w:author="Boyko, James" w:date="2025-06-16T09:50:00Z" w16du:dateUtc="2025-06-16T12:50:00Z">
                              <w:rPr>
                                <w:rFonts w:ascii="Cambria Math" w:hAnsi="Cambria Math"/>
                              </w:rPr>
                            </w:rPrChange>
                          </w:rPr>
                          <m:t>Y</m:t>
                        </m:r>
                      </m:e>
                      <m:sub>
                        <m:r>
                          <w:rPr>
                            <w:rFonts w:ascii="Cambria Math" w:hAnsi="Cambria Math"/>
                            <w:sz w:val="22"/>
                            <w:szCs w:val="22"/>
                            <w:rPrChange w:id="900" w:author="Boyko, James" w:date="2025-06-16T09:50:00Z" w16du:dateUtc="2025-06-16T12:50: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901" w:author="Boyko, James" w:date="2025-06-16T09:50:00Z" w16du:dateUtc="2025-06-16T12:50:00Z">
                              <w:rPr>
                                <w:rFonts w:ascii="Cambria Math" w:hAnsi="Cambria Math"/>
                              </w:rPr>
                            </w:rPrChange>
                          </w:rPr>
                          <m:t>q</m:t>
                        </m:r>
                      </m:e>
                      <m:sub>
                        <m:r>
                          <w:ins w:id="902" w:author="Boyko, James" w:date="2025-06-14T08:29:00Z" w16du:dateUtc="2025-06-14T11:29:00Z">
                            <w:rPr>
                              <w:rFonts w:ascii="Cambria Math" w:hAnsi="Cambria Math"/>
                              <w:sz w:val="22"/>
                              <w:szCs w:val="22"/>
                              <w:rPrChange w:id="903"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04" w:author="Boyko, James" w:date="2025-06-16T09:50:00Z" w16du:dateUtc="2025-06-16T12:50:00Z">
                                  <w:rPr>
                                    <w:rFonts w:ascii="Cambria Math" w:hAnsi="Cambria Math"/>
                                  </w:rPr>
                                </w:rPrChange>
                              </w:rPr>
                              <m:t>Y</m:t>
                            </m:r>
                          </m:e>
                          <m:sub>
                            <m:r>
                              <w:rPr>
                                <w:rFonts w:ascii="Cambria Math" w:hAnsi="Cambria Math"/>
                                <w:sz w:val="22"/>
                                <w:szCs w:val="22"/>
                                <w:rPrChange w:id="905" w:author="Boyko, James" w:date="2025-06-16T09:50:00Z" w16du:dateUtc="2025-06-16T12:50:00Z">
                                  <w:rPr>
                                    <w:rFonts w:ascii="Cambria Math" w:hAnsi="Cambria Math"/>
                                  </w:rPr>
                                </w:rPrChange>
                              </w:rPr>
                              <m:t>1</m:t>
                            </m:r>
                          </m:sub>
                        </m:sSub>
                        <m:r>
                          <w:rPr>
                            <w:rFonts w:ascii="Cambria Math" w:hAnsi="Cambria Math"/>
                            <w:sz w:val="22"/>
                            <w:szCs w:val="22"/>
                            <w:rPrChange w:id="906"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07" w:author="Boyko, James" w:date="2025-06-16T09:50:00Z" w16du:dateUtc="2025-06-16T12:50:00Z">
                                  <w:rPr>
                                    <w:rFonts w:ascii="Cambria Math" w:hAnsi="Cambria Math"/>
                                  </w:rPr>
                                </w:rPrChange>
                              </w:rPr>
                              <m:t>Y</m:t>
                            </m:r>
                          </m:e>
                          <m:sub>
                            <m:r>
                              <w:rPr>
                                <w:rFonts w:ascii="Cambria Math" w:hAnsi="Cambria Math"/>
                                <w:sz w:val="22"/>
                                <w:szCs w:val="22"/>
                                <w:rPrChange w:id="908" w:author="Boyko, James" w:date="2025-06-16T09:50:00Z" w16du:dateUtc="2025-06-16T12:50:00Z">
                                  <w:rPr>
                                    <w:rFonts w:ascii="Cambria Math" w:hAnsi="Cambria Math"/>
                                  </w:rPr>
                                </w:rPrChange>
                              </w:rPr>
                              <m:t>0</m:t>
                            </m:r>
                          </m:sub>
                        </m:sSub>
                        <m:r>
                          <w:ins w:id="909" w:author="Boyko, James" w:date="2025-06-14T08:29:00Z" w16du:dateUtc="2025-06-14T11:29:00Z">
                            <w:rPr>
                              <w:rFonts w:ascii="Cambria Math" w:hAnsi="Cambria Math"/>
                              <w:sz w:val="22"/>
                              <w:szCs w:val="22"/>
                              <w:rPrChange w:id="910" w:author="Boyko, James" w:date="2025-06-16T09:50:00Z" w16du:dateUtc="2025-06-16T12:50:00Z">
                                <w:rPr>
                                  <w:rFonts w:ascii="Cambria Math" w:hAnsi="Cambria Math"/>
                                </w:rPr>
                              </w:rPrChange>
                            </w:rPr>
                            <m:t>)</m:t>
                          </w:ins>
                        </m:r>
                        <m:r>
                          <w:rPr>
                            <w:rFonts w:ascii="Cambria Math" w:hAnsi="Cambria Math"/>
                            <w:sz w:val="22"/>
                            <w:szCs w:val="22"/>
                            <w:rPrChange w:id="911"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12" w:author="Boyko, James" w:date="2025-06-16T09:50:00Z" w16du:dateUtc="2025-06-16T12:50:00Z">
                                  <w:rPr>
                                    <w:rFonts w:ascii="Cambria Math" w:hAnsi="Cambria Math"/>
                                  </w:rPr>
                                </w:rPrChange>
                              </w:rPr>
                              <m:t>X</m:t>
                            </m:r>
                          </m:e>
                          <m:sub>
                            <m:r>
                              <w:rPr>
                                <w:rFonts w:ascii="Cambria Math" w:hAnsi="Cambria Math"/>
                                <w:sz w:val="22"/>
                                <w:szCs w:val="22"/>
                                <w:rPrChange w:id="913"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914" w:author="Boyko, James" w:date="2025-06-16T09:50:00Z" w16du:dateUtc="2025-06-16T12:50:00Z">
                          <w:rPr>
                            <w:rFonts w:ascii="Cambria Math" w:hAnsi="Cambria Math"/>
                          </w:rPr>
                        </w:rPrChange>
                      </w:rPr>
                      <m:t xml:space="preserve">    -</m:t>
                    </m:r>
                  </m:e>
                  <m:e>
                    <m:r>
                      <m:rPr>
                        <m:lit/>
                        <m:nor/>
                      </m:rPr>
                      <w:rPr>
                        <w:rFonts w:ascii="Cambria Math" w:hAnsi="Cambria Math"/>
                        <w:sz w:val="22"/>
                        <w:szCs w:val="22"/>
                        <w:rPrChange w:id="915"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916"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917" w:author="Boyko, James" w:date="2025-06-14T08:29:00Z" w16du:dateUtc="2025-06-14T11:29:00Z">
                                <w:rPr>
                                  <w:rFonts w:ascii="Cambria Math" w:hAnsi="Cambria Math"/>
                                  <w:sz w:val="22"/>
                                  <w:szCs w:val="22"/>
                                  <w:rPrChange w:id="918" w:author="Boyko, James" w:date="2025-06-16T09:50:00Z" w16du:dateUtc="2025-06-16T12:50:00Z">
                                    <w:rPr>
                                      <w:rFonts w:ascii="Cambria Math" w:hAnsi="Cambria Math"/>
                                    </w:rPr>
                                  </w:rPrChange>
                                </w:rPr>
                                <m:t>(</m:t>
                              </w:ins>
                            </m:r>
                            <m:r>
                              <w:rPr>
                                <w:rFonts w:ascii="Cambria Math" w:hAnsi="Cambria Math"/>
                                <w:sz w:val="22"/>
                                <w:szCs w:val="22"/>
                                <w:rPrChange w:id="919" w:author="Boyko, James" w:date="2025-06-16T09:50:00Z" w16du:dateUtc="2025-06-16T12:50:00Z">
                                  <w:rPr>
                                    <w:rFonts w:ascii="Cambria Math" w:hAnsi="Cambria Math"/>
                                  </w:rPr>
                                </w:rPrChange>
                              </w:rPr>
                              <m:t>X</m:t>
                            </m:r>
                          </m:e>
                          <m:sub>
                            <m:r>
                              <w:rPr>
                                <w:rFonts w:ascii="Cambria Math" w:hAnsi="Cambria Math"/>
                                <w:sz w:val="22"/>
                                <w:szCs w:val="22"/>
                                <w:rPrChange w:id="920" w:author="Boyko, James" w:date="2025-06-16T09:50:00Z" w16du:dateUtc="2025-06-16T12:50:00Z">
                                  <w:rPr>
                                    <w:rFonts w:ascii="Cambria Math" w:hAnsi="Cambria Math"/>
                                  </w:rPr>
                                </w:rPrChange>
                              </w:rPr>
                              <m:t>0</m:t>
                            </m:r>
                          </m:sub>
                        </m:sSub>
                        <m:r>
                          <w:rPr>
                            <w:rFonts w:ascii="Cambria Math" w:hAnsi="Cambria Math"/>
                            <w:sz w:val="22"/>
                            <w:szCs w:val="22"/>
                            <w:rPrChange w:id="921"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22" w:author="Boyko, James" w:date="2025-06-16T09:50:00Z" w16du:dateUtc="2025-06-16T12:50:00Z">
                                  <w:rPr>
                                    <w:rFonts w:ascii="Cambria Math" w:hAnsi="Cambria Math"/>
                                  </w:rPr>
                                </w:rPrChange>
                              </w:rPr>
                              <m:t>X</m:t>
                            </m:r>
                          </m:e>
                          <m:sub>
                            <m:r>
                              <w:rPr>
                                <w:rFonts w:ascii="Cambria Math" w:hAnsi="Cambria Math"/>
                                <w:sz w:val="22"/>
                                <w:szCs w:val="22"/>
                                <w:rPrChange w:id="923" w:author="Boyko, James" w:date="2025-06-16T09:50:00Z" w16du:dateUtc="2025-06-16T12:50:00Z">
                                  <w:rPr>
                                    <w:rFonts w:ascii="Cambria Math" w:hAnsi="Cambria Math"/>
                                  </w:rPr>
                                </w:rPrChange>
                              </w:rPr>
                              <m:t>1</m:t>
                            </m:r>
                          </m:sub>
                        </m:sSub>
                        <m:r>
                          <w:ins w:id="924" w:author="Boyko, James" w:date="2025-06-14T08:29:00Z" w16du:dateUtc="2025-06-14T11:29:00Z">
                            <w:rPr>
                              <w:rFonts w:ascii="Cambria Math" w:hAnsi="Cambria Math"/>
                              <w:sz w:val="22"/>
                              <w:szCs w:val="22"/>
                              <w:rPrChange w:id="925" w:author="Boyko, James" w:date="2025-06-16T09:50:00Z" w16du:dateUtc="2025-06-16T12:50:00Z">
                                <w:rPr>
                                  <w:rFonts w:ascii="Cambria Math" w:hAnsi="Cambria Math"/>
                                </w:rPr>
                              </w:rPrChange>
                            </w:rPr>
                            <m:t>)</m:t>
                          </w:ins>
                        </m:r>
                        <m:r>
                          <w:rPr>
                            <w:rFonts w:ascii="Cambria Math" w:hAnsi="Cambria Math"/>
                            <w:sz w:val="22"/>
                            <w:szCs w:val="22"/>
                            <w:rPrChange w:id="926"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27" w:author="Boyko, James" w:date="2025-06-16T09:50:00Z" w16du:dateUtc="2025-06-16T12:50:00Z">
                                  <w:rPr>
                                    <w:rFonts w:ascii="Cambria Math" w:hAnsi="Cambria Math"/>
                                  </w:rPr>
                                </w:rPrChange>
                              </w:rPr>
                              <m:t>Y</m:t>
                            </m:r>
                          </m:e>
                          <m:sub>
                            <m:r>
                              <w:rPr>
                                <w:rFonts w:ascii="Cambria Math" w:hAnsi="Cambria Math"/>
                                <w:sz w:val="22"/>
                                <w:szCs w:val="22"/>
                                <w:rPrChange w:id="928" w:author="Boyko, James" w:date="2025-06-16T09:50:00Z" w16du:dateUtc="2025-06-16T12:50:00Z">
                                  <w:rPr>
                                    <w:rFonts w:ascii="Cambria Math" w:hAnsi="Cambria Math"/>
                                  </w:rPr>
                                </w:rPrChange>
                              </w:rPr>
                              <m:t>1</m:t>
                            </m:r>
                          </m:sub>
                        </m:sSub>
                      </m:sub>
                    </m:sSub>
                  </m:e>
                </m:mr>
                <m:mr>
                  <m:e>
                    <m:sSub>
                      <m:sSubPr>
                        <m:ctrlPr>
                          <w:rPr>
                            <w:rFonts w:ascii="Cambria Math" w:hAnsi="Cambria Math"/>
                            <w:sz w:val="22"/>
                            <w:szCs w:val="22"/>
                          </w:rPr>
                        </m:ctrlPr>
                      </m:sSubPr>
                      <m:e>
                        <m:r>
                          <w:rPr>
                            <w:rFonts w:ascii="Cambria Math" w:hAnsi="Cambria Math"/>
                            <w:sz w:val="22"/>
                            <w:szCs w:val="22"/>
                            <w:rPrChange w:id="929" w:author="Boyko, James" w:date="2025-06-16T09:50:00Z" w16du:dateUtc="2025-06-16T12:50:00Z">
                              <w:rPr>
                                <w:rFonts w:ascii="Cambria Math" w:hAnsi="Cambria Math"/>
                              </w:rPr>
                            </w:rPrChange>
                          </w:rPr>
                          <m:t>X</m:t>
                        </m:r>
                      </m:e>
                      <m:sub>
                        <m:r>
                          <w:rPr>
                            <w:rFonts w:ascii="Cambria Math" w:hAnsi="Cambria Math"/>
                            <w:sz w:val="22"/>
                            <w:szCs w:val="22"/>
                            <w:rPrChange w:id="930"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931" w:author="Boyko, James" w:date="2025-06-16T09:50:00Z" w16du:dateUtc="2025-06-16T12:50:00Z">
                              <w:rPr>
                                <w:rFonts w:ascii="Cambria Math" w:hAnsi="Cambria Math"/>
                              </w:rPr>
                            </w:rPrChange>
                          </w:rPr>
                          <m:t>Y</m:t>
                        </m:r>
                      </m:e>
                      <m:sub>
                        <m:r>
                          <w:rPr>
                            <w:rFonts w:ascii="Cambria Math" w:hAnsi="Cambria Math"/>
                            <w:sz w:val="22"/>
                            <w:szCs w:val="22"/>
                            <w:rPrChange w:id="932" w:author="Boyko, James" w:date="2025-06-16T09:50:00Z" w16du:dateUtc="2025-06-16T12:50:00Z">
                              <w:rPr>
                                <w:rFonts w:ascii="Cambria Math" w:hAnsi="Cambria Math"/>
                              </w:rPr>
                            </w:rPrChange>
                          </w:rPr>
                          <m:t>1</m:t>
                        </m:r>
                      </m:sub>
                    </m:sSub>
                  </m:e>
                  <m:e>
                    <m:r>
                      <m:rPr>
                        <m:lit/>
                        <m:nor/>
                      </m:rPr>
                      <w:rPr>
                        <w:rFonts w:ascii="Cambria Math" w:hAnsi="Cambria Math"/>
                        <w:sz w:val="22"/>
                        <w:szCs w:val="22"/>
                        <w:rPrChange w:id="933"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934" w:author="Boyko, James" w:date="2025-06-16T09:50:00Z" w16du:dateUtc="2025-06-16T12:50:00Z">
                              <w:rPr>
                                <w:rFonts w:ascii="Cambria Math" w:hAnsi="Cambria Math"/>
                              </w:rPr>
                            </w:rPrChange>
                          </w:rPr>
                          <m:t>q</m:t>
                        </m:r>
                      </m:e>
                      <m:sub>
                        <m:r>
                          <w:ins w:id="935" w:author="Boyko, James" w:date="2025-06-14T08:30:00Z" w16du:dateUtc="2025-06-14T11:30:00Z">
                            <w:rPr>
                              <w:rFonts w:ascii="Cambria Math" w:hAnsi="Cambria Math"/>
                              <w:sz w:val="22"/>
                              <w:szCs w:val="22"/>
                              <w:rPrChange w:id="936"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37" w:author="Boyko, James" w:date="2025-06-16T09:50:00Z" w16du:dateUtc="2025-06-16T12:50:00Z">
                                  <w:rPr>
                                    <w:rFonts w:ascii="Cambria Math" w:hAnsi="Cambria Math"/>
                                  </w:rPr>
                                </w:rPrChange>
                              </w:rPr>
                              <m:t>Y</m:t>
                            </m:r>
                          </m:e>
                          <m:sub>
                            <m:r>
                              <w:rPr>
                                <w:rFonts w:ascii="Cambria Math" w:hAnsi="Cambria Math"/>
                                <w:sz w:val="22"/>
                                <w:szCs w:val="22"/>
                                <w:rPrChange w:id="938" w:author="Boyko, James" w:date="2025-06-16T09:50:00Z" w16du:dateUtc="2025-06-16T12:50:00Z">
                                  <w:rPr>
                                    <w:rFonts w:ascii="Cambria Math" w:hAnsi="Cambria Math"/>
                                  </w:rPr>
                                </w:rPrChange>
                              </w:rPr>
                              <m:t>1</m:t>
                            </m:r>
                          </m:sub>
                        </m:sSub>
                        <m:r>
                          <w:rPr>
                            <w:rFonts w:ascii="Cambria Math" w:hAnsi="Cambria Math"/>
                            <w:sz w:val="22"/>
                            <w:szCs w:val="22"/>
                            <w:rPrChange w:id="939"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40" w:author="Boyko, James" w:date="2025-06-16T09:50:00Z" w16du:dateUtc="2025-06-16T12:50:00Z">
                                  <w:rPr>
                                    <w:rFonts w:ascii="Cambria Math" w:hAnsi="Cambria Math"/>
                                  </w:rPr>
                                </w:rPrChange>
                              </w:rPr>
                              <m:t>Y</m:t>
                            </m:r>
                          </m:e>
                          <m:sub>
                            <m:r>
                              <w:rPr>
                                <w:rFonts w:ascii="Cambria Math" w:hAnsi="Cambria Math"/>
                                <w:sz w:val="22"/>
                                <w:szCs w:val="22"/>
                                <w:rPrChange w:id="941" w:author="Boyko, James" w:date="2025-06-16T09:50:00Z" w16du:dateUtc="2025-06-16T12:50:00Z">
                                  <w:rPr>
                                    <w:rFonts w:ascii="Cambria Math" w:hAnsi="Cambria Math"/>
                                  </w:rPr>
                                </w:rPrChange>
                              </w:rPr>
                              <m:t>0</m:t>
                            </m:r>
                          </m:sub>
                        </m:sSub>
                        <m:r>
                          <w:ins w:id="942" w:author="Boyko, James" w:date="2025-06-14T08:30:00Z" w16du:dateUtc="2025-06-14T11:30:00Z">
                            <w:rPr>
                              <w:rFonts w:ascii="Cambria Math" w:hAnsi="Cambria Math"/>
                              <w:sz w:val="22"/>
                              <w:szCs w:val="22"/>
                              <w:rPrChange w:id="943" w:author="Boyko, James" w:date="2025-06-16T09:50:00Z" w16du:dateUtc="2025-06-16T12:50:00Z">
                                <w:rPr>
                                  <w:rFonts w:ascii="Cambria Math" w:hAnsi="Cambria Math"/>
                                </w:rPr>
                              </w:rPrChange>
                            </w:rPr>
                            <m:t>)</m:t>
                          </w:ins>
                        </m:r>
                        <m:r>
                          <w:rPr>
                            <w:rFonts w:ascii="Cambria Math" w:hAnsi="Cambria Math"/>
                            <w:sz w:val="22"/>
                            <w:szCs w:val="22"/>
                            <w:rPrChange w:id="944"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45" w:author="Boyko, James" w:date="2025-06-16T09:50:00Z" w16du:dateUtc="2025-06-16T12:50:00Z">
                                  <w:rPr>
                                    <w:rFonts w:ascii="Cambria Math" w:hAnsi="Cambria Math"/>
                                  </w:rPr>
                                </w:rPrChange>
                              </w:rPr>
                              <m:t>X</m:t>
                            </m:r>
                          </m:e>
                          <m:sub>
                            <m:r>
                              <w:rPr>
                                <w:rFonts w:ascii="Cambria Math" w:hAnsi="Cambria Math"/>
                                <w:sz w:val="22"/>
                                <w:szCs w:val="22"/>
                                <w:rPrChange w:id="946" w:author="Boyko, James" w:date="2025-06-16T09:50:00Z" w16du:dateUtc="2025-06-16T12:50:00Z">
                                  <w:rPr>
                                    <w:rFonts w:ascii="Cambria Math" w:hAnsi="Cambria Math"/>
                                  </w:rPr>
                                </w:rPrChange>
                              </w:rPr>
                              <m:t>1</m:t>
                            </m:r>
                          </m:sub>
                        </m:sSub>
                      </m:sub>
                    </m:sSub>
                  </m:e>
                  <m:e>
                    <m:sSub>
                      <m:sSubPr>
                        <m:ctrlPr>
                          <w:rPr>
                            <w:rFonts w:ascii="Cambria Math" w:hAnsi="Cambria Math"/>
                            <w:sz w:val="22"/>
                            <w:szCs w:val="22"/>
                          </w:rPr>
                        </m:ctrlPr>
                      </m:sSubPr>
                      <m:e>
                        <m:r>
                          <w:rPr>
                            <w:rFonts w:ascii="Cambria Math" w:hAnsi="Cambria Math"/>
                            <w:sz w:val="22"/>
                            <w:szCs w:val="22"/>
                            <w:rPrChange w:id="947" w:author="Boyko, James" w:date="2025-06-16T09:50:00Z" w16du:dateUtc="2025-06-16T12:50:00Z">
                              <w:rPr>
                                <w:rFonts w:ascii="Cambria Math" w:hAnsi="Cambria Math"/>
                              </w:rPr>
                            </w:rPrChange>
                          </w:rPr>
                          <m:t>q</m:t>
                        </m:r>
                      </m:e>
                      <m:sub>
                        <m:r>
                          <w:ins w:id="948" w:author="Boyko, James" w:date="2025-06-14T08:30:00Z" w16du:dateUtc="2025-06-14T11:30:00Z">
                            <w:rPr>
                              <w:rFonts w:ascii="Cambria Math" w:hAnsi="Cambria Math"/>
                              <w:sz w:val="22"/>
                              <w:szCs w:val="22"/>
                              <w:rPrChange w:id="949"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50" w:author="Boyko, James" w:date="2025-06-16T09:50:00Z" w16du:dateUtc="2025-06-16T12:50:00Z">
                                  <w:rPr>
                                    <w:rFonts w:ascii="Cambria Math" w:hAnsi="Cambria Math"/>
                                  </w:rPr>
                                </w:rPrChange>
                              </w:rPr>
                              <m:t>X</m:t>
                            </m:r>
                          </m:e>
                          <m:sub>
                            <m:r>
                              <w:rPr>
                                <w:rFonts w:ascii="Cambria Math" w:hAnsi="Cambria Math"/>
                                <w:sz w:val="22"/>
                                <w:szCs w:val="22"/>
                                <w:rPrChange w:id="951" w:author="Boyko, James" w:date="2025-06-16T09:50:00Z" w16du:dateUtc="2025-06-16T12:50:00Z">
                                  <w:rPr>
                                    <w:rFonts w:ascii="Cambria Math" w:hAnsi="Cambria Math"/>
                                  </w:rPr>
                                </w:rPrChange>
                              </w:rPr>
                              <m:t>1</m:t>
                            </m:r>
                          </m:sub>
                        </m:sSub>
                        <m:r>
                          <w:rPr>
                            <w:rFonts w:ascii="Cambria Math" w:hAnsi="Cambria Math"/>
                            <w:sz w:val="22"/>
                            <w:szCs w:val="22"/>
                            <w:rPrChange w:id="95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53" w:author="Boyko, James" w:date="2025-06-16T09:50:00Z" w16du:dateUtc="2025-06-16T12:50:00Z">
                                  <w:rPr>
                                    <w:rFonts w:ascii="Cambria Math" w:hAnsi="Cambria Math"/>
                                  </w:rPr>
                                </w:rPrChange>
                              </w:rPr>
                              <m:t>X</m:t>
                            </m:r>
                          </m:e>
                          <m:sub>
                            <m:r>
                              <w:rPr>
                                <w:rFonts w:ascii="Cambria Math" w:hAnsi="Cambria Math"/>
                                <w:sz w:val="22"/>
                                <w:szCs w:val="22"/>
                                <w:rPrChange w:id="954" w:author="Boyko, James" w:date="2025-06-16T09:50:00Z" w16du:dateUtc="2025-06-16T12:50:00Z">
                                  <w:rPr>
                                    <w:rFonts w:ascii="Cambria Math" w:hAnsi="Cambria Math"/>
                                  </w:rPr>
                                </w:rPrChange>
                              </w:rPr>
                              <m:t>0</m:t>
                            </m:r>
                          </m:sub>
                        </m:sSub>
                        <m:r>
                          <w:ins w:id="955" w:author="Boyko, James" w:date="2025-06-14T08:30:00Z" w16du:dateUtc="2025-06-14T11:30:00Z">
                            <w:rPr>
                              <w:rFonts w:ascii="Cambria Math" w:hAnsi="Cambria Math"/>
                              <w:sz w:val="22"/>
                              <w:szCs w:val="22"/>
                              <w:rPrChange w:id="956" w:author="Boyko, James" w:date="2025-06-16T09:50:00Z" w16du:dateUtc="2025-06-16T12:50:00Z">
                                <w:rPr>
                                  <w:rFonts w:ascii="Cambria Math" w:hAnsi="Cambria Math"/>
                                </w:rPr>
                              </w:rPrChange>
                            </w:rPr>
                            <m:t>)</m:t>
                          </w:ins>
                        </m:r>
                        <m:r>
                          <w:rPr>
                            <w:rFonts w:ascii="Cambria Math" w:hAnsi="Cambria Math"/>
                            <w:sz w:val="22"/>
                            <w:szCs w:val="22"/>
                            <w:rPrChange w:id="957" w:author="Boyko, James" w:date="2025-06-16T09:50:00Z" w16du:dateUtc="2025-06-16T12:50:00Z">
                              <w:rPr>
                                <w:rFonts w:ascii="Cambria Math" w:hAnsi="Cambria Math"/>
                              </w:rPr>
                            </w:rPrChange>
                          </w:rPr>
                          <m:t>|</m:t>
                        </m:r>
                        <m:sSub>
                          <m:sSubPr>
                            <m:ctrlPr>
                              <w:rPr>
                                <w:rFonts w:ascii="Cambria Math" w:hAnsi="Cambria Math"/>
                                <w:sz w:val="22"/>
                                <w:szCs w:val="22"/>
                              </w:rPr>
                            </m:ctrlPr>
                          </m:sSubPr>
                          <m:e>
                            <m:r>
                              <w:del w:id="958" w:author="Boyko, James" w:date="2025-06-27T09:03:00Z" w16du:dateUtc="2025-06-27T13:03:00Z">
                                <w:rPr>
                                  <w:rFonts w:ascii="Cambria Math" w:hAnsi="Cambria Math"/>
                                  <w:sz w:val="22"/>
                                  <w:szCs w:val="22"/>
                                  <w:rPrChange w:id="959" w:author="Boyko, James" w:date="2025-06-16T09:50:00Z" w16du:dateUtc="2025-06-16T12:50:00Z">
                                    <w:rPr>
                                      <w:rFonts w:ascii="Cambria Math" w:hAnsi="Cambria Math"/>
                                    </w:rPr>
                                  </w:rPrChange>
                                </w:rPr>
                                <m:t>X</m:t>
                              </w:del>
                            </m:r>
                            <m:r>
                              <w:ins w:id="960" w:author="Boyko, James" w:date="2025-06-27T09:03:00Z" w16du:dateUtc="2025-06-27T13:03:00Z">
                                <w:rPr>
                                  <w:rFonts w:ascii="Cambria Math" w:hAnsi="Cambria Math"/>
                                  <w:sz w:val="22"/>
                                  <w:szCs w:val="22"/>
                                </w:rPr>
                                <m:t>Y</m:t>
                              </w:ins>
                            </m:r>
                          </m:e>
                          <m:sub>
                            <m:r>
                              <w:rPr>
                                <w:rFonts w:ascii="Cambria Math" w:hAnsi="Cambria Math"/>
                                <w:sz w:val="22"/>
                                <w:szCs w:val="22"/>
                                <w:rPrChange w:id="961" w:author="Boyko, James" w:date="2025-06-16T09:50:00Z" w16du:dateUtc="2025-06-16T12:50:00Z">
                                  <w:rPr>
                                    <w:rFonts w:ascii="Cambria Math" w:hAnsi="Cambria Math"/>
                                  </w:rPr>
                                </w:rPrChange>
                              </w:rPr>
                              <m:t>1</m:t>
                            </m:r>
                          </m:sub>
                        </m:sSub>
                      </m:sub>
                    </m:sSub>
                  </m:e>
                  <m:e>
                    <m:r>
                      <m:rPr>
                        <m:lit/>
                        <m:nor/>
                      </m:rPr>
                      <w:rPr>
                        <w:rFonts w:ascii="Cambria Math" w:hAnsi="Cambria Math"/>
                        <w:sz w:val="22"/>
                        <w:szCs w:val="22"/>
                        <w:rPrChange w:id="962" w:author="Boyko, James" w:date="2025-06-16T09:50:00Z" w16du:dateUtc="2025-06-16T12:50:00Z">
                          <w:rPr>
                            <w:rFonts w:ascii="Cambria Math" w:hAnsi="Cambria Math"/>
                          </w:rPr>
                        </w:rPrChange>
                      </w:rPr>
                      <m:t xml:space="preserve">    -</m:t>
                    </m:r>
                  </m:e>
                </m:mr>
              </m:m>
            </m:e>
          </m:d>
          <m:r>
            <w:ins w:id="963" w:author="Boyko, James" w:date="2025-06-16T09:48:00Z" w16du:dateUtc="2025-06-16T12:48:00Z">
              <w:rPr>
                <w:rFonts w:ascii="Cambria Math" w:eastAsia="Times New Roman" w:hAnsi="Cambria Math" w:cs="Times New Roman"/>
                <w:sz w:val="22"/>
                <w:szCs w:val="22"/>
                <w:rPrChange w:id="964" w:author="Boyko, James" w:date="2025-06-16T09:50:00Z" w16du:dateUtc="2025-06-16T12:50:00Z">
                  <w:rPr>
                    <w:rFonts w:ascii="Cambria Math" w:eastAsia="Times New Roman" w:hAnsi="Cambria Math" w:cs="Times New Roman"/>
                  </w:rPr>
                </w:rPrChange>
              </w:rPr>
              <m:t>=</m:t>
            </w:ins>
          </m:r>
          <m:d>
            <m:dPr>
              <m:begChr m:val=""/>
              <m:endChr m:val=""/>
              <m:ctrlPr>
                <w:ins w:id="965" w:author="Boyko, James" w:date="2025-06-16T09:48:00Z" w16du:dateUtc="2025-06-16T12:48:00Z">
                  <w:rPr>
                    <w:rFonts w:ascii="Cambria Math" w:hAnsi="Cambria Math"/>
                    <w:sz w:val="22"/>
                    <w:szCs w:val="22"/>
                  </w:rPr>
                </w:ins>
              </m:ctrlPr>
            </m:dPr>
            <m:e>
              <m:m>
                <m:mPr>
                  <m:mcs>
                    <m:mc>
                      <m:mcPr>
                        <m:count m:val="5"/>
                        <m:mcJc m:val="center"/>
                      </m:mcPr>
                    </m:mc>
                  </m:mcs>
                  <m:ctrlPr>
                    <w:ins w:id="966" w:author="Boyko, James" w:date="2025-06-16T09:48:00Z" w16du:dateUtc="2025-06-16T12:48:00Z">
                      <w:rPr>
                        <w:rFonts w:ascii="Cambria Math" w:hAnsi="Cambria Math"/>
                        <w:sz w:val="22"/>
                        <w:szCs w:val="22"/>
                      </w:rPr>
                    </w:ins>
                  </m:ctrlPr>
                </m:mPr>
                <m:mr>
                  <m:e/>
                  <m:e>
                    <m:sSub>
                      <m:sSubPr>
                        <m:ctrlPr>
                          <w:ins w:id="967" w:author="Boyko, James" w:date="2025-06-16T09:48:00Z" w16du:dateUtc="2025-06-16T12:48:00Z">
                            <w:rPr>
                              <w:rFonts w:ascii="Cambria Math" w:hAnsi="Cambria Math"/>
                              <w:sz w:val="22"/>
                              <w:szCs w:val="22"/>
                            </w:rPr>
                          </w:ins>
                        </m:ctrlPr>
                      </m:sSubPr>
                      <m:e>
                        <m:r>
                          <w:ins w:id="968" w:author="Boyko, James" w:date="2025-06-16T09:48:00Z" w16du:dateUtc="2025-06-16T12:48:00Z">
                            <w:rPr>
                              <w:rFonts w:ascii="Cambria Math" w:hAnsi="Cambria Math"/>
                              <w:sz w:val="22"/>
                              <w:szCs w:val="22"/>
                              <w:rPrChange w:id="969" w:author="Boyko, James" w:date="2025-06-16T09:50:00Z" w16du:dateUtc="2025-06-16T12:50:00Z">
                                <w:rPr>
                                  <w:rFonts w:ascii="Cambria Math" w:hAnsi="Cambria Math"/>
                                </w:rPr>
                              </w:rPrChange>
                            </w:rPr>
                            <m:t>X</m:t>
                          </w:ins>
                        </m:r>
                      </m:e>
                      <m:sub>
                        <m:r>
                          <w:ins w:id="970" w:author="Boyko, James" w:date="2025-06-16T09:48:00Z" w16du:dateUtc="2025-06-16T12:48:00Z">
                            <w:rPr>
                              <w:rFonts w:ascii="Cambria Math" w:hAnsi="Cambria Math"/>
                              <w:sz w:val="22"/>
                              <w:szCs w:val="22"/>
                              <w:rPrChange w:id="971" w:author="Boyko, James" w:date="2025-06-16T09:50:00Z" w16du:dateUtc="2025-06-16T12:50:00Z">
                                <w:rPr>
                                  <w:rFonts w:ascii="Cambria Math" w:hAnsi="Cambria Math"/>
                                </w:rPr>
                              </w:rPrChange>
                            </w:rPr>
                            <m:t>0</m:t>
                          </w:ins>
                        </m:r>
                      </m:sub>
                    </m:sSub>
                    <m:sSub>
                      <m:sSubPr>
                        <m:ctrlPr>
                          <w:ins w:id="972" w:author="Boyko, James" w:date="2025-06-16T09:48:00Z" w16du:dateUtc="2025-06-16T12:48:00Z">
                            <w:rPr>
                              <w:rFonts w:ascii="Cambria Math" w:hAnsi="Cambria Math"/>
                              <w:sz w:val="22"/>
                              <w:szCs w:val="22"/>
                            </w:rPr>
                          </w:ins>
                        </m:ctrlPr>
                      </m:sSubPr>
                      <m:e>
                        <m:r>
                          <w:ins w:id="973" w:author="Boyko, James" w:date="2025-06-16T09:48:00Z" w16du:dateUtc="2025-06-16T12:48:00Z">
                            <w:rPr>
                              <w:rFonts w:ascii="Cambria Math" w:hAnsi="Cambria Math"/>
                              <w:sz w:val="22"/>
                              <w:szCs w:val="22"/>
                              <w:rPrChange w:id="974" w:author="Boyko, James" w:date="2025-06-16T09:50:00Z" w16du:dateUtc="2025-06-16T12:50:00Z">
                                <w:rPr>
                                  <w:rFonts w:ascii="Cambria Math" w:hAnsi="Cambria Math"/>
                                </w:rPr>
                              </w:rPrChange>
                            </w:rPr>
                            <m:t>Y</m:t>
                          </w:ins>
                        </m:r>
                      </m:e>
                      <m:sub>
                        <m:r>
                          <w:ins w:id="975" w:author="Boyko, James" w:date="2025-06-16T09:48:00Z" w16du:dateUtc="2025-06-16T12:48:00Z">
                            <w:rPr>
                              <w:rFonts w:ascii="Cambria Math" w:hAnsi="Cambria Math"/>
                              <w:sz w:val="22"/>
                              <w:szCs w:val="22"/>
                              <w:rPrChange w:id="976" w:author="Boyko, James" w:date="2025-06-16T09:50:00Z" w16du:dateUtc="2025-06-16T12:50:00Z">
                                <w:rPr>
                                  <w:rFonts w:ascii="Cambria Math" w:hAnsi="Cambria Math"/>
                                </w:rPr>
                              </w:rPrChange>
                            </w:rPr>
                            <m:t>0</m:t>
                          </w:ins>
                        </m:r>
                      </m:sub>
                    </m:sSub>
                  </m:e>
                  <m:e>
                    <m:sSub>
                      <m:sSubPr>
                        <m:ctrlPr>
                          <w:ins w:id="977" w:author="Boyko, James" w:date="2025-06-16T09:48:00Z" w16du:dateUtc="2025-06-16T12:48:00Z">
                            <w:rPr>
                              <w:rFonts w:ascii="Cambria Math" w:hAnsi="Cambria Math"/>
                              <w:sz w:val="22"/>
                              <w:szCs w:val="22"/>
                            </w:rPr>
                          </w:ins>
                        </m:ctrlPr>
                      </m:sSubPr>
                      <m:e>
                        <m:r>
                          <w:ins w:id="978" w:author="Boyko, James" w:date="2025-06-16T09:48:00Z" w16du:dateUtc="2025-06-16T12:48:00Z">
                            <w:rPr>
                              <w:rFonts w:ascii="Cambria Math" w:hAnsi="Cambria Math"/>
                              <w:sz w:val="22"/>
                              <w:szCs w:val="22"/>
                              <w:rPrChange w:id="979" w:author="Boyko, James" w:date="2025-06-16T09:50:00Z" w16du:dateUtc="2025-06-16T12:50:00Z">
                                <w:rPr>
                                  <w:rFonts w:ascii="Cambria Math" w:hAnsi="Cambria Math"/>
                                </w:rPr>
                              </w:rPrChange>
                            </w:rPr>
                            <m:t>X</m:t>
                          </w:ins>
                        </m:r>
                      </m:e>
                      <m:sub>
                        <m:r>
                          <w:ins w:id="980" w:author="Boyko, James" w:date="2025-06-16T09:48:00Z" w16du:dateUtc="2025-06-16T12:48:00Z">
                            <w:rPr>
                              <w:rFonts w:ascii="Cambria Math" w:hAnsi="Cambria Math"/>
                              <w:sz w:val="22"/>
                              <w:szCs w:val="22"/>
                              <w:rPrChange w:id="981" w:author="Boyko, James" w:date="2025-06-16T09:50:00Z" w16du:dateUtc="2025-06-16T12:50:00Z">
                                <w:rPr>
                                  <w:rFonts w:ascii="Cambria Math" w:hAnsi="Cambria Math"/>
                                </w:rPr>
                              </w:rPrChange>
                            </w:rPr>
                            <m:t>1</m:t>
                          </w:ins>
                        </m:r>
                      </m:sub>
                    </m:sSub>
                    <m:sSub>
                      <m:sSubPr>
                        <m:ctrlPr>
                          <w:ins w:id="982" w:author="Boyko, James" w:date="2025-06-16T09:48:00Z" w16du:dateUtc="2025-06-16T12:48:00Z">
                            <w:rPr>
                              <w:rFonts w:ascii="Cambria Math" w:hAnsi="Cambria Math"/>
                              <w:sz w:val="22"/>
                              <w:szCs w:val="22"/>
                            </w:rPr>
                          </w:ins>
                        </m:ctrlPr>
                      </m:sSubPr>
                      <m:e>
                        <m:r>
                          <w:ins w:id="983" w:author="Boyko, James" w:date="2025-06-16T09:48:00Z" w16du:dateUtc="2025-06-16T12:48:00Z">
                            <w:rPr>
                              <w:rFonts w:ascii="Cambria Math" w:hAnsi="Cambria Math"/>
                              <w:sz w:val="22"/>
                              <w:szCs w:val="22"/>
                              <w:rPrChange w:id="984" w:author="Boyko, James" w:date="2025-06-16T09:50:00Z" w16du:dateUtc="2025-06-16T12:50:00Z">
                                <w:rPr>
                                  <w:rFonts w:ascii="Cambria Math" w:hAnsi="Cambria Math"/>
                                </w:rPr>
                              </w:rPrChange>
                            </w:rPr>
                            <m:t>Y</m:t>
                          </w:ins>
                        </m:r>
                      </m:e>
                      <m:sub>
                        <m:r>
                          <w:ins w:id="985" w:author="Boyko, James" w:date="2025-06-16T09:48:00Z" w16du:dateUtc="2025-06-16T12:48:00Z">
                            <w:rPr>
                              <w:rFonts w:ascii="Cambria Math" w:hAnsi="Cambria Math"/>
                              <w:sz w:val="22"/>
                              <w:szCs w:val="22"/>
                              <w:rPrChange w:id="986" w:author="Boyko, James" w:date="2025-06-16T09:50:00Z" w16du:dateUtc="2025-06-16T12:50:00Z">
                                <w:rPr>
                                  <w:rFonts w:ascii="Cambria Math" w:hAnsi="Cambria Math"/>
                                </w:rPr>
                              </w:rPrChange>
                            </w:rPr>
                            <m:t>0</m:t>
                          </w:ins>
                        </m:r>
                      </m:sub>
                    </m:sSub>
                  </m:e>
                  <m:e>
                    <m:sSub>
                      <m:sSubPr>
                        <m:ctrlPr>
                          <w:ins w:id="987" w:author="Boyko, James" w:date="2025-06-16T09:48:00Z" w16du:dateUtc="2025-06-16T12:48:00Z">
                            <w:rPr>
                              <w:rFonts w:ascii="Cambria Math" w:hAnsi="Cambria Math"/>
                              <w:sz w:val="22"/>
                              <w:szCs w:val="22"/>
                            </w:rPr>
                          </w:ins>
                        </m:ctrlPr>
                      </m:sSubPr>
                      <m:e>
                        <m:r>
                          <w:ins w:id="988" w:author="Boyko, James" w:date="2025-06-16T09:48:00Z" w16du:dateUtc="2025-06-16T12:48:00Z">
                            <w:rPr>
                              <w:rFonts w:ascii="Cambria Math" w:hAnsi="Cambria Math"/>
                              <w:sz w:val="22"/>
                              <w:szCs w:val="22"/>
                              <w:rPrChange w:id="989" w:author="Boyko, James" w:date="2025-06-16T09:50:00Z" w16du:dateUtc="2025-06-16T12:50:00Z">
                                <w:rPr>
                                  <w:rFonts w:ascii="Cambria Math" w:hAnsi="Cambria Math"/>
                                </w:rPr>
                              </w:rPrChange>
                            </w:rPr>
                            <m:t>X</m:t>
                          </w:ins>
                        </m:r>
                      </m:e>
                      <m:sub>
                        <m:r>
                          <w:ins w:id="990" w:author="Boyko, James" w:date="2025-06-16T09:48:00Z" w16du:dateUtc="2025-06-16T12:48:00Z">
                            <w:rPr>
                              <w:rFonts w:ascii="Cambria Math" w:hAnsi="Cambria Math"/>
                              <w:sz w:val="22"/>
                              <w:szCs w:val="22"/>
                              <w:rPrChange w:id="991" w:author="Boyko, James" w:date="2025-06-16T09:50:00Z" w16du:dateUtc="2025-06-16T12:50:00Z">
                                <w:rPr>
                                  <w:rFonts w:ascii="Cambria Math" w:hAnsi="Cambria Math"/>
                                </w:rPr>
                              </w:rPrChange>
                            </w:rPr>
                            <m:t>0</m:t>
                          </w:ins>
                        </m:r>
                      </m:sub>
                    </m:sSub>
                    <m:sSub>
                      <m:sSubPr>
                        <m:ctrlPr>
                          <w:ins w:id="992" w:author="Boyko, James" w:date="2025-06-16T09:48:00Z" w16du:dateUtc="2025-06-16T12:48:00Z">
                            <w:rPr>
                              <w:rFonts w:ascii="Cambria Math" w:hAnsi="Cambria Math"/>
                              <w:sz w:val="22"/>
                              <w:szCs w:val="22"/>
                            </w:rPr>
                          </w:ins>
                        </m:ctrlPr>
                      </m:sSubPr>
                      <m:e>
                        <m:r>
                          <w:ins w:id="993" w:author="Boyko, James" w:date="2025-06-16T09:48:00Z" w16du:dateUtc="2025-06-16T12:48:00Z">
                            <w:rPr>
                              <w:rFonts w:ascii="Cambria Math" w:hAnsi="Cambria Math"/>
                              <w:sz w:val="22"/>
                              <w:szCs w:val="22"/>
                              <w:rPrChange w:id="994" w:author="Boyko, James" w:date="2025-06-16T09:50:00Z" w16du:dateUtc="2025-06-16T12:50:00Z">
                                <w:rPr>
                                  <w:rFonts w:ascii="Cambria Math" w:hAnsi="Cambria Math"/>
                                </w:rPr>
                              </w:rPrChange>
                            </w:rPr>
                            <m:t>Y</m:t>
                          </w:ins>
                        </m:r>
                      </m:e>
                      <m:sub>
                        <m:r>
                          <w:ins w:id="995" w:author="Boyko, James" w:date="2025-06-16T09:48:00Z" w16du:dateUtc="2025-06-16T12:48:00Z">
                            <w:rPr>
                              <w:rFonts w:ascii="Cambria Math" w:hAnsi="Cambria Math"/>
                              <w:sz w:val="22"/>
                              <w:szCs w:val="22"/>
                              <w:rPrChange w:id="996" w:author="Boyko, James" w:date="2025-06-16T09:50:00Z" w16du:dateUtc="2025-06-16T12:50:00Z">
                                <w:rPr>
                                  <w:rFonts w:ascii="Cambria Math" w:hAnsi="Cambria Math"/>
                                </w:rPr>
                              </w:rPrChange>
                            </w:rPr>
                            <m:t>1</m:t>
                          </w:ins>
                        </m:r>
                      </m:sub>
                    </m:sSub>
                  </m:e>
                  <m:e>
                    <m:sSub>
                      <m:sSubPr>
                        <m:ctrlPr>
                          <w:ins w:id="997" w:author="Boyko, James" w:date="2025-06-16T09:48:00Z" w16du:dateUtc="2025-06-16T12:48:00Z">
                            <w:rPr>
                              <w:rFonts w:ascii="Cambria Math" w:hAnsi="Cambria Math"/>
                              <w:sz w:val="22"/>
                              <w:szCs w:val="22"/>
                            </w:rPr>
                          </w:ins>
                        </m:ctrlPr>
                      </m:sSubPr>
                      <m:e>
                        <m:r>
                          <w:ins w:id="998" w:author="Boyko, James" w:date="2025-06-16T09:48:00Z" w16du:dateUtc="2025-06-16T12:48:00Z">
                            <w:rPr>
                              <w:rFonts w:ascii="Cambria Math" w:hAnsi="Cambria Math"/>
                              <w:sz w:val="22"/>
                              <w:szCs w:val="22"/>
                              <w:rPrChange w:id="999" w:author="Boyko, James" w:date="2025-06-16T09:50:00Z" w16du:dateUtc="2025-06-16T12:50:00Z">
                                <w:rPr>
                                  <w:rFonts w:ascii="Cambria Math" w:hAnsi="Cambria Math"/>
                                </w:rPr>
                              </w:rPrChange>
                            </w:rPr>
                            <m:t>X</m:t>
                          </w:ins>
                        </m:r>
                      </m:e>
                      <m:sub>
                        <m:r>
                          <w:ins w:id="1000" w:author="Boyko, James" w:date="2025-06-16T09:48:00Z" w16du:dateUtc="2025-06-16T12:48:00Z">
                            <w:rPr>
                              <w:rFonts w:ascii="Cambria Math" w:hAnsi="Cambria Math"/>
                              <w:sz w:val="22"/>
                              <w:szCs w:val="22"/>
                              <w:rPrChange w:id="1001" w:author="Boyko, James" w:date="2025-06-16T09:50:00Z" w16du:dateUtc="2025-06-16T12:50:00Z">
                                <w:rPr>
                                  <w:rFonts w:ascii="Cambria Math" w:hAnsi="Cambria Math"/>
                                </w:rPr>
                              </w:rPrChange>
                            </w:rPr>
                            <m:t>1</m:t>
                          </w:ins>
                        </m:r>
                      </m:sub>
                    </m:sSub>
                    <m:sSub>
                      <m:sSubPr>
                        <m:ctrlPr>
                          <w:ins w:id="1002" w:author="Boyko, James" w:date="2025-06-16T09:48:00Z" w16du:dateUtc="2025-06-16T12:48:00Z">
                            <w:rPr>
                              <w:rFonts w:ascii="Cambria Math" w:hAnsi="Cambria Math"/>
                              <w:sz w:val="22"/>
                              <w:szCs w:val="22"/>
                            </w:rPr>
                          </w:ins>
                        </m:ctrlPr>
                      </m:sSubPr>
                      <m:e>
                        <m:r>
                          <w:ins w:id="1003" w:author="Boyko, James" w:date="2025-06-16T09:48:00Z" w16du:dateUtc="2025-06-16T12:48:00Z">
                            <w:rPr>
                              <w:rFonts w:ascii="Cambria Math" w:hAnsi="Cambria Math"/>
                              <w:sz w:val="22"/>
                              <w:szCs w:val="22"/>
                              <w:rPrChange w:id="1004" w:author="Boyko, James" w:date="2025-06-16T09:50:00Z" w16du:dateUtc="2025-06-16T12:50:00Z">
                                <w:rPr>
                                  <w:rFonts w:ascii="Cambria Math" w:hAnsi="Cambria Math"/>
                                </w:rPr>
                              </w:rPrChange>
                            </w:rPr>
                            <m:t>Y</m:t>
                          </w:ins>
                        </m:r>
                      </m:e>
                      <m:sub>
                        <m:r>
                          <w:ins w:id="1005" w:author="Boyko, James" w:date="2025-06-16T09:48:00Z" w16du:dateUtc="2025-06-16T12:48:00Z">
                            <w:rPr>
                              <w:rFonts w:ascii="Cambria Math" w:hAnsi="Cambria Math"/>
                              <w:sz w:val="22"/>
                              <w:szCs w:val="22"/>
                              <w:rPrChange w:id="1006" w:author="Boyko, James" w:date="2025-06-16T09:50:00Z" w16du:dateUtc="2025-06-16T12:50:00Z">
                                <w:rPr>
                                  <w:rFonts w:ascii="Cambria Math" w:hAnsi="Cambria Math"/>
                                </w:rPr>
                              </w:rPrChange>
                            </w:rPr>
                            <m:t>1</m:t>
                          </w:ins>
                        </m:r>
                      </m:sub>
                    </m:sSub>
                  </m:e>
                </m:mr>
                <m:mr>
                  <m:e>
                    <m:sSub>
                      <m:sSubPr>
                        <m:ctrlPr>
                          <w:ins w:id="1007" w:author="Boyko, James" w:date="2025-06-16T09:48:00Z" w16du:dateUtc="2025-06-16T12:48:00Z">
                            <w:rPr>
                              <w:rFonts w:ascii="Cambria Math" w:hAnsi="Cambria Math"/>
                              <w:sz w:val="22"/>
                              <w:szCs w:val="22"/>
                            </w:rPr>
                          </w:ins>
                        </m:ctrlPr>
                      </m:sSubPr>
                      <m:e>
                        <m:r>
                          <w:ins w:id="1008" w:author="Boyko, James" w:date="2025-06-16T09:48:00Z" w16du:dateUtc="2025-06-16T12:48:00Z">
                            <w:rPr>
                              <w:rFonts w:ascii="Cambria Math" w:hAnsi="Cambria Math"/>
                              <w:sz w:val="22"/>
                              <w:szCs w:val="22"/>
                              <w:rPrChange w:id="1009" w:author="Boyko, James" w:date="2025-06-16T09:50:00Z" w16du:dateUtc="2025-06-16T12:50:00Z">
                                <w:rPr>
                                  <w:rFonts w:ascii="Cambria Math" w:hAnsi="Cambria Math"/>
                                </w:rPr>
                              </w:rPrChange>
                            </w:rPr>
                            <m:t>X</m:t>
                          </w:ins>
                        </m:r>
                      </m:e>
                      <m:sub>
                        <m:r>
                          <w:ins w:id="1010" w:author="Boyko, James" w:date="2025-06-16T09:48:00Z" w16du:dateUtc="2025-06-16T12:48:00Z">
                            <w:rPr>
                              <w:rFonts w:ascii="Cambria Math" w:hAnsi="Cambria Math"/>
                              <w:sz w:val="22"/>
                              <w:szCs w:val="22"/>
                              <w:rPrChange w:id="1011" w:author="Boyko, James" w:date="2025-06-16T09:50:00Z" w16du:dateUtc="2025-06-16T12:50:00Z">
                                <w:rPr>
                                  <w:rFonts w:ascii="Cambria Math" w:hAnsi="Cambria Math"/>
                                </w:rPr>
                              </w:rPrChange>
                            </w:rPr>
                            <m:t>0</m:t>
                          </w:ins>
                        </m:r>
                      </m:sub>
                    </m:sSub>
                    <m:sSub>
                      <m:sSubPr>
                        <m:ctrlPr>
                          <w:ins w:id="1012" w:author="Boyko, James" w:date="2025-06-16T09:48:00Z" w16du:dateUtc="2025-06-16T12:48:00Z">
                            <w:rPr>
                              <w:rFonts w:ascii="Cambria Math" w:hAnsi="Cambria Math"/>
                              <w:sz w:val="22"/>
                              <w:szCs w:val="22"/>
                            </w:rPr>
                          </w:ins>
                        </m:ctrlPr>
                      </m:sSubPr>
                      <m:e>
                        <m:r>
                          <w:ins w:id="1013" w:author="Boyko, James" w:date="2025-06-16T09:48:00Z" w16du:dateUtc="2025-06-16T12:48:00Z">
                            <w:rPr>
                              <w:rFonts w:ascii="Cambria Math" w:hAnsi="Cambria Math"/>
                              <w:sz w:val="22"/>
                              <w:szCs w:val="22"/>
                              <w:rPrChange w:id="1014" w:author="Boyko, James" w:date="2025-06-16T09:50:00Z" w16du:dateUtc="2025-06-16T12:50:00Z">
                                <w:rPr>
                                  <w:rFonts w:ascii="Cambria Math" w:hAnsi="Cambria Math"/>
                                </w:rPr>
                              </w:rPrChange>
                            </w:rPr>
                            <m:t>Y</m:t>
                          </w:ins>
                        </m:r>
                      </m:e>
                      <m:sub>
                        <m:r>
                          <w:ins w:id="1015" w:author="Boyko, James" w:date="2025-06-16T09:48:00Z" w16du:dateUtc="2025-06-16T12:48:00Z">
                            <w:rPr>
                              <w:rFonts w:ascii="Cambria Math" w:hAnsi="Cambria Math"/>
                              <w:sz w:val="22"/>
                              <w:szCs w:val="22"/>
                              <w:rPrChange w:id="1016" w:author="Boyko, James" w:date="2025-06-16T09:50:00Z" w16du:dateUtc="2025-06-16T12:50:00Z">
                                <w:rPr>
                                  <w:rFonts w:ascii="Cambria Math" w:hAnsi="Cambria Math"/>
                                </w:rPr>
                              </w:rPrChange>
                            </w:rPr>
                            <m:t>0</m:t>
                          </w:ins>
                        </m:r>
                      </m:sub>
                    </m:sSub>
                  </m:e>
                  <m:e>
                    <m:r>
                      <w:ins w:id="1017" w:author="Boyko, James" w:date="2025-06-16T09:48:00Z" w16du:dateUtc="2025-06-16T12:48:00Z">
                        <m:rPr>
                          <m:lit/>
                          <m:nor/>
                        </m:rPr>
                        <w:rPr>
                          <w:rFonts w:ascii="Cambria Math" w:hAnsi="Cambria Math"/>
                          <w:sz w:val="22"/>
                          <w:szCs w:val="22"/>
                          <w:rPrChange w:id="1018" w:author="Boyko, James" w:date="2025-06-16T09:50:00Z" w16du:dateUtc="2025-06-16T12:50:00Z">
                            <w:rPr>
                              <w:rFonts w:ascii="Cambria Math" w:hAnsi="Cambria Math"/>
                            </w:rPr>
                          </w:rPrChange>
                        </w:rPr>
                        <m:t xml:space="preserve">    -</m:t>
                      </w:ins>
                    </m:r>
                  </m:e>
                  <m:e>
                    <m:r>
                      <w:ins w:id="1019" w:author="Boyko, James" w:date="2025-06-27T08:59:00Z" w16du:dateUtc="2025-06-27T12:59:00Z">
                        <m:rPr>
                          <m:sty m:val="p"/>
                        </m:rPr>
                        <w:rPr>
                          <w:rFonts w:ascii="Cambria Math" w:hAnsi="Cambria Math"/>
                          <w:sz w:val="22"/>
                          <w:szCs w:val="22"/>
                        </w:rPr>
                        <m:t>0.1</m:t>
                      </w:ins>
                    </m:r>
                  </m:e>
                  <m:e>
                    <m:r>
                      <w:ins w:id="1020" w:author="Boyko, James" w:date="2025-06-27T08:59:00Z" w16du:dateUtc="2025-06-27T12:59:00Z">
                        <w:rPr>
                          <w:rFonts w:ascii="Cambria Math" w:hAnsi="Cambria Math"/>
                          <w:sz w:val="22"/>
                          <w:szCs w:val="22"/>
                        </w:rPr>
                        <m:t>1.0</m:t>
                      </w:ins>
                    </m:r>
                  </m:e>
                  <m:e>
                    <m:r>
                      <w:ins w:id="1021" w:author="Boyko, James" w:date="2025-06-16T09:48:00Z" w16du:dateUtc="2025-06-16T12:48:00Z">
                        <m:rPr>
                          <m:lit/>
                          <m:nor/>
                        </m:rPr>
                        <w:rPr>
                          <w:rFonts w:ascii="Cambria Math" w:hAnsi="Cambria Math"/>
                          <w:sz w:val="22"/>
                          <w:szCs w:val="22"/>
                          <w:rPrChange w:id="1022" w:author="Boyko, James" w:date="2025-06-16T09:50:00Z" w16du:dateUtc="2025-06-16T12:50:00Z">
                            <w:rPr>
                              <w:rFonts w:ascii="Cambria Math" w:hAnsi="Cambria Math"/>
                            </w:rPr>
                          </w:rPrChange>
                        </w:rPr>
                        <m:t xml:space="preserve">    -</m:t>
                      </w:ins>
                    </m:r>
                  </m:e>
                </m:mr>
                <m:mr>
                  <m:e>
                    <m:sSub>
                      <m:sSubPr>
                        <m:ctrlPr>
                          <w:ins w:id="1023" w:author="Boyko, James" w:date="2025-06-16T09:48:00Z" w16du:dateUtc="2025-06-16T12:48:00Z">
                            <w:rPr>
                              <w:rFonts w:ascii="Cambria Math" w:hAnsi="Cambria Math"/>
                              <w:sz w:val="22"/>
                              <w:szCs w:val="22"/>
                            </w:rPr>
                          </w:ins>
                        </m:ctrlPr>
                      </m:sSubPr>
                      <m:e>
                        <m:r>
                          <w:ins w:id="1024" w:author="Boyko, James" w:date="2025-06-16T09:48:00Z" w16du:dateUtc="2025-06-16T12:48:00Z">
                            <w:rPr>
                              <w:rFonts w:ascii="Cambria Math" w:hAnsi="Cambria Math"/>
                              <w:sz w:val="22"/>
                              <w:szCs w:val="22"/>
                              <w:rPrChange w:id="1025" w:author="Boyko, James" w:date="2025-06-16T09:50:00Z" w16du:dateUtc="2025-06-16T12:50:00Z">
                                <w:rPr>
                                  <w:rFonts w:ascii="Cambria Math" w:hAnsi="Cambria Math"/>
                                </w:rPr>
                              </w:rPrChange>
                            </w:rPr>
                            <m:t>X</m:t>
                          </w:ins>
                        </m:r>
                      </m:e>
                      <m:sub>
                        <m:r>
                          <w:ins w:id="1026" w:author="Boyko, James" w:date="2025-06-16T09:48:00Z" w16du:dateUtc="2025-06-16T12:48:00Z">
                            <w:rPr>
                              <w:rFonts w:ascii="Cambria Math" w:hAnsi="Cambria Math"/>
                              <w:sz w:val="22"/>
                              <w:szCs w:val="22"/>
                              <w:rPrChange w:id="1027" w:author="Boyko, James" w:date="2025-06-16T09:50:00Z" w16du:dateUtc="2025-06-16T12:50:00Z">
                                <w:rPr>
                                  <w:rFonts w:ascii="Cambria Math" w:hAnsi="Cambria Math"/>
                                </w:rPr>
                              </w:rPrChange>
                            </w:rPr>
                            <m:t>1</m:t>
                          </w:ins>
                        </m:r>
                      </m:sub>
                    </m:sSub>
                    <m:sSub>
                      <m:sSubPr>
                        <m:ctrlPr>
                          <w:ins w:id="1028" w:author="Boyko, James" w:date="2025-06-16T09:48:00Z" w16du:dateUtc="2025-06-16T12:48:00Z">
                            <w:rPr>
                              <w:rFonts w:ascii="Cambria Math" w:hAnsi="Cambria Math"/>
                              <w:sz w:val="22"/>
                              <w:szCs w:val="22"/>
                            </w:rPr>
                          </w:ins>
                        </m:ctrlPr>
                      </m:sSubPr>
                      <m:e>
                        <m:r>
                          <w:ins w:id="1029" w:author="Boyko, James" w:date="2025-06-16T09:48:00Z" w16du:dateUtc="2025-06-16T12:48:00Z">
                            <w:rPr>
                              <w:rFonts w:ascii="Cambria Math" w:hAnsi="Cambria Math"/>
                              <w:sz w:val="22"/>
                              <w:szCs w:val="22"/>
                              <w:rPrChange w:id="1030" w:author="Boyko, James" w:date="2025-06-16T09:50:00Z" w16du:dateUtc="2025-06-16T12:50:00Z">
                                <w:rPr>
                                  <w:rFonts w:ascii="Cambria Math" w:hAnsi="Cambria Math"/>
                                </w:rPr>
                              </w:rPrChange>
                            </w:rPr>
                            <m:t>Y</m:t>
                          </w:ins>
                        </m:r>
                      </m:e>
                      <m:sub>
                        <m:r>
                          <w:ins w:id="1031" w:author="Boyko, James" w:date="2025-06-16T09:48:00Z" w16du:dateUtc="2025-06-16T12:48:00Z">
                            <w:rPr>
                              <w:rFonts w:ascii="Cambria Math" w:hAnsi="Cambria Math"/>
                              <w:sz w:val="22"/>
                              <w:szCs w:val="22"/>
                              <w:rPrChange w:id="1032" w:author="Boyko, James" w:date="2025-06-16T09:50:00Z" w16du:dateUtc="2025-06-16T12:50:00Z">
                                <w:rPr>
                                  <w:rFonts w:ascii="Cambria Math" w:hAnsi="Cambria Math"/>
                                </w:rPr>
                              </w:rPrChange>
                            </w:rPr>
                            <m:t>0</m:t>
                          </w:ins>
                        </m:r>
                      </m:sub>
                    </m:sSub>
                  </m:e>
                  <m:e>
                    <m:r>
                      <w:ins w:id="1033" w:author="Boyko, James" w:date="2025-06-27T08:59:00Z" w16du:dateUtc="2025-06-27T12:59:00Z">
                        <m:rPr>
                          <m:sty m:val="p"/>
                        </m:rPr>
                        <w:rPr>
                          <w:rFonts w:ascii="Cambria Math" w:hAnsi="Cambria Math"/>
                          <w:sz w:val="22"/>
                          <w:szCs w:val="22"/>
                        </w:rPr>
                        <m:t>5.0</m:t>
                      </w:ins>
                    </m:r>
                  </m:e>
                  <m:e>
                    <m:r>
                      <w:ins w:id="1034" w:author="Boyko, James" w:date="2025-06-16T09:48:00Z" w16du:dateUtc="2025-06-16T12:48:00Z">
                        <m:rPr>
                          <m:lit/>
                          <m:nor/>
                        </m:rPr>
                        <w:rPr>
                          <w:rFonts w:ascii="Cambria Math" w:hAnsi="Cambria Math"/>
                          <w:sz w:val="22"/>
                          <w:szCs w:val="22"/>
                          <w:rPrChange w:id="1035" w:author="Boyko, James" w:date="2025-06-16T09:50:00Z" w16du:dateUtc="2025-06-16T12:50:00Z">
                            <w:rPr>
                              <w:rFonts w:ascii="Cambria Math" w:hAnsi="Cambria Math"/>
                            </w:rPr>
                          </w:rPrChange>
                        </w:rPr>
                        <m:t xml:space="preserve">    -</m:t>
                      </w:ins>
                    </m:r>
                  </m:e>
                  <m:e>
                    <m:r>
                      <w:ins w:id="1036" w:author="Boyko, James" w:date="2025-06-16T09:48:00Z" w16du:dateUtc="2025-06-16T12:48:00Z">
                        <m:rPr>
                          <m:lit/>
                          <m:nor/>
                        </m:rPr>
                        <w:rPr>
                          <w:rFonts w:ascii="Cambria Math" w:hAnsi="Cambria Math"/>
                          <w:sz w:val="22"/>
                          <w:szCs w:val="22"/>
                          <w:rPrChange w:id="1037" w:author="Boyko, James" w:date="2025-06-16T09:50:00Z" w16du:dateUtc="2025-06-16T12:50:00Z">
                            <w:rPr>
                              <w:rFonts w:ascii="Cambria Math" w:hAnsi="Cambria Math"/>
                            </w:rPr>
                          </w:rPrChange>
                        </w:rPr>
                        <m:t xml:space="preserve">    -</m:t>
                      </w:ins>
                    </m:r>
                  </m:e>
                  <m:e>
                    <m:r>
                      <w:ins w:id="1038" w:author="Boyko, James" w:date="2025-06-27T08:59:00Z" w16du:dateUtc="2025-06-27T12:59:00Z">
                        <m:rPr>
                          <m:sty m:val="p"/>
                        </m:rPr>
                        <w:rPr>
                          <w:rFonts w:ascii="Cambria Math" w:hAnsi="Cambria Math"/>
                          <w:sz w:val="22"/>
                          <w:szCs w:val="22"/>
                        </w:rPr>
                        <m:t>1.0</m:t>
                      </w:ins>
                    </m:r>
                  </m:e>
                </m:mr>
                <m:mr>
                  <m:e>
                    <m:sSub>
                      <m:sSubPr>
                        <m:ctrlPr>
                          <w:ins w:id="1039" w:author="Boyko, James" w:date="2025-06-16T09:48:00Z" w16du:dateUtc="2025-06-16T12:48:00Z">
                            <w:rPr>
                              <w:rFonts w:ascii="Cambria Math" w:hAnsi="Cambria Math"/>
                              <w:sz w:val="22"/>
                              <w:szCs w:val="22"/>
                            </w:rPr>
                          </w:ins>
                        </m:ctrlPr>
                      </m:sSubPr>
                      <m:e>
                        <m:r>
                          <w:ins w:id="1040" w:author="Boyko, James" w:date="2025-06-16T09:48:00Z" w16du:dateUtc="2025-06-16T12:48:00Z">
                            <w:rPr>
                              <w:rFonts w:ascii="Cambria Math" w:hAnsi="Cambria Math"/>
                              <w:sz w:val="22"/>
                              <w:szCs w:val="22"/>
                              <w:rPrChange w:id="1041" w:author="Boyko, James" w:date="2025-06-16T09:50:00Z" w16du:dateUtc="2025-06-16T12:50:00Z">
                                <w:rPr>
                                  <w:rFonts w:ascii="Cambria Math" w:hAnsi="Cambria Math"/>
                                </w:rPr>
                              </w:rPrChange>
                            </w:rPr>
                            <m:t>X</m:t>
                          </w:ins>
                        </m:r>
                      </m:e>
                      <m:sub>
                        <m:r>
                          <w:ins w:id="1042" w:author="Boyko, James" w:date="2025-06-16T09:48:00Z" w16du:dateUtc="2025-06-16T12:48:00Z">
                            <w:rPr>
                              <w:rFonts w:ascii="Cambria Math" w:hAnsi="Cambria Math"/>
                              <w:sz w:val="22"/>
                              <w:szCs w:val="22"/>
                              <w:rPrChange w:id="1043" w:author="Boyko, James" w:date="2025-06-16T09:50:00Z" w16du:dateUtc="2025-06-16T12:50:00Z">
                                <w:rPr>
                                  <w:rFonts w:ascii="Cambria Math" w:hAnsi="Cambria Math"/>
                                </w:rPr>
                              </w:rPrChange>
                            </w:rPr>
                            <m:t>0</m:t>
                          </w:ins>
                        </m:r>
                      </m:sub>
                    </m:sSub>
                    <m:sSub>
                      <m:sSubPr>
                        <m:ctrlPr>
                          <w:ins w:id="1044" w:author="Boyko, James" w:date="2025-06-16T09:48:00Z" w16du:dateUtc="2025-06-16T12:48:00Z">
                            <w:rPr>
                              <w:rFonts w:ascii="Cambria Math" w:hAnsi="Cambria Math"/>
                              <w:sz w:val="22"/>
                              <w:szCs w:val="22"/>
                            </w:rPr>
                          </w:ins>
                        </m:ctrlPr>
                      </m:sSubPr>
                      <m:e>
                        <m:r>
                          <w:ins w:id="1045" w:author="Boyko, James" w:date="2025-06-16T09:48:00Z" w16du:dateUtc="2025-06-16T12:48:00Z">
                            <w:rPr>
                              <w:rFonts w:ascii="Cambria Math" w:hAnsi="Cambria Math"/>
                              <w:sz w:val="22"/>
                              <w:szCs w:val="22"/>
                              <w:rPrChange w:id="1046" w:author="Boyko, James" w:date="2025-06-16T09:50:00Z" w16du:dateUtc="2025-06-16T12:50:00Z">
                                <w:rPr>
                                  <w:rFonts w:ascii="Cambria Math" w:hAnsi="Cambria Math"/>
                                </w:rPr>
                              </w:rPrChange>
                            </w:rPr>
                            <m:t>Y</m:t>
                          </w:ins>
                        </m:r>
                      </m:e>
                      <m:sub>
                        <m:r>
                          <w:ins w:id="1047" w:author="Boyko, James" w:date="2025-06-16T09:48:00Z" w16du:dateUtc="2025-06-16T12:48:00Z">
                            <w:rPr>
                              <w:rFonts w:ascii="Cambria Math" w:hAnsi="Cambria Math"/>
                              <w:sz w:val="22"/>
                              <w:szCs w:val="22"/>
                              <w:rPrChange w:id="1048" w:author="Boyko, James" w:date="2025-06-16T09:50:00Z" w16du:dateUtc="2025-06-16T12:50:00Z">
                                <w:rPr>
                                  <w:rFonts w:ascii="Cambria Math" w:hAnsi="Cambria Math"/>
                                </w:rPr>
                              </w:rPrChange>
                            </w:rPr>
                            <m:t>1</m:t>
                          </w:ins>
                        </m:r>
                      </m:sub>
                    </m:sSub>
                  </m:e>
                  <m:e>
                    <m:r>
                      <w:ins w:id="1049" w:author="Boyko, James" w:date="2025-06-27T08:59:00Z" w16du:dateUtc="2025-06-27T12:59:00Z">
                        <m:rPr>
                          <m:sty m:val="p"/>
                        </m:rPr>
                        <w:rPr>
                          <w:rFonts w:ascii="Cambria Math" w:hAnsi="Cambria Math"/>
                          <w:sz w:val="22"/>
                          <w:szCs w:val="22"/>
                        </w:rPr>
                        <m:t>1.0</m:t>
                      </w:ins>
                    </m:r>
                  </m:e>
                  <m:e>
                    <m:r>
                      <w:ins w:id="1050" w:author="Boyko, James" w:date="2025-06-16T09:48:00Z" w16du:dateUtc="2025-06-16T12:48:00Z">
                        <m:rPr>
                          <m:lit/>
                          <m:nor/>
                        </m:rPr>
                        <w:rPr>
                          <w:rFonts w:ascii="Cambria Math" w:hAnsi="Cambria Math"/>
                          <w:sz w:val="22"/>
                          <w:szCs w:val="22"/>
                          <w:rPrChange w:id="1051" w:author="Boyko, James" w:date="2025-06-16T09:50:00Z" w16du:dateUtc="2025-06-16T12:50:00Z">
                            <w:rPr>
                              <w:rFonts w:ascii="Cambria Math" w:hAnsi="Cambria Math"/>
                            </w:rPr>
                          </w:rPrChange>
                        </w:rPr>
                        <m:t xml:space="preserve">    -</m:t>
                      </w:ins>
                    </m:r>
                  </m:e>
                  <m:e>
                    <m:r>
                      <w:ins w:id="1052" w:author="Boyko, James" w:date="2025-06-16T09:48:00Z" w16du:dateUtc="2025-06-16T12:48:00Z">
                        <m:rPr>
                          <m:lit/>
                          <m:nor/>
                        </m:rPr>
                        <w:rPr>
                          <w:rFonts w:ascii="Cambria Math" w:hAnsi="Cambria Math"/>
                          <w:sz w:val="22"/>
                          <w:szCs w:val="22"/>
                          <w:rPrChange w:id="1053" w:author="Boyko, James" w:date="2025-06-16T09:50:00Z" w16du:dateUtc="2025-06-16T12:50:00Z">
                            <w:rPr>
                              <w:rFonts w:ascii="Cambria Math" w:hAnsi="Cambria Math"/>
                            </w:rPr>
                          </w:rPrChange>
                        </w:rPr>
                        <m:t xml:space="preserve">    -</m:t>
                      </w:ins>
                    </m:r>
                  </m:e>
                  <m:e>
                    <m:r>
                      <w:ins w:id="1054" w:author="Boyko, James" w:date="2025-06-27T08:59:00Z" w16du:dateUtc="2025-06-27T12:59:00Z">
                        <m:rPr>
                          <m:sty m:val="p"/>
                        </m:rPr>
                        <w:rPr>
                          <w:rFonts w:ascii="Cambria Math" w:hAnsi="Cambria Math"/>
                          <w:sz w:val="22"/>
                          <w:szCs w:val="22"/>
                        </w:rPr>
                        <m:t>10.0</m:t>
                      </w:ins>
                    </m:r>
                  </m:e>
                </m:mr>
                <m:mr>
                  <m:e>
                    <m:sSub>
                      <m:sSubPr>
                        <m:ctrlPr>
                          <w:ins w:id="1055" w:author="Boyko, James" w:date="2025-06-16T09:48:00Z" w16du:dateUtc="2025-06-16T12:48:00Z">
                            <w:rPr>
                              <w:rFonts w:ascii="Cambria Math" w:hAnsi="Cambria Math"/>
                              <w:sz w:val="22"/>
                              <w:szCs w:val="22"/>
                            </w:rPr>
                          </w:ins>
                        </m:ctrlPr>
                      </m:sSubPr>
                      <m:e>
                        <m:r>
                          <w:ins w:id="1056" w:author="Boyko, James" w:date="2025-06-16T09:48:00Z" w16du:dateUtc="2025-06-16T12:48:00Z">
                            <w:rPr>
                              <w:rFonts w:ascii="Cambria Math" w:hAnsi="Cambria Math"/>
                              <w:sz w:val="22"/>
                              <w:szCs w:val="22"/>
                              <w:rPrChange w:id="1057" w:author="Boyko, James" w:date="2025-06-16T09:50:00Z" w16du:dateUtc="2025-06-16T12:50:00Z">
                                <w:rPr>
                                  <w:rFonts w:ascii="Cambria Math" w:hAnsi="Cambria Math"/>
                                </w:rPr>
                              </w:rPrChange>
                            </w:rPr>
                            <m:t>X</m:t>
                          </w:ins>
                        </m:r>
                      </m:e>
                      <m:sub>
                        <m:r>
                          <w:ins w:id="1058" w:author="Boyko, James" w:date="2025-06-16T09:48:00Z" w16du:dateUtc="2025-06-16T12:48:00Z">
                            <w:rPr>
                              <w:rFonts w:ascii="Cambria Math" w:hAnsi="Cambria Math"/>
                              <w:sz w:val="22"/>
                              <w:szCs w:val="22"/>
                              <w:rPrChange w:id="1059" w:author="Boyko, James" w:date="2025-06-16T09:50:00Z" w16du:dateUtc="2025-06-16T12:50:00Z">
                                <w:rPr>
                                  <w:rFonts w:ascii="Cambria Math" w:hAnsi="Cambria Math"/>
                                </w:rPr>
                              </w:rPrChange>
                            </w:rPr>
                            <m:t>1</m:t>
                          </w:ins>
                        </m:r>
                      </m:sub>
                    </m:sSub>
                    <m:sSub>
                      <m:sSubPr>
                        <m:ctrlPr>
                          <w:ins w:id="1060" w:author="Boyko, James" w:date="2025-06-16T09:48:00Z" w16du:dateUtc="2025-06-16T12:48:00Z">
                            <w:rPr>
                              <w:rFonts w:ascii="Cambria Math" w:hAnsi="Cambria Math"/>
                              <w:sz w:val="22"/>
                              <w:szCs w:val="22"/>
                            </w:rPr>
                          </w:ins>
                        </m:ctrlPr>
                      </m:sSubPr>
                      <m:e>
                        <m:r>
                          <w:ins w:id="1061" w:author="Boyko, James" w:date="2025-06-16T09:48:00Z" w16du:dateUtc="2025-06-16T12:48:00Z">
                            <w:rPr>
                              <w:rFonts w:ascii="Cambria Math" w:hAnsi="Cambria Math"/>
                              <w:sz w:val="22"/>
                              <w:szCs w:val="22"/>
                              <w:rPrChange w:id="1062" w:author="Boyko, James" w:date="2025-06-16T09:50:00Z" w16du:dateUtc="2025-06-16T12:50:00Z">
                                <w:rPr>
                                  <w:rFonts w:ascii="Cambria Math" w:hAnsi="Cambria Math"/>
                                </w:rPr>
                              </w:rPrChange>
                            </w:rPr>
                            <m:t>Y</m:t>
                          </w:ins>
                        </m:r>
                      </m:e>
                      <m:sub>
                        <m:r>
                          <w:ins w:id="1063" w:author="Boyko, James" w:date="2025-06-16T09:48:00Z" w16du:dateUtc="2025-06-16T12:48:00Z">
                            <w:rPr>
                              <w:rFonts w:ascii="Cambria Math" w:hAnsi="Cambria Math"/>
                              <w:sz w:val="22"/>
                              <w:szCs w:val="22"/>
                              <w:rPrChange w:id="1064" w:author="Boyko, James" w:date="2025-06-16T09:50:00Z" w16du:dateUtc="2025-06-16T12:50:00Z">
                                <w:rPr>
                                  <w:rFonts w:ascii="Cambria Math" w:hAnsi="Cambria Math"/>
                                </w:rPr>
                              </w:rPrChange>
                            </w:rPr>
                            <m:t>1</m:t>
                          </w:ins>
                        </m:r>
                      </m:sub>
                    </m:sSub>
                  </m:e>
                  <m:e>
                    <m:r>
                      <w:ins w:id="1065" w:author="Boyko, James" w:date="2025-06-16T09:48:00Z" w16du:dateUtc="2025-06-16T12:48:00Z">
                        <m:rPr>
                          <m:lit/>
                          <m:nor/>
                        </m:rPr>
                        <w:rPr>
                          <w:rFonts w:ascii="Cambria Math" w:hAnsi="Cambria Math"/>
                          <w:sz w:val="22"/>
                          <w:szCs w:val="22"/>
                          <w:rPrChange w:id="1066" w:author="Boyko, James" w:date="2025-06-16T09:50:00Z" w16du:dateUtc="2025-06-16T12:50:00Z">
                            <w:rPr>
                              <w:rFonts w:ascii="Cambria Math" w:hAnsi="Cambria Math"/>
                            </w:rPr>
                          </w:rPrChange>
                        </w:rPr>
                        <m:t xml:space="preserve">    -</m:t>
                      </w:ins>
                    </m:r>
                  </m:e>
                  <m:e>
                    <m:r>
                      <w:ins w:id="1067" w:author="Boyko, James" w:date="2025-06-27T08:59:00Z" w16du:dateUtc="2025-06-27T12:59:00Z">
                        <m:rPr>
                          <m:sty m:val="p"/>
                        </m:rPr>
                        <w:rPr>
                          <w:rFonts w:ascii="Cambria Math" w:hAnsi="Cambria Math"/>
                          <w:sz w:val="22"/>
                          <w:szCs w:val="22"/>
                        </w:rPr>
                        <m:t>1.0</m:t>
                      </w:ins>
                    </m:r>
                  </m:e>
                  <m:e>
                    <m:r>
                      <w:ins w:id="1068" w:author="Boyko, James" w:date="2025-06-27T08:59:00Z" w16du:dateUtc="2025-06-27T12:59:00Z">
                        <m:rPr>
                          <m:sty m:val="p"/>
                        </m:rPr>
                        <w:rPr>
                          <w:rFonts w:ascii="Cambria Math" w:hAnsi="Cambria Math"/>
                          <w:sz w:val="22"/>
                          <w:szCs w:val="22"/>
                        </w:rPr>
                        <m:t>0.1</m:t>
                      </w:ins>
                    </m:r>
                  </m:e>
                  <m:e>
                    <m:r>
                      <w:ins w:id="1069" w:author="Boyko, James" w:date="2025-06-16T09:48:00Z" w16du:dateUtc="2025-06-16T12:48:00Z">
                        <m:rPr>
                          <m:lit/>
                          <m:nor/>
                        </m:rPr>
                        <w:rPr>
                          <w:rFonts w:ascii="Cambria Math" w:hAnsi="Cambria Math"/>
                          <w:sz w:val="22"/>
                          <w:szCs w:val="22"/>
                          <w:rPrChange w:id="1070" w:author="Boyko, James" w:date="2025-06-16T09:50:00Z" w16du:dateUtc="2025-06-16T12:50:00Z">
                            <w:rPr>
                              <w:rFonts w:ascii="Cambria Math" w:hAnsi="Cambria Math"/>
                            </w:rPr>
                          </w:rPrChange>
                        </w:rPr>
                        <m:t xml:space="preserve">    -</m:t>
                      </w:ins>
                    </m:r>
                  </m:e>
                </m:mr>
              </m:m>
            </m:e>
          </m:d>
        </m:oMath>
      </m:oMathPara>
    </w:p>
    <w:p w14:paraId="2C57413B" w14:textId="029F0379"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o simulate under an ordered trait evolution model, I construct a mapping matrix M</w:t>
      </w:r>
      <w:r w:rsidRPr="00990AA7">
        <w:rPr>
          <w:rFonts w:ascii="Times New Roman" w:eastAsia="Times New Roman" w:hAnsi="Times New Roman" w:cs="Times New Roman"/>
          <w:vertAlign w:val="subscript"/>
        </w:rPr>
        <w:t xml:space="preserve">ord </w:t>
      </w:r>
      <w:r w:rsidRPr="00990AA7">
        <w:rPr>
          <w:rFonts w:ascii="Times New Roman" w:eastAsia="Times New Roman" w:hAnsi="Times New Roman" w:cs="Times New Roman"/>
        </w:rPr>
        <w:t xml:space="preserve">which allows for transitions from state 1 to state 2 to state 3, where reversions are possible only in state 2. All transition rates are set to 1, such that </w:t>
      </w:r>
      <m:oMath>
        <m:sSub>
          <m:sSubPr>
            <m:ctrlPr>
              <w:ins w:id="1071" w:author="Boyko, James" w:date="2025-06-27T09:06:00Z" w16du:dateUtc="2025-06-27T13:06:00Z">
                <w:rPr>
                  <w:rFonts w:ascii="Cambria Math" w:hAnsi="Cambria Math"/>
                  <w:sz w:val="22"/>
                  <w:szCs w:val="22"/>
                </w:rPr>
              </w:ins>
            </m:ctrlPr>
          </m:sSubPr>
          <m:e>
            <m:r>
              <w:ins w:id="1072" w:author="Boyko, James" w:date="2025-06-27T09:06:00Z" w16du:dateUtc="2025-06-27T13:06:00Z">
                <w:rPr>
                  <w:rFonts w:ascii="Cambria Math" w:hAnsi="Cambria Math"/>
                  <w:sz w:val="22"/>
                  <w:szCs w:val="22"/>
                </w:rPr>
                <m:t>q</m:t>
              </w:ins>
            </m:r>
          </m:e>
          <m:sub>
            <m:r>
              <w:ins w:id="1073" w:author="Boyko, James" w:date="2025-06-27T09:06:00Z" w16du:dateUtc="2025-06-27T13:06:00Z">
                <w:rPr>
                  <w:rFonts w:ascii="Cambria Math" w:hAnsi="Cambria Math"/>
                  <w:sz w:val="22"/>
                  <w:szCs w:val="22"/>
                </w:rPr>
                <m:t>1→2</m:t>
              </w:ins>
            </m:r>
          </m:sub>
        </m:sSub>
        <m:sSub>
          <m:sSubPr>
            <m:ctrlPr>
              <w:del w:id="1074" w:author="Boyko, James" w:date="2025-06-27T09:06:00Z" w16du:dateUtc="2025-06-27T13:06:00Z">
                <w:rPr>
                  <w:rFonts w:ascii="Cambria Math" w:hAnsi="Cambria Math"/>
                </w:rPr>
              </w:del>
            </m:ctrlPr>
          </m:sSubPr>
          <m:e>
            <m:r>
              <w:del w:id="1075" w:author="Boyko, James" w:date="2025-06-27T09:06:00Z" w16du:dateUtc="2025-06-27T13:06:00Z">
                <w:rPr>
                  <w:rFonts w:ascii="Cambria Math" w:hAnsi="Cambria Math"/>
                </w:rPr>
                <m:t>q</m:t>
              </w:del>
            </m:r>
          </m:e>
          <m:sub>
            <m:r>
              <w:del w:id="1076" w:author="Boyko, James" w:date="2025-06-27T09:06:00Z" w16du:dateUtc="2025-06-27T13:06:00Z">
                <w:rPr>
                  <w:rFonts w:ascii="Cambria Math" w:hAnsi="Cambria Math"/>
                </w:rPr>
                <m:t>12</m:t>
              </w:del>
            </m:r>
          </m:sub>
        </m:sSub>
        <m:r>
          <w:rPr>
            <w:rFonts w:ascii="Cambria Math" w:hAnsi="Cambria Math"/>
          </w:rPr>
          <m:t>=</m:t>
        </m:r>
        <m:sSub>
          <m:sSubPr>
            <m:ctrlPr>
              <w:ins w:id="1077" w:author="Boyko, James" w:date="2025-06-27T09:06:00Z" w16du:dateUtc="2025-06-27T13:06:00Z">
                <w:rPr>
                  <w:rFonts w:ascii="Cambria Math" w:hAnsi="Cambria Math"/>
                  <w:sz w:val="22"/>
                  <w:szCs w:val="22"/>
                </w:rPr>
              </w:ins>
            </m:ctrlPr>
          </m:sSubPr>
          <m:e>
            <m:r>
              <w:ins w:id="1078" w:author="Boyko, James" w:date="2025-06-27T09:06:00Z" w16du:dateUtc="2025-06-27T13:06:00Z">
                <w:rPr>
                  <w:rFonts w:ascii="Cambria Math" w:hAnsi="Cambria Math"/>
                  <w:sz w:val="22"/>
                  <w:szCs w:val="22"/>
                </w:rPr>
                <m:t>q</m:t>
              </w:ins>
            </m:r>
          </m:e>
          <m:sub>
            <m:r>
              <w:ins w:id="1079" w:author="Boyko, James" w:date="2025-06-27T09:06:00Z" w16du:dateUtc="2025-06-27T13:06:00Z">
                <w:rPr>
                  <w:rFonts w:ascii="Cambria Math" w:hAnsi="Cambria Math"/>
                  <w:sz w:val="22"/>
                  <w:szCs w:val="22"/>
                </w:rPr>
                <m:t>2→1</m:t>
              </w:ins>
            </m:r>
          </m:sub>
        </m:sSub>
        <m:sSub>
          <m:sSubPr>
            <m:ctrlPr>
              <w:del w:id="1080" w:author="Boyko, James" w:date="2025-06-27T09:06:00Z" w16du:dateUtc="2025-06-27T13:06:00Z">
                <w:rPr>
                  <w:rFonts w:ascii="Cambria Math" w:hAnsi="Cambria Math"/>
                </w:rPr>
              </w:del>
            </m:ctrlPr>
          </m:sSubPr>
          <m:e>
            <m:r>
              <w:del w:id="1081" w:author="Boyko, James" w:date="2025-06-27T09:06:00Z" w16du:dateUtc="2025-06-27T13:06:00Z">
                <w:rPr>
                  <w:rFonts w:ascii="Cambria Math" w:hAnsi="Cambria Math"/>
                </w:rPr>
                <m:t>q</m:t>
              </w:del>
            </m:r>
          </m:e>
          <m:sub>
            <m:r>
              <w:del w:id="1082" w:author="Boyko, James" w:date="2025-06-27T09:06:00Z" w16du:dateUtc="2025-06-27T13:06:00Z">
                <w:rPr>
                  <w:rFonts w:ascii="Cambria Math" w:hAnsi="Cambria Math"/>
                </w:rPr>
                <m:t>21</m:t>
              </w:del>
            </m:r>
          </m:sub>
        </m:sSub>
        <m:r>
          <w:rPr>
            <w:rFonts w:ascii="Cambria Math" w:hAnsi="Cambria Math"/>
          </w:rPr>
          <m:t>=</m:t>
        </m:r>
        <m:sSub>
          <m:sSubPr>
            <m:ctrlPr>
              <w:ins w:id="1083" w:author="Boyko, James" w:date="2025-06-27T09:06:00Z" w16du:dateUtc="2025-06-27T13:06:00Z">
                <w:rPr>
                  <w:rFonts w:ascii="Cambria Math" w:hAnsi="Cambria Math"/>
                  <w:sz w:val="22"/>
                  <w:szCs w:val="22"/>
                </w:rPr>
              </w:ins>
            </m:ctrlPr>
          </m:sSubPr>
          <m:e>
            <m:r>
              <w:ins w:id="1084" w:author="Boyko, James" w:date="2025-06-27T09:06:00Z" w16du:dateUtc="2025-06-27T13:06:00Z">
                <w:rPr>
                  <w:rFonts w:ascii="Cambria Math" w:hAnsi="Cambria Math"/>
                  <w:sz w:val="22"/>
                  <w:szCs w:val="22"/>
                </w:rPr>
                <m:t>q</m:t>
              </w:ins>
            </m:r>
          </m:e>
          <m:sub>
            <m:r>
              <w:ins w:id="1085" w:author="Boyko, James" w:date="2025-06-27T09:06:00Z" w16du:dateUtc="2025-06-27T13:06:00Z">
                <w:rPr>
                  <w:rFonts w:ascii="Cambria Math" w:hAnsi="Cambria Math"/>
                  <w:sz w:val="22"/>
                  <w:szCs w:val="22"/>
                </w:rPr>
                <m:t>2→3</m:t>
              </w:ins>
            </m:r>
          </m:sub>
        </m:sSub>
        <m:sSub>
          <m:sSubPr>
            <m:ctrlPr>
              <w:del w:id="1086" w:author="Boyko, James" w:date="2025-06-27T09:06:00Z" w16du:dateUtc="2025-06-27T13:06:00Z">
                <w:rPr>
                  <w:rFonts w:ascii="Cambria Math" w:hAnsi="Cambria Math"/>
                </w:rPr>
              </w:del>
            </m:ctrlPr>
          </m:sSubPr>
          <m:e>
            <m:r>
              <w:del w:id="1087" w:author="Boyko, James" w:date="2025-06-27T09:06:00Z" w16du:dateUtc="2025-06-27T13:06:00Z">
                <w:rPr>
                  <w:rFonts w:ascii="Cambria Math" w:hAnsi="Cambria Math"/>
                </w:rPr>
                <m:t>q</m:t>
              </w:del>
            </m:r>
          </m:e>
          <m:sub>
            <m:r>
              <w:del w:id="1088" w:author="Boyko, James" w:date="2025-06-27T09:06:00Z" w16du:dateUtc="2025-06-27T13:06:00Z">
                <w:rPr>
                  <w:rFonts w:ascii="Cambria Math" w:hAnsi="Cambria Math"/>
                </w:rPr>
                <m:t>23</m:t>
              </w:del>
            </m:r>
          </m:sub>
        </m:sSub>
        <m:r>
          <w:rPr>
            <w:rFonts w:ascii="Cambria Math" w:hAnsi="Cambria Math"/>
          </w:rPr>
          <m:t>=1</m:t>
        </m:r>
      </m:oMath>
      <w:r w:rsidRPr="00990AA7">
        <w:rPr>
          <w:rFonts w:ascii="Times New Roman" w:eastAsia="Times New Roman" w:hAnsi="Times New Roman" w:cs="Times New Roman"/>
        </w:rPr>
        <w:t xml:space="preserve"> and a unique pure birth tree with 250 taxa is simulated with birth rate 1 for 100 datasets and trees are rescaled to a height of 1. To evaluate whether the dynamics of a ordered model are actually captured by the dredge framework, I conduct 4 tests: (1)</w:t>
      </w:r>
      <w:del w:id="1089" w:author="Boyko, James" w:date="2025-06-14T10:09:00Z" w16du:dateUtc="2025-06-14T13:09:00Z">
        <w:r w:rsidRPr="00990AA7" w:rsidDel="00A5648D">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 </w:t>
      </w:r>
      <m:oMath>
        <m:sSub>
          <m:sSubPr>
            <m:ctrlPr>
              <w:ins w:id="1090" w:author="Boyko, James" w:date="2025-06-27T09:07:00Z" w16du:dateUtc="2025-06-27T13:07:00Z">
                <w:rPr>
                  <w:rFonts w:ascii="Cambria Math" w:hAnsi="Cambria Math"/>
                  <w:sz w:val="22"/>
                  <w:szCs w:val="22"/>
                </w:rPr>
              </w:ins>
            </m:ctrlPr>
          </m:sSubPr>
          <m:e>
            <m:r>
              <w:ins w:id="1091" w:author="Boyko, James" w:date="2025-06-27T09:07:00Z" w16du:dateUtc="2025-06-27T13:07:00Z">
                <w:rPr>
                  <w:rFonts w:ascii="Cambria Math" w:hAnsi="Cambria Math"/>
                  <w:sz w:val="22"/>
                  <w:szCs w:val="22"/>
                </w:rPr>
                <m:t>q</m:t>
              </w:ins>
            </m:r>
          </m:e>
          <m:sub>
            <m:r>
              <w:ins w:id="1092" w:author="Boyko, James" w:date="2025-06-27T09:07:00Z" w16du:dateUtc="2025-06-27T13:07:00Z">
                <w:rPr>
                  <w:rFonts w:ascii="Cambria Math" w:hAnsi="Cambria Math"/>
                  <w:sz w:val="22"/>
                  <w:szCs w:val="22"/>
                </w:rPr>
                <m:t>1→3</m:t>
              </w:ins>
            </m:r>
          </m:sub>
        </m:sSub>
        <m:sSub>
          <m:sSubPr>
            <m:ctrlPr>
              <w:del w:id="1093" w:author="Boyko, James" w:date="2025-06-27T09:07:00Z" w16du:dateUtc="2025-06-27T13:07:00Z">
                <w:rPr>
                  <w:rFonts w:ascii="Cambria Math" w:hAnsi="Cambria Math"/>
                </w:rPr>
              </w:del>
            </m:ctrlPr>
          </m:sSubPr>
          <m:e>
            <m:r>
              <w:del w:id="1094" w:author="Boyko, James" w:date="2025-06-27T09:07:00Z" w16du:dateUtc="2025-06-27T13:07:00Z">
                <w:rPr>
                  <w:rFonts w:ascii="Cambria Math" w:hAnsi="Cambria Math"/>
                </w:rPr>
                <m:t>q</m:t>
              </w:del>
            </m:r>
          </m:e>
          <m:sub>
            <m:r>
              <w:del w:id="1095" w:author="Boyko, James" w:date="2025-06-27T09:07:00Z" w16du:dateUtc="2025-06-27T13:07:00Z">
                <w:rPr>
                  <w:rFonts w:ascii="Cambria Math" w:hAnsi="Cambria Math"/>
                </w:rPr>
                <m:t>13</m:t>
              </w:del>
            </m:r>
          </m:sub>
        </m:sSub>
        <m:r>
          <w:rPr>
            <w:rFonts w:ascii="Cambria Math" w:hAnsi="Cambria Math"/>
          </w:rPr>
          <m:t>=0</m:t>
        </m:r>
      </m:oMath>
      <w:ins w:id="1096" w:author="Boyko, James" w:date="2025-06-14T10:09:00Z" w16du:dateUtc="2025-06-14T13:09:00Z">
        <w:r w:rsidR="00A5648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2) </w:t>
      </w:r>
      <m:oMath>
        <m:sSub>
          <m:sSubPr>
            <m:ctrlPr>
              <w:ins w:id="1097" w:author="Boyko, James" w:date="2025-06-27T09:07:00Z" w16du:dateUtc="2025-06-27T13:07:00Z">
                <w:rPr>
                  <w:rFonts w:ascii="Cambria Math" w:hAnsi="Cambria Math"/>
                  <w:sz w:val="22"/>
                  <w:szCs w:val="22"/>
                </w:rPr>
              </w:ins>
            </m:ctrlPr>
          </m:sSubPr>
          <m:e>
            <m:r>
              <w:ins w:id="1098" w:author="Boyko, James" w:date="2025-06-27T09:07:00Z" w16du:dateUtc="2025-06-27T13:07:00Z">
                <w:rPr>
                  <w:rFonts w:ascii="Cambria Math" w:hAnsi="Cambria Math"/>
                  <w:sz w:val="22"/>
                  <w:szCs w:val="22"/>
                </w:rPr>
                <m:t>q</m:t>
              </w:ins>
            </m:r>
          </m:e>
          <m:sub>
            <m:r>
              <w:ins w:id="1099" w:author="Boyko, James" w:date="2025-06-27T09:07:00Z" w16du:dateUtc="2025-06-27T13:07:00Z">
                <w:rPr>
                  <w:rFonts w:ascii="Cambria Math" w:hAnsi="Cambria Math"/>
                  <w:sz w:val="22"/>
                  <w:szCs w:val="22"/>
                </w:rPr>
                <m:t>2→1</m:t>
              </w:ins>
            </m:r>
          </m:sub>
        </m:sSub>
        <m:sSub>
          <m:sSubPr>
            <m:ctrlPr>
              <w:del w:id="1100" w:author="Boyko, James" w:date="2025-06-27T09:07:00Z" w16du:dateUtc="2025-06-27T13:07:00Z">
                <w:rPr>
                  <w:rFonts w:ascii="Cambria Math" w:hAnsi="Cambria Math"/>
                </w:rPr>
              </w:del>
            </m:ctrlPr>
          </m:sSubPr>
          <m:e>
            <m:r>
              <w:del w:id="1101" w:author="Boyko, James" w:date="2025-06-27T09:07:00Z" w16du:dateUtc="2025-06-27T13:07:00Z">
                <w:rPr>
                  <w:rFonts w:ascii="Cambria Math" w:hAnsi="Cambria Math"/>
                </w:rPr>
                <m:t>q</m:t>
              </w:del>
            </m:r>
          </m:e>
          <m:sub>
            <m:r>
              <w:del w:id="1102" w:author="Boyko, James" w:date="2025-06-27T09:07:00Z" w16du:dateUtc="2025-06-27T13:07:00Z">
                <w:rPr>
                  <w:rFonts w:ascii="Cambria Math" w:hAnsi="Cambria Math"/>
                </w:rPr>
                <m:t>21</m:t>
              </w:del>
            </m:r>
          </m:sub>
        </m:sSub>
        <m:r>
          <w:rPr>
            <w:rFonts w:ascii="Cambria Math" w:hAnsi="Cambria Math"/>
          </w:rPr>
          <m:t>&gt;0∧</m:t>
        </m:r>
        <m:sSub>
          <m:sSubPr>
            <m:ctrlPr>
              <w:ins w:id="1103" w:author="Boyko, James" w:date="2025-06-27T09:07:00Z" w16du:dateUtc="2025-06-27T13:07:00Z">
                <w:rPr>
                  <w:rFonts w:ascii="Cambria Math" w:hAnsi="Cambria Math"/>
                  <w:sz w:val="22"/>
                  <w:szCs w:val="22"/>
                </w:rPr>
              </w:ins>
            </m:ctrlPr>
          </m:sSubPr>
          <m:e>
            <m:r>
              <w:ins w:id="1104" w:author="Boyko, James" w:date="2025-06-27T09:07:00Z" w16du:dateUtc="2025-06-27T13:07:00Z">
                <w:rPr>
                  <w:rFonts w:ascii="Cambria Math" w:hAnsi="Cambria Math"/>
                  <w:sz w:val="22"/>
                  <w:szCs w:val="22"/>
                </w:rPr>
                <m:t>q</m:t>
              </w:ins>
            </m:r>
          </m:e>
          <m:sub>
            <m:r>
              <w:ins w:id="1105" w:author="Boyko, James" w:date="2025-06-27T09:07:00Z" w16du:dateUtc="2025-06-27T13:07:00Z">
                <w:rPr>
                  <w:rFonts w:ascii="Cambria Math" w:hAnsi="Cambria Math"/>
                  <w:sz w:val="22"/>
                  <w:szCs w:val="22"/>
                </w:rPr>
                <m:t>2→3</m:t>
              </w:ins>
            </m:r>
          </m:sub>
        </m:sSub>
        <m:sSub>
          <m:sSubPr>
            <m:ctrlPr>
              <w:del w:id="1106" w:author="Boyko, James" w:date="2025-06-27T09:07:00Z" w16du:dateUtc="2025-06-27T13:07:00Z">
                <w:rPr>
                  <w:rFonts w:ascii="Cambria Math" w:hAnsi="Cambria Math"/>
                </w:rPr>
              </w:del>
            </m:ctrlPr>
          </m:sSubPr>
          <m:e>
            <m:r>
              <w:del w:id="1107" w:author="Boyko, James" w:date="2025-06-27T09:07:00Z" w16du:dateUtc="2025-06-27T13:07:00Z">
                <w:rPr>
                  <w:rFonts w:ascii="Cambria Math" w:hAnsi="Cambria Math"/>
                </w:rPr>
                <m:t>q</m:t>
              </w:del>
            </m:r>
          </m:e>
          <m:sub>
            <m:r>
              <w:del w:id="1108" w:author="Boyko, James" w:date="2025-06-27T09:07:00Z" w16du:dateUtc="2025-06-27T13:07:00Z">
                <w:rPr>
                  <w:rFonts w:ascii="Cambria Math" w:hAnsi="Cambria Math"/>
                </w:rPr>
                <m:t>23</m:t>
              </w:del>
            </m:r>
          </m:sub>
        </m:sSub>
        <m:r>
          <w:rPr>
            <w:rFonts w:ascii="Cambria Math" w:hAnsi="Cambria Math"/>
          </w:rPr>
          <m:t>&gt;0</m:t>
        </m:r>
      </m:oMath>
      <w:r w:rsidRPr="00990AA7">
        <w:rPr>
          <w:rFonts w:ascii="Times New Roman" w:eastAsia="Times New Roman" w:hAnsi="Times New Roman" w:cs="Times New Roman"/>
        </w:rPr>
        <w:t xml:space="preserve">, (3) </w:t>
      </w:r>
      <m:oMath>
        <m:sSub>
          <m:sSubPr>
            <m:ctrlPr>
              <w:ins w:id="1109" w:author="Boyko, James" w:date="2025-06-27T09:07:00Z" w16du:dateUtc="2025-06-27T13:07:00Z">
                <w:rPr>
                  <w:rFonts w:ascii="Cambria Math" w:hAnsi="Cambria Math"/>
                  <w:sz w:val="22"/>
                  <w:szCs w:val="22"/>
                </w:rPr>
              </w:ins>
            </m:ctrlPr>
          </m:sSubPr>
          <m:e>
            <m:r>
              <w:ins w:id="1110" w:author="Boyko, James" w:date="2025-06-27T09:07:00Z" w16du:dateUtc="2025-06-27T13:07:00Z">
                <w:rPr>
                  <w:rFonts w:ascii="Cambria Math" w:hAnsi="Cambria Math"/>
                  <w:sz w:val="22"/>
                  <w:szCs w:val="22"/>
                </w:rPr>
                <m:t>q</m:t>
              </w:ins>
            </m:r>
          </m:e>
          <m:sub>
            <m:r>
              <w:ins w:id="1111" w:author="Boyko, James" w:date="2025-06-27T09:08:00Z" w16du:dateUtc="2025-06-27T13:08:00Z">
                <w:rPr>
                  <w:rFonts w:ascii="Cambria Math" w:hAnsi="Cambria Math"/>
                  <w:sz w:val="22"/>
                  <w:szCs w:val="22"/>
                </w:rPr>
                <m:t>3</m:t>
              </w:ins>
            </m:r>
            <m:r>
              <w:ins w:id="1112" w:author="Boyko, James" w:date="2025-06-27T09:07:00Z" w16du:dateUtc="2025-06-27T13:07:00Z">
                <w:rPr>
                  <w:rFonts w:ascii="Cambria Math" w:hAnsi="Cambria Math"/>
                  <w:sz w:val="22"/>
                  <w:szCs w:val="22"/>
                </w:rPr>
                <m:t>→</m:t>
              </w:ins>
            </m:r>
            <m:r>
              <w:ins w:id="1113" w:author="Boyko, James" w:date="2025-06-27T09:08:00Z" w16du:dateUtc="2025-06-27T13:08:00Z">
                <w:rPr>
                  <w:rFonts w:ascii="Cambria Math" w:hAnsi="Cambria Math"/>
                  <w:sz w:val="22"/>
                  <w:szCs w:val="22"/>
                </w:rPr>
                <m:t>1</m:t>
              </w:ins>
            </m:r>
          </m:sub>
        </m:sSub>
        <m:sSub>
          <m:sSubPr>
            <m:ctrlPr>
              <w:del w:id="1114" w:author="Boyko, James" w:date="2025-06-27T09:07:00Z" w16du:dateUtc="2025-06-27T13:07:00Z">
                <w:rPr>
                  <w:rFonts w:ascii="Cambria Math" w:hAnsi="Cambria Math"/>
                </w:rPr>
              </w:del>
            </m:ctrlPr>
          </m:sSubPr>
          <m:e>
            <m:r>
              <w:del w:id="1115" w:author="Boyko, James" w:date="2025-06-27T09:07:00Z" w16du:dateUtc="2025-06-27T13:07:00Z">
                <w:rPr>
                  <w:rFonts w:ascii="Cambria Math" w:hAnsi="Cambria Math"/>
                </w:rPr>
                <m:t>q</m:t>
              </w:del>
            </m:r>
          </m:e>
          <m:sub>
            <m:r>
              <w:del w:id="1116" w:author="Boyko, James" w:date="2025-06-27T09:07:00Z" w16du:dateUtc="2025-06-27T13:07:00Z">
                <w:rPr>
                  <w:rFonts w:ascii="Cambria Math" w:hAnsi="Cambria Math"/>
                </w:rPr>
                <m:t>31</m:t>
              </w:del>
            </m:r>
          </m:sub>
        </m:sSub>
        <m:r>
          <w:rPr>
            <w:rFonts w:ascii="Cambria Math" w:hAnsi="Cambria Math"/>
          </w:rPr>
          <m:t>=</m:t>
        </m:r>
        <m:sSub>
          <m:sSubPr>
            <m:ctrlPr>
              <w:ins w:id="1117" w:author="Boyko, James" w:date="2025-06-27T09:08:00Z" w16du:dateUtc="2025-06-27T13:08:00Z">
                <w:rPr>
                  <w:rFonts w:ascii="Cambria Math" w:hAnsi="Cambria Math"/>
                  <w:sz w:val="22"/>
                  <w:szCs w:val="22"/>
                </w:rPr>
              </w:ins>
            </m:ctrlPr>
          </m:sSubPr>
          <m:e>
            <m:r>
              <w:ins w:id="1118" w:author="Boyko, James" w:date="2025-06-27T09:08:00Z" w16du:dateUtc="2025-06-27T13:08:00Z">
                <w:rPr>
                  <w:rFonts w:ascii="Cambria Math" w:hAnsi="Cambria Math"/>
                  <w:sz w:val="22"/>
                  <w:szCs w:val="22"/>
                </w:rPr>
                <m:t>q</m:t>
              </w:ins>
            </m:r>
          </m:e>
          <m:sub>
            <m:r>
              <w:ins w:id="1119" w:author="Boyko, James" w:date="2025-06-27T09:08:00Z" w16du:dateUtc="2025-06-27T13:08:00Z">
                <w:rPr>
                  <w:rFonts w:ascii="Cambria Math" w:hAnsi="Cambria Math"/>
                  <w:sz w:val="22"/>
                  <w:szCs w:val="22"/>
                </w:rPr>
                <m:t>3→2</m:t>
              </w:ins>
            </m:r>
          </m:sub>
        </m:sSub>
        <m:sSub>
          <m:sSubPr>
            <m:ctrlPr>
              <w:del w:id="1120" w:author="Boyko, James" w:date="2025-06-27T09:08:00Z" w16du:dateUtc="2025-06-27T13:08:00Z">
                <w:rPr>
                  <w:rFonts w:ascii="Cambria Math" w:hAnsi="Cambria Math"/>
                </w:rPr>
              </w:del>
            </m:ctrlPr>
          </m:sSubPr>
          <m:e>
            <m:r>
              <w:del w:id="1121" w:author="Boyko, James" w:date="2025-06-27T09:08:00Z" w16du:dateUtc="2025-06-27T13:08:00Z">
                <w:rPr>
                  <w:rFonts w:ascii="Cambria Math" w:hAnsi="Cambria Math"/>
                </w:rPr>
                <m:t>q</m:t>
              </w:del>
            </m:r>
          </m:e>
          <m:sub>
            <m:r>
              <w:del w:id="1122" w:author="Boyko, James" w:date="2025-06-27T09:08:00Z" w16du:dateUtc="2025-06-27T13:08:00Z">
                <w:rPr>
                  <w:rFonts w:ascii="Cambria Math" w:hAnsi="Cambria Math"/>
                </w:rPr>
                <m:t>32</m:t>
              </w:del>
            </m:r>
          </m:sub>
        </m:sSub>
        <m:r>
          <w:rPr>
            <w:rFonts w:ascii="Cambria Math" w:hAnsi="Cambria Math"/>
          </w:rPr>
          <m:t>=0</m:t>
        </m:r>
      </m:oMath>
      <w:r w:rsidRPr="00990AA7">
        <w:rPr>
          <w:rFonts w:ascii="Times New Roman" w:eastAsia="Times New Roman" w:hAnsi="Times New Roman" w:cs="Times New Roman"/>
        </w:rPr>
        <w:t>, and (4)</w:t>
      </w:r>
      <w:ins w:id="1123" w:author="Boyko, James" w:date="2025-06-27T09:08:00Z" w16du:dateUtc="2025-06-27T13:08:00Z">
        <w:r w:rsidR="008B0857">
          <w:rPr>
            <w:rFonts w:ascii="Times New Roman" w:eastAsia="Times New Roman" w:hAnsi="Times New Roman" w:cs="Times New Roman"/>
          </w:rPr>
          <w:t xml:space="preserve"> all other tests are passed</w:t>
        </w:r>
      </w:ins>
      <w:del w:id="1124" w:author="Boyko, James" w:date="2025-06-27T09:08:00Z" w16du:dateUtc="2025-06-27T13:08:00Z">
        <w:r w:rsidRPr="00990AA7" w:rsidDel="008B0857">
          <w:rPr>
            <w:rFonts w:ascii="Times New Roman" w:eastAsia="Times New Roman" w:hAnsi="Times New Roman" w:cs="Times New Roman"/>
          </w:rPr>
          <w:delText xml:space="preserve"> </w:delText>
        </w:r>
      </w:del>
      <m:oMath>
        <m:r>
          <w:del w:id="1125" w:author="Boyko, James" w:date="2025-06-27T09:08:00Z" w16du:dateUtc="2025-06-27T13:08:00Z">
            <m:rPr>
              <m:sty m:val="p"/>
            </m:rPr>
            <w:rPr>
              <w:rFonts w:ascii="Cambria Math" w:hAnsi="Cambria Math"/>
            </w:rPr>
            <m:t>k</m:t>
          </w:del>
        </m:r>
        <m:r>
          <w:del w:id="1126" w:author="Boyko, James" w:date="2025-06-27T09:08:00Z" w16du:dateUtc="2025-06-27T13:08:00Z">
            <w:rPr>
              <w:rFonts w:ascii="Cambria Math" w:hAnsi="Cambria Math"/>
            </w:rPr>
            <m:t>=1</m:t>
          </w:del>
        </m:r>
      </m:oMath>
      <w:r w:rsidRPr="00990AA7">
        <w:rPr>
          <w:rFonts w:ascii="Times New Roman" w:eastAsia="Times New Roman" w:hAnsi="Times New Roman" w:cs="Times New Roman"/>
        </w:rPr>
        <w:t>. The first 3 tests examine whether the correct structure of the ordered model is discovered by corHMMDredge, and the final test examines the parameter equating algorithm. A biological example of this type of model would be transitions between outcrossing and obligate selfing in angiosperms, through an intermediate facultative selfing state and the irreversibility of obligate selfing state</w:t>
      </w:r>
      <w:r w:rsidR="00F8708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f this were the c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 would represent out-crossing,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990AA7">
        <w:rPr>
          <w:rFonts w:ascii="Times New Roman" w:eastAsia="Times New Roman" w:hAnsi="Times New Roman" w:cs="Times New Roman"/>
        </w:rPr>
        <w:t xml:space="preserve"> would represent facultative selfing,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Pr="00990AA7">
        <w:rPr>
          <w:rFonts w:ascii="Times New Roman" w:eastAsia="Times New Roman" w:hAnsi="Times New Roman" w:cs="Times New Roman"/>
        </w:rPr>
        <w:t xml:space="preserve"> would </w:t>
      </w:r>
      <w:r w:rsidRPr="00990AA7">
        <w:rPr>
          <w:rFonts w:ascii="Times New Roman" w:eastAsia="Times New Roman" w:hAnsi="Times New Roman" w:cs="Times New Roman"/>
        </w:rPr>
        <w:lastRenderedPageBreak/>
        <w:t xml:space="preserve">represent obligate selfing. The first test asks whether corHMMDredge has accurately discovered that it is impossible to directly transition from outcrossing to obligate selfing. The second test naturally follows the first examining whether transitions from the intermediate facultative selfing state are allowed to transition to both obligate selfing and outcrossing. The third tests asks whether the obligate selfing is correctly inferred to be a sink state, incapable of reverting back to either facultative selfing or outcrossing. </w:t>
      </w:r>
      <w:del w:id="1127" w:author="Boyko, James" w:date="2025-06-27T09:28:00Z" w16du:dateUtc="2025-06-27T13:28:00Z">
        <w:r w:rsidRPr="00990AA7" w:rsidDel="00666CC7">
          <w:rPr>
            <w:rFonts w:ascii="Times New Roman" w:eastAsia="Times New Roman" w:hAnsi="Times New Roman" w:cs="Times New Roman"/>
          </w:rPr>
          <w:delText xml:space="preserve">The final test </w:delText>
        </w:r>
        <w:r w:rsidR="00C8366A" w:rsidRPr="00990AA7" w:rsidDel="00666CC7">
          <w:rPr>
            <w:rFonts w:ascii="Times New Roman" w:eastAsia="Times New Roman" w:hAnsi="Times New Roman" w:cs="Times New Roman"/>
          </w:rPr>
          <w:delText>assesses</w:delText>
        </w:r>
        <w:r w:rsidRPr="00990AA7" w:rsidDel="00666CC7">
          <w:rPr>
            <w:rFonts w:ascii="Times New Roman" w:eastAsia="Times New Roman" w:hAnsi="Times New Roman" w:cs="Times New Roman"/>
          </w:rPr>
          <w:delText xml:space="preserve"> whether </w:delText>
        </w:r>
        <w:r w:rsidR="00C8366A" w:rsidRPr="00990AA7" w:rsidDel="00666CC7">
          <w:rPr>
            <w:rFonts w:ascii="Times New Roman" w:eastAsia="Times New Roman" w:hAnsi="Times New Roman" w:cs="Times New Roman"/>
          </w:rPr>
          <w:delText>an equal rates model was found</w:delText>
        </w:r>
        <w:r w:rsidRPr="00990AA7" w:rsidDel="00666CC7">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This ordered model is somewhat unique among the historical models I am testing in that it is often clearly linked to apriori biological expectations related to developmental biology. And in those cases, it may not be appropriate to apply a dredge framework as the model set will be well defined. However, these sorts of ordered dynamics are possible in settings where developmental information is not readily available, and the goal of these simulations is to determine if the corHMMDredge framework can detect ordered models in general. This model structure is particularly important for testing the ability of the dredge framework to correctly drop parameters. </w:t>
      </w:r>
    </w:p>
    <w:p w14:paraId="2A6E4EB9" w14:textId="46B6DFD4" w:rsidR="00EB0295" w:rsidRPr="00A45CCA" w:rsidRDefault="00000000" w:rsidP="00B20478">
      <w:pPr>
        <w:pStyle w:val="BodyText"/>
        <w:spacing w:after="0" w:line="360" w:lineRule="auto"/>
        <w:rPr>
          <w:rFonts w:ascii="Times New Roman" w:eastAsia="Times New Roman" w:hAnsi="Times New Roman" w:cs="Times New Roman"/>
          <w:sz w:val="22"/>
          <w:szCs w:val="22"/>
          <w:rPrChange w:id="1128" w:author="Boyko, James" w:date="2025-06-16T09:51:00Z" w16du:dateUtc="2025-06-16T12:51:00Z">
            <w:rPr>
              <w:rFonts w:ascii="Times New Roman" w:eastAsia="Times New Roman" w:hAnsi="Times New Roman" w:cs="Times New Roman"/>
            </w:rPr>
          </w:rPrChange>
        </w:rPr>
      </w:pPr>
      <m:oMathPara>
        <m:oMathParaPr>
          <m:jc m:val="left"/>
        </m:oMathParaPr>
        <m:oMath>
          <m:sSub>
            <m:sSubPr>
              <m:ctrlPr>
                <w:rPr>
                  <w:rFonts w:ascii="Cambria Math" w:hAnsi="Cambria Math"/>
                  <w:sz w:val="22"/>
                  <w:szCs w:val="22"/>
                </w:rPr>
              </m:ctrlPr>
            </m:sSubPr>
            <m:e>
              <m:r>
                <w:del w:id="1129" w:author="Boyko, James" w:date="2025-06-27T09:40:00Z" w16du:dateUtc="2025-06-27T13:40:00Z">
                  <w:rPr>
                    <w:rFonts w:ascii="Cambria Math" w:hAnsi="Cambria Math"/>
                    <w:sz w:val="22"/>
                    <w:szCs w:val="22"/>
                    <w:rPrChange w:id="1130" w:author="Boyko, James" w:date="2025-06-16T09:51:00Z" w16du:dateUtc="2025-06-16T12:51:00Z">
                      <w:rPr>
                        <w:rFonts w:ascii="Cambria Math" w:hAnsi="Cambria Math"/>
                      </w:rPr>
                    </w:rPrChange>
                  </w:rPr>
                  <m:t>M</m:t>
                </w:del>
              </m:r>
              <m:r>
                <w:ins w:id="1131" w:author="Boyko, James" w:date="2025-06-27T09:40:00Z" w16du:dateUtc="2025-06-27T13:40:00Z">
                  <w:rPr>
                    <w:rFonts w:ascii="Cambria Math" w:hAnsi="Cambria Math"/>
                    <w:sz w:val="22"/>
                    <w:szCs w:val="22"/>
                  </w:rPr>
                  <m:t>Q</m:t>
                </w:ins>
              </m:r>
            </m:e>
            <m:sub>
              <m:r>
                <w:rPr>
                  <w:rFonts w:ascii="Cambria Math" w:hAnsi="Cambria Math"/>
                  <w:sz w:val="22"/>
                  <w:szCs w:val="22"/>
                  <w:rPrChange w:id="1132" w:author="Boyko, James" w:date="2025-06-16T09:51:00Z" w16du:dateUtc="2025-06-16T12:51:00Z">
                    <w:rPr>
                      <w:rFonts w:ascii="Cambria Math" w:hAnsi="Cambria Math"/>
                    </w:rPr>
                  </w:rPrChange>
                </w:rPr>
                <m:t>ord</m:t>
              </m:r>
            </m:sub>
          </m:sSub>
          <m:r>
            <w:rPr>
              <w:rFonts w:ascii="Cambria Math" w:hAnsi="Cambria Math"/>
              <w:sz w:val="22"/>
              <w:szCs w:val="22"/>
              <w:rPrChange w:id="1133" w:author="Boyko, James" w:date="2025-06-16T09:51:00Z" w16du:dateUtc="2025-06-16T12:51:00Z">
                <w:rPr>
                  <w:rFonts w:ascii="Cambria Math" w:hAnsi="Cambria Math"/>
                </w:rPr>
              </w:rPrChange>
            </w:rPr>
            <m:t>=</m:t>
          </m:r>
          <m:d>
            <m:dPr>
              <m:begChr m:val=""/>
              <m:endChr m:val=""/>
              <m:ctrlPr>
                <w:rPr>
                  <w:rFonts w:ascii="Cambria Math" w:hAnsi="Cambria Math"/>
                  <w:sz w:val="22"/>
                  <w:szCs w:val="22"/>
                </w:rPr>
              </m:ctrlPr>
            </m:dPr>
            <m:e>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Change w:id="1134" w:author="Boyko, James" w:date="2025-06-16T09:51:00Z" w16du:dateUtc="2025-06-16T12:51:00Z">
                              <w:rPr>
                                <w:rFonts w:ascii="Cambria Math" w:hAnsi="Cambria Math"/>
                              </w:rPr>
                            </w:rPrChange>
                          </w:rPr>
                          <m:t>X</m:t>
                        </m:r>
                      </m:e>
                      <m:sub>
                        <m:r>
                          <w:rPr>
                            <w:rFonts w:ascii="Cambria Math" w:hAnsi="Cambria Math"/>
                            <w:sz w:val="22"/>
                            <w:szCs w:val="22"/>
                            <w:rPrChange w:id="1135" w:author="Boyko, James" w:date="2025-06-16T09:51:00Z" w16du:dateUtc="2025-06-16T12:51: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1136" w:author="Boyko, James" w:date="2025-06-16T09:51:00Z" w16du:dateUtc="2025-06-16T12:51:00Z">
                              <w:rPr>
                                <w:rFonts w:ascii="Cambria Math" w:hAnsi="Cambria Math"/>
                              </w:rPr>
                            </w:rPrChange>
                          </w:rPr>
                          <m:t>X</m:t>
                        </m:r>
                      </m:e>
                      <m:sub>
                        <m:r>
                          <w:rPr>
                            <w:rFonts w:ascii="Cambria Math" w:hAnsi="Cambria Math"/>
                            <w:sz w:val="22"/>
                            <w:szCs w:val="22"/>
                            <w:rPrChange w:id="1137" w:author="Boyko, James" w:date="2025-06-16T09:51:00Z" w16du:dateUtc="2025-06-16T12:51:00Z">
                              <w:rPr>
                                <w:rFonts w:ascii="Cambria Math" w:hAnsi="Cambria Math"/>
                              </w:rPr>
                            </w:rPrChange>
                          </w:rPr>
                          <m:t>2</m:t>
                        </m:r>
                      </m:sub>
                    </m:sSub>
                  </m:e>
                  <m:e>
                    <m:sSub>
                      <m:sSubPr>
                        <m:ctrlPr>
                          <w:rPr>
                            <w:rFonts w:ascii="Cambria Math" w:hAnsi="Cambria Math"/>
                            <w:sz w:val="22"/>
                            <w:szCs w:val="22"/>
                          </w:rPr>
                        </m:ctrlPr>
                      </m:sSubPr>
                      <m:e>
                        <m:r>
                          <w:rPr>
                            <w:rFonts w:ascii="Cambria Math" w:hAnsi="Cambria Math"/>
                            <w:sz w:val="22"/>
                            <w:szCs w:val="22"/>
                            <w:rPrChange w:id="1138" w:author="Boyko, James" w:date="2025-06-16T09:51:00Z" w16du:dateUtc="2025-06-16T12:51:00Z">
                              <w:rPr>
                                <w:rFonts w:ascii="Cambria Math" w:hAnsi="Cambria Math"/>
                              </w:rPr>
                            </w:rPrChange>
                          </w:rPr>
                          <m:t>X</m:t>
                        </m:r>
                      </m:e>
                      <m:sub>
                        <m:r>
                          <w:rPr>
                            <w:rFonts w:ascii="Cambria Math" w:hAnsi="Cambria Math"/>
                            <w:sz w:val="22"/>
                            <w:szCs w:val="22"/>
                            <w:rPrChange w:id="1139" w:author="Boyko, James" w:date="2025-06-16T09:51:00Z" w16du:dateUtc="2025-06-16T12:51:00Z">
                              <w:rPr>
                                <w:rFonts w:ascii="Cambria Math" w:hAnsi="Cambria Math"/>
                              </w:rPr>
                            </w:rPrChange>
                          </w:rPr>
                          <m:t>3</m:t>
                        </m:r>
                      </m:sub>
                    </m:sSub>
                  </m:e>
                </m:mr>
                <m:mr>
                  <m:e>
                    <m:sSub>
                      <m:sSubPr>
                        <m:ctrlPr>
                          <w:rPr>
                            <w:rFonts w:ascii="Cambria Math" w:hAnsi="Cambria Math"/>
                            <w:sz w:val="22"/>
                            <w:szCs w:val="22"/>
                          </w:rPr>
                        </m:ctrlPr>
                      </m:sSubPr>
                      <m:e>
                        <m:r>
                          <w:rPr>
                            <w:rFonts w:ascii="Cambria Math" w:hAnsi="Cambria Math"/>
                            <w:sz w:val="22"/>
                            <w:szCs w:val="22"/>
                            <w:rPrChange w:id="1140" w:author="Boyko, James" w:date="2025-06-16T09:51:00Z" w16du:dateUtc="2025-06-16T12:51:00Z">
                              <w:rPr>
                                <w:rFonts w:ascii="Cambria Math" w:hAnsi="Cambria Math"/>
                              </w:rPr>
                            </w:rPrChange>
                          </w:rPr>
                          <m:t>X</m:t>
                        </m:r>
                      </m:e>
                      <m:sub>
                        <m:r>
                          <w:rPr>
                            <w:rFonts w:ascii="Cambria Math" w:hAnsi="Cambria Math"/>
                            <w:sz w:val="22"/>
                            <w:szCs w:val="22"/>
                            <w:rPrChange w:id="1141" w:author="Boyko, James" w:date="2025-06-16T09:51:00Z" w16du:dateUtc="2025-06-16T12:51:00Z">
                              <w:rPr>
                                <w:rFonts w:ascii="Cambria Math" w:hAnsi="Cambria Math"/>
                              </w:rPr>
                            </w:rPrChange>
                          </w:rPr>
                          <m:t>1</m:t>
                        </m:r>
                      </m:sub>
                    </m:sSub>
                  </m:e>
                  <m:e>
                    <m:r>
                      <m:rPr>
                        <m:lit/>
                        <m:nor/>
                      </m:rPr>
                      <w:rPr>
                        <w:rFonts w:ascii="Cambria Math" w:hAnsi="Cambria Math"/>
                        <w:sz w:val="22"/>
                        <w:szCs w:val="22"/>
                        <w:rPrChange w:id="1142"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143" w:author="Boyko, James" w:date="2025-06-16T09:51:00Z" w16du:dateUtc="2025-06-16T12:51:00Z">
                              <w:rPr>
                                <w:rFonts w:ascii="Cambria Math" w:hAnsi="Cambria Math"/>
                              </w:rPr>
                            </w:rPrChange>
                          </w:rPr>
                          <m:t>q</m:t>
                        </m:r>
                      </m:e>
                      <m:sub>
                        <m:r>
                          <w:rPr>
                            <w:rFonts w:ascii="Cambria Math" w:hAnsi="Cambria Math"/>
                            <w:sz w:val="22"/>
                            <w:szCs w:val="22"/>
                            <w:rPrChange w:id="1144" w:author="Boyko, James" w:date="2025-06-16T09:51:00Z" w16du:dateUtc="2025-06-16T12:51:00Z">
                              <w:rPr>
                                <w:rFonts w:ascii="Cambria Math" w:hAnsi="Cambria Math"/>
                              </w:rPr>
                            </w:rPrChange>
                          </w:rPr>
                          <m:t>1→2</m:t>
                        </m:r>
                      </m:sub>
                    </m:sSub>
                  </m:e>
                  <m:e>
                    <m:r>
                      <m:rPr>
                        <m:lit/>
                        <m:nor/>
                      </m:rPr>
                      <w:rPr>
                        <w:rFonts w:ascii="Cambria Math" w:hAnsi="Cambria Math"/>
                        <w:sz w:val="22"/>
                        <w:szCs w:val="22"/>
                        <w:rPrChange w:id="1145" w:author="Boyko, James" w:date="2025-06-16T09:51:00Z" w16du:dateUtc="2025-06-16T12:51: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1146" w:author="Boyko, James" w:date="2025-06-16T09:51:00Z" w16du:dateUtc="2025-06-16T12:51:00Z">
                              <w:rPr>
                                <w:rFonts w:ascii="Cambria Math" w:hAnsi="Cambria Math"/>
                              </w:rPr>
                            </w:rPrChange>
                          </w:rPr>
                          <m:t>X</m:t>
                        </m:r>
                      </m:e>
                      <m:sub>
                        <m:r>
                          <w:rPr>
                            <w:rFonts w:ascii="Cambria Math" w:hAnsi="Cambria Math"/>
                            <w:sz w:val="22"/>
                            <w:szCs w:val="22"/>
                            <w:rPrChange w:id="1147" w:author="Boyko, James" w:date="2025-06-16T09:51:00Z" w16du:dateUtc="2025-06-16T12:51:00Z">
                              <w:rPr>
                                <w:rFonts w:ascii="Cambria Math" w:hAnsi="Cambria Math"/>
                              </w:rPr>
                            </w:rPrChange>
                          </w:rPr>
                          <m:t>2</m:t>
                        </m:r>
                      </m:sub>
                    </m:sSub>
                  </m:e>
                  <m:e>
                    <m:sSub>
                      <m:sSubPr>
                        <m:ctrlPr>
                          <w:rPr>
                            <w:rFonts w:ascii="Cambria Math" w:hAnsi="Cambria Math"/>
                            <w:sz w:val="22"/>
                            <w:szCs w:val="22"/>
                          </w:rPr>
                        </m:ctrlPr>
                      </m:sSubPr>
                      <m:e>
                        <m:r>
                          <w:rPr>
                            <w:rFonts w:ascii="Cambria Math" w:hAnsi="Cambria Math"/>
                            <w:sz w:val="22"/>
                            <w:szCs w:val="22"/>
                            <w:rPrChange w:id="1148" w:author="Boyko, James" w:date="2025-06-16T09:51:00Z" w16du:dateUtc="2025-06-16T12:51:00Z">
                              <w:rPr>
                                <w:rFonts w:ascii="Cambria Math" w:hAnsi="Cambria Math"/>
                              </w:rPr>
                            </w:rPrChange>
                          </w:rPr>
                          <m:t>q</m:t>
                        </m:r>
                      </m:e>
                      <m:sub>
                        <m:r>
                          <w:rPr>
                            <w:rFonts w:ascii="Cambria Math" w:hAnsi="Cambria Math"/>
                            <w:sz w:val="22"/>
                            <w:szCs w:val="22"/>
                            <w:rPrChange w:id="1149" w:author="Boyko, James" w:date="2025-06-16T09:51:00Z" w16du:dateUtc="2025-06-16T12:51:00Z">
                              <w:rPr>
                                <w:rFonts w:ascii="Cambria Math" w:hAnsi="Cambria Math"/>
                              </w:rPr>
                            </w:rPrChange>
                          </w:rPr>
                          <m:t>2→1</m:t>
                        </m:r>
                      </m:sub>
                    </m:sSub>
                  </m:e>
                  <m:e>
                    <m:r>
                      <m:rPr>
                        <m:lit/>
                        <m:nor/>
                      </m:rPr>
                      <w:rPr>
                        <w:rFonts w:ascii="Cambria Math" w:hAnsi="Cambria Math"/>
                        <w:sz w:val="22"/>
                        <w:szCs w:val="22"/>
                        <w:rPrChange w:id="1150"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151" w:author="Boyko, James" w:date="2025-06-16T09:51:00Z" w16du:dateUtc="2025-06-16T12:51:00Z">
                              <w:rPr>
                                <w:rFonts w:ascii="Cambria Math" w:hAnsi="Cambria Math"/>
                              </w:rPr>
                            </w:rPrChange>
                          </w:rPr>
                          <m:t>q</m:t>
                        </m:r>
                      </m:e>
                      <m:sub>
                        <m:r>
                          <w:rPr>
                            <w:rFonts w:ascii="Cambria Math" w:hAnsi="Cambria Math"/>
                            <w:sz w:val="22"/>
                            <w:szCs w:val="22"/>
                            <w:rPrChange w:id="1152" w:author="Boyko, James" w:date="2025-06-16T09:51:00Z" w16du:dateUtc="2025-06-16T12:51:00Z">
                              <w:rPr>
                                <w:rFonts w:ascii="Cambria Math" w:hAnsi="Cambria Math"/>
                              </w:rPr>
                            </w:rPrChange>
                          </w:rPr>
                          <m:t>2→3</m:t>
                        </m:r>
                      </m:sub>
                    </m:sSub>
                  </m:e>
                </m:mr>
                <m:mr>
                  <m:e>
                    <m:sSub>
                      <m:sSubPr>
                        <m:ctrlPr>
                          <w:rPr>
                            <w:rFonts w:ascii="Cambria Math" w:hAnsi="Cambria Math"/>
                            <w:sz w:val="22"/>
                            <w:szCs w:val="22"/>
                          </w:rPr>
                        </m:ctrlPr>
                      </m:sSubPr>
                      <m:e>
                        <m:r>
                          <w:rPr>
                            <w:rFonts w:ascii="Cambria Math" w:hAnsi="Cambria Math"/>
                            <w:sz w:val="22"/>
                            <w:szCs w:val="22"/>
                            <w:rPrChange w:id="1153" w:author="Boyko, James" w:date="2025-06-16T09:51:00Z" w16du:dateUtc="2025-06-16T12:51:00Z">
                              <w:rPr>
                                <w:rFonts w:ascii="Cambria Math" w:hAnsi="Cambria Math"/>
                              </w:rPr>
                            </w:rPrChange>
                          </w:rPr>
                          <m:t>X</m:t>
                        </m:r>
                      </m:e>
                      <m:sub>
                        <m:r>
                          <w:rPr>
                            <w:rFonts w:ascii="Cambria Math" w:hAnsi="Cambria Math"/>
                            <w:sz w:val="22"/>
                            <w:szCs w:val="22"/>
                            <w:rPrChange w:id="1154" w:author="Boyko, James" w:date="2025-06-16T09:51:00Z" w16du:dateUtc="2025-06-16T12:51:00Z">
                              <w:rPr>
                                <w:rFonts w:ascii="Cambria Math" w:hAnsi="Cambria Math"/>
                              </w:rPr>
                            </w:rPrChange>
                          </w:rPr>
                          <m:t>3</m:t>
                        </m:r>
                      </m:sub>
                    </m:sSub>
                  </m:e>
                  <m:e>
                    <m:r>
                      <m:rPr>
                        <m:lit/>
                        <m:nor/>
                      </m:rPr>
                      <w:rPr>
                        <w:rFonts w:ascii="Cambria Math" w:hAnsi="Cambria Math"/>
                        <w:sz w:val="22"/>
                        <w:szCs w:val="22"/>
                        <w:rPrChange w:id="1155"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156"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157" w:author="Boyko, James" w:date="2025-06-16T09:51:00Z" w16du:dateUtc="2025-06-16T12:51:00Z">
                          <w:rPr>
                            <w:rFonts w:ascii="Cambria Math" w:hAnsi="Cambria Math"/>
                          </w:rPr>
                        </w:rPrChange>
                      </w:rPr>
                      <m:t xml:space="preserve">  -</m:t>
                    </m:r>
                  </m:e>
                </m:mr>
              </m:m>
              <m:r>
                <w:ins w:id="1158" w:author="Boyko, James" w:date="2025-06-16T09:50:00Z" w16du:dateUtc="2025-06-16T12:50:00Z">
                  <w:rPr>
                    <w:rFonts w:ascii="Cambria Math" w:hAnsi="Cambria Math"/>
                    <w:sz w:val="22"/>
                    <w:szCs w:val="22"/>
                    <w:rPrChange w:id="1159" w:author="Boyko, James" w:date="2025-06-16T09:51:00Z" w16du:dateUtc="2025-06-16T12:51:00Z">
                      <w:rPr>
                        <w:rFonts w:ascii="Cambria Math" w:hAnsi="Cambria Math"/>
                      </w:rPr>
                    </w:rPrChange>
                  </w:rPr>
                  <m:t>=</m:t>
                </w:ins>
              </m:r>
              <m:m>
                <m:mPr>
                  <m:mcs>
                    <m:mc>
                      <m:mcPr>
                        <m:count m:val="4"/>
                        <m:mcJc m:val="center"/>
                      </m:mcPr>
                    </m:mc>
                  </m:mcs>
                  <m:ctrlPr>
                    <w:ins w:id="1160" w:author="Boyko, James" w:date="2025-06-16T09:50:00Z" w16du:dateUtc="2025-06-16T12:50:00Z">
                      <w:rPr>
                        <w:rFonts w:ascii="Cambria Math" w:hAnsi="Cambria Math"/>
                        <w:sz w:val="22"/>
                        <w:szCs w:val="22"/>
                      </w:rPr>
                    </w:ins>
                  </m:ctrlPr>
                </m:mPr>
                <m:mr>
                  <m:e/>
                  <m:e>
                    <m:sSub>
                      <m:sSubPr>
                        <m:ctrlPr>
                          <w:ins w:id="1161" w:author="Boyko, James" w:date="2025-06-16T09:50:00Z" w16du:dateUtc="2025-06-16T12:50:00Z">
                            <w:rPr>
                              <w:rFonts w:ascii="Cambria Math" w:hAnsi="Cambria Math"/>
                              <w:sz w:val="22"/>
                              <w:szCs w:val="22"/>
                            </w:rPr>
                          </w:ins>
                        </m:ctrlPr>
                      </m:sSubPr>
                      <m:e>
                        <m:r>
                          <w:ins w:id="1162" w:author="Boyko, James" w:date="2025-06-16T09:50:00Z" w16du:dateUtc="2025-06-16T12:50:00Z">
                            <w:rPr>
                              <w:rFonts w:ascii="Cambria Math" w:hAnsi="Cambria Math"/>
                              <w:sz w:val="22"/>
                              <w:szCs w:val="22"/>
                              <w:rPrChange w:id="1163" w:author="Boyko, James" w:date="2025-06-16T09:51:00Z" w16du:dateUtc="2025-06-16T12:51:00Z">
                                <w:rPr>
                                  <w:rFonts w:ascii="Cambria Math" w:hAnsi="Cambria Math"/>
                                </w:rPr>
                              </w:rPrChange>
                            </w:rPr>
                            <m:t>X</m:t>
                          </w:ins>
                        </m:r>
                      </m:e>
                      <m:sub>
                        <m:r>
                          <w:ins w:id="1164" w:author="Boyko, James" w:date="2025-06-16T09:50:00Z" w16du:dateUtc="2025-06-16T12:50:00Z">
                            <w:rPr>
                              <w:rFonts w:ascii="Cambria Math" w:hAnsi="Cambria Math"/>
                              <w:sz w:val="22"/>
                              <w:szCs w:val="22"/>
                              <w:rPrChange w:id="1165" w:author="Boyko, James" w:date="2025-06-16T09:51:00Z" w16du:dateUtc="2025-06-16T12:51:00Z">
                                <w:rPr>
                                  <w:rFonts w:ascii="Cambria Math" w:hAnsi="Cambria Math"/>
                                </w:rPr>
                              </w:rPrChange>
                            </w:rPr>
                            <m:t>1</m:t>
                          </w:ins>
                        </m:r>
                      </m:sub>
                    </m:sSub>
                  </m:e>
                  <m:e>
                    <m:sSub>
                      <m:sSubPr>
                        <m:ctrlPr>
                          <w:ins w:id="1166" w:author="Boyko, James" w:date="2025-06-16T09:50:00Z" w16du:dateUtc="2025-06-16T12:50:00Z">
                            <w:rPr>
                              <w:rFonts w:ascii="Cambria Math" w:hAnsi="Cambria Math"/>
                              <w:sz w:val="22"/>
                              <w:szCs w:val="22"/>
                            </w:rPr>
                          </w:ins>
                        </m:ctrlPr>
                      </m:sSubPr>
                      <m:e>
                        <m:r>
                          <w:ins w:id="1167" w:author="Boyko, James" w:date="2025-06-16T09:50:00Z" w16du:dateUtc="2025-06-16T12:50:00Z">
                            <w:rPr>
                              <w:rFonts w:ascii="Cambria Math" w:hAnsi="Cambria Math"/>
                              <w:sz w:val="22"/>
                              <w:szCs w:val="22"/>
                              <w:rPrChange w:id="1168" w:author="Boyko, James" w:date="2025-06-16T09:51:00Z" w16du:dateUtc="2025-06-16T12:51:00Z">
                                <w:rPr>
                                  <w:rFonts w:ascii="Cambria Math" w:hAnsi="Cambria Math"/>
                                </w:rPr>
                              </w:rPrChange>
                            </w:rPr>
                            <m:t>X</m:t>
                          </w:ins>
                        </m:r>
                      </m:e>
                      <m:sub>
                        <m:r>
                          <w:ins w:id="1169" w:author="Boyko, James" w:date="2025-06-16T09:50:00Z" w16du:dateUtc="2025-06-16T12:50:00Z">
                            <w:rPr>
                              <w:rFonts w:ascii="Cambria Math" w:hAnsi="Cambria Math"/>
                              <w:sz w:val="22"/>
                              <w:szCs w:val="22"/>
                              <w:rPrChange w:id="1170" w:author="Boyko, James" w:date="2025-06-16T09:51:00Z" w16du:dateUtc="2025-06-16T12:51:00Z">
                                <w:rPr>
                                  <w:rFonts w:ascii="Cambria Math" w:hAnsi="Cambria Math"/>
                                </w:rPr>
                              </w:rPrChange>
                            </w:rPr>
                            <m:t>2</m:t>
                          </w:ins>
                        </m:r>
                      </m:sub>
                    </m:sSub>
                  </m:e>
                  <m:e>
                    <m:sSub>
                      <m:sSubPr>
                        <m:ctrlPr>
                          <w:ins w:id="1171" w:author="Boyko, James" w:date="2025-06-16T09:50:00Z" w16du:dateUtc="2025-06-16T12:50:00Z">
                            <w:rPr>
                              <w:rFonts w:ascii="Cambria Math" w:hAnsi="Cambria Math"/>
                              <w:sz w:val="22"/>
                              <w:szCs w:val="22"/>
                            </w:rPr>
                          </w:ins>
                        </m:ctrlPr>
                      </m:sSubPr>
                      <m:e>
                        <m:r>
                          <w:ins w:id="1172" w:author="Boyko, James" w:date="2025-06-16T09:50:00Z" w16du:dateUtc="2025-06-16T12:50:00Z">
                            <w:rPr>
                              <w:rFonts w:ascii="Cambria Math" w:hAnsi="Cambria Math"/>
                              <w:sz w:val="22"/>
                              <w:szCs w:val="22"/>
                              <w:rPrChange w:id="1173" w:author="Boyko, James" w:date="2025-06-16T09:51:00Z" w16du:dateUtc="2025-06-16T12:51:00Z">
                                <w:rPr>
                                  <w:rFonts w:ascii="Cambria Math" w:hAnsi="Cambria Math"/>
                                </w:rPr>
                              </w:rPrChange>
                            </w:rPr>
                            <m:t>X</m:t>
                          </w:ins>
                        </m:r>
                      </m:e>
                      <m:sub>
                        <m:r>
                          <w:ins w:id="1174" w:author="Boyko, James" w:date="2025-06-16T09:50:00Z" w16du:dateUtc="2025-06-16T12:50:00Z">
                            <w:rPr>
                              <w:rFonts w:ascii="Cambria Math" w:hAnsi="Cambria Math"/>
                              <w:sz w:val="22"/>
                              <w:szCs w:val="22"/>
                              <w:rPrChange w:id="1175" w:author="Boyko, James" w:date="2025-06-16T09:51:00Z" w16du:dateUtc="2025-06-16T12:51:00Z">
                                <w:rPr>
                                  <w:rFonts w:ascii="Cambria Math" w:hAnsi="Cambria Math"/>
                                </w:rPr>
                              </w:rPrChange>
                            </w:rPr>
                            <m:t>3</m:t>
                          </w:ins>
                        </m:r>
                      </m:sub>
                    </m:sSub>
                  </m:e>
                </m:mr>
                <m:mr>
                  <m:e>
                    <m:sSub>
                      <m:sSubPr>
                        <m:ctrlPr>
                          <w:ins w:id="1176" w:author="Boyko, James" w:date="2025-06-16T09:50:00Z" w16du:dateUtc="2025-06-16T12:50:00Z">
                            <w:rPr>
                              <w:rFonts w:ascii="Cambria Math" w:hAnsi="Cambria Math"/>
                              <w:sz w:val="22"/>
                              <w:szCs w:val="22"/>
                            </w:rPr>
                          </w:ins>
                        </m:ctrlPr>
                      </m:sSubPr>
                      <m:e>
                        <m:r>
                          <w:ins w:id="1177" w:author="Boyko, James" w:date="2025-06-16T09:50:00Z" w16du:dateUtc="2025-06-16T12:50:00Z">
                            <w:rPr>
                              <w:rFonts w:ascii="Cambria Math" w:hAnsi="Cambria Math"/>
                              <w:sz w:val="22"/>
                              <w:szCs w:val="22"/>
                              <w:rPrChange w:id="1178" w:author="Boyko, James" w:date="2025-06-16T09:51:00Z" w16du:dateUtc="2025-06-16T12:51:00Z">
                                <w:rPr>
                                  <w:rFonts w:ascii="Cambria Math" w:hAnsi="Cambria Math"/>
                                </w:rPr>
                              </w:rPrChange>
                            </w:rPr>
                            <m:t>X</m:t>
                          </w:ins>
                        </m:r>
                      </m:e>
                      <m:sub>
                        <m:r>
                          <w:ins w:id="1179" w:author="Boyko, James" w:date="2025-06-16T09:50:00Z" w16du:dateUtc="2025-06-16T12:50:00Z">
                            <w:rPr>
                              <w:rFonts w:ascii="Cambria Math" w:hAnsi="Cambria Math"/>
                              <w:sz w:val="22"/>
                              <w:szCs w:val="22"/>
                              <w:rPrChange w:id="1180" w:author="Boyko, James" w:date="2025-06-16T09:51:00Z" w16du:dateUtc="2025-06-16T12:51:00Z">
                                <w:rPr>
                                  <w:rFonts w:ascii="Cambria Math" w:hAnsi="Cambria Math"/>
                                </w:rPr>
                              </w:rPrChange>
                            </w:rPr>
                            <m:t>1</m:t>
                          </w:ins>
                        </m:r>
                      </m:sub>
                    </m:sSub>
                  </m:e>
                  <m:e>
                    <m:r>
                      <w:ins w:id="1181" w:author="Boyko, James" w:date="2025-06-16T09:50:00Z" w16du:dateUtc="2025-06-16T12:50:00Z">
                        <m:rPr>
                          <m:lit/>
                          <m:nor/>
                        </m:rPr>
                        <w:rPr>
                          <w:rFonts w:ascii="Cambria Math" w:hAnsi="Cambria Math"/>
                          <w:sz w:val="22"/>
                          <w:szCs w:val="22"/>
                          <w:rPrChange w:id="1182" w:author="Boyko, James" w:date="2025-06-16T09:51:00Z" w16du:dateUtc="2025-06-16T12:51:00Z">
                            <w:rPr>
                              <w:rFonts w:ascii="Cambria Math" w:hAnsi="Cambria Math"/>
                            </w:rPr>
                          </w:rPrChange>
                        </w:rPr>
                        <m:t xml:space="preserve">  -</m:t>
                      </w:ins>
                    </m:r>
                  </m:e>
                  <m:e>
                    <m:r>
                      <w:ins w:id="1183" w:author="Boyko, James" w:date="2025-06-27T09:27:00Z" w16du:dateUtc="2025-06-27T13:27:00Z">
                        <m:rPr>
                          <m:sty m:val="p"/>
                        </m:rPr>
                        <w:rPr>
                          <w:rFonts w:ascii="Cambria Math" w:hAnsi="Cambria Math"/>
                          <w:sz w:val="22"/>
                          <w:szCs w:val="22"/>
                        </w:rPr>
                        <m:t>1.0</m:t>
                      </w:ins>
                    </m:r>
                  </m:e>
                  <m:e>
                    <m:r>
                      <w:ins w:id="1184" w:author="Boyko, James" w:date="2025-06-16T09:50:00Z" w16du:dateUtc="2025-06-16T12:50:00Z">
                        <m:rPr>
                          <m:lit/>
                          <m:nor/>
                        </m:rPr>
                        <w:rPr>
                          <w:rFonts w:ascii="Cambria Math" w:hAnsi="Cambria Math"/>
                          <w:sz w:val="22"/>
                          <w:szCs w:val="22"/>
                          <w:rPrChange w:id="1185" w:author="Boyko, James" w:date="2025-06-16T09:51:00Z" w16du:dateUtc="2025-06-16T12:51:00Z">
                            <w:rPr>
                              <w:rFonts w:ascii="Cambria Math" w:hAnsi="Cambria Math"/>
                            </w:rPr>
                          </w:rPrChange>
                        </w:rPr>
                        <m:t xml:space="preserve">  -</m:t>
                      </w:ins>
                    </m:r>
                  </m:e>
                </m:mr>
                <m:mr>
                  <m:e>
                    <m:sSub>
                      <m:sSubPr>
                        <m:ctrlPr>
                          <w:ins w:id="1186" w:author="Boyko, James" w:date="2025-06-16T09:50:00Z" w16du:dateUtc="2025-06-16T12:50:00Z">
                            <w:rPr>
                              <w:rFonts w:ascii="Cambria Math" w:hAnsi="Cambria Math"/>
                              <w:sz w:val="22"/>
                              <w:szCs w:val="22"/>
                            </w:rPr>
                          </w:ins>
                        </m:ctrlPr>
                      </m:sSubPr>
                      <m:e>
                        <m:r>
                          <w:ins w:id="1187" w:author="Boyko, James" w:date="2025-06-16T09:50:00Z" w16du:dateUtc="2025-06-16T12:50:00Z">
                            <w:rPr>
                              <w:rFonts w:ascii="Cambria Math" w:hAnsi="Cambria Math"/>
                              <w:sz w:val="22"/>
                              <w:szCs w:val="22"/>
                              <w:rPrChange w:id="1188" w:author="Boyko, James" w:date="2025-06-16T09:51:00Z" w16du:dateUtc="2025-06-16T12:51:00Z">
                                <w:rPr>
                                  <w:rFonts w:ascii="Cambria Math" w:hAnsi="Cambria Math"/>
                                </w:rPr>
                              </w:rPrChange>
                            </w:rPr>
                            <m:t>X</m:t>
                          </w:ins>
                        </m:r>
                      </m:e>
                      <m:sub>
                        <m:r>
                          <w:ins w:id="1189" w:author="Boyko, James" w:date="2025-06-16T09:50:00Z" w16du:dateUtc="2025-06-16T12:50:00Z">
                            <w:rPr>
                              <w:rFonts w:ascii="Cambria Math" w:hAnsi="Cambria Math"/>
                              <w:sz w:val="22"/>
                              <w:szCs w:val="22"/>
                              <w:rPrChange w:id="1190" w:author="Boyko, James" w:date="2025-06-16T09:51:00Z" w16du:dateUtc="2025-06-16T12:51:00Z">
                                <w:rPr>
                                  <w:rFonts w:ascii="Cambria Math" w:hAnsi="Cambria Math"/>
                                </w:rPr>
                              </w:rPrChange>
                            </w:rPr>
                            <m:t>2</m:t>
                          </w:ins>
                        </m:r>
                      </m:sub>
                    </m:sSub>
                  </m:e>
                  <m:e>
                    <m:r>
                      <w:ins w:id="1191" w:author="Boyko, James" w:date="2025-06-27T09:27:00Z" w16du:dateUtc="2025-06-27T13:27:00Z">
                        <m:rPr>
                          <m:sty m:val="p"/>
                        </m:rPr>
                        <w:rPr>
                          <w:rFonts w:ascii="Cambria Math" w:hAnsi="Cambria Math"/>
                          <w:sz w:val="22"/>
                          <w:szCs w:val="22"/>
                        </w:rPr>
                        <m:t>1.0</m:t>
                      </w:ins>
                    </m:r>
                  </m:e>
                  <m:e>
                    <m:r>
                      <w:ins w:id="1192" w:author="Boyko, James" w:date="2025-06-16T09:50:00Z" w16du:dateUtc="2025-06-16T12:50:00Z">
                        <m:rPr>
                          <m:lit/>
                          <m:nor/>
                        </m:rPr>
                        <w:rPr>
                          <w:rFonts w:ascii="Cambria Math" w:hAnsi="Cambria Math"/>
                          <w:sz w:val="22"/>
                          <w:szCs w:val="22"/>
                          <w:rPrChange w:id="1193" w:author="Boyko, James" w:date="2025-06-16T09:51:00Z" w16du:dateUtc="2025-06-16T12:51:00Z">
                            <w:rPr>
                              <w:rFonts w:ascii="Cambria Math" w:hAnsi="Cambria Math"/>
                            </w:rPr>
                          </w:rPrChange>
                        </w:rPr>
                        <m:t xml:space="preserve">  -</m:t>
                      </w:ins>
                    </m:r>
                  </m:e>
                  <m:e>
                    <m:r>
                      <w:ins w:id="1194" w:author="Boyko, James" w:date="2025-06-27T09:27:00Z" w16du:dateUtc="2025-06-27T13:27:00Z">
                        <m:rPr>
                          <m:sty m:val="p"/>
                        </m:rPr>
                        <w:rPr>
                          <w:rFonts w:ascii="Cambria Math" w:hAnsi="Cambria Math"/>
                          <w:sz w:val="22"/>
                          <w:szCs w:val="22"/>
                        </w:rPr>
                        <m:t>1.0</m:t>
                      </w:ins>
                    </m:r>
                  </m:e>
                </m:mr>
                <m:mr>
                  <m:e>
                    <m:sSub>
                      <m:sSubPr>
                        <m:ctrlPr>
                          <w:ins w:id="1195" w:author="Boyko, James" w:date="2025-06-16T09:50:00Z" w16du:dateUtc="2025-06-16T12:50:00Z">
                            <w:rPr>
                              <w:rFonts w:ascii="Cambria Math" w:hAnsi="Cambria Math"/>
                              <w:sz w:val="22"/>
                              <w:szCs w:val="22"/>
                            </w:rPr>
                          </w:ins>
                        </m:ctrlPr>
                      </m:sSubPr>
                      <m:e>
                        <m:r>
                          <w:ins w:id="1196" w:author="Boyko, James" w:date="2025-06-16T09:50:00Z" w16du:dateUtc="2025-06-16T12:50:00Z">
                            <w:rPr>
                              <w:rFonts w:ascii="Cambria Math" w:hAnsi="Cambria Math"/>
                              <w:sz w:val="22"/>
                              <w:szCs w:val="22"/>
                              <w:rPrChange w:id="1197" w:author="Boyko, James" w:date="2025-06-16T09:51:00Z" w16du:dateUtc="2025-06-16T12:51:00Z">
                                <w:rPr>
                                  <w:rFonts w:ascii="Cambria Math" w:hAnsi="Cambria Math"/>
                                </w:rPr>
                              </w:rPrChange>
                            </w:rPr>
                            <m:t>X</m:t>
                          </w:ins>
                        </m:r>
                      </m:e>
                      <m:sub>
                        <m:r>
                          <w:ins w:id="1198" w:author="Boyko, James" w:date="2025-06-16T09:50:00Z" w16du:dateUtc="2025-06-16T12:50:00Z">
                            <w:rPr>
                              <w:rFonts w:ascii="Cambria Math" w:hAnsi="Cambria Math"/>
                              <w:sz w:val="22"/>
                              <w:szCs w:val="22"/>
                              <w:rPrChange w:id="1199" w:author="Boyko, James" w:date="2025-06-16T09:51:00Z" w16du:dateUtc="2025-06-16T12:51:00Z">
                                <w:rPr>
                                  <w:rFonts w:ascii="Cambria Math" w:hAnsi="Cambria Math"/>
                                </w:rPr>
                              </w:rPrChange>
                            </w:rPr>
                            <m:t>3</m:t>
                          </w:ins>
                        </m:r>
                      </m:sub>
                    </m:sSub>
                  </m:e>
                  <m:e>
                    <m:r>
                      <w:ins w:id="1200" w:author="Boyko, James" w:date="2025-06-16T09:50:00Z" w16du:dateUtc="2025-06-16T12:50:00Z">
                        <m:rPr>
                          <m:lit/>
                          <m:nor/>
                        </m:rPr>
                        <w:rPr>
                          <w:rFonts w:ascii="Cambria Math" w:hAnsi="Cambria Math"/>
                          <w:sz w:val="22"/>
                          <w:szCs w:val="22"/>
                          <w:rPrChange w:id="1201" w:author="Boyko, James" w:date="2025-06-16T09:51:00Z" w16du:dateUtc="2025-06-16T12:51:00Z">
                            <w:rPr>
                              <w:rFonts w:ascii="Cambria Math" w:hAnsi="Cambria Math"/>
                            </w:rPr>
                          </w:rPrChange>
                        </w:rPr>
                        <m:t xml:space="preserve">  -</m:t>
                      </w:ins>
                    </m:r>
                  </m:e>
                  <m:e>
                    <m:r>
                      <w:ins w:id="1202" w:author="Boyko, James" w:date="2025-06-16T09:50:00Z" w16du:dateUtc="2025-06-16T12:50:00Z">
                        <m:rPr>
                          <m:lit/>
                          <m:nor/>
                        </m:rPr>
                        <w:rPr>
                          <w:rFonts w:ascii="Cambria Math" w:hAnsi="Cambria Math"/>
                          <w:sz w:val="22"/>
                          <w:szCs w:val="22"/>
                          <w:rPrChange w:id="1203" w:author="Boyko, James" w:date="2025-06-16T09:51:00Z" w16du:dateUtc="2025-06-16T12:51:00Z">
                            <w:rPr>
                              <w:rFonts w:ascii="Cambria Math" w:hAnsi="Cambria Math"/>
                            </w:rPr>
                          </w:rPrChange>
                        </w:rPr>
                        <m:t xml:space="preserve">  -</m:t>
                      </w:ins>
                    </m:r>
                  </m:e>
                  <m:e>
                    <m:r>
                      <w:ins w:id="1204" w:author="Boyko, James" w:date="2025-06-16T09:50:00Z" w16du:dateUtc="2025-06-16T12:50:00Z">
                        <m:rPr>
                          <m:lit/>
                          <m:nor/>
                        </m:rPr>
                        <w:rPr>
                          <w:rFonts w:ascii="Cambria Math" w:hAnsi="Cambria Math"/>
                          <w:sz w:val="22"/>
                          <w:szCs w:val="22"/>
                          <w:rPrChange w:id="1205" w:author="Boyko, James" w:date="2025-06-16T09:51:00Z" w16du:dateUtc="2025-06-16T12:51:00Z">
                            <w:rPr>
                              <w:rFonts w:ascii="Cambria Math" w:hAnsi="Cambria Math"/>
                            </w:rPr>
                          </w:rPrChange>
                        </w:rPr>
                        <m:t xml:space="preserve">  -</m:t>
                      </w:ins>
                    </m:r>
                  </m:e>
                </m:mr>
              </m:m>
            </m:e>
          </m:d>
        </m:oMath>
      </m:oMathPara>
    </w:p>
    <w:p w14:paraId="64CEE453" w14:textId="598994C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final historically significant model being tested is a hidden Markov model where unobserved rate variation is introduced via a hidden factor. The </w:t>
      </w:r>
      <w:del w:id="1206" w:author="Boyko, James" w:date="2025-06-27T09:41:00Z" w16du:dateUtc="2025-06-27T13:41:00Z">
        <w:r w:rsidRPr="00990AA7" w:rsidDel="00634330">
          <w:rPr>
            <w:rFonts w:ascii="Times New Roman" w:eastAsia="Times New Roman" w:hAnsi="Times New Roman" w:cs="Times New Roman"/>
          </w:rPr>
          <w:delText xml:space="preserve">mapping </w:delText>
        </w:r>
      </w:del>
      <w:r w:rsidRPr="00990AA7">
        <w:rPr>
          <w:rFonts w:ascii="Times New Roman" w:eastAsia="Times New Roman" w:hAnsi="Times New Roman" w:cs="Times New Roman"/>
        </w:rPr>
        <w:t xml:space="preserve">matrix, </w:t>
      </w:r>
      <w:del w:id="1207" w:author="Boyko, James" w:date="2025-06-27T09:41:00Z" w16du:dateUtc="2025-06-27T13:41:00Z">
        <w:r w:rsidRPr="00990AA7" w:rsidDel="00634330">
          <w:rPr>
            <w:rFonts w:ascii="Times New Roman" w:eastAsia="Times New Roman" w:hAnsi="Times New Roman" w:cs="Times New Roman"/>
          </w:rPr>
          <w:delText>M</w:delText>
        </w:r>
        <w:r w:rsidRPr="00990AA7" w:rsidDel="00634330">
          <w:rPr>
            <w:rFonts w:ascii="Times New Roman" w:eastAsia="Times New Roman" w:hAnsi="Times New Roman" w:cs="Times New Roman"/>
            <w:vertAlign w:val="subscript"/>
          </w:rPr>
          <w:delText>HMM</w:delText>
        </w:r>
      </w:del>
      <m:oMath>
        <m:sSub>
          <m:sSubPr>
            <m:ctrlPr>
              <w:ins w:id="1208" w:author="Boyko, James" w:date="2025-06-27T09:51:00Z" w16du:dateUtc="2025-06-27T13:51:00Z">
                <w:rPr>
                  <w:rFonts w:ascii="Cambria Math" w:hAnsi="Cambria Math"/>
                  <w:sz w:val="22"/>
                  <w:szCs w:val="22"/>
                </w:rPr>
              </w:ins>
            </m:ctrlPr>
          </m:sSubPr>
          <m:e>
            <m:r>
              <w:ins w:id="1209" w:author="Boyko, James" w:date="2025-06-27T09:51:00Z" w16du:dateUtc="2025-06-27T13:51:00Z">
                <w:rPr>
                  <w:rFonts w:ascii="Cambria Math" w:hAnsi="Cambria Math"/>
                  <w:sz w:val="22"/>
                  <w:szCs w:val="22"/>
                </w:rPr>
                <m:t>Q</m:t>
              </w:ins>
            </m:r>
          </m:e>
          <m:sub>
            <m:r>
              <w:ins w:id="1210" w:author="Boyko, James" w:date="2025-06-27T09:51:00Z" w16du:dateUtc="2025-06-27T13:51:00Z">
                <w:rPr>
                  <w:rFonts w:ascii="Cambria Math" w:hAnsi="Cambria Math"/>
                  <w:sz w:val="22"/>
                  <w:szCs w:val="22"/>
                </w:rPr>
                <m:t>HMM</m:t>
              </w:ins>
            </m:r>
          </m:sub>
        </m:sSub>
      </m:oMath>
      <w:r w:rsidRPr="00990AA7">
        <w:rPr>
          <w:rFonts w:ascii="Times New Roman" w:eastAsia="Times New Roman" w:hAnsi="Times New Roman" w:cs="Times New Roman"/>
        </w:rPr>
        <w:t xml:space="preserve">, describes a simple HMM for a single character, X, with two states, 0 and 1. The structure of an HMM is not unlike a correlated model, except that in the correlated case, both characters are observed and for an HMM we are trying to detect the hidden character based on the rate differences in the observed character </w:t>
      </w:r>
      <w:r w:rsidR="00280D0D">
        <w:rPr>
          <w:rFonts w:ascii="Times New Roman" w:eastAsia="Times New Roman" w:hAnsi="Times New Roman" w:cs="Times New Roman"/>
        </w:rPr>
        <w:fldChar w:fldCharType="begin"/>
      </w:r>
      <w:r w:rsidR="00280D0D">
        <w:rPr>
          <w:rFonts w:ascii="Times New Roman" w:eastAsia="Times New Roman" w:hAnsi="Times New Roman" w:cs="Times New Roman"/>
        </w:rPr>
        <w:instrText xml:space="preserve"> ADDIN ZOTERO_ITEM CSL_CITATION {"citationID":"gRgRh1Sh","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280D0D">
        <w:rPr>
          <w:rFonts w:ascii="Times New Roman" w:eastAsia="Times New Roman" w:hAnsi="Times New Roman" w:cs="Times New Roman"/>
        </w:rPr>
        <w:fldChar w:fldCharType="separate"/>
      </w:r>
      <w:r w:rsidR="00280D0D">
        <w:rPr>
          <w:rFonts w:ascii="Times New Roman" w:eastAsia="Times New Roman" w:hAnsi="Times New Roman" w:cs="Times New Roman"/>
          <w:noProof/>
        </w:rPr>
        <w:t>(Boyko and Beaulieu 2021)</w:t>
      </w:r>
      <w:r w:rsidR="00280D0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or simulations, transition rates are set to be </w:t>
      </w:r>
      <m:oMath>
        <m:sSub>
          <m:sSubPr>
            <m:ctrlPr>
              <w:ins w:id="1211" w:author="Boyko, James" w:date="2025-06-27T09:29:00Z" w16du:dateUtc="2025-06-27T13:29:00Z">
                <w:rPr>
                  <w:rFonts w:ascii="Cambria Math" w:hAnsi="Cambria Math"/>
                  <w:sz w:val="22"/>
                  <w:szCs w:val="22"/>
                </w:rPr>
              </w:ins>
            </m:ctrlPr>
          </m:sSubPr>
          <m:e>
            <m:r>
              <w:ins w:id="1212" w:author="Boyko, James" w:date="2025-06-27T09:29:00Z" w16du:dateUtc="2025-06-27T13:29:00Z">
                <w:rPr>
                  <w:rFonts w:ascii="Cambria Math" w:hAnsi="Cambria Math"/>
                  <w:sz w:val="22"/>
                  <w:szCs w:val="22"/>
                </w:rPr>
                <m:t>q</m:t>
              </w:ins>
            </m:r>
          </m:e>
          <m:sub>
            <m:sSub>
              <m:sSubPr>
                <m:ctrlPr>
                  <w:ins w:id="1213" w:author="Boyko, James" w:date="2025-06-27T09:29:00Z" w16du:dateUtc="2025-06-27T13:29:00Z">
                    <w:rPr>
                      <w:rFonts w:ascii="Cambria Math" w:hAnsi="Cambria Math"/>
                      <w:sz w:val="22"/>
                      <w:szCs w:val="22"/>
                    </w:rPr>
                  </w:ins>
                </m:ctrlPr>
              </m:sSubPr>
              <m:e>
                <m:r>
                  <w:ins w:id="1214" w:author="Boyko, James" w:date="2025-06-27T09:29:00Z" w16du:dateUtc="2025-06-27T13:29:00Z">
                    <w:rPr>
                      <w:rFonts w:ascii="Cambria Math" w:hAnsi="Cambria Math"/>
                      <w:sz w:val="22"/>
                      <w:szCs w:val="22"/>
                    </w:rPr>
                    <m:t>(X</m:t>
                  </w:ins>
                </m:r>
              </m:e>
              <m:sub>
                <m:r>
                  <w:ins w:id="1215" w:author="Boyko, James" w:date="2025-06-27T09:29:00Z" w16du:dateUtc="2025-06-27T13:29:00Z">
                    <w:rPr>
                      <w:rFonts w:ascii="Cambria Math" w:hAnsi="Cambria Math"/>
                      <w:sz w:val="22"/>
                      <w:szCs w:val="22"/>
                    </w:rPr>
                    <m:t>0</m:t>
                  </w:ins>
                </m:r>
              </m:sub>
            </m:sSub>
            <m:r>
              <w:ins w:id="1216" w:author="Boyko, James" w:date="2025-06-27T09:29:00Z" w16du:dateUtc="2025-06-27T13:29:00Z">
                <w:rPr>
                  <w:rFonts w:ascii="Cambria Math" w:hAnsi="Cambria Math"/>
                  <w:sz w:val="22"/>
                  <w:szCs w:val="22"/>
                </w:rPr>
                <m:t>→</m:t>
              </w:ins>
            </m:r>
            <m:sSub>
              <m:sSubPr>
                <m:ctrlPr>
                  <w:ins w:id="1217" w:author="Boyko, James" w:date="2025-06-27T09:29:00Z" w16du:dateUtc="2025-06-27T13:29:00Z">
                    <w:rPr>
                      <w:rFonts w:ascii="Cambria Math" w:hAnsi="Cambria Math"/>
                      <w:sz w:val="22"/>
                      <w:szCs w:val="22"/>
                    </w:rPr>
                  </w:ins>
                </m:ctrlPr>
              </m:sSubPr>
              <m:e>
                <m:r>
                  <w:ins w:id="1218" w:author="Boyko, James" w:date="2025-06-27T09:29:00Z" w16du:dateUtc="2025-06-27T13:29:00Z">
                    <w:rPr>
                      <w:rFonts w:ascii="Cambria Math" w:hAnsi="Cambria Math"/>
                      <w:sz w:val="22"/>
                      <w:szCs w:val="22"/>
                    </w:rPr>
                    <m:t>X</m:t>
                  </w:ins>
                </m:r>
              </m:e>
              <m:sub>
                <m:r>
                  <w:ins w:id="1219" w:author="Boyko, James" w:date="2025-06-27T09:29:00Z" w16du:dateUtc="2025-06-27T13:29:00Z">
                    <w:rPr>
                      <w:rFonts w:ascii="Cambria Math" w:hAnsi="Cambria Math"/>
                      <w:sz w:val="22"/>
                      <w:szCs w:val="22"/>
                    </w:rPr>
                    <m:t>1</m:t>
                  </w:ins>
                </m:r>
              </m:sub>
            </m:sSub>
            <m:r>
              <w:ins w:id="1220" w:author="Boyko, James" w:date="2025-06-27T09:29:00Z" w16du:dateUtc="2025-06-27T13:29:00Z">
                <w:rPr>
                  <w:rFonts w:ascii="Cambria Math" w:hAnsi="Cambria Math"/>
                  <w:sz w:val="22"/>
                  <w:szCs w:val="22"/>
                </w:rPr>
                <m:t>)|A</m:t>
              </w:ins>
            </m:r>
          </m:sub>
        </m:sSub>
        <m:sSub>
          <m:sSubPr>
            <m:ctrlPr>
              <w:del w:id="1221" w:author="Boyko, James" w:date="2025-06-27T09:29:00Z" w16du:dateUtc="2025-06-27T13:29:00Z">
                <w:rPr>
                  <w:rFonts w:ascii="Cambria Math" w:hAnsi="Cambria Math"/>
                </w:rPr>
              </w:del>
            </m:ctrlPr>
          </m:sSubPr>
          <m:e>
            <m:r>
              <w:del w:id="1222" w:author="Boyko, James" w:date="2025-06-27T09:29:00Z" w16du:dateUtc="2025-06-27T13:29:00Z">
                <w:rPr>
                  <w:rFonts w:ascii="Cambria Math" w:hAnsi="Cambria Math"/>
                </w:rPr>
                <m:t>q</m:t>
              </w:del>
            </m:r>
          </m:e>
          <m:sub>
            <m:r>
              <w:del w:id="1223" w:author="Boyko, James" w:date="2025-06-27T09:29:00Z" w16du:dateUtc="2025-06-27T13:29:00Z">
                <w:rPr>
                  <w:rFonts w:ascii="Cambria Math" w:hAnsi="Cambria Math"/>
                </w:rPr>
                <m:t>12</m:t>
              </w:del>
            </m:r>
          </m:sub>
        </m:sSub>
        <m:r>
          <w:rPr>
            <w:rFonts w:ascii="Cambria Math" w:hAnsi="Cambria Math"/>
          </w:rPr>
          <m:t>=</m:t>
        </m:r>
        <m:sSub>
          <m:sSubPr>
            <m:ctrlPr>
              <w:ins w:id="1224" w:author="Boyko, James" w:date="2025-06-27T09:29:00Z" w16du:dateUtc="2025-06-27T13:29:00Z">
                <w:rPr>
                  <w:rFonts w:ascii="Cambria Math" w:hAnsi="Cambria Math"/>
                  <w:sz w:val="22"/>
                  <w:szCs w:val="22"/>
                </w:rPr>
              </w:ins>
            </m:ctrlPr>
          </m:sSubPr>
          <m:e>
            <m:r>
              <w:ins w:id="1225" w:author="Boyko, James" w:date="2025-06-27T09:29:00Z" w16du:dateUtc="2025-06-27T13:29:00Z">
                <w:rPr>
                  <w:rFonts w:ascii="Cambria Math" w:hAnsi="Cambria Math"/>
                  <w:sz w:val="22"/>
                  <w:szCs w:val="22"/>
                </w:rPr>
                <m:t>q</m:t>
              </w:ins>
            </m:r>
          </m:e>
          <m:sub>
            <m:r>
              <w:ins w:id="1226" w:author="Boyko, James" w:date="2025-06-27T09:29:00Z" w16du:dateUtc="2025-06-27T13:29:00Z">
                <w:rPr>
                  <w:rFonts w:ascii="Cambria Math" w:hAnsi="Cambria Math"/>
                  <w:sz w:val="22"/>
                  <w:szCs w:val="22"/>
                </w:rPr>
                <m:t>(</m:t>
              </w:ins>
            </m:r>
            <m:sSub>
              <m:sSubPr>
                <m:ctrlPr>
                  <w:ins w:id="1227" w:author="Boyko, James" w:date="2025-06-27T09:29:00Z" w16du:dateUtc="2025-06-27T13:29:00Z">
                    <w:rPr>
                      <w:rFonts w:ascii="Cambria Math" w:hAnsi="Cambria Math"/>
                      <w:sz w:val="22"/>
                      <w:szCs w:val="22"/>
                    </w:rPr>
                  </w:ins>
                </m:ctrlPr>
              </m:sSubPr>
              <m:e>
                <m:r>
                  <w:ins w:id="1228" w:author="Boyko, James" w:date="2025-06-27T09:29:00Z" w16du:dateUtc="2025-06-27T13:29:00Z">
                    <w:rPr>
                      <w:rFonts w:ascii="Cambria Math" w:hAnsi="Cambria Math"/>
                      <w:sz w:val="22"/>
                      <w:szCs w:val="22"/>
                    </w:rPr>
                    <m:t>X</m:t>
                  </w:ins>
                </m:r>
              </m:e>
              <m:sub>
                <m:r>
                  <w:ins w:id="1229" w:author="Boyko, James" w:date="2025-06-27T09:29:00Z" w16du:dateUtc="2025-06-27T13:29:00Z">
                    <w:rPr>
                      <w:rFonts w:ascii="Cambria Math" w:hAnsi="Cambria Math"/>
                      <w:sz w:val="22"/>
                      <w:szCs w:val="22"/>
                    </w:rPr>
                    <m:t>1</m:t>
                  </w:ins>
                </m:r>
              </m:sub>
            </m:sSub>
            <m:r>
              <w:ins w:id="1230" w:author="Boyko, James" w:date="2025-06-27T09:29:00Z" w16du:dateUtc="2025-06-27T13:29:00Z">
                <w:rPr>
                  <w:rFonts w:ascii="Cambria Math" w:hAnsi="Cambria Math"/>
                  <w:sz w:val="22"/>
                  <w:szCs w:val="22"/>
                </w:rPr>
                <m:t>→</m:t>
              </w:ins>
            </m:r>
            <m:sSub>
              <m:sSubPr>
                <m:ctrlPr>
                  <w:ins w:id="1231" w:author="Boyko, James" w:date="2025-06-27T09:29:00Z" w16du:dateUtc="2025-06-27T13:29:00Z">
                    <w:rPr>
                      <w:rFonts w:ascii="Cambria Math" w:hAnsi="Cambria Math"/>
                      <w:sz w:val="22"/>
                      <w:szCs w:val="22"/>
                    </w:rPr>
                  </w:ins>
                </m:ctrlPr>
              </m:sSubPr>
              <m:e>
                <m:r>
                  <w:ins w:id="1232" w:author="Boyko, James" w:date="2025-06-27T09:29:00Z" w16du:dateUtc="2025-06-27T13:29:00Z">
                    <w:rPr>
                      <w:rFonts w:ascii="Cambria Math" w:hAnsi="Cambria Math"/>
                      <w:sz w:val="22"/>
                      <w:szCs w:val="22"/>
                    </w:rPr>
                    <m:t>X</m:t>
                  </w:ins>
                </m:r>
              </m:e>
              <m:sub>
                <m:r>
                  <w:ins w:id="1233" w:author="Boyko, James" w:date="2025-06-27T09:29:00Z" w16du:dateUtc="2025-06-27T13:29:00Z">
                    <w:rPr>
                      <w:rFonts w:ascii="Cambria Math" w:hAnsi="Cambria Math"/>
                      <w:sz w:val="22"/>
                      <w:szCs w:val="22"/>
                    </w:rPr>
                    <m:t>0</m:t>
                  </w:ins>
                </m:r>
              </m:sub>
            </m:sSub>
            <m:r>
              <w:ins w:id="1234" w:author="Boyko, James" w:date="2025-06-27T09:29:00Z" w16du:dateUtc="2025-06-27T13:29:00Z">
                <w:rPr>
                  <w:rFonts w:ascii="Cambria Math" w:hAnsi="Cambria Math"/>
                  <w:sz w:val="22"/>
                  <w:szCs w:val="22"/>
                </w:rPr>
                <m:t>)|A</m:t>
              </w:ins>
            </m:r>
          </m:sub>
        </m:sSub>
        <m:sSub>
          <m:sSubPr>
            <m:ctrlPr>
              <w:del w:id="1235" w:author="Boyko, James" w:date="2025-06-27T09:29:00Z" w16du:dateUtc="2025-06-27T13:29:00Z">
                <w:rPr>
                  <w:rFonts w:ascii="Cambria Math" w:hAnsi="Cambria Math"/>
                </w:rPr>
              </w:del>
            </m:ctrlPr>
          </m:sSubPr>
          <m:e>
            <m:r>
              <w:del w:id="1236" w:author="Boyko, James" w:date="2025-06-27T09:29:00Z" w16du:dateUtc="2025-06-27T13:29:00Z">
                <w:rPr>
                  <w:rFonts w:ascii="Cambria Math" w:hAnsi="Cambria Math"/>
                </w:rPr>
                <m:t>q</m:t>
              </w:del>
            </m:r>
          </m:e>
          <m:sub>
            <m:r>
              <w:del w:id="1237" w:author="Boyko, James" w:date="2025-06-27T09:29:00Z" w16du:dateUtc="2025-06-27T13:29:00Z">
                <w:rPr>
                  <w:rFonts w:ascii="Cambria Math" w:hAnsi="Cambria Math"/>
                </w:rPr>
                <m:t>21</m:t>
              </w:del>
            </m:r>
          </m:sub>
        </m:sSub>
        <m:r>
          <w:rPr>
            <w:rFonts w:ascii="Cambria Math" w:hAnsi="Cambria Math"/>
          </w:rPr>
          <m:t>=10</m:t>
        </m:r>
      </m:oMath>
      <w:r w:rsidRPr="00990AA7">
        <w:rPr>
          <w:rFonts w:ascii="Times New Roman" w:eastAsia="Times New Roman" w:hAnsi="Times New Roman" w:cs="Times New Roman"/>
        </w:rPr>
        <w:t xml:space="preserve">, </w:t>
      </w:r>
      <m:oMath>
        <m:sSub>
          <m:sSubPr>
            <m:ctrlPr>
              <w:ins w:id="1238" w:author="Boyko, James" w:date="2025-06-27T09:30:00Z" w16du:dateUtc="2025-06-27T13:30:00Z">
                <w:rPr>
                  <w:rFonts w:ascii="Cambria Math" w:hAnsi="Cambria Math"/>
                  <w:sz w:val="22"/>
                  <w:szCs w:val="22"/>
                </w:rPr>
              </w:ins>
            </m:ctrlPr>
          </m:sSubPr>
          <m:e>
            <m:r>
              <w:ins w:id="1239" w:author="Boyko, James" w:date="2025-06-27T09:30:00Z" w16du:dateUtc="2025-06-27T13:30:00Z">
                <w:rPr>
                  <w:rFonts w:ascii="Cambria Math" w:hAnsi="Cambria Math"/>
                  <w:sz w:val="22"/>
                  <w:szCs w:val="22"/>
                </w:rPr>
                <m:t>q</m:t>
              </w:ins>
            </m:r>
          </m:e>
          <m:sub>
            <m:sSub>
              <m:sSubPr>
                <m:ctrlPr>
                  <w:ins w:id="1240" w:author="Boyko, James" w:date="2025-06-27T09:30:00Z" w16du:dateUtc="2025-06-27T13:30:00Z">
                    <w:rPr>
                      <w:rFonts w:ascii="Cambria Math" w:hAnsi="Cambria Math"/>
                      <w:sz w:val="22"/>
                      <w:szCs w:val="22"/>
                    </w:rPr>
                  </w:ins>
                </m:ctrlPr>
              </m:sSubPr>
              <m:e>
                <m:r>
                  <w:ins w:id="1241" w:author="Boyko, James" w:date="2025-06-27T09:30:00Z" w16du:dateUtc="2025-06-27T13:30:00Z">
                    <w:rPr>
                      <w:rFonts w:ascii="Cambria Math" w:hAnsi="Cambria Math"/>
                      <w:sz w:val="22"/>
                      <w:szCs w:val="22"/>
                    </w:rPr>
                    <m:t>(X</m:t>
                  </w:ins>
                </m:r>
              </m:e>
              <m:sub>
                <m:r>
                  <w:ins w:id="1242" w:author="Boyko, James" w:date="2025-06-27T09:30:00Z" w16du:dateUtc="2025-06-27T13:30:00Z">
                    <w:rPr>
                      <w:rFonts w:ascii="Cambria Math" w:hAnsi="Cambria Math"/>
                      <w:sz w:val="22"/>
                      <w:szCs w:val="22"/>
                    </w:rPr>
                    <m:t>0</m:t>
                  </w:ins>
                </m:r>
              </m:sub>
            </m:sSub>
            <m:r>
              <w:ins w:id="1243" w:author="Boyko, James" w:date="2025-06-27T09:30:00Z" w16du:dateUtc="2025-06-27T13:30:00Z">
                <w:rPr>
                  <w:rFonts w:ascii="Cambria Math" w:hAnsi="Cambria Math"/>
                  <w:sz w:val="22"/>
                  <w:szCs w:val="22"/>
                </w:rPr>
                <m:t>→</m:t>
              </w:ins>
            </m:r>
            <m:sSub>
              <m:sSubPr>
                <m:ctrlPr>
                  <w:ins w:id="1244" w:author="Boyko, James" w:date="2025-06-27T09:30:00Z" w16du:dateUtc="2025-06-27T13:30:00Z">
                    <w:rPr>
                      <w:rFonts w:ascii="Cambria Math" w:hAnsi="Cambria Math"/>
                      <w:sz w:val="22"/>
                      <w:szCs w:val="22"/>
                    </w:rPr>
                  </w:ins>
                </m:ctrlPr>
              </m:sSubPr>
              <m:e>
                <m:r>
                  <w:ins w:id="1245" w:author="Boyko, James" w:date="2025-06-27T09:30:00Z" w16du:dateUtc="2025-06-27T13:30:00Z">
                    <w:rPr>
                      <w:rFonts w:ascii="Cambria Math" w:hAnsi="Cambria Math"/>
                      <w:sz w:val="22"/>
                      <w:szCs w:val="22"/>
                    </w:rPr>
                    <m:t>X</m:t>
                  </w:ins>
                </m:r>
              </m:e>
              <m:sub>
                <m:r>
                  <w:ins w:id="1246" w:author="Boyko, James" w:date="2025-06-27T09:30:00Z" w16du:dateUtc="2025-06-27T13:30:00Z">
                    <w:rPr>
                      <w:rFonts w:ascii="Cambria Math" w:hAnsi="Cambria Math"/>
                      <w:sz w:val="22"/>
                      <w:szCs w:val="22"/>
                    </w:rPr>
                    <m:t>1</m:t>
                  </w:ins>
                </m:r>
              </m:sub>
            </m:sSub>
            <m:r>
              <w:ins w:id="1247" w:author="Boyko, James" w:date="2025-06-27T09:30:00Z" w16du:dateUtc="2025-06-27T13:30:00Z">
                <w:rPr>
                  <w:rFonts w:ascii="Cambria Math" w:hAnsi="Cambria Math"/>
                  <w:sz w:val="22"/>
                  <w:szCs w:val="22"/>
                </w:rPr>
                <m:t>)|B</m:t>
              </w:ins>
            </m:r>
          </m:sub>
        </m:sSub>
        <m:sSub>
          <m:sSubPr>
            <m:ctrlPr>
              <w:del w:id="1248" w:author="Boyko, James" w:date="2025-06-27T09:30:00Z" w16du:dateUtc="2025-06-27T13:30:00Z">
                <w:rPr>
                  <w:rFonts w:ascii="Cambria Math" w:hAnsi="Cambria Math"/>
                </w:rPr>
              </w:del>
            </m:ctrlPr>
          </m:sSubPr>
          <m:e>
            <m:r>
              <w:del w:id="1249" w:author="Boyko, James" w:date="2025-06-27T09:30:00Z" w16du:dateUtc="2025-06-27T13:30:00Z">
                <w:rPr>
                  <w:rFonts w:ascii="Cambria Math" w:hAnsi="Cambria Math"/>
                </w:rPr>
                <m:t>q</m:t>
              </w:del>
            </m:r>
          </m:e>
          <m:sub>
            <m:r>
              <w:del w:id="1250" w:author="Boyko, James" w:date="2025-06-27T09:30:00Z" w16du:dateUtc="2025-06-27T13:30:00Z">
                <w:rPr>
                  <w:rFonts w:ascii="Cambria Math" w:hAnsi="Cambria Math"/>
                </w:rPr>
                <m:t>34</m:t>
              </w:del>
            </m:r>
          </m:sub>
        </m:sSub>
        <m:r>
          <w:rPr>
            <w:rFonts w:ascii="Cambria Math" w:hAnsi="Cambria Math"/>
          </w:rPr>
          <m:t>=</m:t>
        </m:r>
        <m:sSub>
          <m:sSubPr>
            <m:ctrlPr>
              <w:ins w:id="1251" w:author="Boyko, James" w:date="2025-06-27T09:30:00Z" w16du:dateUtc="2025-06-27T13:30:00Z">
                <w:rPr>
                  <w:rFonts w:ascii="Cambria Math" w:hAnsi="Cambria Math"/>
                  <w:sz w:val="22"/>
                  <w:szCs w:val="22"/>
                </w:rPr>
              </w:ins>
            </m:ctrlPr>
          </m:sSubPr>
          <m:e>
            <m:r>
              <w:ins w:id="1252" w:author="Boyko, James" w:date="2025-06-27T09:30:00Z" w16du:dateUtc="2025-06-27T13:30:00Z">
                <w:rPr>
                  <w:rFonts w:ascii="Cambria Math" w:hAnsi="Cambria Math"/>
                  <w:sz w:val="22"/>
                  <w:szCs w:val="22"/>
                </w:rPr>
                <m:t>q</m:t>
              </w:ins>
            </m:r>
          </m:e>
          <m:sub>
            <m:sSub>
              <m:sSubPr>
                <m:ctrlPr>
                  <w:ins w:id="1253" w:author="Boyko, James" w:date="2025-06-27T09:30:00Z" w16du:dateUtc="2025-06-27T13:30:00Z">
                    <w:rPr>
                      <w:rFonts w:ascii="Cambria Math" w:hAnsi="Cambria Math"/>
                      <w:sz w:val="22"/>
                      <w:szCs w:val="22"/>
                    </w:rPr>
                  </w:ins>
                </m:ctrlPr>
              </m:sSubPr>
              <m:e>
                <m:r>
                  <w:ins w:id="1254" w:author="Boyko, James" w:date="2025-06-27T09:30:00Z" w16du:dateUtc="2025-06-27T13:30:00Z">
                    <w:rPr>
                      <w:rFonts w:ascii="Cambria Math" w:hAnsi="Cambria Math"/>
                      <w:sz w:val="22"/>
                      <w:szCs w:val="22"/>
                    </w:rPr>
                    <m:t>(X</m:t>
                  </w:ins>
                </m:r>
              </m:e>
              <m:sub>
                <m:r>
                  <w:ins w:id="1255" w:author="Boyko, James" w:date="2025-06-27T09:30:00Z" w16du:dateUtc="2025-06-27T13:30:00Z">
                    <w:rPr>
                      <w:rFonts w:ascii="Cambria Math" w:hAnsi="Cambria Math"/>
                      <w:sz w:val="22"/>
                      <w:szCs w:val="22"/>
                    </w:rPr>
                    <m:t>1</m:t>
                  </w:ins>
                </m:r>
              </m:sub>
            </m:sSub>
            <m:r>
              <w:ins w:id="1256" w:author="Boyko, James" w:date="2025-06-27T09:30:00Z" w16du:dateUtc="2025-06-27T13:30:00Z">
                <w:rPr>
                  <w:rFonts w:ascii="Cambria Math" w:hAnsi="Cambria Math"/>
                  <w:sz w:val="22"/>
                  <w:szCs w:val="22"/>
                </w:rPr>
                <m:t>→</m:t>
              </w:ins>
            </m:r>
            <m:sSub>
              <m:sSubPr>
                <m:ctrlPr>
                  <w:ins w:id="1257" w:author="Boyko, James" w:date="2025-06-27T09:30:00Z" w16du:dateUtc="2025-06-27T13:30:00Z">
                    <w:rPr>
                      <w:rFonts w:ascii="Cambria Math" w:hAnsi="Cambria Math"/>
                      <w:sz w:val="22"/>
                      <w:szCs w:val="22"/>
                    </w:rPr>
                  </w:ins>
                </m:ctrlPr>
              </m:sSubPr>
              <m:e>
                <m:r>
                  <w:ins w:id="1258" w:author="Boyko, James" w:date="2025-06-27T09:30:00Z" w16du:dateUtc="2025-06-27T13:30:00Z">
                    <w:rPr>
                      <w:rFonts w:ascii="Cambria Math" w:hAnsi="Cambria Math"/>
                      <w:sz w:val="22"/>
                      <w:szCs w:val="22"/>
                    </w:rPr>
                    <m:t>X</m:t>
                  </w:ins>
                </m:r>
              </m:e>
              <m:sub>
                <m:r>
                  <w:ins w:id="1259" w:author="Boyko, James" w:date="2025-06-27T09:30:00Z" w16du:dateUtc="2025-06-27T13:30:00Z">
                    <w:rPr>
                      <w:rFonts w:ascii="Cambria Math" w:hAnsi="Cambria Math"/>
                      <w:sz w:val="22"/>
                      <w:szCs w:val="22"/>
                    </w:rPr>
                    <m:t>0</m:t>
                  </w:ins>
                </m:r>
              </m:sub>
            </m:sSub>
            <m:r>
              <w:ins w:id="1260" w:author="Boyko, James" w:date="2025-06-27T09:30:00Z" w16du:dateUtc="2025-06-27T13:30:00Z">
                <w:rPr>
                  <w:rFonts w:ascii="Cambria Math" w:hAnsi="Cambria Math"/>
                  <w:sz w:val="22"/>
                  <w:szCs w:val="22"/>
                </w:rPr>
                <m:t>)|B</m:t>
              </w:ins>
            </m:r>
          </m:sub>
        </m:sSub>
        <m:sSub>
          <m:sSubPr>
            <m:ctrlPr>
              <w:del w:id="1261" w:author="Boyko, James" w:date="2025-06-27T09:30:00Z" w16du:dateUtc="2025-06-27T13:30:00Z">
                <w:rPr>
                  <w:rFonts w:ascii="Cambria Math" w:hAnsi="Cambria Math"/>
                </w:rPr>
              </w:del>
            </m:ctrlPr>
          </m:sSubPr>
          <m:e>
            <m:r>
              <w:del w:id="1262" w:author="Boyko, James" w:date="2025-06-27T09:30:00Z" w16du:dateUtc="2025-06-27T13:30:00Z">
                <w:rPr>
                  <w:rFonts w:ascii="Cambria Math" w:hAnsi="Cambria Math"/>
                </w:rPr>
                <m:t>q</m:t>
              </w:del>
            </m:r>
          </m:e>
          <m:sub>
            <m:r>
              <w:del w:id="1263" w:author="Boyko, James" w:date="2025-06-27T09:30:00Z" w16du:dateUtc="2025-06-27T13:30:00Z">
                <w:rPr>
                  <w:rFonts w:ascii="Cambria Math" w:hAnsi="Cambria Math"/>
                </w:rPr>
                <m:t>43</m:t>
              </w:del>
            </m:r>
          </m:sub>
        </m:sSub>
        <m:r>
          <w:rPr>
            <w:rFonts w:ascii="Cambria Math" w:hAnsi="Cambria Math"/>
          </w:rPr>
          <m:t>=0.01</m:t>
        </m:r>
      </m:oMath>
      <w:r w:rsidRPr="00990AA7">
        <w:rPr>
          <w:rFonts w:ascii="Times New Roman" w:eastAsia="Times New Roman" w:hAnsi="Times New Roman" w:cs="Times New Roman"/>
        </w:rPr>
        <w:t xml:space="preserve">, and </w:t>
      </w:r>
      <m:oMath>
        <m:sSub>
          <m:sSubPr>
            <m:ctrlPr>
              <w:ins w:id="1264" w:author="Boyko, James" w:date="2025-06-27T09:30:00Z" w16du:dateUtc="2025-06-27T13:30:00Z">
                <w:rPr>
                  <w:rFonts w:ascii="Cambria Math" w:hAnsi="Cambria Math"/>
                  <w:sz w:val="22"/>
                  <w:szCs w:val="22"/>
                </w:rPr>
              </w:ins>
            </m:ctrlPr>
          </m:sSubPr>
          <m:e>
            <m:r>
              <w:ins w:id="1265" w:author="Boyko, James" w:date="2025-06-27T09:30:00Z" w16du:dateUtc="2025-06-27T13:30:00Z">
                <w:rPr>
                  <w:rFonts w:ascii="Cambria Math" w:hAnsi="Cambria Math"/>
                  <w:sz w:val="22"/>
                  <w:szCs w:val="22"/>
                </w:rPr>
                <m:t>q</m:t>
              </w:ins>
            </m:r>
          </m:e>
          <m:sub>
            <m:r>
              <w:ins w:id="1266" w:author="Boyko, James" w:date="2025-06-27T09:30:00Z" w16du:dateUtc="2025-06-27T13:30:00Z">
                <w:rPr>
                  <w:rFonts w:ascii="Cambria Math" w:hAnsi="Cambria Math"/>
                  <w:sz w:val="22"/>
                  <w:szCs w:val="22"/>
                </w:rPr>
                <m:t>(A→B)|</m:t>
              </w:ins>
            </m:r>
            <m:sSub>
              <m:sSubPr>
                <m:ctrlPr>
                  <w:ins w:id="1267" w:author="Boyko, James" w:date="2025-06-27T09:30:00Z" w16du:dateUtc="2025-06-27T13:30:00Z">
                    <w:rPr>
                      <w:rFonts w:ascii="Cambria Math" w:hAnsi="Cambria Math"/>
                      <w:sz w:val="22"/>
                      <w:szCs w:val="22"/>
                    </w:rPr>
                  </w:ins>
                </m:ctrlPr>
              </m:sSubPr>
              <m:e>
                <m:r>
                  <w:ins w:id="1268" w:author="Boyko, James" w:date="2025-06-27T09:30:00Z" w16du:dateUtc="2025-06-27T13:30:00Z">
                    <w:rPr>
                      <w:rFonts w:ascii="Cambria Math" w:hAnsi="Cambria Math"/>
                      <w:sz w:val="22"/>
                      <w:szCs w:val="22"/>
                    </w:rPr>
                    <m:t>X</m:t>
                  </w:ins>
                </m:r>
              </m:e>
              <m:sub>
                <m:r>
                  <w:ins w:id="1269" w:author="Boyko, James" w:date="2025-06-27T09:30:00Z" w16du:dateUtc="2025-06-27T13:30:00Z">
                    <w:rPr>
                      <w:rFonts w:ascii="Cambria Math" w:hAnsi="Cambria Math"/>
                      <w:sz w:val="22"/>
                      <w:szCs w:val="22"/>
                    </w:rPr>
                    <m:t>0</m:t>
                  </w:ins>
                </m:r>
              </m:sub>
            </m:sSub>
          </m:sub>
        </m:sSub>
        <m:sSub>
          <m:sSubPr>
            <m:ctrlPr>
              <w:del w:id="1270" w:author="Boyko, James" w:date="2025-06-27T09:30:00Z" w16du:dateUtc="2025-06-27T13:30:00Z">
                <w:rPr>
                  <w:rFonts w:ascii="Cambria Math" w:hAnsi="Cambria Math"/>
                </w:rPr>
              </w:del>
            </m:ctrlPr>
          </m:sSubPr>
          <m:e>
            <m:r>
              <w:del w:id="1271" w:author="Boyko, James" w:date="2025-06-27T09:30:00Z" w16du:dateUtc="2025-06-27T13:30:00Z">
                <w:rPr>
                  <w:rFonts w:ascii="Cambria Math" w:hAnsi="Cambria Math"/>
                </w:rPr>
                <m:t>q</m:t>
              </w:del>
            </m:r>
          </m:e>
          <m:sub>
            <m:r>
              <w:del w:id="1272" w:author="Boyko, James" w:date="2025-06-27T09:30:00Z" w16du:dateUtc="2025-06-27T13:30:00Z">
                <w:rPr>
                  <w:rFonts w:ascii="Cambria Math" w:hAnsi="Cambria Math"/>
                </w:rPr>
                <m:t>13</m:t>
              </w:del>
            </m:r>
          </m:sub>
        </m:sSub>
        <m:r>
          <w:rPr>
            <w:rFonts w:ascii="Cambria Math" w:hAnsi="Cambria Math"/>
          </w:rPr>
          <m:t>=</m:t>
        </m:r>
        <m:sSub>
          <m:sSubPr>
            <m:ctrlPr>
              <w:ins w:id="1273" w:author="Boyko, James" w:date="2025-06-27T09:30:00Z" w16du:dateUtc="2025-06-27T13:30:00Z">
                <w:rPr>
                  <w:rFonts w:ascii="Cambria Math" w:hAnsi="Cambria Math"/>
                  <w:sz w:val="22"/>
                  <w:szCs w:val="22"/>
                </w:rPr>
              </w:ins>
            </m:ctrlPr>
          </m:sSubPr>
          <m:e>
            <m:r>
              <w:ins w:id="1274" w:author="Boyko, James" w:date="2025-06-27T09:30:00Z" w16du:dateUtc="2025-06-27T13:30:00Z">
                <w:rPr>
                  <w:rFonts w:ascii="Cambria Math" w:hAnsi="Cambria Math"/>
                  <w:sz w:val="22"/>
                  <w:szCs w:val="22"/>
                </w:rPr>
                <m:t>q</m:t>
              </w:ins>
            </m:r>
          </m:e>
          <m:sub>
            <m:r>
              <w:ins w:id="1275" w:author="Boyko, James" w:date="2025-06-27T09:30:00Z" w16du:dateUtc="2025-06-27T13:30:00Z">
                <w:rPr>
                  <w:rFonts w:ascii="Cambria Math" w:hAnsi="Cambria Math"/>
                  <w:sz w:val="22"/>
                  <w:szCs w:val="22"/>
                </w:rPr>
                <m:t>(A→B)|</m:t>
              </w:ins>
            </m:r>
            <m:sSub>
              <m:sSubPr>
                <m:ctrlPr>
                  <w:ins w:id="1276" w:author="Boyko, James" w:date="2025-06-27T09:30:00Z" w16du:dateUtc="2025-06-27T13:30:00Z">
                    <w:rPr>
                      <w:rFonts w:ascii="Cambria Math" w:hAnsi="Cambria Math"/>
                      <w:sz w:val="22"/>
                      <w:szCs w:val="22"/>
                    </w:rPr>
                  </w:ins>
                </m:ctrlPr>
              </m:sSubPr>
              <m:e>
                <m:r>
                  <w:ins w:id="1277" w:author="Boyko, James" w:date="2025-06-27T09:30:00Z" w16du:dateUtc="2025-06-27T13:30:00Z">
                    <w:rPr>
                      <w:rFonts w:ascii="Cambria Math" w:hAnsi="Cambria Math"/>
                      <w:sz w:val="22"/>
                      <w:szCs w:val="22"/>
                    </w:rPr>
                    <m:t>X</m:t>
                  </w:ins>
                </m:r>
              </m:e>
              <m:sub>
                <m:r>
                  <w:ins w:id="1278" w:author="Boyko, James" w:date="2025-06-27T09:30:00Z" w16du:dateUtc="2025-06-27T13:30:00Z">
                    <w:rPr>
                      <w:rFonts w:ascii="Cambria Math" w:hAnsi="Cambria Math"/>
                      <w:sz w:val="22"/>
                      <w:szCs w:val="22"/>
                    </w:rPr>
                    <m:t>1</m:t>
                  </w:ins>
                </m:r>
              </m:sub>
            </m:sSub>
          </m:sub>
        </m:sSub>
        <m:sSub>
          <m:sSubPr>
            <m:ctrlPr>
              <w:del w:id="1279" w:author="Boyko, James" w:date="2025-06-27T09:30:00Z" w16du:dateUtc="2025-06-27T13:30:00Z">
                <w:rPr>
                  <w:rFonts w:ascii="Cambria Math" w:hAnsi="Cambria Math"/>
                </w:rPr>
              </w:del>
            </m:ctrlPr>
          </m:sSubPr>
          <m:e>
            <m:r>
              <w:del w:id="1280" w:author="Boyko, James" w:date="2025-06-27T09:30:00Z" w16du:dateUtc="2025-06-27T13:30:00Z">
                <w:rPr>
                  <w:rFonts w:ascii="Cambria Math" w:hAnsi="Cambria Math"/>
                </w:rPr>
                <m:t>q</m:t>
              </w:del>
            </m:r>
          </m:e>
          <m:sub>
            <m:r>
              <w:del w:id="1281" w:author="Boyko, James" w:date="2025-06-27T09:30:00Z" w16du:dateUtc="2025-06-27T13:30:00Z">
                <w:rPr>
                  <w:rFonts w:ascii="Cambria Math" w:hAnsi="Cambria Math"/>
                </w:rPr>
                <m:t>24</m:t>
              </w:del>
            </m:r>
          </m:sub>
        </m:sSub>
        <m:r>
          <w:rPr>
            <w:rFonts w:ascii="Cambria Math" w:hAnsi="Cambria Math"/>
          </w:rPr>
          <m:t>=</m:t>
        </m:r>
        <m:sSub>
          <m:sSubPr>
            <m:ctrlPr>
              <w:ins w:id="1282" w:author="Boyko, James" w:date="2025-06-27T09:31:00Z" w16du:dateUtc="2025-06-27T13:31:00Z">
                <w:rPr>
                  <w:rFonts w:ascii="Cambria Math" w:hAnsi="Cambria Math"/>
                  <w:sz w:val="22"/>
                  <w:szCs w:val="22"/>
                </w:rPr>
              </w:ins>
            </m:ctrlPr>
          </m:sSubPr>
          <m:e>
            <m:r>
              <w:ins w:id="1283" w:author="Boyko, James" w:date="2025-06-27T09:31:00Z" w16du:dateUtc="2025-06-27T13:31:00Z">
                <w:rPr>
                  <w:rFonts w:ascii="Cambria Math" w:hAnsi="Cambria Math"/>
                  <w:sz w:val="22"/>
                  <w:szCs w:val="22"/>
                </w:rPr>
                <m:t>q</m:t>
              </w:ins>
            </m:r>
          </m:e>
          <m:sub>
            <m:r>
              <w:ins w:id="1284" w:author="Boyko, James" w:date="2025-06-27T09:31:00Z" w16du:dateUtc="2025-06-27T13:31:00Z">
                <w:rPr>
                  <w:rFonts w:ascii="Cambria Math" w:hAnsi="Cambria Math"/>
                  <w:sz w:val="22"/>
                  <w:szCs w:val="22"/>
                </w:rPr>
                <m:t>(B→A)|</m:t>
              </w:ins>
            </m:r>
            <m:sSub>
              <m:sSubPr>
                <m:ctrlPr>
                  <w:ins w:id="1285" w:author="Boyko, James" w:date="2025-06-27T09:31:00Z" w16du:dateUtc="2025-06-27T13:31:00Z">
                    <w:rPr>
                      <w:rFonts w:ascii="Cambria Math" w:hAnsi="Cambria Math"/>
                      <w:sz w:val="22"/>
                      <w:szCs w:val="22"/>
                    </w:rPr>
                  </w:ins>
                </m:ctrlPr>
              </m:sSubPr>
              <m:e>
                <m:r>
                  <w:ins w:id="1286" w:author="Boyko, James" w:date="2025-06-27T09:31:00Z" w16du:dateUtc="2025-06-27T13:31:00Z">
                    <w:rPr>
                      <w:rFonts w:ascii="Cambria Math" w:hAnsi="Cambria Math"/>
                      <w:sz w:val="22"/>
                      <w:szCs w:val="22"/>
                    </w:rPr>
                    <m:t>X</m:t>
                  </w:ins>
                </m:r>
              </m:e>
              <m:sub>
                <m:r>
                  <w:ins w:id="1287" w:author="Boyko, James" w:date="2025-06-27T09:31:00Z" w16du:dateUtc="2025-06-27T13:31:00Z">
                    <w:rPr>
                      <w:rFonts w:ascii="Cambria Math" w:hAnsi="Cambria Math"/>
                      <w:sz w:val="22"/>
                      <w:szCs w:val="22"/>
                    </w:rPr>
                    <m:t>0</m:t>
                  </w:ins>
                </m:r>
              </m:sub>
            </m:sSub>
          </m:sub>
        </m:sSub>
        <m:sSub>
          <m:sSubPr>
            <m:ctrlPr>
              <w:del w:id="1288" w:author="Boyko, James" w:date="2025-06-27T09:31:00Z" w16du:dateUtc="2025-06-27T13:31:00Z">
                <w:rPr>
                  <w:rFonts w:ascii="Cambria Math" w:hAnsi="Cambria Math"/>
                </w:rPr>
              </w:del>
            </m:ctrlPr>
          </m:sSubPr>
          <m:e>
            <m:r>
              <w:del w:id="1289" w:author="Boyko, James" w:date="2025-06-27T09:31:00Z" w16du:dateUtc="2025-06-27T13:31:00Z">
                <w:rPr>
                  <w:rFonts w:ascii="Cambria Math" w:hAnsi="Cambria Math"/>
                </w:rPr>
                <m:t>q</m:t>
              </w:del>
            </m:r>
          </m:e>
          <m:sub>
            <m:r>
              <w:del w:id="1290" w:author="Boyko, James" w:date="2025-06-27T09:31:00Z" w16du:dateUtc="2025-06-27T13:31:00Z">
                <w:rPr>
                  <w:rFonts w:ascii="Cambria Math" w:hAnsi="Cambria Math"/>
                </w:rPr>
                <m:t>31</m:t>
              </w:del>
            </m:r>
          </m:sub>
        </m:sSub>
        <m:r>
          <w:rPr>
            <w:rFonts w:ascii="Cambria Math" w:hAnsi="Cambria Math"/>
          </w:rPr>
          <m:t>=</m:t>
        </m:r>
        <m:sSub>
          <m:sSubPr>
            <m:ctrlPr>
              <w:ins w:id="1291" w:author="Boyko, James" w:date="2025-06-27T09:31:00Z" w16du:dateUtc="2025-06-27T13:31:00Z">
                <w:rPr>
                  <w:rFonts w:ascii="Cambria Math" w:hAnsi="Cambria Math"/>
                  <w:sz w:val="22"/>
                  <w:szCs w:val="22"/>
                </w:rPr>
              </w:ins>
            </m:ctrlPr>
          </m:sSubPr>
          <m:e>
            <m:r>
              <w:ins w:id="1292" w:author="Boyko, James" w:date="2025-06-27T09:31:00Z" w16du:dateUtc="2025-06-27T13:31:00Z">
                <w:rPr>
                  <w:rFonts w:ascii="Cambria Math" w:hAnsi="Cambria Math"/>
                  <w:sz w:val="22"/>
                  <w:szCs w:val="22"/>
                </w:rPr>
                <m:t>q</m:t>
              </w:ins>
            </m:r>
          </m:e>
          <m:sub>
            <m:r>
              <w:ins w:id="1293" w:author="Boyko, James" w:date="2025-06-27T09:31:00Z" w16du:dateUtc="2025-06-27T13:31:00Z">
                <w:rPr>
                  <w:rFonts w:ascii="Cambria Math" w:hAnsi="Cambria Math"/>
                  <w:sz w:val="22"/>
                  <w:szCs w:val="22"/>
                </w:rPr>
                <m:t>(B→A)|</m:t>
              </w:ins>
            </m:r>
            <m:sSub>
              <m:sSubPr>
                <m:ctrlPr>
                  <w:ins w:id="1294" w:author="Boyko, James" w:date="2025-06-27T09:31:00Z" w16du:dateUtc="2025-06-27T13:31:00Z">
                    <w:rPr>
                      <w:rFonts w:ascii="Cambria Math" w:hAnsi="Cambria Math"/>
                      <w:sz w:val="22"/>
                      <w:szCs w:val="22"/>
                    </w:rPr>
                  </w:ins>
                </m:ctrlPr>
              </m:sSubPr>
              <m:e>
                <m:r>
                  <w:ins w:id="1295" w:author="Boyko, James" w:date="2025-06-27T09:31:00Z" w16du:dateUtc="2025-06-27T13:31:00Z">
                    <w:rPr>
                      <w:rFonts w:ascii="Cambria Math" w:hAnsi="Cambria Math"/>
                      <w:sz w:val="22"/>
                      <w:szCs w:val="22"/>
                    </w:rPr>
                    <m:t>X</m:t>
                  </w:ins>
                </m:r>
              </m:e>
              <m:sub>
                <m:r>
                  <w:ins w:id="1296" w:author="Boyko, James" w:date="2025-06-27T09:31:00Z" w16du:dateUtc="2025-06-27T13:31:00Z">
                    <w:rPr>
                      <w:rFonts w:ascii="Cambria Math" w:hAnsi="Cambria Math"/>
                      <w:sz w:val="22"/>
                      <w:szCs w:val="22"/>
                    </w:rPr>
                    <m:t>1</m:t>
                  </w:ins>
                </m:r>
              </m:sub>
            </m:sSub>
          </m:sub>
        </m:sSub>
        <m:sSub>
          <m:sSubPr>
            <m:ctrlPr>
              <w:del w:id="1297" w:author="Boyko, James" w:date="2025-06-27T09:31:00Z" w16du:dateUtc="2025-06-27T13:31:00Z">
                <w:rPr>
                  <w:rFonts w:ascii="Cambria Math" w:hAnsi="Cambria Math"/>
                </w:rPr>
              </w:del>
            </m:ctrlPr>
          </m:sSubPr>
          <m:e>
            <m:r>
              <w:del w:id="1298" w:author="Boyko, James" w:date="2025-06-27T09:31:00Z" w16du:dateUtc="2025-06-27T13:31:00Z">
                <w:rPr>
                  <w:rFonts w:ascii="Cambria Math" w:hAnsi="Cambria Math"/>
                </w:rPr>
                <m:t>q</m:t>
              </w:del>
            </m:r>
          </m:e>
          <m:sub>
            <m:r>
              <w:del w:id="1299" w:author="Boyko, James" w:date="2025-06-27T09:31:00Z" w16du:dateUtc="2025-06-27T13:31:00Z">
                <w:rPr>
                  <w:rFonts w:ascii="Cambria Math" w:hAnsi="Cambria Math"/>
                </w:rPr>
                <m:t>42</m:t>
              </w:del>
            </m:r>
          </m:sub>
        </m:sSub>
        <m:r>
          <w:rPr>
            <w:rFonts w:ascii="Cambria Math" w:hAnsi="Cambria Math"/>
          </w:rPr>
          <m:t>=1</m:t>
        </m:r>
      </m:oMath>
      <w:r w:rsidRPr="00990AA7">
        <w:rPr>
          <w:rFonts w:ascii="Times New Roman" w:eastAsia="Times New Roman" w:hAnsi="Times New Roman" w:cs="Times New Roman"/>
        </w:rPr>
        <w:t xml:space="preserve"> and simulated on 100 unique pure birth tree with 250 taxa. To evaluate whether the dynamics of a hidden Markov model are captured by the corHMMDredge framework, I conduct </w:t>
      </w:r>
      <w:del w:id="1300" w:author="Boyko, James" w:date="2025-06-27T09:31:00Z" w16du:dateUtc="2025-06-27T13:31:00Z">
        <w:r w:rsidRPr="00990AA7" w:rsidDel="004C4D89">
          <w:rPr>
            <w:rFonts w:ascii="Times New Roman" w:eastAsia="Times New Roman" w:hAnsi="Times New Roman" w:cs="Times New Roman"/>
          </w:rPr>
          <w:delText xml:space="preserve">4 </w:delText>
        </w:r>
      </w:del>
      <w:ins w:id="1301" w:author="Boyko, James" w:date="2025-06-27T09:37:00Z" w16du:dateUtc="2025-06-27T13:37:00Z">
        <w:r w:rsidR="008C24D1">
          <w:rPr>
            <w:rFonts w:ascii="Times New Roman" w:eastAsia="Times New Roman" w:hAnsi="Times New Roman" w:cs="Times New Roman"/>
          </w:rPr>
          <w:t>2</w:t>
        </w:r>
      </w:ins>
      <w:ins w:id="1302" w:author="Boyko, James" w:date="2025-06-27T09:31:00Z" w16du:dateUtc="2025-06-27T13:31:00Z">
        <w:r w:rsidR="004C4D89"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tests: (1) </w:t>
      </w:r>
      <m:oMath>
        <m:r>
          <w:del w:id="1303" w:author="Boyko, James" w:date="2025-06-27T09:31:00Z" w16du:dateUtc="2025-06-27T13:31:00Z">
            <w:rPr>
              <w:rFonts w:ascii="Cambria Math" w:hAnsi="Cambria Math"/>
            </w:rPr>
            <m:t>k</m:t>
          </w:del>
        </m:r>
        <m:r>
          <w:ins w:id="1304" w:author="Boyko, James" w:date="2025-06-27T09:31:00Z" w16du:dateUtc="2025-06-27T13:31:00Z">
            <w:rPr>
              <w:rFonts w:ascii="Cambria Math" w:hAnsi="Cambria Math"/>
            </w:rPr>
            <m:t>n_rate_class</m:t>
          </w:ins>
        </m:r>
        <m:r>
          <w:rPr>
            <w:rFonts w:ascii="Cambria Math" w:hAnsi="Cambria Math"/>
          </w:rPr>
          <m:t>&gt;</m:t>
        </m:r>
        <m:r>
          <w:del w:id="1305" w:author="Boyko, James" w:date="2025-06-27T09:32:00Z" w16du:dateUtc="2025-06-27T13:32:00Z">
            <w:rPr>
              <w:rFonts w:ascii="Cambria Math" w:hAnsi="Cambria Math"/>
            </w:rPr>
            <m:t>2</m:t>
          </w:del>
        </m:r>
        <m:r>
          <w:ins w:id="1306" w:author="Boyko, James" w:date="2025-06-27T09:32:00Z" w16du:dateUtc="2025-06-27T13:32:00Z">
            <w:rPr>
              <w:rFonts w:ascii="Cambria Math" w:hAnsi="Cambria Math"/>
            </w:rPr>
            <m:t>1</m:t>
          </w:ins>
        </m:r>
      </m:oMath>
      <w:r w:rsidRPr="00990AA7">
        <w:rPr>
          <w:rFonts w:ascii="Times New Roman" w:eastAsia="Times New Roman" w:hAnsi="Times New Roman" w:cs="Times New Roman"/>
        </w:rPr>
        <w:t xml:space="preserve"> (2) </w:t>
      </w:r>
      <m:oMath>
        <m:f>
          <m:fPr>
            <m:type m:val="lin"/>
            <m:ctrlPr>
              <w:rPr>
                <w:rFonts w:ascii="Cambria Math" w:hAnsi="Cambria Math"/>
              </w:rPr>
            </m:ctrlPr>
          </m:fPr>
          <m:num>
            <m:sSub>
              <m:sSubPr>
                <m:ctrlPr>
                  <w:ins w:id="1307" w:author="Boyko, James" w:date="2025-06-27T10:02:00Z" w16du:dateUtc="2025-06-27T14:02:00Z">
                    <w:rPr>
                      <w:rFonts w:ascii="Cambria Math" w:hAnsi="Cambria Math"/>
                      <w:sz w:val="22"/>
                      <w:szCs w:val="22"/>
                    </w:rPr>
                  </w:ins>
                </m:ctrlPr>
              </m:sSubPr>
              <m:e>
                <m:r>
                  <w:ins w:id="1308" w:author="Boyko, James" w:date="2025-06-27T10:02:00Z" w16du:dateUtc="2025-06-27T14:02:00Z">
                    <w:rPr>
                      <w:rFonts w:ascii="Cambria Math" w:hAnsi="Cambria Math"/>
                      <w:sz w:val="22"/>
                      <w:szCs w:val="22"/>
                    </w:rPr>
                    <m:t>q</m:t>
                  </w:ins>
                </m:r>
              </m:e>
              <m:sub>
                <m:sSub>
                  <m:sSubPr>
                    <m:ctrlPr>
                      <w:ins w:id="1309" w:author="Boyko, James" w:date="2025-06-27T10:02:00Z" w16du:dateUtc="2025-06-27T14:02:00Z">
                        <w:rPr>
                          <w:rFonts w:ascii="Cambria Math" w:hAnsi="Cambria Math"/>
                          <w:sz w:val="22"/>
                          <w:szCs w:val="22"/>
                        </w:rPr>
                      </w:ins>
                    </m:ctrlPr>
                  </m:sSubPr>
                  <m:e>
                    <m:r>
                      <w:ins w:id="1310" w:author="Boyko, James" w:date="2025-06-27T10:02:00Z" w16du:dateUtc="2025-06-27T14:02:00Z">
                        <w:rPr>
                          <w:rFonts w:ascii="Cambria Math" w:hAnsi="Cambria Math"/>
                          <w:sz w:val="22"/>
                          <w:szCs w:val="22"/>
                        </w:rPr>
                        <m:t>(X</m:t>
                      </w:ins>
                    </m:r>
                  </m:e>
                  <m:sub>
                    <m:r>
                      <w:ins w:id="1311" w:author="Boyko, James" w:date="2025-06-27T10:02:00Z" w16du:dateUtc="2025-06-27T14:02:00Z">
                        <w:rPr>
                          <w:rFonts w:ascii="Cambria Math" w:hAnsi="Cambria Math"/>
                          <w:sz w:val="22"/>
                          <w:szCs w:val="22"/>
                        </w:rPr>
                        <m:t>0</m:t>
                      </w:ins>
                    </m:r>
                  </m:sub>
                </m:sSub>
                <m:r>
                  <w:ins w:id="1312" w:author="Boyko, James" w:date="2025-06-27T10:03:00Z" w16du:dateUtc="2025-06-27T14:03:00Z">
                    <w:rPr>
                      <w:rFonts w:ascii="Cambria Math" w:hAnsi="Cambria Math"/>
                      <w:sz w:val="22"/>
                      <w:szCs w:val="22"/>
                    </w:rPr>
                    <m:t>←</m:t>
                  </w:ins>
                </m:r>
                <m:r>
                  <w:ins w:id="1313" w:author="Boyko, James" w:date="2025-06-27T10:02:00Z" w16du:dateUtc="2025-06-27T14:02:00Z">
                    <w:rPr>
                      <w:rFonts w:ascii="Cambria Math" w:hAnsi="Cambria Math"/>
                      <w:sz w:val="22"/>
                      <w:szCs w:val="22"/>
                    </w:rPr>
                    <m:t>→</m:t>
                  </w:ins>
                </m:r>
                <m:sSub>
                  <m:sSubPr>
                    <m:ctrlPr>
                      <w:ins w:id="1314" w:author="Boyko, James" w:date="2025-06-27T10:02:00Z" w16du:dateUtc="2025-06-27T14:02:00Z">
                        <w:rPr>
                          <w:rFonts w:ascii="Cambria Math" w:hAnsi="Cambria Math"/>
                          <w:sz w:val="22"/>
                          <w:szCs w:val="22"/>
                        </w:rPr>
                      </w:ins>
                    </m:ctrlPr>
                  </m:sSubPr>
                  <m:e>
                    <m:r>
                      <w:ins w:id="1315" w:author="Boyko, James" w:date="2025-06-27T10:02:00Z" w16du:dateUtc="2025-06-27T14:02:00Z">
                        <w:rPr>
                          <w:rFonts w:ascii="Cambria Math" w:hAnsi="Cambria Math"/>
                          <w:sz w:val="22"/>
                          <w:szCs w:val="22"/>
                        </w:rPr>
                        <m:t>X</m:t>
                      </w:ins>
                    </m:r>
                  </m:e>
                  <m:sub>
                    <m:r>
                      <w:ins w:id="1316" w:author="Boyko, James" w:date="2025-06-27T10:02:00Z" w16du:dateUtc="2025-06-27T14:02:00Z">
                        <w:rPr>
                          <w:rFonts w:ascii="Cambria Math" w:hAnsi="Cambria Math"/>
                          <w:sz w:val="22"/>
                          <w:szCs w:val="22"/>
                        </w:rPr>
                        <m:t>1</m:t>
                      </w:ins>
                    </m:r>
                  </m:sub>
                </m:sSub>
                <m:r>
                  <w:ins w:id="1317" w:author="Boyko, James" w:date="2025-06-27T10:02:00Z" w16du:dateUtc="2025-06-27T14:02:00Z">
                    <w:rPr>
                      <w:rFonts w:ascii="Cambria Math" w:hAnsi="Cambria Math"/>
                      <w:sz w:val="22"/>
                      <w:szCs w:val="22"/>
                    </w:rPr>
                    <m:t>)|A</m:t>
                  </w:ins>
                </m:r>
              </m:sub>
            </m:sSub>
            <m:sSub>
              <m:sSubPr>
                <m:ctrlPr>
                  <w:del w:id="1318" w:author="Boyko, James" w:date="2025-06-27T10:02:00Z" w16du:dateUtc="2025-06-27T14:02:00Z">
                    <w:rPr>
                      <w:rFonts w:ascii="Cambria Math" w:hAnsi="Cambria Math"/>
                    </w:rPr>
                  </w:del>
                </m:ctrlPr>
              </m:sSubPr>
              <m:e>
                <m:r>
                  <w:del w:id="1319" w:author="Boyko, James" w:date="2025-06-27T10:02:00Z" w16du:dateUtc="2025-06-27T14:02:00Z">
                    <w:rPr>
                      <w:rFonts w:ascii="Cambria Math" w:hAnsi="Cambria Math"/>
                    </w:rPr>
                    <m:t>q</m:t>
                  </w:del>
                </m:r>
              </m:e>
              <m:sub>
                <m:r>
                  <w:del w:id="1320" w:author="Boyko, James" w:date="2025-06-27T10:02:00Z" w16du:dateUtc="2025-06-27T14:02:00Z">
                    <w:rPr>
                      <w:rFonts w:ascii="Cambria Math" w:hAnsi="Cambria Math"/>
                    </w:rPr>
                    <m:t>12</m:t>
                  </w:del>
                </m:r>
              </m:sub>
            </m:sSub>
            <m:r>
              <w:del w:id="1321" w:author="Boyko, James" w:date="2025-06-27T10:03:00Z" w16du:dateUtc="2025-06-27T14:03:00Z">
                <w:rPr>
                  <w:rFonts w:ascii="Cambria Math" w:hAnsi="Cambria Math"/>
                </w:rPr>
                <m:t>∧</m:t>
              </w:del>
            </m:r>
            <m:sSub>
              <m:sSubPr>
                <m:ctrlPr>
                  <w:del w:id="1322" w:author="Boyko, James" w:date="2025-06-27T10:02:00Z" w16du:dateUtc="2025-06-27T14:02:00Z">
                    <w:rPr>
                      <w:rFonts w:ascii="Cambria Math" w:hAnsi="Cambria Math"/>
                    </w:rPr>
                  </w:del>
                </m:ctrlPr>
              </m:sSubPr>
              <m:e>
                <m:r>
                  <w:del w:id="1323" w:author="Boyko, James" w:date="2025-06-27T10:02:00Z" w16du:dateUtc="2025-06-27T14:02:00Z">
                    <w:rPr>
                      <w:rFonts w:ascii="Cambria Math" w:hAnsi="Cambria Math"/>
                    </w:rPr>
                    <m:t>q</m:t>
                  </w:del>
                </m:r>
              </m:e>
              <m:sub>
                <m:r>
                  <w:del w:id="1324" w:author="Boyko, James" w:date="2025-06-27T10:02:00Z" w16du:dateUtc="2025-06-27T14:02:00Z">
                    <w:rPr>
                      <w:rFonts w:ascii="Cambria Math" w:hAnsi="Cambria Math"/>
                    </w:rPr>
                    <m:t>21</m:t>
                  </w:del>
                </m:r>
              </m:sub>
            </m:sSub>
          </m:num>
          <m:den>
            <m:sSub>
              <m:sSubPr>
                <m:ctrlPr>
                  <w:ins w:id="1325" w:author="Boyko, James" w:date="2025-06-27T10:03:00Z" w16du:dateUtc="2025-06-27T14:03:00Z">
                    <w:rPr>
                      <w:rFonts w:ascii="Cambria Math" w:hAnsi="Cambria Math"/>
                      <w:sz w:val="22"/>
                      <w:szCs w:val="22"/>
                    </w:rPr>
                  </w:ins>
                </m:ctrlPr>
              </m:sSubPr>
              <m:e>
                <m:r>
                  <w:ins w:id="1326" w:author="Boyko, James" w:date="2025-06-27T10:03:00Z" w16du:dateUtc="2025-06-27T14:03:00Z">
                    <w:rPr>
                      <w:rFonts w:ascii="Cambria Math" w:hAnsi="Cambria Math"/>
                      <w:sz w:val="22"/>
                      <w:szCs w:val="22"/>
                    </w:rPr>
                    <m:t>q</m:t>
                  </w:ins>
                </m:r>
              </m:e>
              <m:sub>
                <m:sSub>
                  <m:sSubPr>
                    <m:ctrlPr>
                      <w:ins w:id="1327" w:author="Boyko, James" w:date="2025-06-27T10:03:00Z" w16du:dateUtc="2025-06-27T14:03:00Z">
                        <w:rPr>
                          <w:rFonts w:ascii="Cambria Math" w:hAnsi="Cambria Math"/>
                          <w:sz w:val="22"/>
                          <w:szCs w:val="22"/>
                        </w:rPr>
                      </w:ins>
                    </m:ctrlPr>
                  </m:sSubPr>
                  <m:e>
                    <m:r>
                      <w:ins w:id="1328" w:author="Boyko, James" w:date="2025-06-27T10:03:00Z" w16du:dateUtc="2025-06-27T14:03:00Z">
                        <w:rPr>
                          <w:rFonts w:ascii="Cambria Math" w:hAnsi="Cambria Math"/>
                          <w:sz w:val="22"/>
                          <w:szCs w:val="22"/>
                        </w:rPr>
                        <m:t>(X</m:t>
                      </w:ins>
                    </m:r>
                  </m:e>
                  <m:sub>
                    <m:r>
                      <w:ins w:id="1329" w:author="Boyko, James" w:date="2025-06-27T10:03:00Z" w16du:dateUtc="2025-06-27T14:03:00Z">
                        <w:rPr>
                          <w:rFonts w:ascii="Cambria Math" w:hAnsi="Cambria Math"/>
                          <w:sz w:val="22"/>
                          <w:szCs w:val="22"/>
                        </w:rPr>
                        <m:t>0</m:t>
                      </w:ins>
                    </m:r>
                  </m:sub>
                </m:sSub>
                <m:r>
                  <w:ins w:id="1330" w:author="Boyko, James" w:date="2025-06-27T10:03:00Z" w16du:dateUtc="2025-06-27T14:03:00Z">
                    <w:rPr>
                      <w:rFonts w:ascii="Cambria Math" w:hAnsi="Cambria Math"/>
                      <w:sz w:val="22"/>
                      <w:szCs w:val="22"/>
                    </w:rPr>
                    <m:t>←→</m:t>
                  </w:ins>
                </m:r>
                <m:sSub>
                  <m:sSubPr>
                    <m:ctrlPr>
                      <w:ins w:id="1331" w:author="Boyko, James" w:date="2025-06-27T10:03:00Z" w16du:dateUtc="2025-06-27T14:03:00Z">
                        <w:rPr>
                          <w:rFonts w:ascii="Cambria Math" w:hAnsi="Cambria Math"/>
                          <w:sz w:val="22"/>
                          <w:szCs w:val="22"/>
                        </w:rPr>
                      </w:ins>
                    </m:ctrlPr>
                  </m:sSubPr>
                  <m:e>
                    <m:r>
                      <w:ins w:id="1332" w:author="Boyko, James" w:date="2025-06-27T10:03:00Z" w16du:dateUtc="2025-06-27T14:03:00Z">
                        <w:rPr>
                          <w:rFonts w:ascii="Cambria Math" w:hAnsi="Cambria Math"/>
                          <w:sz w:val="22"/>
                          <w:szCs w:val="22"/>
                        </w:rPr>
                        <m:t>X</m:t>
                      </w:ins>
                    </m:r>
                  </m:e>
                  <m:sub>
                    <m:r>
                      <w:ins w:id="1333" w:author="Boyko, James" w:date="2025-06-27T10:03:00Z" w16du:dateUtc="2025-06-27T14:03:00Z">
                        <w:rPr>
                          <w:rFonts w:ascii="Cambria Math" w:hAnsi="Cambria Math"/>
                          <w:sz w:val="22"/>
                          <w:szCs w:val="22"/>
                        </w:rPr>
                        <m:t>1</m:t>
                      </w:ins>
                    </m:r>
                  </m:sub>
                </m:sSub>
                <m:r>
                  <w:ins w:id="1334" w:author="Boyko, James" w:date="2025-06-27T10:03:00Z" w16du:dateUtc="2025-06-27T14:03:00Z">
                    <w:rPr>
                      <w:rFonts w:ascii="Cambria Math" w:hAnsi="Cambria Math"/>
                      <w:sz w:val="22"/>
                      <w:szCs w:val="22"/>
                    </w:rPr>
                    <m:t>)|B</m:t>
                  </w:ins>
                </m:r>
              </m:sub>
            </m:sSub>
            <m:sSub>
              <m:sSubPr>
                <m:ctrlPr>
                  <w:del w:id="1335" w:author="Boyko, James" w:date="2025-06-27T10:03:00Z" w16du:dateUtc="2025-06-27T14:03:00Z">
                    <w:rPr>
                      <w:rFonts w:ascii="Cambria Math" w:hAnsi="Cambria Math"/>
                    </w:rPr>
                  </w:del>
                </m:ctrlPr>
              </m:sSubPr>
              <m:e>
                <m:r>
                  <w:del w:id="1336" w:author="Boyko, James" w:date="2025-06-27T10:03:00Z" w16du:dateUtc="2025-06-27T14:03:00Z">
                    <w:rPr>
                      <w:rFonts w:ascii="Cambria Math" w:hAnsi="Cambria Math"/>
                    </w:rPr>
                    <m:t>q</m:t>
                  </w:del>
                </m:r>
              </m:e>
              <m:sub>
                <m:r>
                  <w:del w:id="1337" w:author="Boyko, James" w:date="2025-06-27T10:03:00Z" w16du:dateUtc="2025-06-27T14:03:00Z">
                    <w:rPr>
                      <w:rFonts w:ascii="Cambria Math" w:hAnsi="Cambria Math"/>
                    </w:rPr>
                    <m:t>34</m:t>
                  </w:del>
                </m:r>
              </m:sub>
            </m:sSub>
          </m:den>
        </m:f>
        <m:r>
          <w:del w:id="1338" w:author="Boyko, James" w:date="2025-06-27T10:03:00Z" w16du:dateUtc="2025-06-27T14:03:00Z">
            <w:rPr>
              <w:rFonts w:ascii="Cambria Math" w:hAnsi="Cambria Math"/>
            </w:rPr>
            <m:t>∧</m:t>
          </w:del>
        </m:r>
        <m:sSub>
          <m:sSubPr>
            <m:ctrlPr>
              <w:del w:id="1339" w:author="Boyko, James" w:date="2025-06-27T10:03:00Z" w16du:dateUtc="2025-06-27T14:03:00Z">
                <w:rPr>
                  <w:rFonts w:ascii="Cambria Math" w:hAnsi="Cambria Math"/>
                </w:rPr>
              </w:del>
            </m:ctrlPr>
          </m:sSubPr>
          <m:e>
            <m:r>
              <w:del w:id="1340" w:author="Boyko, James" w:date="2025-06-27T10:03:00Z" w16du:dateUtc="2025-06-27T14:03:00Z">
                <w:rPr>
                  <w:rFonts w:ascii="Cambria Math" w:hAnsi="Cambria Math"/>
                </w:rPr>
                <m:t>q</m:t>
              </w:del>
            </m:r>
          </m:e>
          <m:sub>
            <m:r>
              <w:del w:id="1341" w:author="Boyko, James" w:date="2025-06-27T10:03:00Z" w16du:dateUtc="2025-06-27T14:03:00Z">
                <w:rPr>
                  <w:rFonts w:ascii="Cambria Math" w:hAnsi="Cambria Math"/>
                </w:rPr>
                <m:t>43</m:t>
              </w:del>
            </m:r>
          </m:sub>
        </m:sSub>
        <m:r>
          <w:rPr>
            <w:rFonts w:ascii="Cambria Math" w:hAnsi="Cambria Math"/>
          </w:rPr>
          <m:t>≥100</m:t>
        </m:r>
      </m:oMath>
      <w:r w:rsidRPr="00990AA7">
        <w:rPr>
          <w:rFonts w:ascii="Times New Roman" w:eastAsia="Times New Roman" w:hAnsi="Times New Roman" w:cs="Times New Roman"/>
        </w:rPr>
        <w:t xml:space="preserve">, (3) </w:t>
      </w:r>
      <m:oMath>
        <m:sSub>
          <m:sSubPr>
            <m:ctrlPr>
              <w:ins w:id="1342" w:author="Boyko, James" w:date="2025-06-27T10:04:00Z" w16du:dateUtc="2025-06-27T14:04:00Z">
                <w:rPr>
                  <w:rFonts w:ascii="Cambria Math" w:hAnsi="Cambria Math"/>
                  <w:sz w:val="22"/>
                  <w:szCs w:val="22"/>
                </w:rPr>
              </w:ins>
            </m:ctrlPr>
          </m:sSubPr>
          <m:e>
            <m:r>
              <w:ins w:id="1343" w:author="Boyko, James" w:date="2025-06-27T10:04:00Z" w16du:dateUtc="2025-06-27T14:04:00Z">
                <w:rPr>
                  <w:rFonts w:ascii="Cambria Math" w:hAnsi="Cambria Math"/>
                  <w:sz w:val="22"/>
                  <w:szCs w:val="22"/>
                </w:rPr>
                <m:t>q</m:t>
              </w:ins>
            </m:r>
          </m:e>
          <m:sub>
            <m:sSub>
              <m:sSubPr>
                <m:ctrlPr>
                  <w:ins w:id="1344" w:author="Boyko, James" w:date="2025-06-27T10:04:00Z" w16du:dateUtc="2025-06-27T14:04:00Z">
                    <w:rPr>
                      <w:rFonts w:ascii="Cambria Math" w:hAnsi="Cambria Math"/>
                      <w:sz w:val="22"/>
                      <w:szCs w:val="22"/>
                    </w:rPr>
                  </w:ins>
                </m:ctrlPr>
              </m:sSubPr>
              <m:e>
                <m:r>
                  <w:ins w:id="1345" w:author="Boyko, James" w:date="2025-06-27T10:04:00Z" w16du:dateUtc="2025-06-27T14:04:00Z">
                    <w:rPr>
                      <w:rFonts w:ascii="Cambria Math" w:hAnsi="Cambria Math"/>
                      <w:sz w:val="22"/>
                      <w:szCs w:val="22"/>
                    </w:rPr>
                    <m:t>(X</m:t>
                  </w:ins>
                </m:r>
              </m:e>
              <m:sub>
                <m:r>
                  <w:ins w:id="1346" w:author="Boyko, James" w:date="2025-06-27T10:04:00Z" w16du:dateUtc="2025-06-27T14:04:00Z">
                    <w:rPr>
                      <w:rFonts w:ascii="Cambria Math" w:hAnsi="Cambria Math"/>
                      <w:sz w:val="22"/>
                      <w:szCs w:val="22"/>
                    </w:rPr>
                    <m:t>0</m:t>
                  </w:ins>
                </m:r>
              </m:sub>
            </m:sSub>
            <m:r>
              <w:ins w:id="1347" w:author="Boyko, James" w:date="2025-06-27T10:04:00Z" w16du:dateUtc="2025-06-27T14:04:00Z">
                <w:rPr>
                  <w:rFonts w:ascii="Cambria Math" w:hAnsi="Cambria Math"/>
                  <w:sz w:val="22"/>
                  <w:szCs w:val="22"/>
                </w:rPr>
                <m:t>←→</m:t>
              </w:ins>
            </m:r>
            <m:sSub>
              <m:sSubPr>
                <m:ctrlPr>
                  <w:ins w:id="1348" w:author="Boyko, James" w:date="2025-06-27T10:04:00Z" w16du:dateUtc="2025-06-27T14:04:00Z">
                    <w:rPr>
                      <w:rFonts w:ascii="Cambria Math" w:hAnsi="Cambria Math"/>
                      <w:sz w:val="22"/>
                      <w:szCs w:val="22"/>
                    </w:rPr>
                  </w:ins>
                </m:ctrlPr>
              </m:sSubPr>
              <m:e>
                <m:r>
                  <w:ins w:id="1349" w:author="Boyko, James" w:date="2025-06-27T10:04:00Z" w16du:dateUtc="2025-06-27T14:04:00Z">
                    <w:rPr>
                      <w:rFonts w:ascii="Cambria Math" w:hAnsi="Cambria Math"/>
                      <w:sz w:val="22"/>
                      <w:szCs w:val="22"/>
                    </w:rPr>
                    <m:t>X</m:t>
                  </w:ins>
                </m:r>
              </m:e>
              <m:sub>
                <m:r>
                  <w:ins w:id="1350" w:author="Boyko, James" w:date="2025-06-27T10:04:00Z" w16du:dateUtc="2025-06-27T14:04:00Z">
                    <w:rPr>
                      <w:rFonts w:ascii="Cambria Math" w:hAnsi="Cambria Math"/>
                      <w:sz w:val="22"/>
                      <w:szCs w:val="22"/>
                    </w:rPr>
                    <m:t>1</m:t>
                  </w:ins>
                </m:r>
              </m:sub>
            </m:sSub>
            <m:r>
              <w:ins w:id="1351" w:author="Boyko, James" w:date="2025-06-27T10:04:00Z" w16du:dateUtc="2025-06-27T14:04:00Z">
                <w:rPr>
                  <w:rFonts w:ascii="Cambria Math" w:hAnsi="Cambria Math"/>
                  <w:sz w:val="22"/>
                  <w:szCs w:val="22"/>
                </w:rPr>
                <m:t>)|A</m:t>
              </w:ins>
            </m:r>
          </m:sub>
        </m:sSub>
        <m:sSub>
          <m:sSubPr>
            <m:ctrlPr>
              <w:del w:id="1352" w:author="Boyko, James" w:date="2025-06-27T10:03:00Z" w16du:dateUtc="2025-06-27T14:03:00Z">
                <w:rPr>
                  <w:rFonts w:ascii="Cambria Math" w:hAnsi="Cambria Math"/>
                </w:rPr>
              </w:del>
            </m:ctrlPr>
          </m:sSubPr>
          <m:e>
            <m:r>
              <w:del w:id="1353" w:author="Boyko, James" w:date="2025-06-27T10:03:00Z" w16du:dateUtc="2025-06-27T14:03:00Z">
                <w:rPr>
                  <w:rFonts w:ascii="Cambria Math" w:hAnsi="Cambria Math"/>
                </w:rPr>
                <m:t>q</m:t>
              </w:del>
            </m:r>
          </m:e>
          <m:sub>
            <m:r>
              <w:del w:id="1354" w:author="Boyko, James" w:date="2025-06-27T10:03:00Z" w16du:dateUtc="2025-06-27T14:03:00Z">
                <w:rPr>
                  <w:rFonts w:ascii="Cambria Math" w:hAnsi="Cambria Math"/>
                </w:rPr>
                <m:t>12</m:t>
              </w:del>
            </m:r>
          </m:sub>
        </m:sSub>
        <m:r>
          <w:rPr>
            <w:rFonts w:ascii="Cambria Math" w:hAnsi="Cambria Math"/>
          </w:rPr>
          <m:t>∨</m:t>
        </m:r>
        <m:sSub>
          <m:sSubPr>
            <m:ctrlPr>
              <w:ins w:id="1355" w:author="Boyko, James" w:date="2025-06-27T10:04:00Z" w16du:dateUtc="2025-06-27T14:04:00Z">
                <w:rPr>
                  <w:rFonts w:ascii="Cambria Math" w:hAnsi="Cambria Math"/>
                  <w:sz w:val="22"/>
                  <w:szCs w:val="22"/>
                </w:rPr>
              </w:ins>
            </m:ctrlPr>
          </m:sSubPr>
          <m:e>
            <m:r>
              <w:ins w:id="1356" w:author="Boyko, James" w:date="2025-06-27T10:04:00Z" w16du:dateUtc="2025-06-27T14:04:00Z">
                <w:rPr>
                  <w:rFonts w:ascii="Cambria Math" w:hAnsi="Cambria Math"/>
                  <w:sz w:val="22"/>
                  <w:szCs w:val="22"/>
                </w:rPr>
                <m:t>q</m:t>
              </w:ins>
            </m:r>
          </m:e>
          <m:sub>
            <m:sSub>
              <m:sSubPr>
                <m:ctrlPr>
                  <w:ins w:id="1357" w:author="Boyko, James" w:date="2025-06-27T10:04:00Z" w16du:dateUtc="2025-06-27T14:04:00Z">
                    <w:rPr>
                      <w:rFonts w:ascii="Cambria Math" w:hAnsi="Cambria Math"/>
                      <w:sz w:val="22"/>
                      <w:szCs w:val="22"/>
                    </w:rPr>
                  </w:ins>
                </m:ctrlPr>
              </m:sSubPr>
              <m:e>
                <m:r>
                  <w:ins w:id="1358" w:author="Boyko, James" w:date="2025-06-27T10:04:00Z" w16du:dateUtc="2025-06-27T14:04:00Z">
                    <w:rPr>
                      <w:rFonts w:ascii="Cambria Math" w:hAnsi="Cambria Math"/>
                      <w:sz w:val="22"/>
                      <w:szCs w:val="22"/>
                    </w:rPr>
                    <m:t>(X</m:t>
                  </w:ins>
                </m:r>
              </m:e>
              <m:sub>
                <m:r>
                  <w:ins w:id="1359" w:author="Boyko, James" w:date="2025-06-27T10:04:00Z" w16du:dateUtc="2025-06-27T14:04:00Z">
                    <w:rPr>
                      <w:rFonts w:ascii="Cambria Math" w:hAnsi="Cambria Math"/>
                      <w:sz w:val="22"/>
                      <w:szCs w:val="22"/>
                    </w:rPr>
                    <m:t>0</m:t>
                  </w:ins>
                </m:r>
              </m:sub>
            </m:sSub>
            <m:r>
              <w:ins w:id="1360" w:author="Boyko, James" w:date="2025-06-27T10:04:00Z" w16du:dateUtc="2025-06-27T14:04:00Z">
                <w:rPr>
                  <w:rFonts w:ascii="Cambria Math" w:hAnsi="Cambria Math"/>
                  <w:sz w:val="22"/>
                  <w:szCs w:val="22"/>
                </w:rPr>
                <m:t>←→</m:t>
              </w:ins>
            </m:r>
            <m:sSub>
              <m:sSubPr>
                <m:ctrlPr>
                  <w:ins w:id="1361" w:author="Boyko, James" w:date="2025-06-27T10:04:00Z" w16du:dateUtc="2025-06-27T14:04:00Z">
                    <w:rPr>
                      <w:rFonts w:ascii="Cambria Math" w:hAnsi="Cambria Math"/>
                      <w:sz w:val="22"/>
                      <w:szCs w:val="22"/>
                    </w:rPr>
                  </w:ins>
                </m:ctrlPr>
              </m:sSubPr>
              <m:e>
                <m:r>
                  <w:ins w:id="1362" w:author="Boyko, James" w:date="2025-06-27T10:04:00Z" w16du:dateUtc="2025-06-27T14:04:00Z">
                    <w:rPr>
                      <w:rFonts w:ascii="Cambria Math" w:hAnsi="Cambria Math"/>
                      <w:sz w:val="22"/>
                      <w:szCs w:val="22"/>
                    </w:rPr>
                    <m:t>X</m:t>
                  </w:ins>
                </m:r>
              </m:e>
              <m:sub>
                <m:r>
                  <w:ins w:id="1363" w:author="Boyko, James" w:date="2025-06-27T10:04:00Z" w16du:dateUtc="2025-06-27T14:04:00Z">
                    <w:rPr>
                      <w:rFonts w:ascii="Cambria Math" w:hAnsi="Cambria Math"/>
                      <w:sz w:val="22"/>
                      <w:szCs w:val="22"/>
                    </w:rPr>
                    <m:t>1</m:t>
                  </w:ins>
                </m:r>
              </m:sub>
            </m:sSub>
            <m:r>
              <w:ins w:id="1364" w:author="Boyko, James" w:date="2025-06-27T10:04:00Z" w16du:dateUtc="2025-06-27T14:04:00Z">
                <w:rPr>
                  <w:rFonts w:ascii="Cambria Math" w:hAnsi="Cambria Math"/>
                  <w:sz w:val="22"/>
                  <w:szCs w:val="22"/>
                </w:rPr>
                <m:t>)|B</m:t>
              </w:ins>
            </m:r>
          </m:sub>
        </m:sSub>
        <m:sSub>
          <m:sSubPr>
            <m:ctrlPr>
              <w:del w:id="1365" w:author="Boyko, James" w:date="2025-06-27T10:03:00Z" w16du:dateUtc="2025-06-27T14:03:00Z">
                <w:rPr>
                  <w:rFonts w:ascii="Cambria Math" w:hAnsi="Cambria Math"/>
                </w:rPr>
              </w:del>
            </m:ctrlPr>
          </m:sSubPr>
          <m:e>
            <m:r>
              <w:del w:id="1366" w:author="Boyko, James" w:date="2025-06-27T10:03:00Z" w16du:dateUtc="2025-06-27T14:03:00Z">
                <w:rPr>
                  <w:rFonts w:ascii="Cambria Math" w:hAnsi="Cambria Math"/>
                </w:rPr>
                <m:t>q</m:t>
              </w:del>
            </m:r>
          </m:e>
          <m:sub>
            <m:r>
              <w:del w:id="1367" w:author="Boyko, James" w:date="2025-06-27T10:03:00Z" w16du:dateUtc="2025-06-27T14:03:00Z">
                <w:rPr>
                  <w:rFonts w:ascii="Cambria Math" w:hAnsi="Cambria Math"/>
                </w:rPr>
                <m:t>21</m:t>
              </w:del>
            </m:r>
          </m:sub>
        </m:sSub>
        <m:r>
          <w:rPr>
            <w:rFonts w:ascii="Cambria Math" w:hAnsi="Cambria Math"/>
          </w:rPr>
          <m:t>&gt;</m:t>
        </m:r>
        <m:sSub>
          <m:sSubPr>
            <m:ctrlPr>
              <w:ins w:id="1368" w:author="Boyko, James" w:date="2025-06-27T10:04:00Z" w16du:dateUtc="2025-06-27T14:04:00Z">
                <w:rPr>
                  <w:rFonts w:ascii="Cambria Math" w:hAnsi="Cambria Math"/>
                  <w:sz w:val="22"/>
                  <w:szCs w:val="22"/>
                </w:rPr>
              </w:ins>
            </m:ctrlPr>
          </m:sSubPr>
          <m:e>
            <m:r>
              <w:ins w:id="1369" w:author="Boyko, James" w:date="2025-06-27T10:04:00Z" w16du:dateUtc="2025-06-27T14:04:00Z">
                <w:rPr>
                  <w:rFonts w:ascii="Cambria Math" w:hAnsi="Cambria Math"/>
                  <w:sz w:val="22"/>
                  <w:szCs w:val="22"/>
                </w:rPr>
                <m:t>q</m:t>
              </w:ins>
            </m:r>
          </m:e>
          <m:sub>
            <m:d>
              <m:dPr>
                <m:ctrlPr>
                  <w:ins w:id="1370" w:author="Boyko, James" w:date="2025-06-27T10:05:00Z" w16du:dateUtc="2025-06-27T14:05:00Z">
                    <w:rPr>
                      <w:rFonts w:ascii="Cambria Math" w:hAnsi="Cambria Math"/>
                      <w:sz w:val="22"/>
                      <w:szCs w:val="22"/>
                    </w:rPr>
                  </w:ins>
                </m:ctrlPr>
              </m:dPr>
              <m:e>
                <m:r>
                  <w:ins w:id="1371" w:author="Boyko, James" w:date="2025-06-27T10:04:00Z" w16du:dateUtc="2025-06-27T14:04:00Z">
                    <m:rPr>
                      <m:sty m:val="p"/>
                    </m:rPr>
                    <w:rPr>
                      <w:rFonts w:ascii="Cambria Math" w:hAnsi="Cambria Math"/>
                      <w:sz w:val="22"/>
                      <w:szCs w:val="22"/>
                    </w:rPr>
                    <m:t>A</m:t>
                  </w:ins>
                </m:r>
                <m:r>
                  <w:ins w:id="1372" w:author="Boyko, James" w:date="2025-06-27T10:04:00Z" w16du:dateUtc="2025-06-27T14:04:00Z">
                    <w:rPr>
                      <w:rFonts w:ascii="Cambria Math" w:hAnsi="Cambria Math"/>
                      <w:sz w:val="22"/>
                      <w:szCs w:val="22"/>
                    </w:rPr>
                    <m:t>←→</m:t>
                  </w:ins>
                </m:r>
                <m:r>
                  <w:ins w:id="1373" w:author="Boyko, James" w:date="2025-06-27T10:05:00Z" w16du:dateUtc="2025-06-27T14:05:00Z">
                    <m:rPr>
                      <m:sty m:val="p"/>
                    </m:rPr>
                    <w:rPr>
                      <w:rFonts w:ascii="Cambria Math" w:hAnsi="Cambria Math"/>
                      <w:sz w:val="22"/>
                      <w:szCs w:val="22"/>
                    </w:rPr>
                    <m:t>B</m:t>
                  </w:ins>
                </m:r>
                <m:ctrlPr>
                  <w:ins w:id="1374" w:author="Boyko, James" w:date="2025-06-27T10:05:00Z" w16du:dateUtc="2025-06-27T14:05:00Z">
                    <w:rPr>
                      <w:rFonts w:ascii="Cambria Math" w:hAnsi="Cambria Math"/>
                      <w:i/>
                      <w:sz w:val="22"/>
                      <w:szCs w:val="22"/>
                    </w:rPr>
                  </w:ins>
                </m:ctrlPr>
              </m:e>
            </m:d>
          </m:sub>
        </m:sSub>
        <m:sSub>
          <m:sSubPr>
            <m:ctrlPr>
              <w:del w:id="1375" w:author="Boyko, James" w:date="2025-06-27T10:04:00Z" w16du:dateUtc="2025-06-27T14:04:00Z">
                <w:rPr>
                  <w:rFonts w:ascii="Cambria Math" w:hAnsi="Cambria Math"/>
                </w:rPr>
              </w:del>
            </m:ctrlPr>
          </m:sSubPr>
          <m:e>
            <m:r>
              <w:del w:id="1376" w:author="Boyko, James" w:date="2025-06-27T10:04:00Z" w16du:dateUtc="2025-06-27T14:04:00Z">
                <w:rPr>
                  <w:rFonts w:ascii="Cambria Math" w:hAnsi="Cambria Math"/>
                </w:rPr>
                <m:t>q</m:t>
              </w:del>
            </m:r>
          </m:e>
          <m:sub>
            <m:r>
              <w:del w:id="1377" w:author="Boyko, James" w:date="2025-06-27T10:04:00Z" w16du:dateUtc="2025-06-27T14:04:00Z">
                <w:rPr>
                  <w:rFonts w:ascii="Cambria Math" w:hAnsi="Cambria Math"/>
                </w:rPr>
                <m:t>ij</m:t>
              </w:del>
            </m:r>
          </m:sub>
        </m:sSub>
        <m:r>
          <w:del w:id="1378" w:author="Boyko, James" w:date="2025-06-27T09:59:00Z" w16du:dateUtc="2025-06-27T13:59:00Z">
            <m:rPr>
              <m:sty m:val="p"/>
            </m:rPr>
            <w:rPr>
              <w:rFonts w:ascii="Cambria Math" w:eastAsia="Times New Roman" w:hAnsi="Cambria Math" w:cs="Times New Roman"/>
            </w:rPr>
            <m:t xml:space="preserve">, and (4) </m:t>
          </w:del>
        </m:r>
        <w:moveToRangeStart w:id="1379" w:author="Boyko, James" w:date="2025-06-14T10:10:00Z" w:name="move200788248"/>
        <m:sSub>
          <m:sSubPr>
            <m:ctrlPr>
              <w:del w:id="1380" w:author="Boyko, James" w:date="2025-06-27T09:59:00Z" w16du:dateUtc="2025-06-27T13:59:00Z">
                <w:rPr>
                  <w:rFonts w:ascii="Cambria Math" w:hAnsi="Cambria Math"/>
                </w:rPr>
              </w:del>
            </m:ctrlPr>
          </m:sSubPr>
          <m:e>
            <m:r>
              <w:del w:id="1381" w:author="Boyko, James" w:date="2025-06-27T09:59:00Z" w16du:dateUtc="2025-06-27T13:59:00Z">
                <w:rPr>
                  <w:rFonts w:ascii="Cambria Math" w:hAnsi="Cambria Math"/>
                </w:rPr>
                <m:t>q</m:t>
              </w:del>
            </m:r>
          </m:e>
          <m:sub>
            <m:r>
              <w:del w:id="1382" w:author="Boyko, James" w:date="2025-06-27T09:59:00Z" w16du:dateUtc="2025-06-27T13:59:00Z">
                <w:rPr>
                  <w:rFonts w:ascii="Cambria Math" w:hAnsi="Cambria Math"/>
                </w:rPr>
                <m:t>12</m:t>
              </w:del>
            </m:r>
          </m:sub>
        </m:sSub>
        <m:r>
          <w:del w:id="1383" w:author="Boyko, James" w:date="2025-06-27T09:59:00Z" w16du:dateUtc="2025-06-27T13:59:00Z">
            <w:rPr>
              <w:rFonts w:ascii="Cambria Math" w:hAnsi="Cambria Math"/>
            </w:rPr>
            <m:t>=</m:t>
          </w:del>
        </m:r>
        <m:sSub>
          <m:sSubPr>
            <m:ctrlPr>
              <w:del w:id="1384" w:author="Boyko, James" w:date="2025-06-27T09:59:00Z" w16du:dateUtc="2025-06-27T13:59:00Z">
                <w:rPr>
                  <w:rFonts w:ascii="Cambria Math" w:hAnsi="Cambria Math"/>
                </w:rPr>
              </w:del>
            </m:ctrlPr>
          </m:sSubPr>
          <m:e>
            <m:r>
              <w:del w:id="1385" w:author="Boyko, James" w:date="2025-06-27T09:59:00Z" w16du:dateUtc="2025-06-27T13:59:00Z">
                <w:rPr>
                  <w:rFonts w:ascii="Cambria Math" w:hAnsi="Cambria Math"/>
                </w:rPr>
                <m:t>q</m:t>
              </w:del>
            </m:r>
          </m:e>
          <m:sub>
            <m:r>
              <w:del w:id="1386" w:author="Boyko, James" w:date="2025-06-27T09:59:00Z" w16du:dateUtc="2025-06-27T13:59:00Z">
                <w:rPr>
                  <w:rFonts w:ascii="Cambria Math" w:hAnsi="Cambria Math"/>
                </w:rPr>
                <m:t>21</m:t>
              </w:del>
            </m:r>
          </m:sub>
        </m:sSub>
        <m:r>
          <w:del w:id="1387" w:author="Boyko, James" w:date="2025-06-27T09:59:00Z" w16du:dateUtc="2025-06-27T13:59:00Z">
            <w:rPr>
              <w:rFonts w:ascii="Cambria Math" w:hAnsi="Cambria Math"/>
            </w:rPr>
            <m:t>∧</m:t>
          </w:del>
        </m:r>
        <m:sSub>
          <m:sSubPr>
            <m:ctrlPr>
              <w:del w:id="1388" w:author="Boyko, James" w:date="2025-06-27T09:59:00Z" w16du:dateUtc="2025-06-27T13:59:00Z">
                <w:rPr>
                  <w:rFonts w:ascii="Cambria Math" w:hAnsi="Cambria Math"/>
                </w:rPr>
              </w:del>
            </m:ctrlPr>
          </m:sSubPr>
          <m:e>
            <m:r>
              <w:del w:id="1389" w:author="Boyko, James" w:date="2025-06-27T09:59:00Z" w16du:dateUtc="2025-06-27T13:59:00Z">
                <w:rPr>
                  <w:rFonts w:ascii="Cambria Math" w:hAnsi="Cambria Math"/>
                </w:rPr>
                <m:t>q</m:t>
              </w:del>
            </m:r>
          </m:e>
          <m:sub>
            <m:r>
              <w:del w:id="1390" w:author="Boyko, James" w:date="2025-06-27T09:59:00Z" w16du:dateUtc="2025-06-27T13:59:00Z">
                <w:rPr>
                  <w:rFonts w:ascii="Cambria Math" w:hAnsi="Cambria Math"/>
                </w:rPr>
                <m:t>34</m:t>
              </w:del>
            </m:r>
          </m:sub>
        </m:sSub>
        <m:r>
          <w:del w:id="1391" w:author="Boyko, James" w:date="2025-06-27T09:59:00Z" w16du:dateUtc="2025-06-27T13:59:00Z">
            <w:rPr>
              <w:rFonts w:ascii="Cambria Math" w:hAnsi="Cambria Math"/>
            </w:rPr>
            <m:t>=</m:t>
          </w:del>
        </m:r>
        <m:sSub>
          <m:sSubPr>
            <m:ctrlPr>
              <w:del w:id="1392" w:author="Boyko, James" w:date="2025-06-27T09:59:00Z" w16du:dateUtc="2025-06-27T13:59:00Z">
                <w:rPr>
                  <w:rFonts w:ascii="Cambria Math" w:hAnsi="Cambria Math"/>
                </w:rPr>
              </w:del>
            </m:ctrlPr>
          </m:sSubPr>
          <m:e>
            <m:r>
              <w:del w:id="1393" w:author="Boyko, James" w:date="2025-06-27T09:59:00Z" w16du:dateUtc="2025-06-27T13:59:00Z">
                <w:rPr>
                  <w:rFonts w:ascii="Cambria Math" w:hAnsi="Cambria Math"/>
                </w:rPr>
                <m:t>q</m:t>
              </w:del>
            </m:r>
          </m:e>
          <m:sub>
            <m:r>
              <w:del w:id="1394" w:author="Boyko, James" w:date="2025-06-27T09:59:00Z" w16du:dateUtc="2025-06-27T13:59:00Z">
                <w:rPr>
                  <w:rFonts w:ascii="Cambria Math" w:hAnsi="Cambria Math"/>
                </w:rPr>
                <m:t>43</m:t>
              </w:del>
            </m:r>
          </m:sub>
        </m:sSub>
        <w:moveToRangeEnd w:id="1379"/>
        <m:r>
          <w:del w:id="1395" w:author="Boyko, James" w:date="2025-06-27T09:59:00Z" w16du:dateUtc="2025-06-27T13:59:00Z">
            <m:rPr>
              <m:sty m:val="p"/>
            </m:rPr>
            <w:rPr>
              <w:rFonts w:ascii="Cambria Math" w:eastAsia="Times New Roman" w:hAnsi="Cambria Math" w:cs="Times New Roman"/>
            </w:rPr>
            <m:t>.</m:t>
          </w:del>
        </m:r>
      </m:oMath>
      <w:del w:id="1396" w:author="Boyko, James" w:date="2025-06-27T10:05:00Z" w16du:dateUtc="2025-06-27T14:05:00Z">
        <w:r w:rsidRPr="00990AA7" w:rsidDel="0028448B">
          <w:rPr>
            <w:rFonts w:ascii="Times New Roman" w:eastAsia="Times New Roman" w:hAnsi="Times New Roman" w:cs="Times New Roman"/>
          </w:rPr>
          <w:delText xml:space="preserve"> </w:delText>
        </w:r>
      </w:del>
      <w:del w:id="1397" w:author="Boyko, James" w:date="2025-06-27T10:06:00Z" w16du:dateUtc="2025-06-27T14:06:00Z">
        <w:r w:rsidRPr="00990AA7" w:rsidDel="0028448B">
          <w:rPr>
            <w:rFonts w:ascii="Times New Roman" w:eastAsia="Times New Roman" w:hAnsi="Times New Roman" w:cs="Times New Roman"/>
          </w:rPr>
          <w:delText>T</w:delText>
        </w:r>
      </w:del>
      <w:ins w:id="1398" w:author="Boyko, James" w:date="2025-06-27T10:05:00Z" w16du:dateUtc="2025-06-27T14:05:00Z">
        <w:r w:rsidR="0028448B">
          <w:rPr>
            <w:rFonts w:ascii="Times New Roman" w:eastAsia="Times New Roman" w:hAnsi="Times New Roman" w:cs="Times New Roman"/>
          </w:rPr>
          <w:t>.</w:t>
        </w:r>
      </w:ins>
      <w:ins w:id="1399" w:author="Boyko, James" w:date="2025-06-27T10:06:00Z" w16du:dateUtc="2025-06-27T14:06:00Z">
        <w:r w:rsidR="0028448B">
          <w:rPr>
            <w:rFonts w:ascii="Times New Roman" w:eastAsia="Times New Roman" w:hAnsi="Times New Roman" w:cs="Times New Roman"/>
          </w:rPr>
          <w:t xml:space="preserve"> </w:t>
        </w:r>
      </w:ins>
      <w:ins w:id="1400" w:author="Boyko, James" w:date="2025-06-27T10:05:00Z" w16du:dateUtc="2025-06-27T14:05:00Z">
        <w:r w:rsidR="0028448B">
          <w:rPr>
            <w:rFonts w:ascii="Times New Roman" w:eastAsia="Times New Roman" w:hAnsi="Times New Roman" w:cs="Times New Roman"/>
          </w:rPr>
          <w:t>T</w:t>
        </w:r>
      </w:ins>
      <w:r w:rsidRPr="00990AA7">
        <w:rPr>
          <w:rFonts w:ascii="Times New Roman" w:eastAsia="Times New Roman" w:hAnsi="Times New Roman" w:cs="Times New Roman"/>
        </w:rPr>
        <w:t xml:space="preserve">he first </w:t>
      </w:r>
      <w:del w:id="1401" w:author="Boyko, James" w:date="2025-06-27T09:33:00Z" w16du:dateUtc="2025-06-27T13:33:00Z">
        <w:r w:rsidRPr="00990AA7" w:rsidDel="00C629AD">
          <w:rPr>
            <w:rFonts w:ascii="Times New Roman" w:eastAsia="Times New Roman" w:hAnsi="Times New Roman" w:cs="Times New Roman"/>
          </w:rPr>
          <w:delText xml:space="preserve">tests </w:delText>
        </w:r>
      </w:del>
      <w:moveFrom w:id="1402" w:author="Boyko, James" w:date="2025-06-14T10:10:00Z" w16du:dateUtc="2025-06-14T13:10:00Z">
        <w:del w:id="1403" w:author="Boyko, James" w:date="2025-06-27T09:33:00Z" w16du:dateUtc="2025-06-27T13:33:00Z">
          <w:moveFromRangeStart w:id="1404" w:author="Boyko, James" w:date="2025-06-14T10:10:00Z" w:name="move200788248"/>
        </w:del>
        <m:oMath>
          <m:sSub>
            <m:sSubPr>
              <m:ctrlPr>
                <w:del w:id="1405" w:author="Boyko, James" w:date="2025-06-27T09:33:00Z" w16du:dateUtc="2025-06-27T13:33:00Z">
                  <w:rPr>
                    <w:rFonts w:ascii="Cambria Math" w:hAnsi="Cambria Math"/>
                  </w:rPr>
                </w:del>
              </m:ctrlPr>
            </m:sSubPr>
            <m:e>
              <w:moveFrom w:id="1406" w:author="Boyko, James" w:date="2025-06-14T10:10:00Z" w16du:dateUtc="2025-06-14T13:10:00Z">
                <w:del w:id="1407" w:author="Boyko, James" w:date="2025-06-27T09:33:00Z" w16du:dateUtc="2025-06-27T13:33:00Z">
                  <m:r>
                    <w:rPr>
                      <w:rFonts w:ascii="Cambria Math" w:hAnsi="Cambria Math"/>
                    </w:rPr>
                    <m:t>q</m:t>
                  </m:r>
                </w:del>
              </w:moveFrom>
            </m:e>
            <m:sub>
              <w:moveFrom w:id="1408" w:author="Boyko, James" w:date="2025-06-14T10:10:00Z" w16du:dateUtc="2025-06-14T13:10:00Z">
                <w:del w:id="1409" w:author="Boyko, James" w:date="2025-06-27T09:33:00Z" w16du:dateUtc="2025-06-27T13:33:00Z">
                  <m:r>
                    <w:rPr>
                      <w:rFonts w:ascii="Cambria Math" w:hAnsi="Cambria Math"/>
                    </w:rPr>
                    <m:t>12</m:t>
                  </m:r>
                </w:del>
              </w:moveFrom>
            </m:sub>
          </m:sSub>
          <w:moveFrom w:id="1410" w:author="Boyko, James" w:date="2025-06-14T10:10:00Z" w16du:dateUtc="2025-06-14T13:10:00Z">
            <w:del w:id="1411" w:author="Boyko, James" w:date="2025-06-27T09:33:00Z" w16du:dateUtc="2025-06-27T13:33:00Z">
              <m:r>
                <w:rPr>
                  <w:rFonts w:ascii="Cambria Math" w:hAnsi="Cambria Math"/>
                </w:rPr>
                <m:t>=</m:t>
              </m:r>
            </w:del>
            <w:del w:id="1412" w:author="Boyko, James" w:date="2025-06-27T09:33:00Z" w16du:dateUtc="2025-06-27T13:33:00Z"/>
          </w:moveFrom>
          <m:sSub>
            <m:sSubPr>
              <m:ctrlPr>
                <w:del w:id="1413" w:author="Boyko, James" w:date="2025-06-27T09:33:00Z" w16du:dateUtc="2025-06-27T13:33:00Z">
                  <w:rPr>
                    <w:rFonts w:ascii="Cambria Math" w:hAnsi="Cambria Math"/>
                  </w:rPr>
                </w:del>
              </m:ctrlPr>
            </m:sSubPr>
            <m:e>
              <w:moveFrom w:id="1414" w:author="Boyko, James" w:date="2025-06-14T10:10:00Z" w16du:dateUtc="2025-06-14T13:10:00Z">
                <w:del w:id="1415" w:author="Boyko, James" w:date="2025-06-27T09:33:00Z" w16du:dateUtc="2025-06-27T13:33:00Z">
                  <m:r>
                    <w:rPr>
                      <w:rFonts w:ascii="Cambria Math" w:hAnsi="Cambria Math"/>
                    </w:rPr>
                    <m:t>q</m:t>
                  </m:r>
                </w:del>
                <w:del w:id="1416" w:author="Boyko, James" w:date="2025-06-27T09:33:00Z" w16du:dateUtc="2025-06-27T13:33:00Z"/>
              </w:moveFrom>
            </m:e>
            <m:sub>
              <w:moveFrom w:id="1417" w:author="Boyko, James" w:date="2025-06-14T10:10:00Z" w16du:dateUtc="2025-06-14T13:10:00Z">
                <w:del w:id="1418" w:author="Boyko, James" w:date="2025-06-27T09:33:00Z" w16du:dateUtc="2025-06-27T13:33:00Z">
                  <m:r>
                    <w:rPr>
                      <w:rFonts w:ascii="Cambria Math" w:hAnsi="Cambria Math"/>
                    </w:rPr>
                    <m:t>21</m:t>
                  </m:r>
                </w:del>
                <w:del w:id="1419" w:author="Boyko, James" w:date="2025-06-27T09:33:00Z" w16du:dateUtc="2025-06-27T13:33:00Z"/>
              </w:moveFrom>
            </m:sub>
          </m:sSub>
          <w:moveFrom w:id="1420" w:author="Boyko, James" w:date="2025-06-14T10:10:00Z" w16du:dateUtc="2025-06-14T13:10:00Z">
            <w:del w:id="1421" w:author="Boyko, James" w:date="2025-06-27T09:33:00Z" w16du:dateUtc="2025-06-27T13:33:00Z">
              <m:r>
                <w:rPr>
                  <w:rFonts w:ascii="Cambria Math" w:hAnsi="Cambria Math"/>
                </w:rPr>
                <m:t>∧</m:t>
              </m:r>
            </w:del>
            <w:del w:id="1422" w:author="Boyko, James" w:date="2025-06-27T09:33:00Z" w16du:dateUtc="2025-06-27T13:33:00Z"/>
          </w:moveFrom>
          <m:sSub>
            <m:sSubPr>
              <m:ctrlPr>
                <w:del w:id="1423" w:author="Boyko, James" w:date="2025-06-27T09:33:00Z" w16du:dateUtc="2025-06-27T13:33:00Z">
                  <w:rPr>
                    <w:rFonts w:ascii="Cambria Math" w:hAnsi="Cambria Math"/>
                  </w:rPr>
                </w:del>
              </m:ctrlPr>
            </m:sSubPr>
            <m:e>
              <w:moveFrom w:id="1424" w:author="Boyko, James" w:date="2025-06-14T10:10:00Z" w16du:dateUtc="2025-06-14T13:10:00Z">
                <w:del w:id="1425" w:author="Boyko, James" w:date="2025-06-27T09:33:00Z" w16du:dateUtc="2025-06-27T13:33:00Z">
                  <m:r>
                    <w:rPr>
                      <w:rFonts w:ascii="Cambria Math" w:hAnsi="Cambria Math"/>
                    </w:rPr>
                    <m:t>q</m:t>
                  </m:r>
                </w:del>
                <w:del w:id="1426" w:author="Boyko, James" w:date="2025-06-27T09:33:00Z" w16du:dateUtc="2025-06-27T13:33:00Z"/>
              </w:moveFrom>
            </m:e>
            <m:sub>
              <w:moveFrom w:id="1427" w:author="Boyko, James" w:date="2025-06-14T10:10:00Z" w16du:dateUtc="2025-06-14T13:10:00Z">
                <w:del w:id="1428" w:author="Boyko, James" w:date="2025-06-27T09:33:00Z" w16du:dateUtc="2025-06-27T13:33:00Z">
                  <m:r>
                    <w:rPr>
                      <w:rFonts w:ascii="Cambria Math" w:hAnsi="Cambria Math"/>
                    </w:rPr>
                    <m:t>34</m:t>
                  </m:r>
                </w:del>
                <w:del w:id="1429" w:author="Boyko, James" w:date="2025-06-27T09:33:00Z" w16du:dateUtc="2025-06-27T13:33:00Z"/>
              </w:moveFrom>
            </m:sub>
          </m:sSub>
          <w:moveFrom w:id="1430" w:author="Boyko, James" w:date="2025-06-14T10:10:00Z" w16du:dateUtc="2025-06-14T13:10:00Z">
            <w:del w:id="1431" w:author="Boyko, James" w:date="2025-06-27T09:33:00Z" w16du:dateUtc="2025-06-27T13:33:00Z">
              <m:r>
                <w:rPr>
                  <w:rFonts w:ascii="Cambria Math" w:hAnsi="Cambria Math"/>
                </w:rPr>
                <m:t>=</m:t>
              </m:r>
            </w:del>
            <w:del w:id="1432" w:author="Boyko, James" w:date="2025-06-27T09:33:00Z" w16du:dateUtc="2025-06-27T13:33:00Z"/>
          </w:moveFrom>
          <m:sSub>
            <m:sSubPr>
              <m:ctrlPr>
                <w:del w:id="1433" w:author="Boyko, James" w:date="2025-06-27T09:33:00Z" w16du:dateUtc="2025-06-27T13:33:00Z">
                  <w:rPr>
                    <w:rFonts w:ascii="Cambria Math" w:hAnsi="Cambria Math"/>
                  </w:rPr>
                </w:del>
              </m:ctrlPr>
            </m:sSubPr>
            <m:e>
              <w:moveFrom w:id="1434" w:author="Boyko, James" w:date="2025-06-14T10:10:00Z" w16du:dateUtc="2025-06-14T13:10:00Z">
                <w:del w:id="1435" w:author="Boyko, James" w:date="2025-06-27T09:33:00Z" w16du:dateUtc="2025-06-27T13:33:00Z">
                  <m:r>
                    <w:rPr>
                      <w:rFonts w:ascii="Cambria Math" w:hAnsi="Cambria Math"/>
                    </w:rPr>
                    <m:t>q</m:t>
                  </m:r>
                </w:del>
                <w:del w:id="1436" w:author="Boyko, James" w:date="2025-06-27T09:33:00Z" w16du:dateUtc="2025-06-27T13:33:00Z"/>
              </w:moveFrom>
            </m:e>
            <m:sub>
              <w:moveFrom w:id="1437" w:author="Boyko, James" w:date="2025-06-14T10:10:00Z" w16du:dateUtc="2025-06-14T13:10:00Z">
                <w:del w:id="1438" w:author="Boyko, James" w:date="2025-06-27T09:33:00Z" w16du:dateUtc="2025-06-27T13:33:00Z">
                  <m:r>
                    <w:rPr>
                      <w:rFonts w:ascii="Cambria Math" w:hAnsi="Cambria Math"/>
                    </w:rPr>
                    <m:t>43</m:t>
                  </m:r>
                </w:del>
                <w:del w:id="1439" w:author="Boyko, James" w:date="2025-06-27T09:33:00Z" w16du:dateUtc="2025-06-27T13:33:00Z"/>
              </w:moveFrom>
            </m:sub>
          </m:sSub>
        </m:oMath>
        <w:moveFromRangeEnd w:id="1404"/>
        <w:del w:id="1440" w:author="Boyko, James" w:date="2025-06-27T09:33:00Z" w16du:dateUtc="2025-06-27T13:33:00Z">
          <w:r w:rsidRPr="00990AA7" w:rsidDel="00C629AD">
            <w:rPr>
              <w:rFonts w:ascii="Times New Roman" w:eastAsia="Times New Roman" w:hAnsi="Times New Roman" w:cs="Times New Roman"/>
            </w:rPr>
            <w:delText>ask</w:delText>
          </w:r>
        </w:del>
        <w:ins w:id="1441" w:author="Boyko, James" w:date="2025-06-27T09:33:00Z" w16du:dateUtc="2025-06-27T13:33:00Z">
          <w:r w:rsidR="00C629AD">
            <w:rPr>
              <w:rFonts w:ascii="Times New Roman" w:eastAsia="Times New Roman" w:hAnsi="Times New Roman" w:cs="Times New Roman"/>
            </w:rPr>
            <w:t>test ask</w:t>
          </w:r>
        </w:ins>
        <w:r w:rsidRPr="00990AA7">
          <w:rPr>
            <w:rFonts w:ascii="Times New Roman" w:eastAsia="Times New Roman" w:hAnsi="Times New Roman" w:cs="Times New Roman"/>
          </w:rPr>
          <w:t xml:space="preserve">s whether there is support for hidden rates at all. The second test, conditioned on the first, asks whether the difference between the fastest rate class </w:t>
        </w:r>
        <w:r w:rsidR="00F87086" w:rsidRPr="00990AA7">
          <w:rPr>
            <w:rFonts w:ascii="Times New Roman" w:eastAsia="Times New Roman" w:hAnsi="Times New Roman" w:cs="Times New Roman"/>
          </w:rPr>
          <w:t>100 times is at least</w:t>
        </w:r>
        <w:r w:rsidRPr="00990AA7">
          <w:rPr>
            <w:rFonts w:ascii="Times New Roman" w:eastAsia="Times New Roman" w:hAnsi="Times New Roman" w:cs="Times New Roman"/>
          </w:rPr>
          <w:t xml:space="preserve"> greater than the slower rate class. I note that the simulating difference </w:t>
        </w:r>
        <w:del w:id="1442" w:author="Boyko, James" w:date="2025-06-27T09:58:00Z" w16du:dateUtc="2025-06-27T13:58:00Z">
          <w:r w:rsidRPr="00990AA7" w:rsidDel="006A5EE0">
            <w:rPr>
              <w:rFonts w:ascii="Times New Roman" w:eastAsia="Times New Roman" w:hAnsi="Times New Roman" w:cs="Times New Roman"/>
            </w:rPr>
            <w:delText xml:space="preserve">is </w:delText>
          </w:r>
        </w:del>
        <w:ins w:id="1443" w:author="Boyko, James" w:date="2025-06-27T09:58:00Z" w16du:dateUtc="2025-06-27T13:58:00Z">
          <w:r w:rsidR="006A5EE0">
            <w:rPr>
              <w:rFonts w:ascii="Times New Roman" w:eastAsia="Times New Roman" w:hAnsi="Times New Roman" w:cs="Times New Roman"/>
            </w:rPr>
            <w:t>of</w:t>
          </w:r>
          <w:r w:rsidR="006A5EE0" w:rsidRPr="00990AA7">
            <w:rPr>
              <w:rFonts w:ascii="Times New Roman" w:eastAsia="Times New Roman" w:hAnsi="Times New Roman" w:cs="Times New Roman"/>
            </w:rPr>
            <w:t xml:space="preserve"> </w:t>
          </w:r>
        </w:ins>
        <w:del w:id="1444" w:author="Boyko, James" w:date="2025-06-27T09:58:00Z" w16du:dateUtc="2025-06-27T13:58:00Z">
          <w:r w:rsidR="001D34B1" w:rsidRPr="00990AA7" w:rsidDel="006A5EE0">
            <w:rPr>
              <w:rFonts w:ascii="Times New Roman" w:eastAsia="Times New Roman" w:hAnsi="Times New Roman" w:cs="Times New Roman"/>
            </w:rPr>
            <w:delText>a</w:delText>
          </w:r>
          <w:r w:rsidRPr="00990AA7" w:rsidDel="006A5EE0">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1000 times </w:t>
        </w:r>
        <w:del w:id="1445" w:author="Boyko, James" w:date="2025-06-27T09:59:00Z" w16du:dateUtc="2025-06-27T13:59:00Z">
          <w:r w:rsidRPr="00990AA7" w:rsidDel="006A5EE0">
            <w:rPr>
              <w:rFonts w:ascii="Times New Roman" w:eastAsia="Times New Roman" w:hAnsi="Times New Roman" w:cs="Times New Roman"/>
            </w:rPr>
            <w:delText xml:space="preserve">difference, </w:delText>
          </w:r>
        </w:del>
        <w:del w:id="1446" w:author="Boyko, James" w:date="2025-06-27T09:58:00Z" w16du:dateUtc="2025-06-27T13:58:00Z">
          <w:r w:rsidRPr="00990AA7" w:rsidDel="006A5EE0">
            <w:rPr>
              <w:rFonts w:ascii="Times New Roman" w:eastAsia="Times New Roman" w:hAnsi="Times New Roman" w:cs="Times New Roman"/>
            </w:rPr>
            <w:delText xml:space="preserve">but for this test I was less interested in the exact parameter estimation capabilities since biases in estimation were examined more thoroughly in </w:delText>
          </w:r>
          <w:r w:rsidRPr="00990AA7" w:rsidDel="006A5EE0">
            <w:rPr>
              <w:rFonts w:ascii="Times New Roman" w:eastAsia="Times New Roman" w:hAnsi="Times New Roman" w:cs="Times New Roman"/>
              <w:i/>
              <w:iCs/>
            </w:rPr>
            <w:delText>Simulation Study I.</w:delText>
          </w:r>
        </w:del>
        <w:ins w:id="1447" w:author="Boyko, James" w:date="2025-06-27T09:58:00Z" w16du:dateUtc="2025-06-27T13:58:00Z">
          <w:r w:rsidR="006A5EE0">
            <w:rPr>
              <w:rFonts w:ascii="Times New Roman" w:eastAsia="Times New Roman" w:hAnsi="Times New Roman" w:cs="Times New Roman"/>
            </w:rPr>
            <w:t>is a</w:t>
          </w:r>
        </w:ins>
        <w:del w:id="1448" w:author="Boyko, James" w:date="2025-06-27T09:58:00Z" w16du:dateUtc="2025-06-27T13:58:00Z">
          <w:r w:rsidRPr="00990AA7" w:rsidDel="006A5EE0">
            <w:rPr>
              <w:rFonts w:ascii="Times New Roman" w:eastAsia="Times New Roman" w:hAnsi="Times New Roman" w:cs="Times New Roman"/>
              <w:i/>
              <w:iCs/>
            </w:rPr>
            <w:delText xml:space="preserve"> </w:delText>
          </w:r>
          <w:r w:rsidR="00B417C8" w:rsidRPr="00990AA7" w:rsidDel="006A5EE0">
            <w:rPr>
              <w:rFonts w:ascii="Times New Roman" w:eastAsia="Times New Roman" w:hAnsi="Times New Roman" w:cs="Times New Roman"/>
            </w:rPr>
            <w:delText>The</w:delText>
          </w:r>
        </w:del>
        <w:r w:rsidR="00B417C8" w:rsidRPr="00990AA7">
          <w:rPr>
            <w:rFonts w:ascii="Times New Roman" w:eastAsia="Times New Roman" w:hAnsi="Times New Roman" w:cs="Times New Roman"/>
          </w:rPr>
          <w:t xml:space="preserve"> large difference (and arguably unrealistic) </w:t>
        </w:r>
        <w:ins w:id="1449" w:author="Boyko, James" w:date="2025-06-27T09:58:00Z" w16du:dateUtc="2025-06-27T13:58:00Z">
          <w:r w:rsidR="006A5EE0">
            <w:rPr>
              <w:rFonts w:ascii="Times New Roman" w:eastAsia="Times New Roman" w:hAnsi="Times New Roman" w:cs="Times New Roman"/>
            </w:rPr>
            <w:t xml:space="preserve">difference </w:t>
          </w:r>
        </w:ins>
        <w:r w:rsidR="00B417C8" w:rsidRPr="00990AA7">
          <w:rPr>
            <w:rFonts w:ascii="Times New Roman" w:eastAsia="Times New Roman" w:hAnsi="Times New Roman" w:cs="Times New Roman"/>
          </w:rPr>
          <w:t>in rate classes</w:t>
        </w:r>
        <w:ins w:id="1450" w:author="Boyko, James" w:date="2025-06-27T09:59:00Z" w16du:dateUtc="2025-06-27T13:59:00Z">
          <w:r w:rsidR="006A5EE0">
            <w:rPr>
              <w:rFonts w:ascii="Times New Roman" w:eastAsia="Times New Roman" w:hAnsi="Times New Roman" w:cs="Times New Roman"/>
            </w:rPr>
            <w:t>, but</w:t>
          </w:r>
        </w:ins>
        <w:r w:rsidR="00B417C8" w:rsidRPr="00990AA7">
          <w:rPr>
            <w:rFonts w:ascii="Times New Roman" w:eastAsia="Times New Roman" w:hAnsi="Times New Roman" w:cs="Times New Roman"/>
          </w:rPr>
          <w:t xml:space="preserve"> is chosen to ensure that simulating data had a signal of rate heterogeneity. </w:t>
        </w:r>
        <w:r w:rsidRPr="00990AA7">
          <w:rPr>
            <w:rFonts w:ascii="Times New Roman" w:eastAsia="Times New Roman" w:hAnsi="Times New Roman" w:cs="Times New Roman"/>
          </w:rPr>
          <w:t>Test 3 examines whether the fastest rates belong to transition</w:t>
        </w:r>
        <w:ins w:id="1451" w:author="Boyko, James" w:date="2025-06-14T10:10:00Z" w16du:dateUtc="2025-06-14T13:10:00Z">
          <w:r w:rsidR="0002541E">
            <w:rPr>
              <w:rFonts w:ascii="Times New Roman" w:eastAsia="Times New Roman" w:hAnsi="Times New Roman" w:cs="Times New Roman"/>
            </w:rPr>
            <w:t>s</w:t>
          </w:r>
        </w:ins>
        <w:r w:rsidRPr="00990AA7">
          <w:rPr>
            <w:rFonts w:ascii="Times New Roman" w:eastAsia="Times New Roman" w:hAnsi="Times New Roman" w:cs="Times New Roman"/>
          </w:rPr>
          <w:t xml:space="preserve"> between observed states, rather than between hidden states. </w:t>
        </w:r>
        <w:del w:id="1452" w:author="Boyko, James" w:date="2025-06-27T09:59:00Z" w16du:dateUtc="2025-06-27T13:59:00Z">
          <w:r w:rsidRPr="00990AA7" w:rsidDel="00C96969">
            <w:rPr>
              <w:rFonts w:ascii="Times New Roman" w:eastAsia="Times New Roman" w:hAnsi="Times New Roman" w:cs="Times New Roman"/>
            </w:rPr>
            <w:delText xml:space="preserve">And finally, test 4 asks whether the transitions between observed states are correctly inferred to be the same within their respective rate class. </w:delText>
          </w:r>
        </w:del>
      </w:moveFrom>
    </w:p>
    <w:p w14:paraId="701A2B2D" w14:textId="33BEA792"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sz w:val="22"/>
                <w:szCs w:val="22"/>
              </w:rPr>
            </m:ctrlPr>
          </m:sSubPr>
          <m:e>
            <m:r>
              <w:del w:id="1453" w:author="Boyko, James" w:date="2025-06-27T09:40:00Z" w16du:dateUtc="2025-06-27T13:40:00Z">
                <w:rPr>
                  <w:rFonts w:ascii="Cambria Math" w:hAnsi="Cambria Math"/>
                  <w:sz w:val="22"/>
                  <w:szCs w:val="22"/>
                  <w:rPrChange w:id="1454" w:author="Boyko, James" w:date="2025-06-16T09:51:00Z" w16du:dateUtc="2025-06-16T12:51:00Z">
                    <w:rPr>
                      <w:rFonts w:ascii="Cambria Math" w:hAnsi="Cambria Math"/>
                    </w:rPr>
                  </w:rPrChange>
                </w:rPr>
                <m:t>M</m:t>
              </w:del>
            </m:r>
            <m:r>
              <w:ins w:id="1455" w:author="Boyko, James" w:date="2025-06-27T09:40:00Z" w16du:dateUtc="2025-06-27T13:40:00Z">
                <w:rPr>
                  <w:rFonts w:ascii="Cambria Math" w:hAnsi="Cambria Math"/>
                  <w:sz w:val="22"/>
                  <w:szCs w:val="22"/>
                </w:rPr>
                <m:t>Q</m:t>
              </w:ins>
            </m:r>
          </m:e>
          <m:sub>
            <m:r>
              <w:rPr>
                <w:rFonts w:ascii="Cambria Math" w:hAnsi="Cambria Math"/>
                <w:sz w:val="22"/>
                <w:szCs w:val="22"/>
                <w:rPrChange w:id="1456" w:author="Boyko, James" w:date="2025-06-16T09:51:00Z" w16du:dateUtc="2025-06-16T12:51:00Z">
                  <w:rPr>
                    <w:rFonts w:ascii="Cambria Math" w:hAnsi="Cambria Math"/>
                  </w:rPr>
                </w:rPrChange>
              </w:rPr>
              <m:t>HMM</m:t>
            </m:r>
          </m:sub>
        </m:sSub>
        <m:r>
          <w:rPr>
            <w:rFonts w:ascii="Cambria Math" w:hAnsi="Cambria Math"/>
            <w:sz w:val="22"/>
            <w:szCs w:val="22"/>
            <w:rPrChange w:id="1457" w:author="Boyko, James" w:date="2025-06-16T09:51:00Z" w16du:dateUtc="2025-06-16T12:51:00Z">
              <w:rPr>
                <w:rFonts w:ascii="Cambria Math" w:hAnsi="Cambria Math"/>
              </w:rPr>
            </w:rPrChange>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r>
                    <m:rPr>
                      <m:lit/>
                      <m:nor/>
                    </m:rPr>
                    <w:rPr>
                      <w:rFonts w:ascii="Cambria Math" w:hAnsi="Cambria Math"/>
                      <w:sz w:val="22"/>
                      <w:szCs w:val="22"/>
                      <w:rPrChange w:id="1458"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459" w:author="Boyko, James" w:date="2025-06-16T09:51:00Z" w16du:dateUtc="2025-06-16T12:51:00Z">
                            <w:rPr>
                              <w:rFonts w:ascii="Cambria Math" w:hAnsi="Cambria Math"/>
                            </w:rPr>
                          </w:rPrChange>
                        </w:rPr>
                        <m:t>X</m:t>
                      </m:r>
                    </m:e>
                    <m:sub>
                      <m:r>
                        <w:rPr>
                          <w:rFonts w:ascii="Cambria Math" w:hAnsi="Cambria Math"/>
                          <w:sz w:val="22"/>
                          <w:szCs w:val="22"/>
                          <w:rPrChange w:id="1460" w:author="Boyko, James" w:date="2025-06-16T09:51:00Z" w16du:dateUtc="2025-06-16T12:51:00Z">
                            <w:rPr>
                              <w:rFonts w:ascii="Cambria Math" w:hAnsi="Cambria Math"/>
                            </w:rPr>
                          </w:rPrChange>
                        </w:rPr>
                        <m:t>0A</m:t>
                      </m:r>
                    </m:sub>
                  </m:sSub>
                </m:e>
                <m:e>
                  <m:sSub>
                    <m:sSubPr>
                      <m:ctrlPr>
                        <w:rPr>
                          <w:rFonts w:ascii="Cambria Math" w:hAnsi="Cambria Math"/>
                          <w:sz w:val="22"/>
                          <w:szCs w:val="22"/>
                        </w:rPr>
                      </m:ctrlPr>
                    </m:sSubPr>
                    <m:e>
                      <m:r>
                        <w:rPr>
                          <w:rFonts w:ascii="Cambria Math" w:hAnsi="Cambria Math"/>
                          <w:sz w:val="22"/>
                          <w:szCs w:val="22"/>
                          <w:rPrChange w:id="1461" w:author="Boyko, James" w:date="2025-06-16T09:51:00Z" w16du:dateUtc="2025-06-16T12:51:00Z">
                            <w:rPr>
                              <w:rFonts w:ascii="Cambria Math" w:hAnsi="Cambria Math"/>
                            </w:rPr>
                          </w:rPrChange>
                        </w:rPr>
                        <m:t>X</m:t>
                      </m:r>
                    </m:e>
                    <m:sub>
                      <m:r>
                        <w:rPr>
                          <w:rFonts w:ascii="Cambria Math" w:hAnsi="Cambria Math"/>
                          <w:sz w:val="22"/>
                          <w:szCs w:val="22"/>
                          <w:rPrChange w:id="1462" w:author="Boyko, James" w:date="2025-06-16T09:51:00Z" w16du:dateUtc="2025-06-16T12:51:00Z">
                            <w:rPr>
                              <w:rFonts w:ascii="Cambria Math" w:hAnsi="Cambria Math"/>
                            </w:rPr>
                          </w:rPrChange>
                        </w:rPr>
                        <m:t>1A</m:t>
                      </m:r>
                    </m:sub>
                  </m:sSub>
                </m:e>
                <m:e>
                  <m:sSub>
                    <m:sSubPr>
                      <m:ctrlPr>
                        <w:rPr>
                          <w:rFonts w:ascii="Cambria Math" w:hAnsi="Cambria Math"/>
                          <w:sz w:val="22"/>
                          <w:szCs w:val="22"/>
                        </w:rPr>
                      </m:ctrlPr>
                    </m:sSubPr>
                    <m:e>
                      <m:r>
                        <w:rPr>
                          <w:rFonts w:ascii="Cambria Math" w:hAnsi="Cambria Math"/>
                          <w:sz w:val="22"/>
                          <w:szCs w:val="22"/>
                          <w:rPrChange w:id="1463" w:author="Boyko, James" w:date="2025-06-16T09:51:00Z" w16du:dateUtc="2025-06-16T12:51:00Z">
                            <w:rPr>
                              <w:rFonts w:ascii="Cambria Math" w:hAnsi="Cambria Math"/>
                            </w:rPr>
                          </w:rPrChange>
                        </w:rPr>
                        <m:t>X</m:t>
                      </m:r>
                    </m:e>
                    <m:sub>
                      <m:r>
                        <w:rPr>
                          <w:rFonts w:ascii="Cambria Math" w:hAnsi="Cambria Math"/>
                          <w:sz w:val="22"/>
                          <w:szCs w:val="22"/>
                          <w:rPrChange w:id="1464" w:author="Boyko, James" w:date="2025-06-16T09:51:00Z" w16du:dateUtc="2025-06-16T12:51:00Z">
                            <w:rPr>
                              <w:rFonts w:ascii="Cambria Math" w:hAnsi="Cambria Math"/>
                            </w:rPr>
                          </w:rPrChange>
                        </w:rPr>
                        <m:t>0B</m:t>
                      </m:r>
                    </m:sub>
                  </m:sSub>
                </m:e>
                <m:e>
                  <m:sSub>
                    <m:sSubPr>
                      <m:ctrlPr>
                        <w:rPr>
                          <w:rFonts w:ascii="Cambria Math" w:hAnsi="Cambria Math"/>
                          <w:sz w:val="22"/>
                          <w:szCs w:val="22"/>
                        </w:rPr>
                      </m:ctrlPr>
                    </m:sSubPr>
                    <m:e>
                      <m:r>
                        <w:rPr>
                          <w:rFonts w:ascii="Cambria Math" w:hAnsi="Cambria Math"/>
                          <w:sz w:val="22"/>
                          <w:szCs w:val="22"/>
                          <w:rPrChange w:id="1465" w:author="Boyko, James" w:date="2025-06-16T09:51:00Z" w16du:dateUtc="2025-06-16T12:51:00Z">
                            <w:rPr>
                              <w:rFonts w:ascii="Cambria Math" w:hAnsi="Cambria Math"/>
                            </w:rPr>
                          </w:rPrChange>
                        </w:rPr>
                        <m:t>X</m:t>
                      </m:r>
                    </m:e>
                    <m:sub>
                      <m:r>
                        <w:rPr>
                          <w:rFonts w:ascii="Cambria Math" w:hAnsi="Cambria Math"/>
                          <w:sz w:val="22"/>
                          <w:szCs w:val="22"/>
                          <w:rPrChange w:id="1466" w:author="Boyko, James" w:date="2025-06-16T09:51:00Z" w16du:dateUtc="2025-06-16T12:51:00Z">
                            <w:rPr>
                              <w:rFonts w:ascii="Cambria Math" w:hAnsi="Cambria Math"/>
                            </w:rPr>
                          </w:rPrChange>
                        </w:rPr>
                        <m:t>1B</m:t>
                      </m:r>
                    </m:sub>
                  </m:sSub>
                </m:e>
              </m:mr>
              <m:mr>
                <m:e>
                  <m:sSub>
                    <m:sSubPr>
                      <m:ctrlPr>
                        <w:rPr>
                          <w:rFonts w:ascii="Cambria Math" w:hAnsi="Cambria Math"/>
                          <w:sz w:val="22"/>
                          <w:szCs w:val="22"/>
                        </w:rPr>
                      </m:ctrlPr>
                    </m:sSubPr>
                    <m:e>
                      <m:r>
                        <w:rPr>
                          <w:rFonts w:ascii="Cambria Math" w:hAnsi="Cambria Math"/>
                          <w:sz w:val="22"/>
                          <w:szCs w:val="22"/>
                          <w:rPrChange w:id="1467" w:author="Boyko, James" w:date="2025-06-16T09:51:00Z" w16du:dateUtc="2025-06-16T12:51:00Z">
                            <w:rPr>
                              <w:rFonts w:ascii="Cambria Math" w:hAnsi="Cambria Math"/>
                            </w:rPr>
                          </w:rPrChange>
                        </w:rPr>
                        <m:t>X</m:t>
                      </m:r>
                    </m:e>
                    <m:sub>
                      <m:r>
                        <w:rPr>
                          <w:rFonts w:ascii="Cambria Math" w:hAnsi="Cambria Math"/>
                          <w:sz w:val="22"/>
                          <w:szCs w:val="22"/>
                          <w:rPrChange w:id="1468" w:author="Boyko, James" w:date="2025-06-16T09:51:00Z" w16du:dateUtc="2025-06-16T12:51:00Z">
                            <w:rPr>
                              <w:rFonts w:ascii="Cambria Math" w:hAnsi="Cambria Math"/>
                            </w:rPr>
                          </w:rPrChange>
                        </w:rPr>
                        <m:t>0A</m:t>
                      </m:r>
                    </m:sub>
                  </m:sSub>
                </m:e>
                <m:e>
                  <m:r>
                    <m:rPr>
                      <m:lit/>
                      <m:nor/>
                    </m:rPr>
                    <w:rPr>
                      <w:rFonts w:ascii="Cambria Math" w:hAnsi="Cambria Math"/>
                      <w:sz w:val="22"/>
                      <w:szCs w:val="22"/>
                      <w:rPrChange w:id="1469"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470"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471" w:author="Boyko, James" w:date="2025-06-15T07:33:00Z" w16du:dateUtc="2025-06-15T10:33:00Z">
                              <w:rPr>
                                <w:rFonts w:ascii="Cambria Math" w:hAnsi="Cambria Math"/>
                                <w:sz w:val="22"/>
                                <w:szCs w:val="22"/>
                                <w:rPrChange w:id="1472" w:author="Boyko, James" w:date="2025-06-16T09:51:00Z" w16du:dateUtc="2025-06-16T12:51:00Z">
                                  <w:rPr>
                                    <w:rFonts w:ascii="Cambria Math" w:hAnsi="Cambria Math"/>
                                  </w:rPr>
                                </w:rPrChange>
                              </w:rPr>
                              <m:t>(</m:t>
                            </w:ins>
                          </m:r>
                          <m:r>
                            <w:rPr>
                              <w:rFonts w:ascii="Cambria Math" w:hAnsi="Cambria Math"/>
                              <w:sz w:val="22"/>
                              <w:szCs w:val="22"/>
                              <w:rPrChange w:id="1473" w:author="Boyko, James" w:date="2025-06-16T09:51:00Z" w16du:dateUtc="2025-06-16T12:51:00Z">
                                <w:rPr>
                                  <w:rFonts w:ascii="Cambria Math" w:hAnsi="Cambria Math"/>
                                </w:rPr>
                              </w:rPrChange>
                            </w:rPr>
                            <m:t>X</m:t>
                          </m:r>
                        </m:e>
                        <m:sub>
                          <m:r>
                            <w:rPr>
                              <w:rFonts w:ascii="Cambria Math" w:hAnsi="Cambria Math"/>
                              <w:sz w:val="22"/>
                              <w:szCs w:val="22"/>
                              <w:rPrChange w:id="1474" w:author="Boyko, James" w:date="2025-06-16T09:51:00Z" w16du:dateUtc="2025-06-16T12:51:00Z">
                                <w:rPr>
                                  <w:rFonts w:ascii="Cambria Math" w:hAnsi="Cambria Math"/>
                                </w:rPr>
                              </w:rPrChange>
                            </w:rPr>
                            <m:t>0</m:t>
                          </m:r>
                        </m:sub>
                      </m:sSub>
                      <m:r>
                        <w:rPr>
                          <w:rFonts w:ascii="Cambria Math" w:hAnsi="Cambria Math"/>
                          <w:sz w:val="22"/>
                          <w:szCs w:val="22"/>
                          <w:rPrChange w:id="1475"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476" w:author="Boyko, James" w:date="2025-06-16T09:51:00Z" w16du:dateUtc="2025-06-16T12:51:00Z">
                                <w:rPr>
                                  <w:rFonts w:ascii="Cambria Math" w:hAnsi="Cambria Math"/>
                                </w:rPr>
                              </w:rPrChange>
                            </w:rPr>
                            <m:t>X</m:t>
                          </m:r>
                        </m:e>
                        <m:sub>
                          <m:r>
                            <w:rPr>
                              <w:rFonts w:ascii="Cambria Math" w:hAnsi="Cambria Math"/>
                              <w:sz w:val="22"/>
                              <w:szCs w:val="22"/>
                              <w:rPrChange w:id="1477" w:author="Boyko, James" w:date="2025-06-16T09:51:00Z" w16du:dateUtc="2025-06-16T12:51:00Z">
                                <w:rPr>
                                  <w:rFonts w:ascii="Cambria Math" w:hAnsi="Cambria Math"/>
                                </w:rPr>
                              </w:rPrChange>
                            </w:rPr>
                            <m:t>1</m:t>
                          </m:r>
                        </m:sub>
                      </m:sSub>
                      <m:r>
                        <w:ins w:id="1478" w:author="Boyko, James" w:date="2025-06-15T07:33:00Z" w16du:dateUtc="2025-06-15T10:33:00Z">
                          <w:rPr>
                            <w:rFonts w:ascii="Cambria Math" w:hAnsi="Cambria Math"/>
                            <w:sz w:val="22"/>
                            <w:szCs w:val="22"/>
                            <w:rPrChange w:id="1479" w:author="Boyko, James" w:date="2025-06-16T09:51:00Z" w16du:dateUtc="2025-06-16T12:51:00Z">
                              <w:rPr>
                                <w:rFonts w:ascii="Cambria Math" w:hAnsi="Cambria Math"/>
                              </w:rPr>
                            </w:rPrChange>
                          </w:rPr>
                          <m:t>)</m:t>
                        </w:ins>
                      </m:r>
                      <m:r>
                        <w:rPr>
                          <w:rFonts w:ascii="Cambria Math" w:hAnsi="Cambria Math"/>
                          <w:sz w:val="22"/>
                          <w:szCs w:val="22"/>
                          <w:rPrChange w:id="1480" w:author="Boyko, James" w:date="2025-06-16T09:51:00Z" w16du:dateUtc="2025-06-16T12:51:00Z">
                            <w:rPr>
                              <w:rFonts w:ascii="Cambria Math" w:hAnsi="Cambria Math"/>
                            </w:rPr>
                          </w:rPrChange>
                        </w:rPr>
                        <m:t>|A</m:t>
                      </m:r>
                    </m:sub>
                  </m:sSub>
                </m:e>
                <m:e>
                  <m:sSub>
                    <m:sSubPr>
                      <m:ctrlPr>
                        <w:rPr>
                          <w:rFonts w:ascii="Cambria Math" w:hAnsi="Cambria Math"/>
                          <w:sz w:val="22"/>
                          <w:szCs w:val="22"/>
                        </w:rPr>
                      </m:ctrlPr>
                    </m:sSubPr>
                    <m:e>
                      <m:r>
                        <w:rPr>
                          <w:rFonts w:ascii="Cambria Math" w:hAnsi="Cambria Math"/>
                          <w:sz w:val="22"/>
                          <w:szCs w:val="22"/>
                          <w:rPrChange w:id="1481" w:author="Boyko, James" w:date="2025-06-16T09:51:00Z" w16du:dateUtc="2025-06-16T12:51:00Z">
                            <w:rPr>
                              <w:rFonts w:ascii="Cambria Math" w:hAnsi="Cambria Math"/>
                            </w:rPr>
                          </w:rPrChange>
                        </w:rPr>
                        <m:t>q</m:t>
                      </m:r>
                    </m:e>
                    <m:sub>
                      <m:r>
                        <w:ins w:id="1482" w:author="Boyko, James" w:date="2025-06-15T07:33:00Z" w16du:dateUtc="2025-06-15T10:33:00Z">
                          <w:rPr>
                            <w:rFonts w:ascii="Cambria Math" w:hAnsi="Cambria Math"/>
                            <w:sz w:val="22"/>
                            <w:szCs w:val="22"/>
                            <w:rPrChange w:id="1483" w:author="Boyko, James" w:date="2025-06-16T09:51:00Z" w16du:dateUtc="2025-06-16T12:51:00Z">
                              <w:rPr>
                                <w:rFonts w:ascii="Cambria Math" w:hAnsi="Cambria Math"/>
                              </w:rPr>
                            </w:rPrChange>
                          </w:rPr>
                          <m:t>(</m:t>
                        </w:ins>
                      </m:r>
                      <m:r>
                        <w:rPr>
                          <w:rFonts w:ascii="Cambria Math" w:hAnsi="Cambria Math"/>
                          <w:sz w:val="22"/>
                          <w:szCs w:val="22"/>
                          <w:rPrChange w:id="1484" w:author="Boyko, James" w:date="2025-06-16T09:51:00Z" w16du:dateUtc="2025-06-16T12:51:00Z">
                            <w:rPr>
                              <w:rFonts w:ascii="Cambria Math" w:hAnsi="Cambria Math"/>
                            </w:rPr>
                          </w:rPrChange>
                        </w:rPr>
                        <m:t>A→B</m:t>
                      </m:r>
                      <m:r>
                        <w:ins w:id="1485" w:author="Boyko, James" w:date="2025-06-15T07:35:00Z" w16du:dateUtc="2025-06-15T10:35:00Z">
                          <w:rPr>
                            <w:rFonts w:ascii="Cambria Math" w:hAnsi="Cambria Math"/>
                            <w:sz w:val="22"/>
                            <w:szCs w:val="22"/>
                            <w:rPrChange w:id="1486" w:author="Boyko, James" w:date="2025-06-16T09:51:00Z" w16du:dateUtc="2025-06-16T12:51:00Z">
                              <w:rPr>
                                <w:rFonts w:ascii="Cambria Math" w:hAnsi="Cambria Math"/>
                              </w:rPr>
                            </w:rPrChange>
                          </w:rPr>
                          <m:t>)</m:t>
                        </w:ins>
                      </m:r>
                      <m:r>
                        <w:rPr>
                          <w:rFonts w:ascii="Cambria Math" w:hAnsi="Cambria Math"/>
                          <w:sz w:val="22"/>
                          <w:szCs w:val="22"/>
                          <w:rPrChange w:id="1487"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488" w:author="Boyko, James" w:date="2025-06-16T09:51:00Z" w16du:dateUtc="2025-06-16T12:51:00Z">
                                <w:rPr>
                                  <w:rFonts w:ascii="Cambria Math" w:hAnsi="Cambria Math"/>
                                </w:rPr>
                              </w:rPrChange>
                            </w:rPr>
                            <m:t>X</m:t>
                          </m:r>
                        </m:e>
                        <m:sub>
                          <m:r>
                            <w:rPr>
                              <w:rFonts w:ascii="Cambria Math" w:hAnsi="Cambria Math"/>
                              <w:sz w:val="22"/>
                              <w:szCs w:val="22"/>
                              <w:rPrChange w:id="1489" w:author="Boyko, James" w:date="2025-06-16T09:51:00Z" w16du:dateUtc="2025-06-16T12:51:00Z">
                                <w:rPr>
                                  <w:rFonts w:ascii="Cambria Math" w:hAnsi="Cambria Math"/>
                                </w:rPr>
                              </w:rPrChange>
                            </w:rPr>
                            <m:t>0</m:t>
                          </m:r>
                        </m:sub>
                      </m:sSub>
                    </m:sub>
                  </m:sSub>
                </m:e>
                <m:e>
                  <m:r>
                    <m:rPr>
                      <m:lit/>
                      <m:nor/>
                    </m:rPr>
                    <w:rPr>
                      <w:rFonts w:ascii="Cambria Math" w:hAnsi="Cambria Math"/>
                      <w:sz w:val="22"/>
                      <w:szCs w:val="22"/>
                      <w:rPrChange w:id="1490" w:author="Boyko, James" w:date="2025-06-16T09:51:00Z" w16du:dateUtc="2025-06-16T12:51: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1491" w:author="Boyko, James" w:date="2025-06-16T09:51:00Z" w16du:dateUtc="2025-06-16T12:51:00Z">
                            <w:rPr>
                              <w:rFonts w:ascii="Cambria Math" w:hAnsi="Cambria Math"/>
                            </w:rPr>
                          </w:rPrChange>
                        </w:rPr>
                        <m:t>X</m:t>
                      </m:r>
                    </m:e>
                    <m:sub>
                      <m:r>
                        <w:rPr>
                          <w:rFonts w:ascii="Cambria Math" w:hAnsi="Cambria Math"/>
                          <w:sz w:val="22"/>
                          <w:szCs w:val="22"/>
                          <w:rPrChange w:id="1492" w:author="Boyko, James" w:date="2025-06-16T09:51:00Z" w16du:dateUtc="2025-06-16T12:51:00Z">
                            <w:rPr>
                              <w:rFonts w:ascii="Cambria Math" w:hAnsi="Cambria Math"/>
                            </w:rPr>
                          </w:rPrChange>
                        </w:rPr>
                        <m:t>1A</m:t>
                      </m:r>
                    </m:sub>
                  </m:sSub>
                </m:e>
                <m:e>
                  <m:sSub>
                    <m:sSubPr>
                      <m:ctrlPr>
                        <w:rPr>
                          <w:rFonts w:ascii="Cambria Math" w:hAnsi="Cambria Math"/>
                          <w:sz w:val="22"/>
                          <w:szCs w:val="22"/>
                        </w:rPr>
                      </m:ctrlPr>
                    </m:sSubPr>
                    <m:e>
                      <m:r>
                        <w:rPr>
                          <w:rFonts w:ascii="Cambria Math" w:hAnsi="Cambria Math"/>
                          <w:sz w:val="22"/>
                          <w:szCs w:val="22"/>
                          <w:rPrChange w:id="1493" w:author="Boyko, James" w:date="2025-06-16T09:51:00Z" w16du:dateUtc="2025-06-16T12:51:00Z">
                            <w:rPr>
                              <w:rFonts w:ascii="Cambria Math" w:hAnsi="Cambria Math"/>
                            </w:rPr>
                          </w:rPrChange>
                        </w:rPr>
                        <m:t>q</m:t>
                      </m:r>
                    </m:e>
                    <m:sub>
                      <m:r>
                        <w:ins w:id="1494" w:author="Boyko, James" w:date="2025-06-15T07:34:00Z" w16du:dateUtc="2025-06-15T10:34:00Z">
                          <w:rPr>
                            <w:rFonts w:ascii="Cambria Math" w:hAnsi="Cambria Math"/>
                            <w:sz w:val="22"/>
                            <w:szCs w:val="22"/>
                            <w:rPrChange w:id="1495" w:author="Boyko, James" w:date="2025-06-16T09:51:00Z" w16du:dateUtc="2025-06-16T12:51: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1496" w:author="Boyko, James" w:date="2025-06-16T09:51:00Z" w16du:dateUtc="2025-06-16T12:51:00Z">
                                <w:rPr>
                                  <w:rFonts w:ascii="Cambria Math" w:hAnsi="Cambria Math"/>
                                </w:rPr>
                              </w:rPrChange>
                            </w:rPr>
                            <m:t>X</m:t>
                          </m:r>
                        </m:e>
                        <m:sub>
                          <m:r>
                            <w:rPr>
                              <w:rFonts w:ascii="Cambria Math" w:hAnsi="Cambria Math"/>
                              <w:sz w:val="22"/>
                              <w:szCs w:val="22"/>
                              <w:rPrChange w:id="1497" w:author="Boyko, James" w:date="2025-06-16T09:51:00Z" w16du:dateUtc="2025-06-16T12:51:00Z">
                                <w:rPr>
                                  <w:rFonts w:ascii="Cambria Math" w:hAnsi="Cambria Math"/>
                                </w:rPr>
                              </w:rPrChange>
                            </w:rPr>
                            <m:t>1</m:t>
                          </m:r>
                        </m:sub>
                      </m:sSub>
                      <m:r>
                        <w:rPr>
                          <w:rFonts w:ascii="Cambria Math" w:hAnsi="Cambria Math"/>
                          <w:sz w:val="22"/>
                          <w:szCs w:val="22"/>
                          <w:rPrChange w:id="1498"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499" w:author="Boyko, James" w:date="2025-06-16T09:51:00Z" w16du:dateUtc="2025-06-16T12:51:00Z">
                                <w:rPr>
                                  <w:rFonts w:ascii="Cambria Math" w:hAnsi="Cambria Math"/>
                                </w:rPr>
                              </w:rPrChange>
                            </w:rPr>
                            <m:t>X</m:t>
                          </m:r>
                        </m:e>
                        <m:sub>
                          <m:r>
                            <w:rPr>
                              <w:rFonts w:ascii="Cambria Math" w:hAnsi="Cambria Math"/>
                              <w:sz w:val="22"/>
                              <w:szCs w:val="22"/>
                              <w:rPrChange w:id="1500" w:author="Boyko, James" w:date="2025-06-16T09:51:00Z" w16du:dateUtc="2025-06-16T12:51:00Z">
                                <w:rPr>
                                  <w:rFonts w:ascii="Cambria Math" w:hAnsi="Cambria Math"/>
                                </w:rPr>
                              </w:rPrChange>
                            </w:rPr>
                            <m:t>0</m:t>
                          </m:r>
                        </m:sub>
                      </m:sSub>
                      <m:r>
                        <w:ins w:id="1501" w:author="Boyko, James" w:date="2025-06-15T07:34:00Z" w16du:dateUtc="2025-06-15T10:34:00Z">
                          <w:rPr>
                            <w:rFonts w:ascii="Cambria Math" w:hAnsi="Cambria Math"/>
                            <w:sz w:val="22"/>
                            <w:szCs w:val="22"/>
                            <w:rPrChange w:id="1502" w:author="Boyko, James" w:date="2025-06-16T09:51:00Z" w16du:dateUtc="2025-06-16T12:51:00Z">
                              <w:rPr>
                                <w:rFonts w:ascii="Cambria Math" w:hAnsi="Cambria Math"/>
                              </w:rPr>
                            </w:rPrChange>
                          </w:rPr>
                          <m:t>)</m:t>
                        </w:ins>
                      </m:r>
                      <m:r>
                        <w:rPr>
                          <w:rFonts w:ascii="Cambria Math" w:hAnsi="Cambria Math"/>
                          <w:sz w:val="22"/>
                          <w:szCs w:val="22"/>
                          <w:rPrChange w:id="1503" w:author="Boyko, James" w:date="2025-06-16T09:51:00Z" w16du:dateUtc="2025-06-16T12:51:00Z">
                            <w:rPr>
                              <w:rFonts w:ascii="Cambria Math" w:hAnsi="Cambria Math"/>
                            </w:rPr>
                          </w:rPrChange>
                        </w:rPr>
                        <m:t>|A</m:t>
                      </m:r>
                    </m:sub>
                  </m:sSub>
                </m:e>
                <m:e>
                  <m:r>
                    <m:rPr>
                      <m:lit/>
                      <m:nor/>
                    </m:rPr>
                    <w:rPr>
                      <w:rFonts w:ascii="Cambria Math" w:hAnsi="Cambria Math"/>
                      <w:sz w:val="22"/>
                      <w:szCs w:val="22"/>
                      <w:rPrChange w:id="1504"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505"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06" w:author="Boyko, James" w:date="2025-06-16T09:51:00Z" w16du:dateUtc="2025-06-16T12:51:00Z">
                            <w:rPr>
                              <w:rFonts w:ascii="Cambria Math" w:hAnsi="Cambria Math"/>
                            </w:rPr>
                          </w:rPrChange>
                        </w:rPr>
                        <m:t>q</m:t>
                      </m:r>
                    </m:e>
                    <m:sub>
                      <m:r>
                        <w:ins w:id="1507" w:author="Boyko, James" w:date="2025-06-15T07:33:00Z" w16du:dateUtc="2025-06-15T10:33:00Z">
                          <w:rPr>
                            <w:rFonts w:ascii="Cambria Math" w:hAnsi="Cambria Math"/>
                            <w:sz w:val="22"/>
                            <w:szCs w:val="22"/>
                            <w:rPrChange w:id="1508" w:author="Boyko, James" w:date="2025-06-16T09:51:00Z" w16du:dateUtc="2025-06-16T12:51:00Z">
                              <w:rPr>
                                <w:rFonts w:ascii="Cambria Math" w:hAnsi="Cambria Math"/>
                              </w:rPr>
                            </w:rPrChange>
                          </w:rPr>
                          <m:t>(</m:t>
                        </w:ins>
                      </m:r>
                      <m:r>
                        <w:rPr>
                          <w:rFonts w:ascii="Cambria Math" w:hAnsi="Cambria Math"/>
                          <w:sz w:val="22"/>
                          <w:szCs w:val="22"/>
                          <w:rPrChange w:id="1509" w:author="Boyko, James" w:date="2025-06-16T09:51:00Z" w16du:dateUtc="2025-06-16T12:51:00Z">
                            <w:rPr>
                              <w:rFonts w:ascii="Cambria Math" w:hAnsi="Cambria Math"/>
                            </w:rPr>
                          </w:rPrChange>
                        </w:rPr>
                        <m:t>A→B</m:t>
                      </m:r>
                      <m:r>
                        <w:ins w:id="1510" w:author="Boyko, James" w:date="2025-06-15T07:33:00Z" w16du:dateUtc="2025-06-15T10:33:00Z">
                          <w:rPr>
                            <w:rFonts w:ascii="Cambria Math" w:hAnsi="Cambria Math"/>
                            <w:sz w:val="22"/>
                            <w:szCs w:val="22"/>
                            <w:rPrChange w:id="1511" w:author="Boyko, James" w:date="2025-06-16T09:51:00Z" w16du:dateUtc="2025-06-16T12:51:00Z">
                              <w:rPr>
                                <w:rFonts w:ascii="Cambria Math" w:hAnsi="Cambria Math"/>
                              </w:rPr>
                            </w:rPrChange>
                          </w:rPr>
                          <m:t>)</m:t>
                        </w:ins>
                      </m:r>
                      <m:r>
                        <w:rPr>
                          <w:rFonts w:ascii="Cambria Math" w:hAnsi="Cambria Math"/>
                          <w:sz w:val="22"/>
                          <w:szCs w:val="22"/>
                          <w:rPrChange w:id="1512"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13" w:author="Boyko, James" w:date="2025-06-16T09:51:00Z" w16du:dateUtc="2025-06-16T12:51:00Z">
                                <w:rPr>
                                  <w:rFonts w:ascii="Cambria Math" w:hAnsi="Cambria Math"/>
                                </w:rPr>
                              </w:rPrChange>
                            </w:rPr>
                            <m:t>X</m:t>
                          </m:r>
                        </m:e>
                        <m:sub>
                          <m:r>
                            <w:rPr>
                              <w:rFonts w:ascii="Cambria Math" w:hAnsi="Cambria Math"/>
                              <w:sz w:val="22"/>
                              <w:szCs w:val="22"/>
                              <w:rPrChange w:id="1514" w:author="Boyko, James" w:date="2025-06-16T09:51:00Z" w16du:dateUtc="2025-06-16T12:51:00Z">
                                <w:rPr>
                                  <w:rFonts w:ascii="Cambria Math" w:hAnsi="Cambria Math"/>
                                </w:rPr>
                              </w:rPrChange>
                            </w:rPr>
                            <m:t>1</m:t>
                          </m:r>
                        </m:sub>
                      </m:sSub>
                    </m:sub>
                  </m:sSub>
                </m:e>
              </m:mr>
              <m:mr>
                <m:e>
                  <m:sSub>
                    <m:sSubPr>
                      <m:ctrlPr>
                        <w:rPr>
                          <w:rFonts w:ascii="Cambria Math" w:hAnsi="Cambria Math"/>
                          <w:sz w:val="22"/>
                          <w:szCs w:val="22"/>
                        </w:rPr>
                      </m:ctrlPr>
                    </m:sSubPr>
                    <m:e>
                      <m:r>
                        <w:rPr>
                          <w:rFonts w:ascii="Cambria Math" w:hAnsi="Cambria Math"/>
                          <w:sz w:val="22"/>
                          <w:szCs w:val="22"/>
                          <w:rPrChange w:id="1515" w:author="Boyko, James" w:date="2025-06-16T09:51:00Z" w16du:dateUtc="2025-06-16T12:51:00Z">
                            <w:rPr>
                              <w:rFonts w:ascii="Cambria Math" w:hAnsi="Cambria Math"/>
                            </w:rPr>
                          </w:rPrChange>
                        </w:rPr>
                        <m:t>X</m:t>
                      </m:r>
                    </m:e>
                    <m:sub>
                      <m:r>
                        <w:rPr>
                          <w:rFonts w:ascii="Cambria Math" w:hAnsi="Cambria Math"/>
                          <w:sz w:val="22"/>
                          <w:szCs w:val="22"/>
                          <w:rPrChange w:id="1516" w:author="Boyko, James" w:date="2025-06-16T09:51:00Z" w16du:dateUtc="2025-06-16T12:51:00Z">
                            <w:rPr>
                              <w:rFonts w:ascii="Cambria Math" w:hAnsi="Cambria Math"/>
                            </w:rPr>
                          </w:rPrChange>
                        </w:rPr>
                        <m:t>0B</m:t>
                      </m:r>
                    </m:sub>
                  </m:sSub>
                </m:e>
                <m:e>
                  <m:sSub>
                    <m:sSubPr>
                      <m:ctrlPr>
                        <w:rPr>
                          <w:rFonts w:ascii="Cambria Math" w:hAnsi="Cambria Math"/>
                          <w:sz w:val="22"/>
                          <w:szCs w:val="22"/>
                        </w:rPr>
                      </m:ctrlPr>
                    </m:sSubPr>
                    <m:e>
                      <m:r>
                        <w:rPr>
                          <w:rFonts w:ascii="Cambria Math" w:hAnsi="Cambria Math"/>
                          <w:sz w:val="22"/>
                          <w:szCs w:val="22"/>
                          <w:rPrChange w:id="1517" w:author="Boyko, James" w:date="2025-06-16T09:51:00Z" w16du:dateUtc="2025-06-16T12:51:00Z">
                            <w:rPr>
                              <w:rFonts w:ascii="Cambria Math" w:hAnsi="Cambria Math"/>
                            </w:rPr>
                          </w:rPrChange>
                        </w:rPr>
                        <m:t>q</m:t>
                      </m:r>
                    </m:e>
                    <m:sub>
                      <m:r>
                        <w:ins w:id="1518" w:author="Boyko, James" w:date="2025-06-15T07:34:00Z" w16du:dateUtc="2025-06-15T10:34:00Z">
                          <w:rPr>
                            <w:rFonts w:ascii="Cambria Math" w:hAnsi="Cambria Math"/>
                            <w:sz w:val="22"/>
                            <w:szCs w:val="22"/>
                            <w:rPrChange w:id="1519" w:author="Boyko, James" w:date="2025-06-16T09:51:00Z" w16du:dateUtc="2025-06-16T12:51:00Z">
                              <w:rPr>
                                <w:rFonts w:ascii="Cambria Math" w:hAnsi="Cambria Math"/>
                              </w:rPr>
                            </w:rPrChange>
                          </w:rPr>
                          <m:t>(</m:t>
                        </w:ins>
                      </m:r>
                      <m:r>
                        <w:rPr>
                          <w:rFonts w:ascii="Cambria Math" w:hAnsi="Cambria Math"/>
                          <w:sz w:val="22"/>
                          <w:szCs w:val="22"/>
                          <w:rPrChange w:id="1520" w:author="Boyko, James" w:date="2025-06-16T09:51:00Z" w16du:dateUtc="2025-06-16T12:51:00Z">
                            <w:rPr>
                              <w:rFonts w:ascii="Cambria Math" w:hAnsi="Cambria Math"/>
                            </w:rPr>
                          </w:rPrChange>
                        </w:rPr>
                        <m:t>B→A</m:t>
                      </m:r>
                      <m:r>
                        <w:ins w:id="1521" w:author="Boyko, James" w:date="2025-06-15T07:34:00Z" w16du:dateUtc="2025-06-15T10:34:00Z">
                          <w:rPr>
                            <w:rFonts w:ascii="Cambria Math" w:hAnsi="Cambria Math"/>
                            <w:sz w:val="22"/>
                            <w:szCs w:val="22"/>
                            <w:rPrChange w:id="1522" w:author="Boyko, James" w:date="2025-06-16T09:51:00Z" w16du:dateUtc="2025-06-16T12:51:00Z">
                              <w:rPr>
                                <w:rFonts w:ascii="Cambria Math" w:hAnsi="Cambria Math"/>
                              </w:rPr>
                            </w:rPrChange>
                          </w:rPr>
                          <m:t>)</m:t>
                        </w:ins>
                      </m:r>
                      <m:r>
                        <w:rPr>
                          <w:rFonts w:ascii="Cambria Math" w:hAnsi="Cambria Math"/>
                          <w:sz w:val="22"/>
                          <w:szCs w:val="22"/>
                          <w:rPrChange w:id="1523"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24" w:author="Boyko, James" w:date="2025-06-16T09:51:00Z" w16du:dateUtc="2025-06-16T12:51:00Z">
                                <w:rPr>
                                  <w:rFonts w:ascii="Cambria Math" w:hAnsi="Cambria Math"/>
                                </w:rPr>
                              </w:rPrChange>
                            </w:rPr>
                            <m:t>X</m:t>
                          </m:r>
                        </m:e>
                        <m:sub>
                          <m:r>
                            <w:rPr>
                              <w:rFonts w:ascii="Cambria Math" w:hAnsi="Cambria Math"/>
                              <w:sz w:val="22"/>
                              <w:szCs w:val="22"/>
                              <w:rPrChange w:id="1525" w:author="Boyko, James" w:date="2025-06-16T09:51:00Z" w16du:dateUtc="2025-06-16T12:51:00Z">
                                <w:rPr>
                                  <w:rFonts w:ascii="Cambria Math" w:hAnsi="Cambria Math"/>
                                </w:rPr>
                              </w:rPrChange>
                            </w:rPr>
                            <m:t>0</m:t>
                          </m:r>
                        </m:sub>
                      </m:sSub>
                    </m:sub>
                  </m:sSub>
                </m:e>
                <m:e>
                  <m:r>
                    <m:rPr>
                      <m:lit/>
                      <m:nor/>
                    </m:rPr>
                    <w:rPr>
                      <w:rFonts w:ascii="Cambria Math" w:hAnsi="Cambria Math"/>
                      <w:sz w:val="22"/>
                      <w:szCs w:val="22"/>
                      <w:rPrChange w:id="1526"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527"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28"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529" w:author="Boyko, James" w:date="2025-06-15T07:35:00Z" w16du:dateUtc="2025-06-15T10:35:00Z">
                              <w:rPr>
                                <w:rFonts w:ascii="Cambria Math" w:hAnsi="Cambria Math"/>
                                <w:sz w:val="22"/>
                                <w:szCs w:val="22"/>
                                <w:rPrChange w:id="1530" w:author="Boyko, James" w:date="2025-06-16T09:51:00Z" w16du:dateUtc="2025-06-16T12:51:00Z">
                                  <w:rPr>
                                    <w:rFonts w:ascii="Cambria Math" w:hAnsi="Cambria Math"/>
                                  </w:rPr>
                                </w:rPrChange>
                              </w:rPr>
                              <m:t>(</m:t>
                            </w:ins>
                          </m:r>
                          <m:r>
                            <w:rPr>
                              <w:rFonts w:ascii="Cambria Math" w:hAnsi="Cambria Math"/>
                              <w:sz w:val="22"/>
                              <w:szCs w:val="22"/>
                              <w:rPrChange w:id="1531" w:author="Boyko, James" w:date="2025-06-16T09:51:00Z" w16du:dateUtc="2025-06-16T12:51:00Z">
                                <w:rPr>
                                  <w:rFonts w:ascii="Cambria Math" w:hAnsi="Cambria Math"/>
                                </w:rPr>
                              </w:rPrChange>
                            </w:rPr>
                            <m:t>X</m:t>
                          </m:r>
                        </m:e>
                        <m:sub>
                          <m:r>
                            <w:rPr>
                              <w:rFonts w:ascii="Cambria Math" w:hAnsi="Cambria Math"/>
                              <w:sz w:val="22"/>
                              <w:szCs w:val="22"/>
                              <w:rPrChange w:id="1532" w:author="Boyko, James" w:date="2025-06-16T09:51:00Z" w16du:dateUtc="2025-06-16T12:51:00Z">
                                <w:rPr>
                                  <w:rFonts w:ascii="Cambria Math" w:hAnsi="Cambria Math"/>
                                </w:rPr>
                              </w:rPrChange>
                            </w:rPr>
                            <m:t>0</m:t>
                          </m:r>
                        </m:sub>
                      </m:sSub>
                      <m:r>
                        <w:rPr>
                          <w:rFonts w:ascii="Cambria Math" w:hAnsi="Cambria Math"/>
                          <w:sz w:val="22"/>
                          <w:szCs w:val="22"/>
                          <w:rPrChange w:id="1533"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34" w:author="Boyko, James" w:date="2025-06-16T09:51:00Z" w16du:dateUtc="2025-06-16T12:51:00Z">
                                <w:rPr>
                                  <w:rFonts w:ascii="Cambria Math" w:hAnsi="Cambria Math"/>
                                </w:rPr>
                              </w:rPrChange>
                            </w:rPr>
                            <m:t>X</m:t>
                          </m:r>
                        </m:e>
                        <m:sub>
                          <m:r>
                            <w:rPr>
                              <w:rFonts w:ascii="Cambria Math" w:hAnsi="Cambria Math"/>
                              <w:sz w:val="22"/>
                              <w:szCs w:val="22"/>
                              <w:rPrChange w:id="1535" w:author="Boyko, James" w:date="2025-06-16T09:51:00Z" w16du:dateUtc="2025-06-16T12:51:00Z">
                                <w:rPr>
                                  <w:rFonts w:ascii="Cambria Math" w:hAnsi="Cambria Math"/>
                                </w:rPr>
                              </w:rPrChange>
                            </w:rPr>
                            <m:t>1</m:t>
                          </m:r>
                        </m:sub>
                      </m:sSub>
                      <m:r>
                        <w:ins w:id="1536" w:author="Boyko, James" w:date="2025-06-15T07:35:00Z" w16du:dateUtc="2025-06-15T10:35:00Z">
                          <w:rPr>
                            <w:rFonts w:ascii="Cambria Math" w:hAnsi="Cambria Math"/>
                            <w:sz w:val="22"/>
                            <w:szCs w:val="22"/>
                            <w:rPrChange w:id="1537" w:author="Boyko, James" w:date="2025-06-16T09:51:00Z" w16du:dateUtc="2025-06-16T12:51:00Z">
                              <w:rPr>
                                <w:rFonts w:ascii="Cambria Math" w:hAnsi="Cambria Math"/>
                              </w:rPr>
                            </w:rPrChange>
                          </w:rPr>
                          <m:t>)</m:t>
                        </w:ins>
                      </m:r>
                      <m:r>
                        <w:rPr>
                          <w:rFonts w:ascii="Cambria Math" w:hAnsi="Cambria Math"/>
                          <w:sz w:val="22"/>
                          <w:szCs w:val="22"/>
                          <w:rPrChange w:id="1538" w:author="Boyko, James" w:date="2025-06-16T09:51:00Z" w16du:dateUtc="2025-06-16T12:51:00Z">
                            <w:rPr>
                              <w:rFonts w:ascii="Cambria Math" w:hAnsi="Cambria Math"/>
                            </w:rPr>
                          </w:rPrChange>
                        </w:rPr>
                        <m:t>|B</m:t>
                      </m:r>
                    </m:sub>
                  </m:sSub>
                </m:e>
              </m:mr>
              <m:mr>
                <m:e>
                  <m:sSub>
                    <m:sSubPr>
                      <m:ctrlPr>
                        <w:rPr>
                          <w:rFonts w:ascii="Cambria Math" w:hAnsi="Cambria Math"/>
                          <w:sz w:val="22"/>
                          <w:szCs w:val="22"/>
                        </w:rPr>
                      </m:ctrlPr>
                    </m:sSubPr>
                    <m:e>
                      <m:r>
                        <w:rPr>
                          <w:rFonts w:ascii="Cambria Math" w:hAnsi="Cambria Math"/>
                          <w:sz w:val="22"/>
                          <w:szCs w:val="22"/>
                          <w:rPrChange w:id="1539" w:author="Boyko, James" w:date="2025-06-16T09:51:00Z" w16du:dateUtc="2025-06-16T12:51:00Z">
                            <w:rPr>
                              <w:rFonts w:ascii="Cambria Math" w:hAnsi="Cambria Math"/>
                            </w:rPr>
                          </w:rPrChange>
                        </w:rPr>
                        <m:t>X</m:t>
                      </m:r>
                    </m:e>
                    <m:sub>
                      <m:r>
                        <w:rPr>
                          <w:rFonts w:ascii="Cambria Math" w:hAnsi="Cambria Math"/>
                          <w:sz w:val="22"/>
                          <w:szCs w:val="22"/>
                          <w:rPrChange w:id="1540" w:author="Boyko, James" w:date="2025-06-16T09:51:00Z" w16du:dateUtc="2025-06-16T12:51:00Z">
                            <w:rPr>
                              <w:rFonts w:ascii="Cambria Math" w:hAnsi="Cambria Math"/>
                            </w:rPr>
                          </w:rPrChange>
                        </w:rPr>
                        <m:t>1B</m:t>
                      </m:r>
                    </m:sub>
                  </m:sSub>
                </m:e>
                <m:e>
                  <m:r>
                    <m:rPr>
                      <m:lit/>
                      <m:nor/>
                    </m:rPr>
                    <w:rPr>
                      <w:rFonts w:ascii="Cambria Math" w:hAnsi="Cambria Math"/>
                      <w:sz w:val="22"/>
                      <w:szCs w:val="22"/>
                      <w:rPrChange w:id="1541"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42" w:author="Boyko, James" w:date="2025-06-16T09:51:00Z" w16du:dateUtc="2025-06-16T12:51:00Z">
                            <w:rPr>
                              <w:rFonts w:ascii="Cambria Math" w:hAnsi="Cambria Math"/>
                            </w:rPr>
                          </w:rPrChange>
                        </w:rPr>
                        <m:t>q</m:t>
                      </m:r>
                    </m:e>
                    <m:sub>
                      <m:r>
                        <w:ins w:id="1543" w:author="Boyko, James" w:date="2025-06-15T07:34:00Z" w16du:dateUtc="2025-06-15T10:34:00Z">
                          <w:rPr>
                            <w:rFonts w:ascii="Cambria Math" w:hAnsi="Cambria Math"/>
                            <w:sz w:val="22"/>
                            <w:szCs w:val="22"/>
                            <w:rPrChange w:id="1544" w:author="Boyko, James" w:date="2025-06-16T09:51:00Z" w16du:dateUtc="2025-06-16T12:51:00Z">
                              <w:rPr>
                                <w:rFonts w:ascii="Cambria Math" w:hAnsi="Cambria Math"/>
                              </w:rPr>
                            </w:rPrChange>
                          </w:rPr>
                          <m:t>(</m:t>
                        </w:ins>
                      </m:r>
                      <m:r>
                        <w:rPr>
                          <w:rFonts w:ascii="Cambria Math" w:hAnsi="Cambria Math"/>
                          <w:sz w:val="22"/>
                          <w:szCs w:val="22"/>
                          <w:rPrChange w:id="1545" w:author="Boyko, James" w:date="2025-06-16T09:51:00Z" w16du:dateUtc="2025-06-16T12:51:00Z">
                            <w:rPr>
                              <w:rFonts w:ascii="Cambria Math" w:hAnsi="Cambria Math"/>
                            </w:rPr>
                          </w:rPrChange>
                        </w:rPr>
                        <m:t>B→A</m:t>
                      </m:r>
                      <m:r>
                        <w:ins w:id="1546" w:author="Boyko, James" w:date="2025-06-15T07:34:00Z" w16du:dateUtc="2025-06-15T10:34:00Z">
                          <w:rPr>
                            <w:rFonts w:ascii="Cambria Math" w:hAnsi="Cambria Math"/>
                            <w:sz w:val="22"/>
                            <w:szCs w:val="22"/>
                            <w:rPrChange w:id="1547" w:author="Boyko, James" w:date="2025-06-16T09:51:00Z" w16du:dateUtc="2025-06-16T12:51:00Z">
                              <w:rPr>
                                <w:rFonts w:ascii="Cambria Math" w:hAnsi="Cambria Math"/>
                              </w:rPr>
                            </w:rPrChange>
                          </w:rPr>
                          <m:t>)</m:t>
                        </w:ins>
                      </m:r>
                      <m:r>
                        <w:rPr>
                          <w:rFonts w:ascii="Cambria Math" w:hAnsi="Cambria Math"/>
                          <w:sz w:val="22"/>
                          <w:szCs w:val="22"/>
                          <w:rPrChange w:id="1548"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49" w:author="Boyko, James" w:date="2025-06-16T09:51:00Z" w16du:dateUtc="2025-06-16T12:51:00Z">
                                <w:rPr>
                                  <w:rFonts w:ascii="Cambria Math" w:hAnsi="Cambria Math"/>
                                </w:rPr>
                              </w:rPrChange>
                            </w:rPr>
                            <m:t>X</m:t>
                          </m:r>
                        </m:e>
                        <m:sub>
                          <m:r>
                            <w:rPr>
                              <w:rFonts w:ascii="Cambria Math" w:hAnsi="Cambria Math"/>
                              <w:sz w:val="22"/>
                              <w:szCs w:val="22"/>
                              <w:rPrChange w:id="1550" w:author="Boyko, James" w:date="2025-06-16T09:51:00Z" w16du:dateUtc="2025-06-16T12:51:00Z">
                                <w:rPr>
                                  <w:rFonts w:ascii="Cambria Math" w:hAnsi="Cambria Math"/>
                                </w:rPr>
                              </w:rPrChange>
                            </w:rPr>
                            <m:t>1</m:t>
                          </m:r>
                        </m:sub>
                      </m:sSub>
                    </m:sub>
                  </m:sSub>
                </m:e>
                <m:e>
                  <m:sSub>
                    <m:sSubPr>
                      <m:ctrlPr>
                        <w:rPr>
                          <w:rFonts w:ascii="Cambria Math" w:hAnsi="Cambria Math"/>
                          <w:sz w:val="22"/>
                          <w:szCs w:val="22"/>
                        </w:rPr>
                      </m:ctrlPr>
                    </m:sSubPr>
                    <m:e>
                      <m:r>
                        <w:rPr>
                          <w:rFonts w:ascii="Cambria Math" w:hAnsi="Cambria Math"/>
                          <w:sz w:val="22"/>
                          <w:szCs w:val="22"/>
                          <w:rPrChange w:id="1551"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552" w:author="Boyko, James" w:date="2025-06-15T07:34:00Z" w16du:dateUtc="2025-06-15T10:34:00Z">
                              <w:rPr>
                                <w:rFonts w:ascii="Cambria Math" w:hAnsi="Cambria Math"/>
                                <w:sz w:val="22"/>
                                <w:szCs w:val="22"/>
                                <w:rPrChange w:id="1553" w:author="Boyko, James" w:date="2025-06-16T09:51:00Z" w16du:dateUtc="2025-06-16T12:51:00Z">
                                  <w:rPr>
                                    <w:rFonts w:ascii="Cambria Math" w:hAnsi="Cambria Math"/>
                                  </w:rPr>
                                </w:rPrChange>
                              </w:rPr>
                              <m:t>(</m:t>
                            </w:ins>
                          </m:r>
                          <m:r>
                            <w:rPr>
                              <w:rFonts w:ascii="Cambria Math" w:hAnsi="Cambria Math"/>
                              <w:sz w:val="22"/>
                              <w:szCs w:val="22"/>
                              <w:rPrChange w:id="1554" w:author="Boyko, James" w:date="2025-06-16T09:51:00Z" w16du:dateUtc="2025-06-16T12:51:00Z">
                                <w:rPr>
                                  <w:rFonts w:ascii="Cambria Math" w:hAnsi="Cambria Math"/>
                                </w:rPr>
                              </w:rPrChange>
                            </w:rPr>
                            <m:t>X</m:t>
                          </m:r>
                        </m:e>
                        <m:sub>
                          <m:r>
                            <w:rPr>
                              <w:rFonts w:ascii="Cambria Math" w:hAnsi="Cambria Math"/>
                              <w:sz w:val="22"/>
                              <w:szCs w:val="22"/>
                              <w:rPrChange w:id="1555" w:author="Boyko, James" w:date="2025-06-16T09:51:00Z" w16du:dateUtc="2025-06-16T12:51:00Z">
                                <w:rPr>
                                  <w:rFonts w:ascii="Cambria Math" w:hAnsi="Cambria Math"/>
                                </w:rPr>
                              </w:rPrChange>
                            </w:rPr>
                            <m:t>1</m:t>
                          </m:r>
                        </m:sub>
                      </m:sSub>
                      <m:r>
                        <w:rPr>
                          <w:rFonts w:ascii="Cambria Math" w:hAnsi="Cambria Math"/>
                          <w:sz w:val="22"/>
                          <w:szCs w:val="22"/>
                          <w:rPrChange w:id="1556"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57" w:author="Boyko, James" w:date="2025-06-16T09:51:00Z" w16du:dateUtc="2025-06-16T12:51:00Z">
                                <w:rPr>
                                  <w:rFonts w:ascii="Cambria Math" w:hAnsi="Cambria Math"/>
                                </w:rPr>
                              </w:rPrChange>
                            </w:rPr>
                            <m:t>X</m:t>
                          </m:r>
                        </m:e>
                        <m:sub>
                          <m:r>
                            <w:rPr>
                              <w:rFonts w:ascii="Cambria Math" w:hAnsi="Cambria Math"/>
                              <w:sz w:val="22"/>
                              <w:szCs w:val="22"/>
                              <w:rPrChange w:id="1558" w:author="Boyko, James" w:date="2025-06-16T09:51:00Z" w16du:dateUtc="2025-06-16T12:51:00Z">
                                <w:rPr>
                                  <w:rFonts w:ascii="Cambria Math" w:hAnsi="Cambria Math"/>
                                </w:rPr>
                              </w:rPrChange>
                            </w:rPr>
                            <m:t>0</m:t>
                          </m:r>
                        </m:sub>
                      </m:sSub>
                      <m:r>
                        <w:ins w:id="1559" w:author="Boyko, James" w:date="2025-06-15T07:34:00Z" w16du:dateUtc="2025-06-15T10:34:00Z">
                          <w:rPr>
                            <w:rFonts w:ascii="Cambria Math" w:hAnsi="Cambria Math"/>
                            <w:sz w:val="22"/>
                            <w:szCs w:val="22"/>
                            <w:rPrChange w:id="1560" w:author="Boyko, James" w:date="2025-06-16T09:51:00Z" w16du:dateUtc="2025-06-16T12:51:00Z">
                              <w:rPr>
                                <w:rFonts w:ascii="Cambria Math" w:hAnsi="Cambria Math"/>
                              </w:rPr>
                            </w:rPrChange>
                          </w:rPr>
                          <m:t>)</m:t>
                        </w:ins>
                      </m:r>
                      <m:r>
                        <w:rPr>
                          <w:rFonts w:ascii="Cambria Math" w:hAnsi="Cambria Math"/>
                          <w:sz w:val="22"/>
                          <w:szCs w:val="22"/>
                          <w:rPrChange w:id="1561" w:author="Boyko, James" w:date="2025-06-16T09:51:00Z" w16du:dateUtc="2025-06-16T12:51:00Z">
                            <w:rPr>
                              <w:rFonts w:ascii="Cambria Math" w:hAnsi="Cambria Math"/>
                            </w:rPr>
                          </w:rPrChange>
                        </w:rPr>
                        <m:t>|B</m:t>
                      </m:r>
                    </m:sub>
                  </m:sSub>
                </m:e>
                <m:e>
                  <m:r>
                    <m:rPr>
                      <m:lit/>
                      <m:nor/>
                    </m:rPr>
                    <w:rPr>
                      <w:rFonts w:ascii="Cambria Math" w:hAnsi="Cambria Math"/>
                      <w:sz w:val="22"/>
                      <w:szCs w:val="22"/>
                      <w:rPrChange w:id="1562" w:author="Boyko, James" w:date="2025-06-16T09:51:00Z" w16du:dateUtc="2025-06-16T12:51:00Z">
                        <w:rPr>
                          <w:rFonts w:ascii="Cambria Math" w:hAnsi="Cambria Math"/>
                        </w:rPr>
                      </w:rPrChange>
                    </w:rPr>
                    <m:t xml:space="preserve">    -</m:t>
                  </m:r>
                </m:e>
              </m:mr>
            </m:m>
            <m:r>
              <w:ins w:id="1563" w:author="Boyko, James" w:date="2025-06-16T09:51:00Z" w16du:dateUtc="2025-06-16T12:51:00Z">
                <w:rPr>
                  <w:rFonts w:ascii="Cambria Math" w:hAnsi="Cambria Math"/>
                  <w:sz w:val="22"/>
                  <w:szCs w:val="22"/>
                  <w:rPrChange w:id="1564" w:author="Boyko, James" w:date="2025-06-16T09:51:00Z" w16du:dateUtc="2025-06-16T12:51:00Z">
                    <w:rPr>
                      <w:rFonts w:ascii="Cambria Math" w:hAnsi="Cambria Math"/>
                    </w:rPr>
                  </w:rPrChange>
                </w:rPr>
                <m:t>=</m:t>
              </w:ins>
            </m:r>
            <m:m>
              <m:mPr>
                <m:mcs>
                  <m:mc>
                    <m:mcPr>
                      <m:count m:val="5"/>
                      <m:mcJc m:val="center"/>
                    </m:mcPr>
                  </m:mc>
                </m:mcs>
                <m:ctrlPr>
                  <w:ins w:id="1565" w:author="Boyko, James" w:date="2025-06-16T09:51:00Z" w16du:dateUtc="2025-06-16T12:51:00Z">
                    <w:rPr>
                      <w:rFonts w:ascii="Cambria Math" w:hAnsi="Cambria Math"/>
                      <w:sz w:val="22"/>
                      <w:szCs w:val="22"/>
                    </w:rPr>
                  </w:ins>
                </m:ctrlPr>
              </m:mPr>
              <m:mr>
                <m:e>
                  <m:r>
                    <w:ins w:id="1566" w:author="Boyko, James" w:date="2025-06-16T09:51:00Z" w16du:dateUtc="2025-06-16T12:51:00Z">
                      <m:rPr>
                        <m:lit/>
                        <m:nor/>
                      </m:rPr>
                      <w:rPr>
                        <w:rFonts w:ascii="Cambria Math" w:hAnsi="Cambria Math"/>
                        <w:sz w:val="22"/>
                        <w:szCs w:val="22"/>
                        <w:rPrChange w:id="1567" w:author="Boyko, James" w:date="2025-06-16T09:51:00Z" w16du:dateUtc="2025-06-16T12:51:00Z">
                          <w:rPr>
                            <w:rFonts w:ascii="Cambria Math" w:hAnsi="Cambria Math"/>
                          </w:rPr>
                        </w:rPrChange>
                      </w:rPr>
                      <m:t xml:space="preserve">    </m:t>
                    </w:ins>
                  </m:r>
                </m:e>
                <m:e>
                  <m:sSub>
                    <m:sSubPr>
                      <m:ctrlPr>
                        <w:ins w:id="1568" w:author="Boyko, James" w:date="2025-06-16T09:51:00Z" w16du:dateUtc="2025-06-16T12:51:00Z">
                          <w:rPr>
                            <w:rFonts w:ascii="Cambria Math" w:hAnsi="Cambria Math"/>
                            <w:sz w:val="22"/>
                            <w:szCs w:val="22"/>
                          </w:rPr>
                        </w:ins>
                      </m:ctrlPr>
                    </m:sSubPr>
                    <m:e>
                      <m:r>
                        <w:ins w:id="1569" w:author="Boyko, James" w:date="2025-06-16T09:51:00Z" w16du:dateUtc="2025-06-16T12:51:00Z">
                          <w:rPr>
                            <w:rFonts w:ascii="Cambria Math" w:hAnsi="Cambria Math"/>
                            <w:sz w:val="22"/>
                            <w:szCs w:val="22"/>
                            <w:rPrChange w:id="1570" w:author="Boyko, James" w:date="2025-06-16T09:51:00Z" w16du:dateUtc="2025-06-16T12:51:00Z">
                              <w:rPr>
                                <w:rFonts w:ascii="Cambria Math" w:hAnsi="Cambria Math"/>
                              </w:rPr>
                            </w:rPrChange>
                          </w:rPr>
                          <m:t>X</m:t>
                        </w:ins>
                      </m:r>
                    </m:e>
                    <m:sub>
                      <m:r>
                        <w:ins w:id="1571" w:author="Boyko, James" w:date="2025-06-16T09:51:00Z" w16du:dateUtc="2025-06-16T12:51:00Z">
                          <w:rPr>
                            <w:rFonts w:ascii="Cambria Math" w:hAnsi="Cambria Math"/>
                            <w:sz w:val="22"/>
                            <w:szCs w:val="22"/>
                            <w:rPrChange w:id="1572" w:author="Boyko, James" w:date="2025-06-16T09:51:00Z" w16du:dateUtc="2025-06-16T12:51:00Z">
                              <w:rPr>
                                <w:rFonts w:ascii="Cambria Math" w:hAnsi="Cambria Math"/>
                              </w:rPr>
                            </w:rPrChange>
                          </w:rPr>
                          <m:t>0A</m:t>
                        </w:ins>
                      </m:r>
                    </m:sub>
                  </m:sSub>
                </m:e>
                <m:e>
                  <m:sSub>
                    <m:sSubPr>
                      <m:ctrlPr>
                        <w:ins w:id="1573" w:author="Boyko, James" w:date="2025-06-16T09:51:00Z" w16du:dateUtc="2025-06-16T12:51:00Z">
                          <w:rPr>
                            <w:rFonts w:ascii="Cambria Math" w:hAnsi="Cambria Math"/>
                            <w:sz w:val="22"/>
                            <w:szCs w:val="22"/>
                          </w:rPr>
                        </w:ins>
                      </m:ctrlPr>
                    </m:sSubPr>
                    <m:e>
                      <m:r>
                        <w:ins w:id="1574" w:author="Boyko, James" w:date="2025-06-16T09:51:00Z" w16du:dateUtc="2025-06-16T12:51:00Z">
                          <w:rPr>
                            <w:rFonts w:ascii="Cambria Math" w:hAnsi="Cambria Math"/>
                            <w:sz w:val="22"/>
                            <w:szCs w:val="22"/>
                            <w:rPrChange w:id="1575" w:author="Boyko, James" w:date="2025-06-16T09:51:00Z" w16du:dateUtc="2025-06-16T12:51:00Z">
                              <w:rPr>
                                <w:rFonts w:ascii="Cambria Math" w:hAnsi="Cambria Math"/>
                              </w:rPr>
                            </w:rPrChange>
                          </w:rPr>
                          <m:t>X</m:t>
                        </w:ins>
                      </m:r>
                    </m:e>
                    <m:sub>
                      <m:r>
                        <w:ins w:id="1576" w:author="Boyko, James" w:date="2025-06-16T09:51:00Z" w16du:dateUtc="2025-06-16T12:51:00Z">
                          <w:rPr>
                            <w:rFonts w:ascii="Cambria Math" w:hAnsi="Cambria Math"/>
                            <w:sz w:val="22"/>
                            <w:szCs w:val="22"/>
                            <w:rPrChange w:id="1577" w:author="Boyko, James" w:date="2025-06-16T09:51:00Z" w16du:dateUtc="2025-06-16T12:51:00Z">
                              <w:rPr>
                                <w:rFonts w:ascii="Cambria Math" w:hAnsi="Cambria Math"/>
                              </w:rPr>
                            </w:rPrChange>
                          </w:rPr>
                          <m:t>1A</m:t>
                        </w:ins>
                      </m:r>
                    </m:sub>
                  </m:sSub>
                </m:e>
                <m:e>
                  <m:sSub>
                    <m:sSubPr>
                      <m:ctrlPr>
                        <w:ins w:id="1578" w:author="Boyko, James" w:date="2025-06-16T09:51:00Z" w16du:dateUtc="2025-06-16T12:51:00Z">
                          <w:rPr>
                            <w:rFonts w:ascii="Cambria Math" w:hAnsi="Cambria Math"/>
                            <w:sz w:val="22"/>
                            <w:szCs w:val="22"/>
                          </w:rPr>
                        </w:ins>
                      </m:ctrlPr>
                    </m:sSubPr>
                    <m:e>
                      <m:r>
                        <w:ins w:id="1579" w:author="Boyko, James" w:date="2025-06-16T09:51:00Z" w16du:dateUtc="2025-06-16T12:51:00Z">
                          <w:rPr>
                            <w:rFonts w:ascii="Cambria Math" w:hAnsi="Cambria Math"/>
                            <w:sz w:val="22"/>
                            <w:szCs w:val="22"/>
                            <w:rPrChange w:id="1580" w:author="Boyko, James" w:date="2025-06-16T09:51:00Z" w16du:dateUtc="2025-06-16T12:51:00Z">
                              <w:rPr>
                                <w:rFonts w:ascii="Cambria Math" w:hAnsi="Cambria Math"/>
                              </w:rPr>
                            </w:rPrChange>
                          </w:rPr>
                          <m:t>X</m:t>
                        </w:ins>
                      </m:r>
                    </m:e>
                    <m:sub>
                      <m:r>
                        <w:ins w:id="1581" w:author="Boyko, James" w:date="2025-06-16T09:51:00Z" w16du:dateUtc="2025-06-16T12:51:00Z">
                          <w:rPr>
                            <w:rFonts w:ascii="Cambria Math" w:hAnsi="Cambria Math"/>
                            <w:sz w:val="22"/>
                            <w:szCs w:val="22"/>
                            <w:rPrChange w:id="1582" w:author="Boyko, James" w:date="2025-06-16T09:51:00Z" w16du:dateUtc="2025-06-16T12:51:00Z">
                              <w:rPr>
                                <w:rFonts w:ascii="Cambria Math" w:hAnsi="Cambria Math"/>
                              </w:rPr>
                            </w:rPrChange>
                          </w:rPr>
                          <m:t>0B</m:t>
                        </w:ins>
                      </m:r>
                    </m:sub>
                  </m:sSub>
                </m:e>
                <m:e>
                  <m:sSub>
                    <m:sSubPr>
                      <m:ctrlPr>
                        <w:ins w:id="1583" w:author="Boyko, James" w:date="2025-06-16T09:51:00Z" w16du:dateUtc="2025-06-16T12:51:00Z">
                          <w:rPr>
                            <w:rFonts w:ascii="Cambria Math" w:hAnsi="Cambria Math"/>
                            <w:sz w:val="22"/>
                            <w:szCs w:val="22"/>
                          </w:rPr>
                        </w:ins>
                      </m:ctrlPr>
                    </m:sSubPr>
                    <m:e>
                      <m:r>
                        <w:ins w:id="1584" w:author="Boyko, James" w:date="2025-06-16T09:51:00Z" w16du:dateUtc="2025-06-16T12:51:00Z">
                          <w:rPr>
                            <w:rFonts w:ascii="Cambria Math" w:hAnsi="Cambria Math"/>
                            <w:sz w:val="22"/>
                            <w:szCs w:val="22"/>
                            <w:rPrChange w:id="1585" w:author="Boyko, James" w:date="2025-06-16T09:51:00Z" w16du:dateUtc="2025-06-16T12:51:00Z">
                              <w:rPr>
                                <w:rFonts w:ascii="Cambria Math" w:hAnsi="Cambria Math"/>
                              </w:rPr>
                            </w:rPrChange>
                          </w:rPr>
                          <m:t>X</m:t>
                        </w:ins>
                      </m:r>
                    </m:e>
                    <m:sub>
                      <m:r>
                        <w:ins w:id="1586" w:author="Boyko, James" w:date="2025-06-16T09:51:00Z" w16du:dateUtc="2025-06-16T12:51:00Z">
                          <w:rPr>
                            <w:rFonts w:ascii="Cambria Math" w:hAnsi="Cambria Math"/>
                            <w:sz w:val="22"/>
                            <w:szCs w:val="22"/>
                            <w:rPrChange w:id="1587" w:author="Boyko, James" w:date="2025-06-16T09:51:00Z" w16du:dateUtc="2025-06-16T12:51:00Z">
                              <w:rPr>
                                <w:rFonts w:ascii="Cambria Math" w:hAnsi="Cambria Math"/>
                              </w:rPr>
                            </w:rPrChange>
                          </w:rPr>
                          <m:t>1B</m:t>
                        </w:ins>
                      </m:r>
                    </m:sub>
                  </m:sSub>
                </m:e>
              </m:mr>
              <m:mr>
                <m:e>
                  <m:sSub>
                    <m:sSubPr>
                      <m:ctrlPr>
                        <w:ins w:id="1588" w:author="Boyko, James" w:date="2025-06-16T09:51:00Z" w16du:dateUtc="2025-06-16T12:51:00Z">
                          <w:rPr>
                            <w:rFonts w:ascii="Cambria Math" w:hAnsi="Cambria Math"/>
                            <w:sz w:val="22"/>
                            <w:szCs w:val="22"/>
                          </w:rPr>
                        </w:ins>
                      </m:ctrlPr>
                    </m:sSubPr>
                    <m:e>
                      <m:r>
                        <w:ins w:id="1589" w:author="Boyko, James" w:date="2025-06-16T09:51:00Z" w16du:dateUtc="2025-06-16T12:51:00Z">
                          <w:rPr>
                            <w:rFonts w:ascii="Cambria Math" w:hAnsi="Cambria Math"/>
                            <w:sz w:val="22"/>
                            <w:szCs w:val="22"/>
                            <w:rPrChange w:id="1590" w:author="Boyko, James" w:date="2025-06-16T09:51:00Z" w16du:dateUtc="2025-06-16T12:51:00Z">
                              <w:rPr>
                                <w:rFonts w:ascii="Cambria Math" w:hAnsi="Cambria Math"/>
                              </w:rPr>
                            </w:rPrChange>
                          </w:rPr>
                          <m:t>X</m:t>
                        </w:ins>
                      </m:r>
                    </m:e>
                    <m:sub>
                      <m:r>
                        <w:ins w:id="1591" w:author="Boyko, James" w:date="2025-06-16T09:51:00Z" w16du:dateUtc="2025-06-16T12:51:00Z">
                          <w:rPr>
                            <w:rFonts w:ascii="Cambria Math" w:hAnsi="Cambria Math"/>
                            <w:sz w:val="22"/>
                            <w:szCs w:val="22"/>
                            <w:rPrChange w:id="1592" w:author="Boyko, James" w:date="2025-06-16T09:51:00Z" w16du:dateUtc="2025-06-16T12:51:00Z">
                              <w:rPr>
                                <w:rFonts w:ascii="Cambria Math" w:hAnsi="Cambria Math"/>
                              </w:rPr>
                            </w:rPrChange>
                          </w:rPr>
                          <m:t>0A</m:t>
                        </w:ins>
                      </m:r>
                    </m:sub>
                  </m:sSub>
                </m:e>
                <m:e>
                  <m:r>
                    <w:ins w:id="1593" w:author="Boyko, James" w:date="2025-06-16T09:51:00Z" w16du:dateUtc="2025-06-16T12:51:00Z">
                      <m:rPr>
                        <m:lit/>
                        <m:nor/>
                      </m:rPr>
                      <w:rPr>
                        <w:rFonts w:ascii="Cambria Math" w:hAnsi="Cambria Math"/>
                        <w:sz w:val="22"/>
                        <w:szCs w:val="22"/>
                        <w:rPrChange w:id="1594" w:author="Boyko, James" w:date="2025-06-16T09:51:00Z" w16du:dateUtc="2025-06-16T12:51:00Z">
                          <w:rPr>
                            <w:rFonts w:ascii="Cambria Math" w:hAnsi="Cambria Math"/>
                          </w:rPr>
                        </w:rPrChange>
                      </w:rPr>
                      <m:t xml:space="preserve">    -</m:t>
                    </w:ins>
                  </m:r>
                </m:e>
                <m:e>
                  <m:r>
                    <w:ins w:id="1595" w:author="Boyko, James" w:date="2025-06-27T09:34:00Z" w16du:dateUtc="2025-06-27T13:34:00Z">
                      <w:rPr>
                        <w:rFonts w:ascii="Cambria Math" w:hAnsi="Cambria Math"/>
                        <w:sz w:val="22"/>
                        <w:szCs w:val="22"/>
                      </w:rPr>
                      <m:t>10.0</m:t>
                    </w:ins>
                  </m:r>
                </m:e>
                <m:e>
                  <m:r>
                    <w:ins w:id="1596" w:author="Boyko, James" w:date="2025-06-27T09:35:00Z" w16du:dateUtc="2025-06-27T13:35:00Z">
                      <m:rPr>
                        <m:sty m:val="p"/>
                      </m:rPr>
                      <w:rPr>
                        <w:rFonts w:ascii="Cambria Math" w:hAnsi="Cambria Math"/>
                        <w:sz w:val="22"/>
                        <w:szCs w:val="22"/>
                      </w:rPr>
                      <m:t>1.0</m:t>
                    </w:ins>
                  </m:r>
                </m:e>
                <m:e>
                  <m:r>
                    <w:ins w:id="1597" w:author="Boyko, James" w:date="2025-06-16T09:51:00Z" w16du:dateUtc="2025-06-16T12:51:00Z">
                      <m:rPr>
                        <m:lit/>
                        <m:nor/>
                      </m:rPr>
                      <w:rPr>
                        <w:rFonts w:ascii="Cambria Math" w:hAnsi="Cambria Math"/>
                        <w:sz w:val="22"/>
                        <w:szCs w:val="22"/>
                        <w:rPrChange w:id="1598" w:author="Boyko, James" w:date="2025-06-16T09:51:00Z" w16du:dateUtc="2025-06-16T12:51:00Z">
                          <w:rPr>
                            <w:rFonts w:ascii="Cambria Math" w:hAnsi="Cambria Math"/>
                          </w:rPr>
                        </w:rPrChange>
                      </w:rPr>
                      <m:t xml:space="preserve">    -</m:t>
                    </w:ins>
                  </m:r>
                </m:e>
              </m:mr>
              <m:mr>
                <m:e>
                  <m:sSub>
                    <m:sSubPr>
                      <m:ctrlPr>
                        <w:ins w:id="1599" w:author="Boyko, James" w:date="2025-06-16T09:51:00Z" w16du:dateUtc="2025-06-16T12:51:00Z">
                          <w:rPr>
                            <w:rFonts w:ascii="Cambria Math" w:hAnsi="Cambria Math"/>
                            <w:sz w:val="22"/>
                            <w:szCs w:val="22"/>
                          </w:rPr>
                        </w:ins>
                      </m:ctrlPr>
                    </m:sSubPr>
                    <m:e>
                      <m:r>
                        <w:ins w:id="1600" w:author="Boyko, James" w:date="2025-06-16T09:51:00Z" w16du:dateUtc="2025-06-16T12:51:00Z">
                          <w:rPr>
                            <w:rFonts w:ascii="Cambria Math" w:hAnsi="Cambria Math"/>
                            <w:sz w:val="22"/>
                            <w:szCs w:val="22"/>
                            <w:rPrChange w:id="1601" w:author="Boyko, James" w:date="2025-06-16T09:51:00Z" w16du:dateUtc="2025-06-16T12:51:00Z">
                              <w:rPr>
                                <w:rFonts w:ascii="Cambria Math" w:hAnsi="Cambria Math"/>
                              </w:rPr>
                            </w:rPrChange>
                          </w:rPr>
                          <m:t>X</m:t>
                        </w:ins>
                      </m:r>
                    </m:e>
                    <m:sub>
                      <m:r>
                        <w:ins w:id="1602" w:author="Boyko, James" w:date="2025-06-16T09:51:00Z" w16du:dateUtc="2025-06-16T12:51:00Z">
                          <w:rPr>
                            <w:rFonts w:ascii="Cambria Math" w:hAnsi="Cambria Math"/>
                            <w:sz w:val="22"/>
                            <w:szCs w:val="22"/>
                            <w:rPrChange w:id="1603" w:author="Boyko, James" w:date="2025-06-16T09:51:00Z" w16du:dateUtc="2025-06-16T12:51:00Z">
                              <w:rPr>
                                <w:rFonts w:ascii="Cambria Math" w:hAnsi="Cambria Math"/>
                              </w:rPr>
                            </w:rPrChange>
                          </w:rPr>
                          <m:t>1A</m:t>
                        </w:ins>
                      </m:r>
                    </m:sub>
                  </m:sSub>
                </m:e>
                <m:e>
                  <m:r>
                    <w:ins w:id="1604" w:author="Boyko, James" w:date="2025-06-27T09:34:00Z" w16du:dateUtc="2025-06-27T13:34:00Z">
                      <m:rPr>
                        <m:sty m:val="p"/>
                      </m:rPr>
                      <w:rPr>
                        <w:rFonts w:ascii="Cambria Math" w:hAnsi="Cambria Math"/>
                        <w:sz w:val="22"/>
                        <w:szCs w:val="22"/>
                      </w:rPr>
                      <m:t>10.0</m:t>
                    </w:ins>
                  </m:r>
                </m:e>
                <m:e>
                  <m:r>
                    <w:ins w:id="1605" w:author="Boyko, James" w:date="2025-06-16T09:51:00Z" w16du:dateUtc="2025-06-16T12:51:00Z">
                      <m:rPr>
                        <m:lit/>
                        <m:nor/>
                      </m:rPr>
                      <w:rPr>
                        <w:rFonts w:ascii="Cambria Math" w:hAnsi="Cambria Math"/>
                        <w:sz w:val="22"/>
                        <w:szCs w:val="22"/>
                        <w:rPrChange w:id="1606" w:author="Boyko, James" w:date="2025-06-16T09:51:00Z" w16du:dateUtc="2025-06-16T12:51:00Z">
                          <w:rPr>
                            <w:rFonts w:ascii="Cambria Math" w:hAnsi="Cambria Math"/>
                          </w:rPr>
                        </w:rPrChange>
                      </w:rPr>
                      <m:t xml:space="preserve">    -</m:t>
                    </w:ins>
                  </m:r>
                </m:e>
                <m:e>
                  <m:r>
                    <w:ins w:id="1607" w:author="Boyko, James" w:date="2025-06-16T09:51:00Z" w16du:dateUtc="2025-06-16T12:51:00Z">
                      <m:rPr>
                        <m:lit/>
                        <m:nor/>
                      </m:rPr>
                      <w:rPr>
                        <w:rFonts w:ascii="Cambria Math" w:hAnsi="Cambria Math"/>
                        <w:sz w:val="22"/>
                        <w:szCs w:val="22"/>
                        <w:rPrChange w:id="1608" w:author="Boyko, James" w:date="2025-06-16T09:51:00Z" w16du:dateUtc="2025-06-16T12:51:00Z">
                          <w:rPr>
                            <w:rFonts w:ascii="Cambria Math" w:hAnsi="Cambria Math"/>
                          </w:rPr>
                        </w:rPrChange>
                      </w:rPr>
                      <m:t xml:space="preserve">    -</m:t>
                    </w:ins>
                  </m:r>
                </m:e>
                <m:e>
                  <m:r>
                    <w:ins w:id="1609" w:author="Boyko, James" w:date="2025-06-27T09:35:00Z" w16du:dateUtc="2025-06-27T13:35:00Z">
                      <m:rPr>
                        <m:sty m:val="p"/>
                      </m:rPr>
                      <w:rPr>
                        <w:rFonts w:ascii="Cambria Math" w:hAnsi="Cambria Math"/>
                        <w:sz w:val="22"/>
                        <w:szCs w:val="22"/>
                      </w:rPr>
                      <m:t>1.0</m:t>
                    </w:ins>
                  </m:r>
                </m:e>
              </m:mr>
              <m:mr>
                <m:e>
                  <m:sSub>
                    <m:sSubPr>
                      <m:ctrlPr>
                        <w:ins w:id="1610" w:author="Boyko, James" w:date="2025-06-16T09:51:00Z" w16du:dateUtc="2025-06-16T12:51:00Z">
                          <w:rPr>
                            <w:rFonts w:ascii="Cambria Math" w:hAnsi="Cambria Math"/>
                            <w:sz w:val="22"/>
                            <w:szCs w:val="22"/>
                          </w:rPr>
                        </w:ins>
                      </m:ctrlPr>
                    </m:sSubPr>
                    <m:e>
                      <m:r>
                        <w:ins w:id="1611" w:author="Boyko, James" w:date="2025-06-16T09:51:00Z" w16du:dateUtc="2025-06-16T12:51:00Z">
                          <w:rPr>
                            <w:rFonts w:ascii="Cambria Math" w:hAnsi="Cambria Math"/>
                            <w:sz w:val="22"/>
                            <w:szCs w:val="22"/>
                            <w:rPrChange w:id="1612" w:author="Boyko, James" w:date="2025-06-16T09:51:00Z" w16du:dateUtc="2025-06-16T12:51:00Z">
                              <w:rPr>
                                <w:rFonts w:ascii="Cambria Math" w:hAnsi="Cambria Math"/>
                              </w:rPr>
                            </w:rPrChange>
                          </w:rPr>
                          <m:t>X</m:t>
                        </w:ins>
                      </m:r>
                    </m:e>
                    <m:sub>
                      <m:r>
                        <w:ins w:id="1613" w:author="Boyko, James" w:date="2025-06-16T09:51:00Z" w16du:dateUtc="2025-06-16T12:51:00Z">
                          <w:rPr>
                            <w:rFonts w:ascii="Cambria Math" w:hAnsi="Cambria Math"/>
                            <w:sz w:val="22"/>
                            <w:szCs w:val="22"/>
                            <w:rPrChange w:id="1614" w:author="Boyko, James" w:date="2025-06-16T09:51:00Z" w16du:dateUtc="2025-06-16T12:51:00Z">
                              <w:rPr>
                                <w:rFonts w:ascii="Cambria Math" w:hAnsi="Cambria Math"/>
                              </w:rPr>
                            </w:rPrChange>
                          </w:rPr>
                          <m:t>0B</m:t>
                        </w:ins>
                      </m:r>
                    </m:sub>
                  </m:sSub>
                </m:e>
                <m:e>
                  <m:r>
                    <w:ins w:id="1615" w:author="Boyko, James" w:date="2025-06-27T09:34:00Z" w16du:dateUtc="2025-06-27T13:34:00Z">
                      <m:rPr>
                        <m:sty m:val="p"/>
                      </m:rPr>
                      <w:rPr>
                        <w:rFonts w:ascii="Cambria Math" w:hAnsi="Cambria Math"/>
                        <w:sz w:val="22"/>
                        <w:szCs w:val="22"/>
                      </w:rPr>
                      <m:t>1.0</m:t>
                    </w:ins>
                  </m:r>
                </m:e>
                <m:e>
                  <m:r>
                    <w:ins w:id="1616" w:author="Boyko, James" w:date="2025-06-16T09:51:00Z" w16du:dateUtc="2025-06-16T12:51:00Z">
                      <m:rPr>
                        <m:lit/>
                        <m:nor/>
                      </m:rPr>
                      <w:rPr>
                        <w:rFonts w:ascii="Cambria Math" w:hAnsi="Cambria Math"/>
                        <w:sz w:val="22"/>
                        <w:szCs w:val="22"/>
                        <w:rPrChange w:id="1617" w:author="Boyko, James" w:date="2025-06-16T09:51:00Z" w16du:dateUtc="2025-06-16T12:51:00Z">
                          <w:rPr>
                            <w:rFonts w:ascii="Cambria Math" w:hAnsi="Cambria Math"/>
                          </w:rPr>
                        </w:rPrChange>
                      </w:rPr>
                      <m:t xml:space="preserve">    -</m:t>
                    </w:ins>
                  </m:r>
                </m:e>
                <m:e>
                  <m:r>
                    <w:ins w:id="1618" w:author="Boyko, James" w:date="2025-06-16T09:51:00Z" w16du:dateUtc="2025-06-16T12:51:00Z">
                      <m:rPr>
                        <m:lit/>
                        <m:nor/>
                      </m:rPr>
                      <w:rPr>
                        <w:rFonts w:ascii="Cambria Math" w:hAnsi="Cambria Math"/>
                        <w:sz w:val="22"/>
                        <w:szCs w:val="22"/>
                        <w:rPrChange w:id="1619" w:author="Boyko, James" w:date="2025-06-16T09:51:00Z" w16du:dateUtc="2025-06-16T12:51:00Z">
                          <w:rPr>
                            <w:rFonts w:ascii="Cambria Math" w:hAnsi="Cambria Math"/>
                          </w:rPr>
                        </w:rPrChange>
                      </w:rPr>
                      <m:t xml:space="preserve">    -</m:t>
                    </w:ins>
                  </m:r>
                </m:e>
                <m:e>
                  <m:r>
                    <w:ins w:id="1620" w:author="Boyko, James" w:date="2025-06-27T09:35:00Z" w16du:dateUtc="2025-06-27T13:35:00Z">
                      <m:rPr>
                        <m:sty m:val="p"/>
                      </m:rPr>
                      <w:rPr>
                        <w:rFonts w:ascii="Cambria Math" w:hAnsi="Cambria Math"/>
                        <w:sz w:val="22"/>
                        <w:szCs w:val="22"/>
                      </w:rPr>
                      <m:t>0.01</m:t>
                    </w:ins>
                  </m:r>
                </m:e>
              </m:mr>
              <m:mr>
                <m:e>
                  <m:sSub>
                    <m:sSubPr>
                      <m:ctrlPr>
                        <w:ins w:id="1621" w:author="Boyko, James" w:date="2025-06-16T09:51:00Z" w16du:dateUtc="2025-06-16T12:51:00Z">
                          <w:rPr>
                            <w:rFonts w:ascii="Cambria Math" w:hAnsi="Cambria Math"/>
                            <w:sz w:val="22"/>
                            <w:szCs w:val="22"/>
                          </w:rPr>
                        </w:ins>
                      </m:ctrlPr>
                    </m:sSubPr>
                    <m:e>
                      <m:r>
                        <w:ins w:id="1622" w:author="Boyko, James" w:date="2025-06-16T09:51:00Z" w16du:dateUtc="2025-06-16T12:51:00Z">
                          <w:rPr>
                            <w:rFonts w:ascii="Cambria Math" w:hAnsi="Cambria Math"/>
                            <w:sz w:val="22"/>
                            <w:szCs w:val="22"/>
                            <w:rPrChange w:id="1623" w:author="Boyko, James" w:date="2025-06-16T09:51:00Z" w16du:dateUtc="2025-06-16T12:51:00Z">
                              <w:rPr>
                                <w:rFonts w:ascii="Cambria Math" w:hAnsi="Cambria Math"/>
                              </w:rPr>
                            </w:rPrChange>
                          </w:rPr>
                          <m:t>X</m:t>
                        </w:ins>
                      </m:r>
                    </m:e>
                    <m:sub>
                      <m:r>
                        <w:ins w:id="1624" w:author="Boyko, James" w:date="2025-06-16T09:51:00Z" w16du:dateUtc="2025-06-16T12:51:00Z">
                          <w:rPr>
                            <w:rFonts w:ascii="Cambria Math" w:hAnsi="Cambria Math"/>
                            <w:sz w:val="22"/>
                            <w:szCs w:val="22"/>
                            <w:rPrChange w:id="1625" w:author="Boyko, James" w:date="2025-06-16T09:51:00Z" w16du:dateUtc="2025-06-16T12:51:00Z">
                              <w:rPr>
                                <w:rFonts w:ascii="Cambria Math" w:hAnsi="Cambria Math"/>
                              </w:rPr>
                            </w:rPrChange>
                          </w:rPr>
                          <m:t>1B</m:t>
                        </w:ins>
                      </m:r>
                    </m:sub>
                  </m:sSub>
                </m:e>
                <m:e>
                  <m:r>
                    <w:ins w:id="1626" w:author="Boyko, James" w:date="2025-06-16T09:51:00Z" w16du:dateUtc="2025-06-16T12:51:00Z">
                      <m:rPr>
                        <m:lit/>
                        <m:nor/>
                      </m:rPr>
                      <w:rPr>
                        <w:rFonts w:ascii="Cambria Math" w:hAnsi="Cambria Math"/>
                        <w:sz w:val="22"/>
                        <w:szCs w:val="22"/>
                        <w:rPrChange w:id="1627" w:author="Boyko, James" w:date="2025-06-16T09:51:00Z" w16du:dateUtc="2025-06-16T12:51:00Z">
                          <w:rPr>
                            <w:rFonts w:ascii="Cambria Math" w:hAnsi="Cambria Math"/>
                          </w:rPr>
                        </w:rPrChange>
                      </w:rPr>
                      <m:t xml:space="preserve">    -</m:t>
                    </w:ins>
                  </m:r>
                </m:e>
                <m:e>
                  <m:r>
                    <w:ins w:id="1628" w:author="Boyko, James" w:date="2025-06-27T09:34:00Z" w16du:dateUtc="2025-06-27T13:34:00Z">
                      <m:rPr>
                        <m:sty m:val="p"/>
                      </m:rPr>
                      <w:rPr>
                        <w:rFonts w:ascii="Cambria Math" w:hAnsi="Cambria Math"/>
                        <w:sz w:val="22"/>
                        <w:szCs w:val="22"/>
                      </w:rPr>
                      <m:t>1.0</m:t>
                    </w:ins>
                  </m:r>
                </m:e>
                <m:e>
                  <m:r>
                    <w:ins w:id="1629" w:author="Boyko, James" w:date="2025-06-27T09:35:00Z" w16du:dateUtc="2025-06-27T13:35:00Z">
                      <m:rPr>
                        <m:sty m:val="p"/>
                      </m:rPr>
                      <w:rPr>
                        <w:rFonts w:ascii="Cambria Math" w:hAnsi="Cambria Math"/>
                        <w:sz w:val="22"/>
                        <w:szCs w:val="22"/>
                      </w:rPr>
                      <m:t>0.01</m:t>
                    </w:ins>
                  </m:r>
                </m:e>
                <m:e>
                  <m:r>
                    <w:ins w:id="1630" w:author="Boyko, James" w:date="2025-06-16T09:51:00Z" w16du:dateUtc="2025-06-16T12:51:00Z">
                      <m:rPr>
                        <m:lit/>
                        <m:nor/>
                      </m:rPr>
                      <w:rPr>
                        <w:rFonts w:ascii="Cambria Math" w:hAnsi="Cambria Math"/>
                        <w:sz w:val="22"/>
                        <w:szCs w:val="22"/>
                        <w:rPrChange w:id="1631" w:author="Boyko, James" w:date="2025-06-16T09:51:00Z" w16du:dateUtc="2025-06-16T12:51:00Z">
                          <w:rPr>
                            <w:rFonts w:ascii="Cambria Math" w:hAnsi="Cambria Math"/>
                          </w:rPr>
                        </w:rPrChange>
                      </w:rPr>
                      <m:t xml:space="preserve">    -</m:t>
                    </w:ins>
                  </m:r>
                </m:e>
              </m:mr>
            </m:m>
          </m:e>
        </m:d>
      </m:oMath>
      <w:r w:rsidRPr="00990AA7">
        <w:rPr>
          <w:rFonts w:ascii="Times New Roman" w:eastAsia="Times New Roman" w:hAnsi="Times New Roman" w:cs="Times New Roman"/>
        </w:rPr>
        <w:t xml:space="preserve"> </w:t>
      </w:r>
      <w:r w:rsidRPr="00990AA7">
        <w:rPr>
          <w:rFonts w:ascii="Times New Roman" w:eastAsia="Times New Roman" w:hAnsi="Times New Roman" w:cs="Times New Roman"/>
          <w:i/>
          <w:iCs/>
        </w:rPr>
        <w:t xml:space="preserve"> </w:t>
      </w:r>
    </w:p>
    <w:p w14:paraId="36F7542F" w14:textId="5E0BE004" w:rsidR="00EB0295" w:rsidRPr="00990AA7" w:rsidDel="00E64059" w:rsidRDefault="00000000" w:rsidP="00B20478">
      <w:pPr>
        <w:pStyle w:val="BodyText"/>
        <w:spacing w:after="0" w:line="360" w:lineRule="auto"/>
        <w:rPr>
          <w:del w:id="1632" w:author="Boyko, James" w:date="2025-06-30T14:11:00Z" w16du:dateUtc="2025-06-30T18:11:00Z"/>
          <w:rFonts w:ascii="Times New Roman" w:eastAsia="Times New Roman" w:hAnsi="Times New Roman" w:cs="Times New Roman"/>
        </w:rPr>
      </w:pPr>
      <w:del w:id="1633" w:author="Boyko, James" w:date="2025-06-30T14:11:00Z" w16du:dateUtc="2025-06-30T18:11:00Z">
        <w:r w:rsidRPr="00990AA7" w:rsidDel="00E64059">
          <w:rPr>
            <w:rFonts w:ascii="Times New Roman" w:eastAsia="Times New Roman" w:hAnsi="Times New Roman" w:cs="Times New Roman"/>
          </w:rPr>
          <w:tab/>
          <w:delText xml:space="preserve">In addition to testing the ability to correctly infer model structures, I examined the influence of the different regularization schemes on ancestral state reconstruction. For each of the simulating datasets, I examined how far the probability distributions of the known ancestral states was from the best fitting dredge model’s ancestral state estimate. To estimate the distance between ancestral state reconstructions, I use JS Divergence. To summarize these differences, I use median divergence and because accuracy of ancestral states can differ based on the age of the node, I examine ancestral state reconstruction divergence as a function of node age. I fit a simple linear regression to visualize potential differences between alternative regularization methods. However, parameter estimates from the linear regression fits should be taken with a grain of salt as the data points are certainly non-independent because each phylogeny contributes several data points, and these data are related to one another due to common ancestry. Nonetheless, as a qualitative assessment it can still prove useful as I am more interested in the relative differences between regularization methods, and they should be equally influenced by this non-independence. </w:delText>
        </w:r>
      </w:del>
    </w:p>
    <w:p w14:paraId="49656C0F" w14:textId="2D325804"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Empirical example: concealed ovulation and mating systems in Old</w:t>
      </w:r>
      <w:del w:id="1634" w:author="Boyko, James" w:date="2025-06-14T09:58:00Z" w16du:dateUtc="2025-06-14T12:58:00Z">
        <w:r w:rsidR="00591F47" w:rsidRPr="00990AA7" w:rsidDel="009475F5">
          <w:rPr>
            <w:rFonts w:ascii="Times New Roman" w:eastAsia="Times New Roman" w:hAnsi="Times New Roman" w:cs="Times New Roman"/>
            <w:i/>
            <w:iCs/>
          </w:rPr>
          <w:delText>-</w:delText>
        </w:r>
      </w:del>
      <w:ins w:id="1635" w:author="Boyko, James" w:date="2025-06-14T09:58:00Z" w16du:dateUtc="2025-06-14T12:58:00Z">
        <w:r w:rsidR="009475F5">
          <w:rPr>
            <w:rFonts w:ascii="Times New Roman" w:eastAsia="Times New Roman" w:hAnsi="Times New Roman" w:cs="Times New Roman"/>
            <w:i/>
            <w:iCs/>
          </w:rPr>
          <w:t xml:space="preserve"> </w:t>
        </w:r>
      </w:ins>
      <w:r w:rsidRPr="00990AA7">
        <w:rPr>
          <w:rFonts w:ascii="Times New Roman" w:eastAsia="Times New Roman" w:hAnsi="Times New Roman" w:cs="Times New Roman"/>
          <w:i/>
          <w:iCs/>
        </w:rPr>
        <w:t>World monkeys</w:t>
      </w:r>
    </w:p>
    <w:p w14:paraId="52EF653F" w14:textId="5B4C045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Concealed ovulation has been considered an adaptation in primates as either a means of promoting parental care by increasing confidence in paternity or improving male behavior towards their potential offspring by confusing paternity issues</w:t>
      </w:r>
      <w:r w:rsidR="00463AC4">
        <w:rPr>
          <w:rFonts w:ascii="Times New Roman" w:eastAsia="Times New Roman" w:hAnsi="Times New Roman" w:cs="Times New Roman"/>
        </w:rPr>
        <w:t xml:space="preserv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5hr4QXsT","properties":{"formattedCitation":"(Sillen-Tullberg and Moller 1993)","plainCitation":"(Sillen-Tullberg and Moller 1993)","noteIndex":0},"citationItems":[{"id":915,"uris":["http://zotero.org/users/local/TCNekpWa/items/7292V3GE"],"itemData":{"id":915,"type":"article-journal","abstract":"Under the assumption that the absence of visual signs of ovulation (usually termed \"concealed ovulation\") is an adaptation in primates, there are two main hypotheses concerning the evolution of this trait: it is a means to promote paternal care and increase paternity confidence, and it is a means to confuse paternity issues and thereby improve male behavior toward (potential) offspring. The first hypothesis assumes that ovulatory signs have been lost under monogamy, and the second assumes a one- or multimale mating system. Data on mating systems and signs of ovulation, respectively, for extant taxa were parsimoniously mapped into phylogenetic trees that had been independently derived from systematic studies. The positions of change in ovulatory signs were then related to mating system in the phylogenies. Slight signs of ovulation and a multimale mating system, respectively, were inferred to be ancestral for anthropoid primates. Ovulatory signs were estimated to have disappeared 0-1 times under monogamy and 8-11 times in a nonmonogamous context. Thus, the second hypothesis receives the most support concerning the ultimate reason for the loss of ovulatory signs. On the other hand, monogamy was inferred to have evolved independently seven times in the anthropoid primates, four to six times in the absence of ovulatory signs, and one to three times in the presence of ovulatory signs. Thus, there is a linkage between absence of ovulatory signs and monogamy, but the temporal relationship is generally such that the lack of ovulatory signs is more likely to promote monogamy than monogamy is to promote a lack of ovulatory signs. These results imply that the function of the absence of ovulatory signs may have changed in lineages in which monogamy has evolved.","container-title":"The American Naturalist","DOI":"10.1086/285458","ISSN":"0003-0147","issue":"1","page":"1–25","title":"The Relationship between Concealed Ovulation and Mating Systems in Anthropoid Primates: A Phylogenetic Analysis","title-short":"The Relationship between Concealed Ovulation and Mating Systems in Anthropoid Primates","volume":"141","author":[{"family":"Sillen-Tullberg","given":"Birgitta"},{"family":"Moller","given":"Anders P."}],"issued":{"date-parts":[["1993",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Sillen-Tullberg and Moller 1993)</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ddressing whether concealed ovulation increases confidence or confusion in paternity issues is difficult to study at a phylogenetic scale, so previous examinations of this question have focused on the context in which the trait has evolved. An initial analysis by Sillen-Tullberg and Moller (1993) found that the common ancestor of all anthropoid primates showed signs of ovulation (or estrus advertisement) and had a multimale mating system. Concealed ovulation then evolved from this state 8 to 11 times in a nonmonogamous context and at most once in a monogamous context. In contrast, in their examination of this same question, Pagel and Meade (2006) found the common ancestor of all </w:t>
      </w:r>
      <w:r w:rsidR="00591F47" w:rsidRPr="00990AA7">
        <w:rPr>
          <w:rFonts w:ascii="Times New Roman" w:eastAsia="Times New Roman" w:hAnsi="Times New Roman" w:cs="Times New Roman"/>
        </w:rPr>
        <w:t>Old</w:t>
      </w:r>
      <w:del w:id="1636" w:author="Boyko, James" w:date="2025-06-14T09:58:00Z" w16du:dateUtc="2025-06-14T12:58:00Z">
        <w:r w:rsidR="00591F47" w:rsidRPr="00990AA7" w:rsidDel="009475F5">
          <w:rPr>
            <w:rFonts w:ascii="Times New Roman" w:eastAsia="Times New Roman" w:hAnsi="Times New Roman" w:cs="Times New Roman"/>
          </w:rPr>
          <w:delText>-</w:delText>
        </w:r>
      </w:del>
      <w:ins w:id="1637" w:author="Boyko, James" w:date="2025-06-14T09:58:00Z" w16du:dateUtc="2025-06-14T12:58: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s to have concealed ovulation and a monogamous mating system. This discrepancy was explained by the difference in methodology. Pagel and Meade (2006) had used rate estimates from Markov models and </w:t>
      </w:r>
      <w:del w:id="1638" w:author="Boyko, James" w:date="2025-06-30T14:54:00Z" w16du:dateUtc="2025-06-30T18:54:00Z">
        <w:r w:rsidRPr="00990AA7" w:rsidDel="000530BE">
          <w:rPr>
            <w:rFonts w:ascii="Times New Roman" w:eastAsia="Times New Roman" w:hAnsi="Times New Roman" w:cs="Times New Roman"/>
          </w:rPr>
          <w:delText xml:space="preserve">Sillen-Tullberg and Moller (1993) had used a parsimony reconstruction. Methodology notwithstanding, </w:delText>
        </w:r>
      </w:del>
      <w:ins w:id="1639" w:author="Boyko, James" w:date="2025-06-30T14:54:00Z" w16du:dateUtc="2025-06-30T18:54:00Z">
        <w:r w:rsidR="000530BE">
          <w:rPr>
            <w:rFonts w:ascii="Times New Roman" w:eastAsia="Times New Roman" w:hAnsi="Times New Roman" w:cs="Times New Roman"/>
          </w:rPr>
          <w:t>d</w:t>
        </w:r>
      </w:ins>
      <w:r w:rsidRPr="00990AA7">
        <w:rPr>
          <w:rFonts w:ascii="Times New Roman" w:eastAsia="Times New Roman" w:hAnsi="Times New Roman" w:cs="Times New Roman"/>
        </w:rPr>
        <w:t xml:space="preserve">estimating the ancestral state of the </w:t>
      </w:r>
      <w:r w:rsidR="00591F47" w:rsidRPr="00990AA7">
        <w:rPr>
          <w:rFonts w:ascii="Times New Roman" w:eastAsia="Times New Roman" w:hAnsi="Times New Roman" w:cs="Times New Roman"/>
        </w:rPr>
        <w:t>Old</w:t>
      </w:r>
      <w:del w:id="1640" w:author="Boyko, James" w:date="2025-06-14T09:58:00Z" w16du:dateUtc="2025-06-14T12:58:00Z">
        <w:r w:rsidR="00591F47" w:rsidRPr="00990AA7" w:rsidDel="009475F5">
          <w:rPr>
            <w:rFonts w:ascii="Times New Roman" w:eastAsia="Times New Roman" w:hAnsi="Times New Roman" w:cs="Times New Roman"/>
          </w:rPr>
          <w:delText>-</w:delText>
        </w:r>
      </w:del>
      <w:ins w:id="1641" w:author="Boyko, James" w:date="2025-06-14T09:58:00Z" w16du:dateUtc="2025-06-14T12:58: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 common ancestor is crucial for the subsequent interpretation as it will imply whether estrus advertisement or concealed ovulation is the derived state in </w:t>
      </w:r>
      <w:del w:id="1642" w:author="Boyko, James" w:date="2025-06-14T09:58:00Z" w16du:dateUtc="2025-06-14T12:58:00Z">
        <w:r w:rsidRPr="00990AA7" w:rsidDel="009475F5">
          <w:rPr>
            <w:rFonts w:ascii="Times New Roman" w:eastAsia="Times New Roman" w:hAnsi="Times New Roman" w:cs="Times New Roman"/>
          </w:rPr>
          <w:delText xml:space="preserve">old world </w:delText>
        </w:r>
      </w:del>
      <w:r w:rsidRPr="00990AA7">
        <w:rPr>
          <w:rFonts w:ascii="Times New Roman" w:eastAsia="Times New Roman" w:hAnsi="Times New Roman" w:cs="Times New Roman"/>
        </w:rPr>
        <w:t>primates</w:t>
      </w:r>
      <w:ins w:id="1643" w:author="Boyko, James" w:date="2025-06-30T10:34:00Z" w16du:dateUtc="2025-06-30T14:34:00Z">
        <w:r w:rsidR="00BE579E">
          <w:rPr>
            <w:rFonts w:ascii="Times New Roman" w:eastAsia="Times New Roman" w:hAnsi="Times New Roman" w:cs="Times New Roman"/>
          </w:rPr>
          <w:t xml:space="preserve">, though an updated dataset will likely be </w:t>
        </w:r>
      </w:ins>
      <w:ins w:id="1644" w:author="Boyko, James" w:date="2025-06-30T10:35:00Z" w16du:dateUtc="2025-06-30T14:35:00Z">
        <w:r w:rsidR="00BE579E">
          <w:rPr>
            <w:rFonts w:ascii="Times New Roman" w:eastAsia="Times New Roman" w:hAnsi="Times New Roman" w:cs="Times New Roman"/>
          </w:rPr>
          <w:t xml:space="preserve">necessary </w:t>
        </w:r>
        <w:r w:rsidR="006A7D7E">
          <w:rPr>
            <w:rFonts w:ascii="Times New Roman" w:eastAsia="Times New Roman" w:hAnsi="Times New Roman" w:cs="Times New Roman"/>
          </w:rPr>
          <w:t>before we can trust</w:t>
        </w:r>
      </w:ins>
      <w:ins w:id="1645" w:author="Boyko, James" w:date="2025-06-30T10:36:00Z" w16du:dateUtc="2025-06-30T14:36:00Z">
        <w:r w:rsidR="005A6195">
          <w:rPr>
            <w:rFonts w:ascii="Times New Roman" w:eastAsia="Times New Roman" w:hAnsi="Times New Roman" w:cs="Times New Roman"/>
          </w:rPr>
          <w:t xml:space="preserve"> the robustness of</w:t>
        </w:r>
      </w:ins>
      <w:ins w:id="1646" w:author="Boyko, James" w:date="2025-06-30T10:35:00Z" w16du:dateUtc="2025-06-30T14:35:00Z">
        <w:r w:rsidR="006A7D7E">
          <w:rPr>
            <w:rFonts w:ascii="Times New Roman" w:eastAsia="Times New Roman" w:hAnsi="Times New Roman" w:cs="Times New Roman"/>
          </w:rPr>
          <w:t xml:space="preserve"> </w:t>
        </w:r>
      </w:ins>
      <w:ins w:id="1647" w:author="Boyko, James" w:date="2025-06-30T10:36:00Z" w16du:dateUtc="2025-06-30T14:36:00Z">
        <w:r w:rsidR="006A7D7E">
          <w:rPr>
            <w:rFonts w:ascii="Times New Roman" w:eastAsia="Times New Roman" w:hAnsi="Times New Roman" w:cs="Times New Roman"/>
          </w:rPr>
          <w:t xml:space="preserve">any biological </w:t>
        </w:r>
      </w:ins>
      <w:ins w:id="1648" w:author="Boyko, James" w:date="2025-06-30T10:35:00Z" w16du:dateUtc="2025-06-30T14:35:00Z">
        <w:r w:rsidR="006A7D7E">
          <w:rPr>
            <w:rFonts w:ascii="Times New Roman" w:eastAsia="Times New Roman" w:hAnsi="Times New Roman" w:cs="Times New Roman"/>
          </w:rPr>
          <w:t>interpretations</w:t>
        </w:r>
      </w:ins>
      <w:ins w:id="1649" w:author="Boyko, James" w:date="2025-06-30T10:36:00Z" w16du:dateUtc="2025-06-30T14:36:00Z">
        <w:r w:rsidR="006A7D7E">
          <w:rPr>
            <w:rFonts w:ascii="Times New Roman" w:eastAsia="Times New Roman" w:hAnsi="Times New Roman" w:cs="Times New Roman"/>
          </w:rPr>
          <w:t xml:space="preserve"> from these analyses</w:t>
        </w:r>
      </w:ins>
      <w:r w:rsidRPr="00990AA7">
        <w:rPr>
          <w:rFonts w:ascii="Times New Roman" w:eastAsia="Times New Roman" w:hAnsi="Times New Roman" w:cs="Times New Roman"/>
        </w:rPr>
        <w:t xml:space="preserve">. </w:t>
      </w:r>
    </w:p>
    <w:p w14:paraId="450C0E02" w14:textId="0E5113E5" w:rsidR="00EB0295" w:rsidDel="004739D1" w:rsidRDefault="00000000" w:rsidP="00B20478">
      <w:pPr>
        <w:pStyle w:val="BodyText"/>
        <w:spacing w:after="0" w:line="360" w:lineRule="auto"/>
        <w:rPr>
          <w:del w:id="1650" w:author="Boyko, James" w:date="2025-06-16T09:53:00Z" w16du:dateUtc="2025-06-16T12:53:00Z"/>
          <w:rFonts w:ascii="Times New Roman" w:eastAsia="Times New Roman" w:hAnsi="Times New Roman" w:cs="Times New Roman"/>
        </w:rPr>
      </w:pPr>
      <w:r w:rsidRPr="00990AA7">
        <w:rPr>
          <w:rFonts w:ascii="Times New Roman" w:eastAsia="Times New Roman" w:hAnsi="Times New Roman" w:cs="Times New Roman"/>
        </w:rPr>
        <w:tab/>
        <w:t xml:space="preserve">To examine the evolution of concealed ovulation and mating systems, I apply corHMMDredge to the dataset of Pagel and Meade (2006). The dredge models us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and I conduct phylogenetic cross-validation to determine the optimal </w:t>
      </w:r>
      <m:oMath>
        <m:r>
          <w:rPr>
            <w:rFonts w:ascii="Cambria Math" w:hAnsi="Cambria Math"/>
          </w:rPr>
          <m:t>λ</m:t>
        </m:r>
      </m:oMath>
      <w:r w:rsidRPr="00990AA7">
        <w:rPr>
          <w:rFonts w:ascii="Times New Roman" w:eastAsia="Times New Roman" w:hAnsi="Times New Roman" w:cs="Times New Roman"/>
        </w:rPr>
        <w:t xml:space="preserve"> value. For cross-validation I examine 5 folds for </w:t>
      </w:r>
      <m:oMath>
        <m:r>
          <w:rPr>
            <w:rFonts w:ascii="Cambria Math" w:hAnsi="Cambria Math"/>
          </w:rPr>
          <m:t>λ</m:t>
        </m:r>
      </m:oMath>
      <w:r w:rsidRPr="00990AA7">
        <w:rPr>
          <w:rFonts w:ascii="Times New Roman" w:eastAsia="Times New Roman" w:hAnsi="Times New Roman" w:cs="Times New Roman"/>
        </w:rPr>
        <w:t xml:space="preserve"> values of 0, 0.25, 0.5, 0.75, and Jensen-Shannon divergence is used as a metric of accuracy. </w:t>
      </w:r>
      <w:del w:id="1651" w:author="Boyko, James" w:date="2025-06-27T09:45:00Z" w16du:dateUtc="2025-06-27T13:45:00Z">
        <w:r w:rsidRPr="00990AA7" w:rsidDel="00634330">
          <w:rPr>
            <w:rFonts w:ascii="Times New Roman" w:eastAsia="Times New Roman" w:hAnsi="Times New Roman" w:cs="Times New Roman"/>
          </w:rPr>
          <w:delText>The dredge results are compared to a</w:delText>
        </w:r>
      </w:del>
      <w:del w:id="1652" w:author="Boyko, James" w:date="2025-06-27T09:43:00Z" w16du:dateUtc="2025-06-27T13:43:00Z">
        <w:r w:rsidRPr="00990AA7" w:rsidDel="00634330">
          <w:rPr>
            <w:rFonts w:ascii="Times New Roman" w:eastAsia="Times New Roman" w:hAnsi="Times New Roman" w:cs="Times New Roman"/>
          </w:rPr>
          <w:delText xml:space="preserve"> standard k-state Markov model (Mk) with parameters allowed to completely differ (ARD)</w:delText>
        </w:r>
      </w:del>
      <w:del w:id="1653" w:author="Boyko, James" w:date="2025-06-27T09:45:00Z" w16du:dateUtc="2025-06-27T13:45:00Z">
        <w:r w:rsidRPr="00990AA7" w:rsidDel="00634330">
          <w:rPr>
            <w:rFonts w:ascii="Times New Roman" w:eastAsia="Times New Roman" w:hAnsi="Times New Roman" w:cs="Times New Roman"/>
          </w:rPr>
          <w:delText xml:space="preserve">. The </w:delText>
        </w:r>
      </w:del>
      <w:del w:id="1654" w:author="Boyko, James" w:date="2025-06-27T09:43:00Z" w16du:dateUtc="2025-06-27T13:43:00Z">
        <w:r w:rsidRPr="00990AA7" w:rsidDel="00634330">
          <w:rPr>
            <w:rFonts w:ascii="Times New Roman" w:eastAsia="Times New Roman" w:hAnsi="Times New Roman" w:cs="Times New Roman"/>
          </w:rPr>
          <w:delText xml:space="preserve">Mk </w:delText>
        </w:r>
      </w:del>
      <w:del w:id="1655" w:author="Boyko, James" w:date="2025-06-27T09:45:00Z" w16du:dateUtc="2025-06-27T13:45:00Z">
        <w:r w:rsidRPr="00990AA7" w:rsidDel="00634330">
          <w:rPr>
            <w:rFonts w:ascii="Times New Roman" w:eastAsia="Times New Roman" w:hAnsi="Times New Roman" w:cs="Times New Roman"/>
          </w:rPr>
          <w:delText xml:space="preserve">model allows for the dependent evolution of mating system and estrus advertisement. </w:delText>
        </w:r>
      </w:del>
      <w:r w:rsidRPr="00990AA7">
        <w:rPr>
          <w:rFonts w:ascii="Times New Roman" w:eastAsia="Times New Roman" w:hAnsi="Times New Roman" w:cs="Times New Roman"/>
        </w:rPr>
        <w:t xml:space="preserve">All model fits undergo 10 random restarts to increase the chances of finding the global optimum for the rate estimates. </w:t>
      </w:r>
      <w:del w:id="1656" w:author="Boyko, James" w:date="2025-06-27T09:45:00Z" w16du:dateUtc="2025-06-27T13:45:00Z">
        <w:r w:rsidRPr="00990AA7" w:rsidDel="00634330">
          <w:rPr>
            <w:rFonts w:ascii="Times New Roman" w:eastAsia="Times New Roman" w:hAnsi="Times New Roman" w:cs="Times New Roman"/>
          </w:rPr>
          <w:delText xml:space="preserve">Parameters from the </w:delText>
        </w:r>
      </w:del>
      <w:del w:id="1657" w:author="Boyko, James" w:date="2025-06-27T09:43:00Z" w16du:dateUtc="2025-06-27T13:43:00Z">
        <w:r w:rsidRPr="00990AA7" w:rsidDel="00634330">
          <w:rPr>
            <w:rFonts w:ascii="Times New Roman" w:eastAsia="Times New Roman" w:hAnsi="Times New Roman" w:cs="Times New Roman"/>
          </w:rPr>
          <w:delText xml:space="preserve">Mk </w:delText>
        </w:r>
      </w:del>
      <w:del w:id="1658" w:author="Boyko, James" w:date="2025-06-27T09:45:00Z" w16du:dateUtc="2025-06-27T13:45:00Z">
        <w:r w:rsidRPr="00990AA7" w:rsidDel="00634330">
          <w:rPr>
            <w:rFonts w:ascii="Times New Roman" w:eastAsia="Times New Roman" w:hAnsi="Times New Roman" w:cs="Times New Roman"/>
          </w:rPr>
          <w:delText xml:space="preserve">model are dropped if they reach a lower bound so that profile likelihoods only examine the parameters which are most necessary to the model (this was done manually for the </w:delText>
        </w:r>
      </w:del>
      <w:del w:id="1659" w:author="Boyko, James" w:date="2025-06-27T09:44:00Z" w16du:dateUtc="2025-06-27T13:44:00Z">
        <w:r w:rsidRPr="00990AA7" w:rsidDel="00634330">
          <w:rPr>
            <w:rFonts w:ascii="Times New Roman" w:eastAsia="Times New Roman" w:hAnsi="Times New Roman" w:cs="Times New Roman"/>
          </w:rPr>
          <w:delText xml:space="preserve">Mk </w:delText>
        </w:r>
      </w:del>
      <w:del w:id="1660" w:author="Boyko, James" w:date="2025-06-27T09:45:00Z" w16du:dateUtc="2025-06-27T13:45:00Z">
        <w:r w:rsidRPr="00990AA7" w:rsidDel="00634330">
          <w:rPr>
            <w:rFonts w:ascii="Times New Roman" w:eastAsia="Times New Roman" w:hAnsi="Times New Roman" w:cs="Times New Roman"/>
          </w:rPr>
          <w:delText>model). Both th</w:delText>
        </w:r>
      </w:del>
      <w:ins w:id="1661" w:author="Boyko, James" w:date="2025-06-27T09:45:00Z" w16du:dateUtc="2025-06-27T13:45:00Z">
        <w:r w:rsidR="00634330">
          <w:rPr>
            <w:rFonts w:ascii="Times New Roman" w:eastAsia="Times New Roman" w:hAnsi="Times New Roman" w:cs="Times New Roman"/>
          </w:rPr>
          <w:t>Th</w:t>
        </w:r>
      </w:ins>
      <w:r w:rsidRPr="00990AA7">
        <w:rPr>
          <w:rFonts w:ascii="Times New Roman" w:eastAsia="Times New Roman" w:hAnsi="Times New Roman" w:cs="Times New Roman"/>
        </w:rPr>
        <w:t xml:space="preserve">e </w:t>
      </w:r>
      <w:del w:id="1662" w:author="Boyko, James" w:date="2025-06-27T09:44:00Z" w16du:dateUtc="2025-06-27T13:44:00Z">
        <w:r w:rsidRPr="00990AA7" w:rsidDel="00634330">
          <w:rPr>
            <w:rFonts w:ascii="Times New Roman" w:eastAsia="Times New Roman" w:hAnsi="Times New Roman" w:cs="Times New Roman"/>
          </w:rPr>
          <w:delText xml:space="preserve">Mk </w:delText>
        </w:r>
      </w:del>
      <w:ins w:id="1663" w:author="Boyko, James" w:date="2025-06-27T09:45:00Z" w16du:dateUtc="2025-06-27T13:45:00Z">
        <w:r w:rsidR="00634330">
          <w:rPr>
            <w:rFonts w:ascii="Times New Roman" w:eastAsia="Times New Roman" w:hAnsi="Times New Roman" w:cs="Times New Roman"/>
          </w:rPr>
          <w:t xml:space="preserve">best </w:t>
        </w:r>
      </w:ins>
      <w:del w:id="1664" w:author="Boyko, James" w:date="2025-06-27T09:45:00Z" w16du:dateUtc="2025-06-27T13:45:00Z">
        <w:r w:rsidRPr="00990AA7" w:rsidDel="00634330">
          <w:rPr>
            <w:rFonts w:ascii="Times New Roman" w:eastAsia="Times New Roman" w:hAnsi="Times New Roman" w:cs="Times New Roman"/>
          </w:rPr>
          <w:delText xml:space="preserve">model and </w:delText>
        </w:r>
      </w:del>
      <w:r w:rsidRPr="00990AA7">
        <w:rPr>
          <w:rFonts w:ascii="Times New Roman" w:eastAsia="Times New Roman" w:hAnsi="Times New Roman" w:cs="Times New Roman"/>
        </w:rPr>
        <w:t xml:space="preserve">dredge </w:t>
      </w:r>
      <w:del w:id="1665" w:author="Boyko, James" w:date="2025-06-27T09:45:00Z" w16du:dateUtc="2025-06-27T13:45:00Z">
        <w:r w:rsidRPr="00990AA7" w:rsidDel="00634330">
          <w:rPr>
            <w:rFonts w:ascii="Times New Roman" w:eastAsia="Times New Roman" w:hAnsi="Times New Roman" w:cs="Times New Roman"/>
          </w:rPr>
          <w:delText xml:space="preserve">results </w:delText>
        </w:r>
      </w:del>
      <w:ins w:id="1666" w:author="Boyko, James" w:date="2025-06-27T09:45:00Z" w16du:dateUtc="2025-06-27T13:45:00Z">
        <w:r w:rsidR="00634330">
          <w:rPr>
            <w:rFonts w:ascii="Times New Roman" w:eastAsia="Times New Roman" w:hAnsi="Times New Roman" w:cs="Times New Roman"/>
          </w:rPr>
          <w:t xml:space="preserve">model </w:t>
        </w:r>
      </w:ins>
      <w:del w:id="1667" w:author="Boyko, James" w:date="2025-06-27T09:45:00Z" w16du:dateUtc="2025-06-27T13:45:00Z">
        <w:r w:rsidRPr="00990AA7" w:rsidDel="00634330">
          <w:rPr>
            <w:rFonts w:ascii="Times New Roman" w:eastAsia="Times New Roman" w:hAnsi="Times New Roman" w:cs="Times New Roman"/>
          </w:rPr>
          <w:delText xml:space="preserve">are </w:delText>
        </w:r>
      </w:del>
      <w:ins w:id="1668" w:author="Boyko, James" w:date="2025-06-27T09:45:00Z" w16du:dateUtc="2025-06-27T13:45:00Z">
        <w:r w:rsidR="00634330">
          <w:rPr>
            <w:rFonts w:ascii="Times New Roman" w:eastAsia="Times New Roman" w:hAnsi="Times New Roman" w:cs="Times New Roman"/>
          </w:rPr>
          <w:t xml:space="preserve">is </w:t>
        </w:r>
      </w:ins>
      <w:r w:rsidRPr="00990AA7">
        <w:rPr>
          <w:rFonts w:ascii="Times New Roman" w:eastAsia="Times New Roman" w:hAnsi="Times New Roman" w:cs="Times New Roman"/>
        </w:rPr>
        <w:t xml:space="preserve">used to estimate ancestral states based on </w:t>
      </w:r>
      <w:del w:id="1669" w:author="Boyko, James" w:date="2025-06-27T09:45:00Z" w16du:dateUtc="2025-06-27T13:45:00Z">
        <w:r w:rsidRPr="00990AA7" w:rsidDel="00634330">
          <w:rPr>
            <w:rFonts w:ascii="Times New Roman" w:eastAsia="Times New Roman" w:hAnsi="Times New Roman" w:cs="Times New Roman"/>
          </w:rPr>
          <w:delText>their respective</w:delText>
        </w:r>
      </w:del>
      <w:ins w:id="1670" w:author="Boyko, James" w:date="2025-06-27T09:45:00Z" w16du:dateUtc="2025-06-27T13:45:00Z">
        <w:r w:rsidR="00634330">
          <w:rPr>
            <w:rFonts w:ascii="Times New Roman" w:eastAsia="Times New Roman" w:hAnsi="Times New Roman" w:cs="Times New Roman"/>
          </w:rPr>
          <w:t>the regularized</w:t>
        </w:r>
      </w:ins>
      <w:r w:rsidRPr="00990AA7">
        <w:rPr>
          <w:rFonts w:ascii="Times New Roman" w:eastAsia="Times New Roman" w:hAnsi="Times New Roman" w:cs="Times New Roman"/>
        </w:rPr>
        <w:t xml:space="preserve"> maximum likelihood estimat</w:t>
      </w:r>
      <w:ins w:id="1671" w:author="Boyko, James" w:date="2025-06-27T09:45:00Z" w16du:dateUtc="2025-06-27T13:45:00Z">
        <w:r w:rsidR="00634330">
          <w:rPr>
            <w:rFonts w:ascii="Times New Roman" w:eastAsia="Times New Roman" w:hAnsi="Times New Roman" w:cs="Times New Roman"/>
          </w:rPr>
          <w:t>e</w:t>
        </w:r>
      </w:ins>
      <w:del w:id="1672" w:author="Boyko, James" w:date="2025-06-27T09:45:00Z" w16du:dateUtc="2025-06-27T13:45:00Z">
        <w:r w:rsidRPr="00990AA7" w:rsidDel="00634330">
          <w:rPr>
            <w:rFonts w:ascii="Times New Roman" w:eastAsia="Times New Roman" w:hAnsi="Times New Roman" w:cs="Times New Roman"/>
          </w:rPr>
          <w:delText>es</w:delText>
        </w:r>
      </w:del>
      <w:r w:rsidRPr="00990AA7">
        <w:rPr>
          <w:rFonts w:ascii="Times New Roman" w:eastAsia="Times New Roman" w:hAnsi="Times New Roman" w:cs="Times New Roman"/>
        </w:rPr>
        <w:t xml:space="preserve">. The root prior </w:t>
      </w:r>
      <w:del w:id="1673" w:author="Boyko, James" w:date="2025-06-27T09:45:00Z" w16du:dateUtc="2025-06-27T13:45:00Z">
        <w:r w:rsidRPr="00990AA7" w:rsidDel="00634330">
          <w:rPr>
            <w:rFonts w:ascii="Times New Roman" w:eastAsia="Times New Roman" w:hAnsi="Times New Roman" w:cs="Times New Roman"/>
          </w:rPr>
          <w:delText xml:space="preserve">for both frameworks </w:delText>
        </w:r>
      </w:del>
      <w:r w:rsidRPr="00990AA7">
        <w:rPr>
          <w:rFonts w:ascii="Times New Roman" w:eastAsia="Times New Roman" w:hAnsi="Times New Roman" w:cs="Times New Roman"/>
        </w:rPr>
        <w:t xml:space="preserve">is set to “maddfitz” </w:t>
      </w:r>
      <w:ins w:id="1674" w:author="Boyko, James" w:date="2025-06-27T09:46:00Z" w16du:dateUtc="2025-06-27T13:46:00Z">
        <w:r w:rsidR="00634330">
          <w:fldChar w:fldCharType="begin"/>
        </w:r>
        <w:r w:rsidR="00634330">
          <w:rPr>
            <w:rFonts w:ascii="Times New Roman" w:eastAsia="Times New Roman" w:hAnsi="Times New Roman" w:cs="Times New Roman"/>
          </w:rPr>
          <w: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instrText>
        </w:r>
        <w:r w:rsidR="00634330">
          <w:fldChar w:fldCharType="separate"/>
        </w:r>
        <w:r w:rsidR="00634330">
          <w:rPr>
            <w:rFonts w:ascii="Times New Roman" w:eastAsia="Times New Roman" w:hAnsi="Times New Roman" w:cs="Times New Roman"/>
            <w:noProof/>
          </w:rPr>
          <w:t>(FitzJohn et al. 2009)</w:t>
        </w:r>
        <w:r w:rsidR="00634330">
          <w:fldChar w:fldCharType="end"/>
        </w:r>
        <w:r w:rsidR="00634330">
          <w:rPr>
            <w:rFonts w:ascii="Times New Roman" w:eastAsia="Times New Roman" w:hAnsi="Times New Roman" w:cs="Times New Roman"/>
          </w:rPr>
          <w:t xml:space="preserve"> </w:t>
        </w:r>
      </w:ins>
      <w:r w:rsidRPr="00990AA7">
        <w:rPr>
          <w:rFonts w:ascii="Times New Roman" w:eastAsia="Times New Roman" w:hAnsi="Times New Roman" w:cs="Times New Roman"/>
        </w:rPr>
        <w:t>in the corHMM R-package</w:t>
      </w:r>
      <w:ins w:id="1675" w:author="Boyko, James" w:date="2025-06-27T09:46:00Z" w16du:dateUtc="2025-06-27T13:46:00Z">
        <w:r w:rsidR="00634330">
          <w:rPr>
            <w:rFonts w:ascii="Times New Roman" w:eastAsia="Times New Roman" w:hAnsi="Times New Roman" w:cs="Times New Roman"/>
          </w:rPr>
          <w:t>.</w:t>
        </w:r>
      </w:ins>
      <w:r w:rsidRPr="00990AA7">
        <w:rPr>
          <w:rFonts w:ascii="Times New Roman" w:eastAsia="Times New Roman" w:hAnsi="Times New Roman" w:cs="Times New Roman"/>
        </w:rPr>
        <w:t xml:space="preserve"> </w:t>
      </w:r>
      <w:del w:id="1676" w:author="Boyko, James" w:date="2025-06-27T09:45:00Z" w16du:dateUtc="2025-06-27T13:45:00Z">
        <w:r w:rsidR="00463AC4" w:rsidDel="00634330">
          <w:fldChar w:fldCharType="begin"/>
        </w:r>
        <w:r w:rsidR="00463AC4" w:rsidDel="00634330">
          <w:rPr>
            <w:rFonts w:ascii="Times New Roman" w:eastAsia="Times New Roman" w:hAnsi="Times New Roman" w:cs="Times New Roman"/>
          </w:rPr>
          <w:del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delInstrText>
        </w:r>
        <w:r w:rsidR="00463AC4" w:rsidDel="00634330">
          <w:fldChar w:fldCharType="separate"/>
        </w:r>
        <w:r w:rsidR="00463AC4" w:rsidDel="00634330">
          <w:rPr>
            <w:rFonts w:ascii="Times New Roman" w:eastAsia="Times New Roman" w:hAnsi="Times New Roman" w:cs="Times New Roman"/>
            <w:noProof/>
          </w:rPr>
          <w:delText>(FitzJohn et al. 2009)</w:delText>
        </w:r>
        <w:r w:rsidR="00463AC4" w:rsidDel="00634330">
          <w:fldChar w:fldCharType="end"/>
        </w:r>
        <w:r w:rsidRPr="00990AA7" w:rsidDel="00634330">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I examine the profile likelihoods of the rate estimates </w:t>
      </w:r>
      <w:del w:id="1677" w:author="Boyko, James" w:date="2025-06-27T09:46:00Z" w16du:dateUtc="2025-06-27T13:46:00Z">
        <w:r w:rsidRPr="00990AA7" w:rsidDel="00634330">
          <w:rPr>
            <w:rFonts w:ascii="Times New Roman" w:eastAsia="Times New Roman" w:hAnsi="Times New Roman" w:cs="Times New Roman"/>
          </w:rPr>
          <w:delText>for both frameworks and consider whether, and how, the interpretations might differ within</w:delText>
        </w:r>
      </w:del>
      <w:ins w:id="1678" w:author="Boyko, James" w:date="2025-06-27T09:46:00Z" w16du:dateUtc="2025-06-27T13:46:00Z">
        <w:r w:rsidR="00634330">
          <w:rPr>
            <w:rFonts w:ascii="Times New Roman" w:eastAsia="Times New Roman" w:hAnsi="Times New Roman" w:cs="Times New Roman"/>
          </w:rPr>
          <w:t>to generate</w:t>
        </w:r>
      </w:ins>
      <w:r w:rsidRPr="00990AA7">
        <w:rPr>
          <w:rFonts w:ascii="Times New Roman" w:eastAsia="Times New Roman" w:hAnsi="Times New Roman" w:cs="Times New Roman"/>
        </w:rPr>
        <w:t xml:space="preserve"> 95% confidence intervals </w:t>
      </w:r>
      <w:del w:id="1679" w:author="Boyko, James" w:date="2025-06-27T09:46:00Z" w16du:dateUtc="2025-06-27T13:46:00Z">
        <w:r w:rsidRPr="00990AA7" w:rsidDel="00634330">
          <w:rPr>
            <w:rFonts w:ascii="Times New Roman" w:eastAsia="Times New Roman" w:hAnsi="Times New Roman" w:cs="Times New Roman"/>
          </w:rPr>
          <w:delText xml:space="preserve">of </w:delText>
        </w:r>
      </w:del>
      <w:ins w:id="1680" w:author="Boyko, James" w:date="2025-06-27T09:46:00Z" w16du:dateUtc="2025-06-27T13:46:00Z">
        <w:r w:rsidR="00634330">
          <w:rPr>
            <w:rFonts w:ascii="Times New Roman" w:eastAsia="Times New Roman" w:hAnsi="Times New Roman" w:cs="Times New Roman"/>
          </w:rPr>
          <w:t xml:space="preserve">around </w:t>
        </w:r>
      </w:ins>
      <w:r w:rsidRPr="00990AA7">
        <w:rPr>
          <w:rFonts w:ascii="Times New Roman" w:eastAsia="Times New Roman" w:hAnsi="Times New Roman" w:cs="Times New Roman"/>
        </w:rPr>
        <w:t>the MLE</w:t>
      </w:r>
      <w:ins w:id="1681" w:author="Boyko, James" w:date="2025-06-27T09:46:00Z" w16du:dateUtc="2025-06-27T13:46:00Z">
        <w:r w:rsidR="00634330">
          <w:rPr>
            <w:rFonts w:ascii="Times New Roman" w:eastAsia="Times New Roman" w:hAnsi="Times New Roman" w:cs="Times New Roman"/>
          </w:rPr>
          <w:t xml:space="preserve"> independently for each parameter</w:t>
        </w:r>
      </w:ins>
      <w:r w:rsidRPr="00990AA7">
        <w:rPr>
          <w:rFonts w:ascii="Times New Roman" w:eastAsia="Times New Roman" w:hAnsi="Times New Roman" w:cs="Times New Roman"/>
        </w:rPr>
        <w:t xml:space="preserve">. To do this, I implement a new profile likelihood function within corHMM and examine </w:t>
      </w:r>
      <w:del w:id="1682" w:author="Boyko, James" w:date="2025-06-27T09:46:00Z" w16du:dateUtc="2025-06-27T13:46:00Z">
        <w:r w:rsidRPr="00990AA7" w:rsidDel="002F423C">
          <w:rPr>
            <w:rFonts w:ascii="Times New Roman" w:eastAsia="Times New Roman" w:hAnsi="Times New Roman" w:cs="Times New Roman"/>
          </w:rPr>
          <w:delText xml:space="preserve">50 </w:delText>
        </w:r>
      </w:del>
      <w:ins w:id="1683" w:author="Boyko, James" w:date="2025-06-27T09:46:00Z" w16du:dateUtc="2025-06-27T13:46:00Z">
        <w:r w:rsidR="002F423C">
          <w:rPr>
            <w:rFonts w:ascii="Times New Roman" w:eastAsia="Times New Roman" w:hAnsi="Times New Roman" w:cs="Times New Roman"/>
          </w:rPr>
          <w:t>20</w:t>
        </w:r>
        <w:r w:rsidR="002F423C" w:rsidRPr="00990AA7">
          <w:rPr>
            <w:rFonts w:ascii="Times New Roman" w:eastAsia="Times New Roman" w:hAnsi="Times New Roman" w:cs="Times New Roman"/>
          </w:rPr>
          <w:t xml:space="preserve">0 </w:t>
        </w:r>
      </w:ins>
      <w:r w:rsidRPr="00990AA7">
        <w:rPr>
          <w:rFonts w:ascii="Times New Roman" w:eastAsia="Times New Roman" w:hAnsi="Times New Roman" w:cs="Times New Roman"/>
        </w:rPr>
        <w:t xml:space="preserve">fixed values for each parameter spanning 100 orders of magnitude around the MLE. Profile likelihood operates by examining what the maximum likelihood would be given a fixed value and with the remaining parameters freely estimated. </w:t>
      </w:r>
    </w:p>
    <w:p w14:paraId="6336853C" w14:textId="77777777" w:rsidR="00FC163D" w:rsidRDefault="00FC163D" w:rsidP="00B20478">
      <w:pPr>
        <w:pStyle w:val="BodyText"/>
        <w:spacing w:after="0" w:line="360" w:lineRule="auto"/>
        <w:rPr>
          <w:ins w:id="1684" w:author="Boyko, James" w:date="2025-06-16T09:28:00Z" w16du:dateUtc="2025-06-16T12:28:00Z"/>
          <w:rFonts w:ascii="Times New Roman" w:eastAsia="Times New Roman" w:hAnsi="Times New Roman" w:cs="Times New Roman"/>
        </w:rPr>
      </w:pPr>
    </w:p>
    <w:p w14:paraId="18F6FD12" w14:textId="77777777" w:rsidR="00F667D3" w:rsidRPr="00990AA7" w:rsidRDefault="00F667D3" w:rsidP="00B20478">
      <w:pPr>
        <w:pStyle w:val="BodyText"/>
        <w:spacing w:after="0" w:line="360" w:lineRule="auto"/>
        <w:rPr>
          <w:rFonts w:ascii="Times New Roman" w:eastAsia="Times New Roman" w:hAnsi="Times New Roman" w:cs="Times New Roman"/>
        </w:rPr>
      </w:pPr>
    </w:p>
    <w:p w14:paraId="7A8240AF"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Results</w:t>
      </w:r>
    </w:p>
    <w:p w14:paraId="71F8713B" w14:textId="0BD811FE"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 </w:t>
      </w:r>
      <w:del w:id="1685" w:author="Boyko, James" w:date="2025-06-18T14:27:00Z" w16du:dateUtc="2025-06-18T17:27:00Z">
        <w:r w:rsidRPr="00990AA7" w:rsidDel="003E6BDC">
          <w:rPr>
            <w:rFonts w:ascii="Times New Roman" w:eastAsia="Times New Roman" w:hAnsi="Times New Roman" w:cs="Times New Roman"/>
            <w:i/>
            <w:iCs/>
          </w:rPr>
          <w:delText xml:space="preserve">Regularized </w:delText>
        </w:r>
      </w:del>
      <w:ins w:id="1686" w:author="Boyko, James" w:date="2025-06-18T14:27:00Z" w16du:dateUtc="2025-06-18T17:27:00Z">
        <w:r w:rsidR="003E6BDC">
          <w:rPr>
            <w:rFonts w:ascii="Times New Roman" w:eastAsia="Times New Roman" w:hAnsi="Times New Roman" w:cs="Times New Roman"/>
            <w:i/>
            <w:iCs/>
          </w:rPr>
          <w:t>r</w:t>
        </w:r>
        <w:r w:rsidR="003E6BDC" w:rsidRPr="00990AA7">
          <w:rPr>
            <w:rFonts w:ascii="Times New Roman" w:eastAsia="Times New Roman" w:hAnsi="Times New Roman" w:cs="Times New Roman"/>
            <w:i/>
            <w:iCs/>
          </w:rPr>
          <w:t xml:space="preserve">egularized </w:t>
        </w:r>
      </w:ins>
      <w:r w:rsidRPr="00990AA7">
        <w:rPr>
          <w:rFonts w:ascii="Times New Roman" w:eastAsia="Times New Roman" w:hAnsi="Times New Roman" w:cs="Times New Roman"/>
          <w:i/>
          <w:iCs/>
        </w:rPr>
        <w:t xml:space="preserve">models substantially reduce variance </w:t>
      </w:r>
    </w:p>
    <w:p w14:paraId="0EE52FFD" w14:textId="1CA625D4" w:rsidR="00524B65" w:rsidRDefault="00524B65" w:rsidP="00B20478">
      <w:pPr>
        <w:pStyle w:val="BodyText"/>
        <w:spacing w:after="0" w:line="360" w:lineRule="auto"/>
        <w:rPr>
          <w:ins w:id="1687" w:author="Boyko, James" w:date="2025-06-30T11:07:00Z" w16du:dateUtc="2025-06-30T15:07:00Z"/>
          <w:rFonts w:ascii="Times New Roman" w:eastAsia="Times New Roman" w:hAnsi="Times New Roman" w:cs="Times New Roman"/>
        </w:rPr>
      </w:pPr>
      <w:ins w:id="1688" w:author="Boyko, James" w:date="2025-06-30T11:03:00Z" w16du:dateUtc="2025-06-30T15:03:00Z">
        <w:r>
          <w:rPr>
            <w:rFonts w:ascii="Times New Roman" w:eastAsia="Times New Roman" w:hAnsi="Times New Roman" w:cs="Times New Roman"/>
          </w:rPr>
          <w:tab/>
        </w:r>
      </w:ins>
      <w:del w:id="1689" w:author="Boyko, James" w:date="2025-06-30T11:03:00Z" w16du:dateUtc="2025-06-30T15:03:00Z">
        <w:r w:rsidR="00000000" w:rsidRPr="00990AA7" w:rsidDel="00524B65">
          <w:rPr>
            <w:rFonts w:ascii="Times New Roman" w:eastAsia="Times New Roman" w:hAnsi="Times New Roman" w:cs="Times New Roman"/>
          </w:rPr>
          <w:tab/>
          <w:delText>As anticipated, t</w:delText>
        </w:r>
      </w:del>
      <w:ins w:id="1690" w:author="Boyko, James" w:date="2025-06-30T11:03:00Z" w16du:dateUtc="2025-06-30T15:03:00Z">
        <w:r>
          <w:rPr>
            <w:rFonts w:ascii="Times New Roman" w:eastAsia="Times New Roman" w:hAnsi="Times New Roman" w:cs="Times New Roman"/>
          </w:rPr>
          <w:t>T</w:t>
        </w:r>
      </w:ins>
      <w:r w:rsidR="00000000" w:rsidRPr="00990AA7">
        <w:rPr>
          <w:rFonts w:ascii="Times New Roman" w:eastAsia="Times New Roman" w:hAnsi="Times New Roman" w:cs="Times New Roman"/>
        </w:rPr>
        <w:t xml:space="preserve">he introduction of </w:t>
      </w:r>
      <w:r w:rsidR="00000000" w:rsidRPr="00990AA7">
        <w:rPr>
          <w:rFonts w:ascii="Times New Roman" w:eastAsia="Times New Roman" w:hAnsi="Times New Roman" w:cs="Times New Roman"/>
          <w:i/>
          <w:iCs/>
        </w:rPr>
        <w:t xml:space="preserve">l1 </w:t>
      </w:r>
      <w:r w:rsidR="00000000" w:rsidRPr="00990AA7">
        <w:rPr>
          <w:rFonts w:ascii="Times New Roman" w:eastAsia="Times New Roman" w:hAnsi="Times New Roman" w:cs="Times New Roman"/>
        </w:rPr>
        <w:t xml:space="preserve">and </w:t>
      </w:r>
      <w:r w:rsidR="00000000" w:rsidRPr="00990AA7">
        <w:rPr>
          <w:rFonts w:ascii="Times New Roman" w:eastAsia="Times New Roman" w:hAnsi="Times New Roman" w:cs="Times New Roman"/>
          <w:i/>
          <w:iCs/>
        </w:rPr>
        <w:t xml:space="preserve">l2 </w:t>
      </w:r>
      <w:r w:rsidR="00000000" w:rsidRPr="00990AA7">
        <w:rPr>
          <w:rFonts w:ascii="Times New Roman" w:eastAsia="Times New Roman" w:hAnsi="Times New Roman" w:cs="Times New Roman"/>
        </w:rPr>
        <w:t>regularization led to a significant reduction in variance across all tested models</w:t>
      </w:r>
      <w:ins w:id="1691" w:author="Boyko, James" w:date="2025-06-30T11:03:00Z" w16du:dateUtc="2025-06-30T15:03:00Z">
        <w:r>
          <w:rPr>
            <w:rFonts w:ascii="Times New Roman" w:eastAsia="Times New Roman" w:hAnsi="Times New Roman" w:cs="Times New Roman"/>
          </w:rPr>
          <w:t xml:space="preserve"> for the raw parameter estimates</w:t>
        </w:r>
      </w:ins>
      <w:ins w:id="1692" w:author="Boyko, James" w:date="2025-06-30T11:04:00Z" w16du:dateUtc="2025-06-30T15:04:00Z">
        <w:r>
          <w:rPr>
            <w:rFonts w:ascii="Times New Roman" w:eastAsia="Times New Roman" w:hAnsi="Times New Roman" w:cs="Times New Roman"/>
          </w:rPr>
          <w:t xml:space="preserve"> (Table 1)</w:t>
        </w:r>
      </w:ins>
      <w:r w:rsidR="00000000" w:rsidRPr="00990AA7">
        <w:rPr>
          <w:rFonts w:ascii="Times New Roman" w:eastAsia="Times New Roman" w:hAnsi="Times New Roman" w:cs="Times New Roman"/>
        </w:rPr>
        <w:t xml:space="preserve">. </w:t>
      </w:r>
      <w:ins w:id="1693" w:author="Boyko, James" w:date="2025-06-30T11:08:00Z" w16du:dateUtc="2025-06-30T15:08:00Z">
        <w:r>
          <w:rPr>
            <w:rFonts w:ascii="Times New Roman" w:eastAsia="Times New Roman" w:hAnsi="Times New Roman" w:cs="Times New Roman"/>
          </w:rPr>
          <w:t>Furthermore, t</w:t>
        </w:r>
      </w:ins>
      <w:ins w:id="1694" w:author="Boyko, James" w:date="2025-06-30T11:07:00Z" w16du:dateUtc="2025-06-30T15:07:00Z">
        <w:r w:rsidRPr="00990AA7">
          <w:rPr>
            <w:rFonts w:ascii="Times New Roman" w:eastAsia="Times New Roman" w:hAnsi="Times New Roman" w:cs="Times New Roman"/>
          </w:rPr>
          <w:t xml:space="preserve">he absolute average bias </w:t>
        </w:r>
      </w:ins>
      <m:oMath>
        <m:r>
          <w:ins w:id="1695" w:author="Boyko, James" w:date="2025-06-30T11:07:00Z" w16du:dateUtc="2025-06-30T15:07:00Z">
            <w:rPr>
              <w:rFonts w:ascii="Cambria Math" w:eastAsia="Times New Roman" w:hAnsi="Cambria Math" w:cs="Times New Roman"/>
            </w:rPr>
            <m:t>(</m:t>
          </w:ins>
        </m:r>
        <m:f>
          <m:fPr>
            <m:ctrlPr>
              <w:ins w:id="1696" w:author="Boyko, James" w:date="2025-06-30T11:07:00Z" w16du:dateUtc="2025-06-30T15:07:00Z">
                <w:rPr>
                  <w:rFonts w:ascii="Cambria Math" w:eastAsia="Times New Roman" w:hAnsi="Cambria Math" w:cs="Times New Roman"/>
                  <w:i/>
                </w:rPr>
              </w:ins>
            </m:ctrlPr>
          </m:fPr>
          <m:num>
            <m:r>
              <w:ins w:id="1697" w:author="Boyko, James" w:date="2025-06-30T11:07:00Z" w16du:dateUtc="2025-06-30T15:07:00Z">
                <w:rPr>
                  <w:rFonts w:ascii="Cambria Math" w:eastAsia="Times New Roman" w:hAnsi="Cambria Math" w:cs="Times New Roman"/>
                </w:rPr>
                <m:t>1</m:t>
              </w:ins>
            </m:r>
          </m:num>
          <m:den>
            <m:r>
              <w:ins w:id="1698" w:author="Boyko, James" w:date="2025-06-30T11:07:00Z" w16du:dateUtc="2025-06-30T15:07:00Z">
                <w:rPr>
                  <w:rFonts w:ascii="Cambria Math" w:eastAsia="Times New Roman" w:hAnsi="Cambria Math" w:cs="Times New Roman"/>
                </w:rPr>
                <m:t>n</m:t>
              </w:ins>
            </m:r>
          </m:den>
        </m:f>
        <m:nary>
          <m:naryPr>
            <m:chr m:val="∑"/>
            <m:limLoc m:val="undOvr"/>
            <m:ctrlPr>
              <w:ins w:id="1699" w:author="Boyko, James" w:date="2025-06-30T11:07:00Z" w16du:dateUtc="2025-06-30T15:07:00Z">
                <w:rPr>
                  <w:rFonts w:ascii="Cambria Math" w:eastAsia="Times New Roman" w:hAnsi="Cambria Math" w:cs="Times New Roman"/>
                  <w:i/>
                </w:rPr>
              </w:ins>
            </m:ctrlPr>
          </m:naryPr>
          <m:sub>
            <m:r>
              <w:ins w:id="1700" w:author="Boyko, James" w:date="2025-06-30T11:07:00Z" w16du:dateUtc="2025-06-30T15:07:00Z">
                <w:rPr>
                  <w:rFonts w:ascii="Cambria Math" w:eastAsia="Times New Roman" w:hAnsi="Cambria Math" w:cs="Times New Roman"/>
                </w:rPr>
                <m:t>i=1</m:t>
              </w:ins>
            </m:r>
          </m:sub>
          <m:sup>
            <m:r>
              <w:ins w:id="1701" w:author="Boyko, James" w:date="2025-06-30T11:07:00Z" w16du:dateUtc="2025-06-30T15:07:00Z">
                <w:rPr>
                  <w:rFonts w:ascii="Cambria Math" w:eastAsia="Times New Roman" w:hAnsi="Cambria Math" w:cs="Times New Roman"/>
                </w:rPr>
                <m:t>n</m:t>
              </w:ins>
            </m:r>
          </m:sup>
          <m:e>
            <m:r>
              <w:ins w:id="1702" w:author="Boyko, James" w:date="2025-06-30T11:07:00Z" w16du:dateUtc="2025-06-30T15:07:00Z">
                <w:rPr>
                  <w:rFonts w:ascii="Cambria Math" w:eastAsia="Times New Roman" w:hAnsi="Cambria Math" w:cs="Times New Roman"/>
                </w:rPr>
                <m:t>|</m:t>
              </w:ins>
            </m:r>
            <m:acc>
              <m:accPr>
                <m:ctrlPr>
                  <w:ins w:id="1703" w:author="Boyko, James" w:date="2025-06-30T11:07:00Z" w16du:dateUtc="2025-06-30T15:07:00Z">
                    <w:rPr>
                      <w:rFonts w:ascii="Cambria Math" w:eastAsia="Times New Roman" w:hAnsi="Cambria Math" w:cs="Times New Roman"/>
                      <w:i/>
                    </w:rPr>
                  </w:ins>
                </m:ctrlPr>
              </m:accPr>
              <m:e>
                <m:r>
                  <w:ins w:id="1704" w:author="Boyko, James" w:date="2025-06-30T11:07:00Z" w16du:dateUtc="2025-06-30T15:07:00Z">
                    <w:rPr>
                      <w:rFonts w:ascii="Cambria Math" w:eastAsia="Times New Roman" w:hAnsi="Cambria Math" w:cs="Times New Roman"/>
                    </w:rPr>
                    <m:t>θ</m:t>
                  </w:ins>
                </m:r>
              </m:e>
            </m:acc>
            <m:r>
              <w:ins w:id="1705" w:author="Boyko, James" w:date="2025-06-30T11:07:00Z" w16du:dateUtc="2025-06-30T15:07:00Z">
                <w:rPr>
                  <w:rFonts w:ascii="Cambria Math" w:eastAsia="Times New Roman" w:hAnsi="Cambria Math" w:cs="Times New Roman"/>
                </w:rPr>
                <m:t>-θ|</m:t>
              </w:ins>
            </m:r>
          </m:e>
        </m:nary>
        <m:r>
          <w:ins w:id="1706" w:author="Boyko, James" w:date="2025-06-30T11:07:00Z" w16du:dateUtc="2025-06-30T15:07:00Z">
            <w:rPr>
              <w:rFonts w:ascii="Cambria Math" w:eastAsia="Times New Roman" w:hAnsi="Cambria Math" w:cs="Times New Roman"/>
            </w:rPr>
            <m:t>)</m:t>
          </w:ins>
        </m:r>
      </m:oMath>
      <w:ins w:id="1707" w:author="Boyko, James" w:date="2025-06-30T11:07:00Z" w16du:dateUtc="2025-06-30T15:07:00Z">
        <w:r>
          <w:rPr>
            <w:rFonts w:ascii="Times New Roman" w:eastAsia="Times New Roman" w:hAnsi="Times New Roman" w:cs="Times New Roman"/>
          </w:rPr>
          <w:t xml:space="preserve"> </w:t>
        </w:r>
        <w:r w:rsidRPr="00990AA7">
          <w:rPr>
            <w:rFonts w:ascii="Times New Roman" w:eastAsia="Times New Roman" w:hAnsi="Times New Roman" w:cs="Times New Roman"/>
          </w:rPr>
          <w:t xml:space="preserve">for phylogenies with 100 taxa and 250 taxa was found to be lower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contrary to the expected increase in negative bias (Table 1). This trend reversed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it to datasets with trees of 500 taxa, but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consistently showed the lowest bias across all tested tree sizes. More surprisingly, the bias of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slightly positive on average, contrary to the expected downward bias, although a negative bias is found if one uses the median difference instead of the arithmetic mean</w:t>
        </w:r>
      </w:ins>
      <w:ins w:id="1708" w:author="Boyko, James" w:date="2025-06-30T11:08:00Z" w16du:dateUtc="2025-06-30T15:08:00Z">
        <w:r>
          <w:rPr>
            <w:rFonts w:ascii="Times New Roman" w:eastAsia="Times New Roman" w:hAnsi="Times New Roman" w:cs="Times New Roman"/>
          </w:rPr>
          <w:t xml:space="preserve">. </w:t>
        </w:r>
      </w:ins>
      <w:ins w:id="1709" w:author="Boyko, James" w:date="2025-06-30T11:10:00Z" w16du:dateUtc="2025-06-30T15:10:00Z">
        <w:r>
          <w:rPr>
            <w:rFonts w:ascii="Times New Roman" w:eastAsia="Times New Roman" w:hAnsi="Times New Roman" w:cs="Times New Roman"/>
          </w:rPr>
          <w:t>Finally, when</w:t>
        </w:r>
        <w:r w:rsidRPr="00524B65">
          <w:rPr>
            <w:rFonts w:ascii="Times New Roman" w:eastAsia="Times New Roman" w:hAnsi="Times New Roman" w:cs="Times New Roman"/>
          </w:rPr>
          <w:t xml:space="preserve"> considering overall error</w:t>
        </w:r>
      </w:ins>
      <w:ins w:id="1710" w:author="Boyko, James" w:date="2025-06-30T11:11:00Z" w16du:dateUtc="2025-06-30T15:11:00Z">
        <w:r>
          <w:rPr>
            <w:rFonts w:ascii="Times New Roman" w:eastAsia="Times New Roman" w:hAnsi="Times New Roman" w:cs="Times New Roman"/>
          </w:rPr>
          <w:t xml:space="preserve"> (</w:t>
        </w:r>
      </w:ins>
      <w:ins w:id="1711" w:author="Boyko, James" w:date="2025-06-30T11:10:00Z" w16du:dateUtc="2025-06-30T15:10:00Z">
        <w:r w:rsidRPr="00524B65">
          <w:rPr>
            <w:rFonts w:ascii="Times New Roman" w:eastAsia="Times New Roman" w:hAnsi="Times New Roman" w:cs="Times New Roman"/>
          </w:rPr>
          <w:t>RMSE</w:t>
        </w:r>
      </w:ins>
      <w:ins w:id="1712" w:author="Boyko, James" w:date="2025-06-30T11:11:00Z" w16du:dateUtc="2025-06-30T15:11:00Z">
        <w:r>
          <w:rPr>
            <w:rFonts w:ascii="Times New Roman" w:eastAsia="Times New Roman" w:hAnsi="Times New Roman" w:cs="Times New Roman"/>
          </w:rPr>
          <w:t>),</w:t>
        </w:r>
      </w:ins>
      <w:ins w:id="1713" w:author="Boyko, James" w:date="2025-06-30T11:10:00Z" w16du:dateUtc="2025-06-30T15:10:00Z">
        <w:r w:rsidRPr="00524B65">
          <w:rPr>
            <w:rFonts w:ascii="Times New Roman" w:eastAsia="Times New Roman" w:hAnsi="Times New Roman" w:cs="Times New Roman"/>
          </w:rPr>
          <w:t xml:space="preserve"> </w:t>
        </w:r>
        <w:r w:rsidRPr="00C41A2C">
          <w:rPr>
            <w:rFonts w:ascii="Times New Roman" w:eastAsia="Times New Roman" w:hAnsi="Times New Roman" w:cs="Times New Roman"/>
            <w:i/>
            <w:iCs/>
            <w:rPrChange w:id="1714" w:author="Boyko, James" w:date="2025-06-30T11:19:00Z" w16du:dateUtc="2025-06-30T15:19:00Z">
              <w:rPr>
                <w:rFonts w:ascii="Times New Roman" w:eastAsia="Times New Roman" w:hAnsi="Times New Roman" w:cs="Times New Roman"/>
              </w:rPr>
            </w:rPrChange>
          </w:rPr>
          <w:t>l1</w:t>
        </w:r>
        <w:r w:rsidRPr="00524B65">
          <w:rPr>
            <w:rFonts w:ascii="Times New Roman" w:eastAsia="Times New Roman" w:hAnsi="Times New Roman" w:cs="Times New Roman"/>
          </w:rPr>
          <w:t xml:space="preserve"> and </w:t>
        </w:r>
        <w:r w:rsidRPr="00C41A2C">
          <w:rPr>
            <w:rFonts w:ascii="Times New Roman" w:eastAsia="Times New Roman" w:hAnsi="Times New Roman" w:cs="Times New Roman"/>
            <w:i/>
            <w:iCs/>
            <w:rPrChange w:id="1715" w:author="Boyko, James" w:date="2025-06-30T11:19:00Z" w16du:dateUtc="2025-06-30T15:19:00Z">
              <w:rPr>
                <w:rFonts w:ascii="Times New Roman" w:eastAsia="Times New Roman" w:hAnsi="Times New Roman" w:cs="Times New Roman"/>
              </w:rPr>
            </w:rPrChange>
          </w:rPr>
          <w:t>l2</w:t>
        </w:r>
        <w:r w:rsidRPr="00524B65">
          <w:rPr>
            <w:rFonts w:ascii="Times New Roman" w:eastAsia="Times New Roman" w:hAnsi="Times New Roman" w:cs="Times New Roman"/>
          </w:rPr>
          <w:t xml:space="preserve"> regularized models showed substantial improvements over unregularized </w:t>
        </w:r>
      </w:ins>
      <w:ins w:id="1716" w:author="Boyko, James" w:date="2025-06-30T11:20:00Z" w16du:dateUtc="2025-06-30T15:20:00Z">
        <w:r w:rsidR="00C41A2C">
          <w:rPr>
            <w:rFonts w:ascii="Times New Roman" w:eastAsia="Times New Roman" w:hAnsi="Times New Roman" w:cs="Times New Roman"/>
          </w:rPr>
          <w:t>(</w:t>
        </w:r>
        <w:r w:rsidR="00C41A2C">
          <w:rPr>
            <w:rFonts w:ascii="Times New Roman" w:eastAsia="Times New Roman" w:hAnsi="Times New Roman" w:cs="Times New Roman"/>
            <w:i/>
            <w:iCs/>
          </w:rPr>
          <w:t xml:space="preserve">l0) </w:t>
        </w:r>
      </w:ins>
      <w:ins w:id="1717" w:author="Boyko, James" w:date="2025-06-30T11:10:00Z" w16du:dateUtc="2025-06-30T15:10:00Z">
        <w:r w:rsidRPr="00524B65">
          <w:rPr>
            <w:rFonts w:ascii="Times New Roman" w:eastAsia="Times New Roman" w:hAnsi="Times New Roman" w:cs="Times New Roman"/>
          </w:rPr>
          <w:t xml:space="preserve">and </w:t>
        </w:r>
        <w:r w:rsidRPr="0004621B">
          <w:rPr>
            <w:rFonts w:ascii="Times New Roman" w:eastAsia="Times New Roman" w:hAnsi="Times New Roman" w:cs="Times New Roman"/>
            <w:i/>
            <w:iCs/>
            <w:rPrChange w:id="1718" w:author="Boyko, James" w:date="2025-06-30T11:20:00Z" w16du:dateUtc="2025-06-30T15:20:00Z">
              <w:rPr>
                <w:rFonts w:ascii="Times New Roman" w:eastAsia="Times New Roman" w:hAnsi="Times New Roman" w:cs="Times New Roman"/>
              </w:rPr>
            </w:rPrChange>
          </w:rPr>
          <w:t>er</w:t>
        </w:r>
        <w:r w:rsidRPr="00524B65">
          <w:rPr>
            <w:rFonts w:ascii="Times New Roman" w:eastAsia="Times New Roman" w:hAnsi="Times New Roman" w:cs="Times New Roman"/>
          </w:rPr>
          <w:t xml:space="preserve"> regularized models (Table 1). This improvement in RMSE highlights the effectiveness of </w:t>
        </w:r>
        <w:r w:rsidRPr="0004621B">
          <w:rPr>
            <w:rFonts w:ascii="Times New Roman" w:eastAsia="Times New Roman" w:hAnsi="Times New Roman" w:cs="Times New Roman"/>
            <w:i/>
            <w:iCs/>
            <w:rPrChange w:id="1719" w:author="Boyko, James" w:date="2025-06-30T11:20:00Z" w16du:dateUtc="2025-06-30T15:20:00Z">
              <w:rPr>
                <w:rFonts w:ascii="Times New Roman" w:eastAsia="Times New Roman" w:hAnsi="Times New Roman" w:cs="Times New Roman"/>
              </w:rPr>
            </w:rPrChange>
          </w:rPr>
          <w:t>l1</w:t>
        </w:r>
        <w:r w:rsidRPr="00524B65">
          <w:rPr>
            <w:rFonts w:ascii="Times New Roman" w:eastAsia="Times New Roman" w:hAnsi="Times New Roman" w:cs="Times New Roman"/>
          </w:rPr>
          <w:t xml:space="preserve"> and </w:t>
        </w:r>
        <w:r w:rsidRPr="0004621B">
          <w:rPr>
            <w:rFonts w:ascii="Times New Roman" w:eastAsia="Times New Roman" w:hAnsi="Times New Roman" w:cs="Times New Roman"/>
            <w:i/>
            <w:iCs/>
            <w:rPrChange w:id="1720" w:author="Boyko, James" w:date="2025-06-30T11:20:00Z" w16du:dateUtc="2025-06-30T15:20:00Z">
              <w:rPr>
                <w:rFonts w:ascii="Times New Roman" w:eastAsia="Times New Roman" w:hAnsi="Times New Roman" w:cs="Times New Roman"/>
              </w:rPr>
            </w:rPrChange>
          </w:rPr>
          <w:t>l2</w:t>
        </w:r>
        <w:r w:rsidRPr="00524B65">
          <w:rPr>
            <w:rFonts w:ascii="Times New Roman" w:eastAsia="Times New Roman" w:hAnsi="Times New Roman" w:cs="Times New Roman"/>
          </w:rPr>
          <w:t xml:space="preserve"> regularization in achieving better generalizability and prediction accuracy, despite the potential trade-off with increased bias.</w:t>
        </w:r>
      </w:ins>
      <w:ins w:id="1721" w:author="Boyko, James" w:date="2025-06-30T11:11:00Z" w16du:dateUtc="2025-06-30T15:11:00Z">
        <w:r>
          <w:rPr>
            <w:rFonts w:ascii="Times New Roman" w:eastAsia="Times New Roman" w:hAnsi="Times New Roman" w:cs="Times New Roman"/>
          </w:rPr>
          <w:t xml:space="preserve"> It is important to note that several of these findings go against expectation. </w:t>
        </w:r>
      </w:ins>
      <w:ins w:id="1722" w:author="Boyko, James" w:date="2025-06-30T11:12:00Z" w16du:dateUtc="2025-06-30T15:12:00Z">
        <w:r>
          <w:rPr>
            <w:rFonts w:ascii="Times New Roman" w:eastAsia="Times New Roman" w:hAnsi="Times New Roman" w:cs="Times New Roman"/>
          </w:rPr>
          <w:t>Particularly</w:t>
        </w:r>
      </w:ins>
      <w:ins w:id="1723" w:author="Boyko, James" w:date="2025-06-30T11:11:00Z" w16du:dateUtc="2025-06-30T15:11:00Z">
        <w:r>
          <w:rPr>
            <w:rFonts w:ascii="Times New Roman" w:eastAsia="Times New Roman" w:hAnsi="Times New Roman" w:cs="Times New Roman"/>
          </w:rPr>
          <w:t>, the a</w:t>
        </w:r>
      </w:ins>
      <w:ins w:id="1724" w:author="Boyko, James" w:date="2025-06-30T11:12:00Z" w16du:dateUtc="2025-06-30T15:12:00Z">
        <w:r>
          <w:rPr>
            <w:rFonts w:ascii="Times New Roman" w:eastAsia="Times New Roman" w:hAnsi="Times New Roman" w:cs="Times New Roman"/>
          </w:rPr>
          <w:t xml:space="preserve">bsolute </w:t>
        </w:r>
      </w:ins>
      <w:ins w:id="1725" w:author="Boyko, James" w:date="2025-06-30T11:11:00Z" w16du:dateUtc="2025-06-30T15:11:00Z">
        <w:r>
          <w:rPr>
            <w:rFonts w:ascii="Times New Roman" w:eastAsia="Times New Roman" w:hAnsi="Times New Roman" w:cs="Times New Roman"/>
          </w:rPr>
          <w:t xml:space="preserve">bias of </w:t>
        </w:r>
      </w:ins>
      <w:ins w:id="1726" w:author="Boyko, James" w:date="2025-06-30T11:12:00Z" w16du:dateUtc="2025-06-30T15:12:00Z">
        <w:r>
          <w:rPr>
            <w:rFonts w:ascii="Times New Roman" w:eastAsia="Times New Roman" w:hAnsi="Times New Roman" w:cs="Times New Roman"/>
          </w:rPr>
          <w:t xml:space="preserve">an </w:t>
        </w:r>
      </w:ins>
      <w:ins w:id="1727" w:author="Boyko, James" w:date="2025-06-30T11:11:00Z" w16du:dateUtc="2025-06-30T15:11:00Z">
        <w:r>
          <w:rPr>
            <w:rFonts w:ascii="Times New Roman" w:eastAsia="Times New Roman" w:hAnsi="Times New Roman" w:cs="Times New Roman"/>
          </w:rPr>
          <w:t xml:space="preserve">unregularized model </w:t>
        </w:r>
      </w:ins>
      <w:ins w:id="1728" w:author="Boyko, James" w:date="2025-06-30T11:20:00Z" w16du:dateUtc="2025-06-30T15:20:00Z">
        <w:r w:rsidR="0004621B">
          <w:rPr>
            <w:rFonts w:ascii="Times New Roman" w:eastAsia="Times New Roman" w:hAnsi="Times New Roman" w:cs="Times New Roman"/>
          </w:rPr>
          <w:t>is not expected to be</w:t>
        </w:r>
      </w:ins>
      <w:ins w:id="1729" w:author="Boyko, James" w:date="2025-06-30T11:11:00Z" w16du:dateUtc="2025-06-30T15:11:00Z">
        <w:r>
          <w:rPr>
            <w:rFonts w:ascii="Times New Roman" w:eastAsia="Times New Roman" w:hAnsi="Times New Roman" w:cs="Times New Roman"/>
          </w:rPr>
          <w:t xml:space="preserve"> </w:t>
        </w:r>
      </w:ins>
      <w:ins w:id="1730" w:author="Boyko, James" w:date="2025-06-30T11:12:00Z" w16du:dateUtc="2025-06-30T15:12:00Z">
        <w:r>
          <w:rPr>
            <w:rFonts w:ascii="Times New Roman" w:eastAsia="Times New Roman" w:hAnsi="Times New Roman" w:cs="Times New Roman"/>
          </w:rPr>
          <w:t xml:space="preserve">greater than </w:t>
        </w:r>
      </w:ins>
      <w:ins w:id="1731" w:author="Boyko, James" w:date="2025-06-30T11:20:00Z" w16du:dateUtc="2025-06-30T15:20:00Z">
        <w:r w:rsidR="0004621B">
          <w:rPr>
            <w:rFonts w:ascii="Times New Roman" w:eastAsia="Times New Roman" w:hAnsi="Times New Roman" w:cs="Times New Roman"/>
          </w:rPr>
          <w:t xml:space="preserve">that of </w:t>
        </w:r>
      </w:ins>
      <w:ins w:id="1732" w:author="Boyko, James" w:date="2025-06-30T11:12:00Z" w16du:dateUtc="2025-06-30T15:12:00Z">
        <w:r>
          <w:rPr>
            <w:rFonts w:ascii="Times New Roman" w:eastAsia="Times New Roman" w:hAnsi="Times New Roman" w:cs="Times New Roman"/>
          </w:rPr>
          <w:t xml:space="preserve">regularized models. </w:t>
        </w:r>
      </w:ins>
      <w:ins w:id="1733" w:author="Boyko, James" w:date="2025-06-30T11:13:00Z" w16du:dateUtc="2025-06-30T15:13:00Z">
        <w:r w:rsidR="00C41A2C">
          <w:rPr>
            <w:rFonts w:ascii="Times New Roman" w:eastAsia="Times New Roman" w:hAnsi="Times New Roman" w:cs="Times New Roman"/>
          </w:rPr>
          <w:t>There are t</w:t>
        </w:r>
      </w:ins>
      <w:ins w:id="1734" w:author="Boyko, James" w:date="2025-06-30T11:12:00Z" w16du:dateUtc="2025-06-30T15:12:00Z">
        <w:r>
          <w:rPr>
            <w:rFonts w:ascii="Times New Roman" w:eastAsia="Times New Roman" w:hAnsi="Times New Roman" w:cs="Times New Roman"/>
          </w:rPr>
          <w:t xml:space="preserve">wo possible explanations for this </w:t>
        </w:r>
      </w:ins>
      <w:ins w:id="1735" w:author="Boyko, James" w:date="2025-06-30T11:13:00Z" w16du:dateUtc="2025-06-30T15:13:00Z">
        <w:r w:rsidR="00C41A2C">
          <w:rPr>
            <w:rFonts w:ascii="Times New Roman" w:eastAsia="Times New Roman" w:hAnsi="Times New Roman" w:cs="Times New Roman"/>
          </w:rPr>
          <w:t>which we can examine. First, it could be that several of the parameter estimates lack information to be well estimate</w:t>
        </w:r>
      </w:ins>
      <w:ins w:id="1736" w:author="Boyko, James" w:date="2025-06-30T11:17:00Z" w16du:dateUtc="2025-06-30T15:17:00Z">
        <w:r w:rsidR="00C41A2C">
          <w:rPr>
            <w:rFonts w:ascii="Times New Roman" w:eastAsia="Times New Roman" w:hAnsi="Times New Roman" w:cs="Times New Roman"/>
          </w:rPr>
          <w:t>d</w:t>
        </w:r>
      </w:ins>
      <w:ins w:id="1737" w:author="Boyko, James" w:date="2025-06-30T11:13:00Z" w16du:dateUtc="2025-06-30T15:13:00Z">
        <w:r w:rsidR="00C41A2C">
          <w:rPr>
            <w:rFonts w:ascii="Times New Roman" w:eastAsia="Times New Roman" w:hAnsi="Times New Roman" w:cs="Times New Roman"/>
          </w:rPr>
          <w:t xml:space="preserve"> cau</w:t>
        </w:r>
      </w:ins>
      <w:ins w:id="1738" w:author="Boyko, James" w:date="2025-06-30T11:14:00Z" w16du:dateUtc="2025-06-30T15:14:00Z">
        <w:r w:rsidR="00C41A2C">
          <w:rPr>
            <w:rFonts w:ascii="Times New Roman" w:eastAsia="Times New Roman" w:hAnsi="Times New Roman" w:cs="Times New Roman"/>
          </w:rPr>
          <w:t>sing them to reach an upper or lower bound during the maximum likelihood search. Indeed, a</w:t>
        </w:r>
      </w:ins>
      <w:ins w:id="1739" w:author="Boyko, James" w:date="2025-06-30T11:15:00Z" w16du:dateUtc="2025-06-30T15:15:00Z">
        <w:r w:rsidR="00C41A2C">
          <w:rPr>
            <w:rFonts w:ascii="Times New Roman" w:eastAsia="Times New Roman" w:hAnsi="Times New Roman" w:cs="Times New Roman"/>
          </w:rPr>
          <w:t>s one removes outlier transition rate estimates the overall variance of the unregularized model estima</w:t>
        </w:r>
      </w:ins>
      <w:ins w:id="1740" w:author="Boyko, James" w:date="2025-06-30T11:16:00Z" w16du:dateUtc="2025-06-30T15:16:00Z">
        <w:r w:rsidR="00C41A2C">
          <w:rPr>
            <w:rFonts w:ascii="Times New Roman" w:eastAsia="Times New Roman" w:hAnsi="Times New Roman" w:cs="Times New Roman"/>
          </w:rPr>
          <w:t>tes decreases substantially</w:t>
        </w:r>
      </w:ins>
      <w:ins w:id="1741" w:author="Boyko, James" w:date="2025-06-30T11:25:00Z" w16du:dateUtc="2025-06-30T15:25:00Z">
        <w:r w:rsidR="000348D3">
          <w:rPr>
            <w:rFonts w:ascii="Times New Roman" w:eastAsia="Times New Roman" w:hAnsi="Times New Roman" w:cs="Times New Roman"/>
          </w:rPr>
          <w:t xml:space="preserve"> (Table 1)</w:t>
        </w:r>
      </w:ins>
      <w:ins w:id="1742" w:author="Boyko, James" w:date="2025-06-30T11:16:00Z" w16du:dateUtc="2025-06-30T15:16:00Z">
        <w:r w:rsidR="00C41A2C">
          <w:rPr>
            <w:rFonts w:ascii="Times New Roman" w:eastAsia="Times New Roman" w:hAnsi="Times New Roman" w:cs="Times New Roman"/>
          </w:rPr>
          <w:t xml:space="preserve">. </w:t>
        </w:r>
      </w:ins>
      <w:ins w:id="1743" w:author="Boyko, James" w:date="2025-06-30T11:18:00Z" w16du:dateUtc="2025-06-30T15:18:00Z">
        <w:r w:rsidR="00C41A2C">
          <w:rPr>
            <w:rFonts w:ascii="Times New Roman" w:eastAsia="Times New Roman" w:hAnsi="Times New Roman" w:cs="Times New Roman"/>
          </w:rPr>
          <w:t>The second explanation is that parameter estimates should be evaluated on a log scale because fold changes are more meaningful for rate estimates than the raw units.</w:t>
        </w:r>
      </w:ins>
    </w:p>
    <w:p w14:paraId="631CE7C8" w14:textId="7F2A53A3" w:rsidR="00EB0295" w:rsidRPr="00990AA7" w:rsidDel="00524B65" w:rsidRDefault="00C41A2C" w:rsidP="00524B65">
      <w:pPr>
        <w:pStyle w:val="BodyText"/>
        <w:spacing w:after="0" w:line="360" w:lineRule="auto"/>
        <w:ind w:firstLine="709"/>
        <w:rPr>
          <w:del w:id="1744" w:author="Boyko, James" w:date="2025-06-30T11:07:00Z" w16du:dateUtc="2025-06-30T15:07:00Z"/>
          <w:rFonts w:ascii="Times New Roman" w:eastAsia="Times New Roman" w:hAnsi="Times New Roman" w:cs="Times New Roman"/>
        </w:rPr>
        <w:pPrChange w:id="1745" w:author="Boyko, James" w:date="2025-06-30T11:07:00Z" w16du:dateUtc="2025-06-30T15:07:00Z">
          <w:pPr>
            <w:pStyle w:val="BodyText"/>
            <w:spacing w:after="0" w:line="360" w:lineRule="auto"/>
          </w:pPr>
        </w:pPrChange>
      </w:pPr>
      <w:ins w:id="1746" w:author="Boyko, James" w:date="2025-06-30T11:19:00Z" w16du:dateUtc="2025-06-30T15:19:00Z">
        <w:r>
          <w:rPr>
            <w:rFonts w:ascii="Times New Roman" w:eastAsia="Times New Roman" w:hAnsi="Times New Roman" w:cs="Times New Roman"/>
          </w:rPr>
          <w:t>When bias and variance are examined on log-</w:t>
        </w:r>
      </w:ins>
      <w:ins w:id="1747" w:author="Boyko, James" w:date="2025-06-30T11:03:00Z" w16du:dateUtc="2025-06-30T15:03:00Z">
        <w:r w:rsidR="00524B65">
          <w:rPr>
            <w:rFonts w:ascii="Times New Roman" w:eastAsia="Times New Roman" w:hAnsi="Times New Roman" w:cs="Times New Roman"/>
          </w:rPr>
          <w:t>transformed parameter estimates</w:t>
        </w:r>
      </w:ins>
      <w:ins w:id="1748" w:author="Boyko, James" w:date="2025-06-30T11:19:00Z" w16du:dateUtc="2025-06-30T15:19:00Z">
        <w:r>
          <w:rPr>
            <w:rFonts w:ascii="Times New Roman" w:eastAsia="Times New Roman" w:hAnsi="Times New Roman" w:cs="Times New Roman"/>
          </w:rPr>
          <w:t>,</w:t>
        </w:r>
      </w:ins>
      <w:ins w:id="1749" w:author="Boyko, James" w:date="2025-06-30T11:03:00Z" w16du:dateUtc="2025-06-30T15:03:00Z">
        <w:r w:rsidR="00524B65">
          <w:rPr>
            <w:rFonts w:ascii="Times New Roman" w:eastAsia="Times New Roman" w:hAnsi="Times New Roman" w:cs="Times New Roman"/>
          </w:rPr>
          <w:t xml:space="preserve"> </w:t>
        </w:r>
      </w:ins>
      <w:ins w:id="1750" w:author="Boyko, James" w:date="2025-06-30T11:19:00Z" w16du:dateUtc="2025-06-30T15:19:00Z">
        <w:r>
          <w:rPr>
            <w:rFonts w:ascii="Times New Roman" w:eastAsia="Times New Roman" w:hAnsi="Times New Roman" w:cs="Times New Roman"/>
          </w:rPr>
          <w:t xml:space="preserve">I find that </w:t>
        </w:r>
      </w:ins>
      <w:ins w:id="1751" w:author="Boyko, James" w:date="2025-06-30T11:04:00Z" w16du:dateUtc="2025-06-30T15:04:00Z">
        <w:r w:rsidR="00524B65">
          <w:rPr>
            <w:rFonts w:ascii="Times New Roman" w:eastAsia="Times New Roman" w:hAnsi="Times New Roman" w:cs="Times New Roman"/>
          </w:rPr>
          <w:t xml:space="preserve">variance </w:t>
        </w:r>
      </w:ins>
      <w:ins w:id="1752" w:author="Boyko, James" w:date="2025-06-30T11:21:00Z" w16du:dateUtc="2025-06-30T15:21:00Z">
        <w:r w:rsidR="0004621B">
          <w:rPr>
            <w:rFonts w:ascii="Times New Roman" w:eastAsia="Times New Roman" w:hAnsi="Times New Roman" w:cs="Times New Roman"/>
          </w:rPr>
          <w:t>is slightly</w:t>
        </w:r>
      </w:ins>
      <w:ins w:id="1753" w:author="Boyko, James" w:date="2025-06-30T11:04:00Z" w16du:dateUtc="2025-06-30T15:04:00Z">
        <w:r w:rsidR="00524B65">
          <w:rPr>
            <w:rFonts w:ascii="Times New Roman" w:eastAsia="Times New Roman" w:hAnsi="Times New Roman" w:cs="Times New Roman"/>
          </w:rPr>
          <w:t xml:space="preserve"> higher </w:t>
        </w:r>
      </w:ins>
      <w:ins w:id="1754" w:author="Boyko, James" w:date="2025-06-30T11:21:00Z" w16du:dateUtc="2025-06-30T15:21:00Z">
        <w:r w:rsidR="0004621B">
          <w:rPr>
            <w:rFonts w:ascii="Times New Roman" w:eastAsia="Times New Roman" w:hAnsi="Times New Roman" w:cs="Times New Roman"/>
          </w:rPr>
          <w:t xml:space="preserve">for regularized models </w:t>
        </w:r>
      </w:ins>
      <w:ins w:id="1755" w:author="Boyko, James" w:date="2025-06-30T11:04:00Z" w16du:dateUtc="2025-06-30T15:04:00Z">
        <w:r w:rsidR="00524B65">
          <w:rPr>
            <w:rFonts w:ascii="Times New Roman" w:eastAsia="Times New Roman" w:hAnsi="Times New Roman" w:cs="Times New Roman"/>
          </w:rPr>
          <w:t>than the unregularized</w:t>
        </w:r>
      </w:ins>
      <w:ins w:id="1756" w:author="Boyko, James" w:date="2025-06-30T11:05:00Z" w16du:dateUtc="2025-06-30T15:05:00Z">
        <w:r w:rsidR="00524B65">
          <w:rPr>
            <w:rFonts w:ascii="Times New Roman" w:eastAsia="Times New Roman" w:hAnsi="Times New Roman" w:cs="Times New Roman"/>
          </w:rPr>
          <w:t xml:space="preserve"> </w:t>
        </w:r>
      </w:ins>
      <w:ins w:id="1757" w:author="Boyko, James" w:date="2025-06-30T11:04:00Z" w16du:dateUtc="2025-06-30T15:04:00Z">
        <w:r w:rsidR="00524B65">
          <w:rPr>
            <w:rFonts w:ascii="Times New Roman" w:eastAsia="Times New Roman" w:hAnsi="Times New Roman" w:cs="Times New Roman"/>
          </w:rPr>
          <w:t>mode</w:t>
        </w:r>
      </w:ins>
      <w:ins w:id="1758" w:author="Boyko, James" w:date="2025-06-30T11:21:00Z" w16du:dateUtc="2025-06-30T15:21:00Z">
        <w:r w:rsidR="0004621B">
          <w:rPr>
            <w:rFonts w:ascii="Times New Roman" w:eastAsia="Times New Roman" w:hAnsi="Times New Roman" w:cs="Times New Roman"/>
          </w:rPr>
          <w:t>ls</w:t>
        </w:r>
      </w:ins>
      <w:ins w:id="1759" w:author="Boyko, James" w:date="2025-06-30T11:04:00Z" w16du:dateUtc="2025-06-30T15:04:00Z">
        <w:r w:rsidR="00524B65">
          <w:rPr>
            <w:rFonts w:ascii="Times New Roman" w:eastAsia="Times New Roman" w:hAnsi="Times New Roman" w:cs="Times New Roman"/>
          </w:rPr>
          <w:t xml:space="preserve">. </w:t>
        </w:r>
      </w:ins>
      <w:ins w:id="1760" w:author="Boyko, James" w:date="2025-06-30T11:21:00Z" w16du:dateUtc="2025-06-30T15:21:00Z">
        <w:r w:rsidR="0004621B">
          <w:rPr>
            <w:rFonts w:ascii="Times New Roman" w:eastAsia="Times New Roman" w:hAnsi="Times New Roman" w:cs="Times New Roman"/>
          </w:rPr>
          <w:t xml:space="preserve">Additionally, all </w:t>
        </w:r>
      </w:ins>
      <w:ins w:id="1761" w:author="Boyko, James" w:date="2025-06-30T11:22:00Z" w16du:dateUtc="2025-06-30T15:22:00Z">
        <w:r w:rsidR="0004621B">
          <w:rPr>
            <w:rFonts w:ascii="Times New Roman" w:eastAsia="Times New Roman" w:hAnsi="Times New Roman" w:cs="Times New Roman"/>
          </w:rPr>
          <w:t xml:space="preserve">models demonstrate a negative bias suggesting that transition rates are generally underestimated. </w:t>
        </w:r>
      </w:ins>
      <w:ins w:id="1762" w:author="Boyko, James" w:date="2025-06-30T11:24:00Z" w16du:dateUtc="2025-06-30T15:24:00Z">
        <w:r w:rsidR="000348D3">
          <w:rPr>
            <w:rFonts w:ascii="Times New Roman" w:eastAsia="Times New Roman" w:hAnsi="Times New Roman" w:cs="Times New Roman"/>
          </w:rPr>
          <w:t xml:space="preserve">Both bias and variance decrease as sample size increases. </w:t>
        </w:r>
      </w:ins>
      <w:ins w:id="1763" w:author="Boyko, James" w:date="2025-06-30T11:28:00Z" w16du:dateUtc="2025-06-30T15:28:00Z">
        <w:r w:rsidR="00BA5C32">
          <w:rPr>
            <w:rFonts w:ascii="Times New Roman" w:eastAsia="Times New Roman" w:hAnsi="Times New Roman" w:cs="Times New Roman"/>
          </w:rPr>
          <w:t>Once again, these results are cou</w:t>
        </w:r>
      </w:ins>
      <w:ins w:id="1764" w:author="Boyko, James" w:date="2025-06-30T11:29:00Z" w16du:dateUtc="2025-06-30T15:29:00Z">
        <w:r w:rsidR="00BA5C32">
          <w:rPr>
            <w:rFonts w:ascii="Times New Roman" w:eastAsia="Times New Roman" w:hAnsi="Times New Roman" w:cs="Times New Roman"/>
          </w:rPr>
          <w:t xml:space="preserve">nterintuitive, not only because the regularized models have a larger variance estimate, but because unregularized models are showing a consistent negative bias. Because I expect that this is due to </w:t>
        </w:r>
      </w:ins>
      <w:del w:id="1765" w:author="Boyko, James" w:date="2025-06-30T11:05:00Z" w16du:dateUtc="2025-06-30T15:05:00Z">
        <w:r w:rsidR="00000000" w:rsidRPr="00990AA7" w:rsidDel="00524B65">
          <w:rPr>
            <w:rFonts w:ascii="Times New Roman" w:eastAsia="Times New Roman" w:hAnsi="Times New Roman" w:cs="Times New Roman"/>
          </w:rPr>
          <w:delText xml:space="preserve">The variance averaged across all model structures (more detailed breakdowns can be found in Supplementary Tables) for </w:delText>
        </w:r>
        <w:r w:rsidR="00000000" w:rsidRPr="00990AA7" w:rsidDel="00524B65">
          <w:rPr>
            <w:rFonts w:ascii="Times New Roman" w:eastAsia="Times New Roman" w:hAnsi="Times New Roman" w:cs="Times New Roman"/>
            <w:i/>
            <w:iCs/>
          </w:rPr>
          <w:delText>l1</w:delText>
        </w:r>
        <w:r w:rsidR="00000000" w:rsidRPr="00990AA7" w:rsidDel="00524B65">
          <w:rPr>
            <w:rFonts w:ascii="Times New Roman" w:eastAsia="Times New Roman" w:hAnsi="Times New Roman" w:cs="Times New Roman"/>
          </w:rPr>
          <w:delText xml:space="preserve"> regularized models was 2.4%, 10.8%, and 45.0% of the unregularized models’ variance for 100, 250, and 500 tips respectively. For </w:delText>
        </w:r>
        <w:r w:rsidR="00000000" w:rsidRPr="00990AA7" w:rsidDel="00524B65">
          <w:rPr>
            <w:rFonts w:ascii="Times New Roman" w:eastAsia="Times New Roman" w:hAnsi="Times New Roman" w:cs="Times New Roman"/>
            <w:i/>
            <w:iCs/>
          </w:rPr>
          <w:delText xml:space="preserve">l2 </w:delText>
        </w:r>
        <w:r w:rsidR="00000000" w:rsidRPr="00990AA7" w:rsidDel="00524B65">
          <w:rPr>
            <w:rFonts w:ascii="Times New Roman" w:eastAsia="Times New Roman" w:hAnsi="Times New Roman" w:cs="Times New Roman"/>
          </w:rPr>
          <w:delText>regularized models</w:delText>
        </w:r>
        <w:r w:rsidR="00AD4342" w:rsidRPr="00990AA7" w:rsidDel="00524B65">
          <w:rPr>
            <w:rFonts w:ascii="Times New Roman" w:eastAsia="Times New Roman" w:hAnsi="Times New Roman" w:cs="Times New Roman"/>
          </w:rPr>
          <w:delText>,</w:delText>
        </w:r>
        <w:r w:rsidR="00000000" w:rsidRPr="00990AA7" w:rsidDel="00524B65">
          <w:rPr>
            <w:rFonts w:ascii="Times New Roman" w:eastAsia="Times New Roman" w:hAnsi="Times New Roman" w:cs="Times New Roman"/>
          </w:rPr>
          <w:delText xml:space="preserve"> variance was 0.5%, 3.1%, and 18.4% of the unregularized models’ variance. For </w:delText>
        </w:r>
        <w:r w:rsidR="00000000" w:rsidRPr="00990AA7" w:rsidDel="00524B65">
          <w:rPr>
            <w:rFonts w:ascii="Times New Roman" w:eastAsia="Times New Roman" w:hAnsi="Times New Roman" w:cs="Times New Roman"/>
            <w:i/>
            <w:iCs/>
          </w:rPr>
          <w:delText>er</w:delText>
        </w:r>
        <w:r w:rsidR="00000000" w:rsidRPr="00990AA7" w:rsidDel="00524B65">
          <w:rPr>
            <w:rFonts w:ascii="Times New Roman" w:eastAsia="Times New Roman" w:hAnsi="Times New Roman" w:cs="Times New Roman"/>
          </w:rPr>
          <w:delText xml:space="preserve"> regularized models</w:delText>
        </w:r>
        <w:r w:rsidR="00AD4342" w:rsidRPr="00990AA7" w:rsidDel="00524B65">
          <w:rPr>
            <w:rFonts w:ascii="Times New Roman" w:eastAsia="Times New Roman" w:hAnsi="Times New Roman" w:cs="Times New Roman"/>
          </w:rPr>
          <w:delText>,</w:delText>
        </w:r>
        <w:r w:rsidR="00000000" w:rsidRPr="00990AA7" w:rsidDel="00524B65">
          <w:rPr>
            <w:rFonts w:ascii="Times New Roman" w:eastAsia="Times New Roman" w:hAnsi="Times New Roman" w:cs="Times New Roman"/>
          </w:rPr>
          <w:delText xml:space="preserve"> variance was 97.8%, 101.1%, and 102.4% of the unregularized models’ variance (raw variance values are reported in Table 1). These results indicate a substantial improvement in model stability for </w:delText>
        </w:r>
        <w:r w:rsidR="00000000" w:rsidRPr="00990AA7" w:rsidDel="00524B65">
          <w:rPr>
            <w:rFonts w:ascii="Times New Roman" w:eastAsia="Times New Roman" w:hAnsi="Times New Roman" w:cs="Times New Roman"/>
            <w:i/>
            <w:iCs/>
          </w:rPr>
          <w:delText>l1</w:delText>
        </w:r>
        <w:r w:rsidR="00000000" w:rsidRPr="00990AA7" w:rsidDel="00524B65">
          <w:rPr>
            <w:rFonts w:ascii="Times New Roman" w:eastAsia="Times New Roman" w:hAnsi="Times New Roman" w:cs="Times New Roman"/>
          </w:rPr>
          <w:delText xml:space="preserve"> and </w:delText>
        </w:r>
        <w:r w:rsidR="00000000" w:rsidRPr="00990AA7" w:rsidDel="00524B65">
          <w:rPr>
            <w:rFonts w:ascii="Times New Roman" w:eastAsia="Times New Roman" w:hAnsi="Times New Roman" w:cs="Times New Roman"/>
            <w:i/>
            <w:iCs/>
          </w:rPr>
          <w:delText>l2</w:delText>
        </w:r>
        <w:r w:rsidR="00000000" w:rsidRPr="00990AA7" w:rsidDel="00524B65">
          <w:rPr>
            <w:rFonts w:ascii="Times New Roman" w:eastAsia="Times New Roman" w:hAnsi="Times New Roman" w:cs="Times New Roman"/>
          </w:rPr>
          <w:delText xml:space="preserve"> regularization methods, but not for </w:delText>
        </w:r>
        <w:r w:rsidR="00000000" w:rsidRPr="00990AA7" w:rsidDel="00524B65">
          <w:rPr>
            <w:rFonts w:ascii="Times New Roman" w:eastAsia="Times New Roman" w:hAnsi="Times New Roman" w:cs="Times New Roman"/>
            <w:i/>
            <w:iCs/>
          </w:rPr>
          <w:delText xml:space="preserve">er </w:delText>
        </w:r>
        <w:r w:rsidR="00000000" w:rsidRPr="00990AA7" w:rsidDel="00524B65">
          <w:rPr>
            <w:rFonts w:ascii="Times New Roman" w:eastAsia="Times New Roman" w:hAnsi="Times New Roman" w:cs="Times New Roman"/>
          </w:rPr>
          <w:delText xml:space="preserve">regularization. However, these reductions in variance for </w:delText>
        </w:r>
        <w:r w:rsidR="00000000" w:rsidRPr="00990AA7" w:rsidDel="00524B65">
          <w:rPr>
            <w:rFonts w:ascii="Times New Roman" w:eastAsia="Times New Roman" w:hAnsi="Times New Roman" w:cs="Times New Roman"/>
            <w:i/>
            <w:iCs/>
          </w:rPr>
          <w:delText xml:space="preserve">l1 </w:delText>
        </w:r>
        <w:r w:rsidR="00000000" w:rsidRPr="00990AA7" w:rsidDel="00524B65">
          <w:rPr>
            <w:rFonts w:ascii="Times New Roman" w:eastAsia="Times New Roman" w:hAnsi="Times New Roman" w:cs="Times New Roman"/>
          </w:rPr>
          <w:delText xml:space="preserve">and </w:delText>
        </w:r>
        <w:r w:rsidR="00000000" w:rsidRPr="00990AA7" w:rsidDel="00524B65">
          <w:rPr>
            <w:rFonts w:ascii="Times New Roman" w:eastAsia="Times New Roman" w:hAnsi="Times New Roman" w:cs="Times New Roman"/>
            <w:i/>
            <w:iCs/>
          </w:rPr>
          <w:delText xml:space="preserve">l2 </w:delText>
        </w:r>
        <w:r w:rsidR="00000000" w:rsidRPr="00990AA7" w:rsidDel="00524B65">
          <w:rPr>
            <w:rFonts w:ascii="Times New Roman" w:eastAsia="Times New Roman" w:hAnsi="Times New Roman" w:cs="Times New Roman"/>
          </w:rPr>
          <w:delText xml:space="preserve">regularization were larger than anticipated and beg the question of what is driving the substantial variance of the unregularized models. The large variance of the unregularized models is primarily driven by parameter estimates approaching the upper bound of 100 transitions/MY. If estimates above 50 transitions/MY are excluded (641 model fits in total) variance is instead 13%, 31%, and 64% of the unregularized models’ variance for </w:delText>
        </w:r>
        <w:r w:rsidR="00000000" w:rsidRPr="00990AA7" w:rsidDel="00524B65">
          <w:rPr>
            <w:rFonts w:ascii="Times New Roman" w:eastAsia="Times New Roman" w:hAnsi="Times New Roman" w:cs="Times New Roman"/>
            <w:i/>
            <w:iCs/>
          </w:rPr>
          <w:delText>l1</w:delText>
        </w:r>
        <w:r w:rsidR="00000000" w:rsidRPr="00990AA7" w:rsidDel="00524B65">
          <w:rPr>
            <w:rFonts w:ascii="Times New Roman" w:eastAsia="Times New Roman" w:hAnsi="Times New Roman" w:cs="Times New Roman"/>
          </w:rPr>
          <w:delText xml:space="preserve"> regularized models and 2.8%, 9.0%, and 26.5% for </w:delText>
        </w:r>
        <w:r w:rsidR="00000000" w:rsidRPr="00990AA7" w:rsidDel="00524B65">
          <w:rPr>
            <w:rFonts w:ascii="Times New Roman" w:eastAsia="Times New Roman" w:hAnsi="Times New Roman" w:cs="Times New Roman"/>
            <w:i/>
            <w:iCs/>
          </w:rPr>
          <w:delText>l2</w:delText>
        </w:r>
        <w:r w:rsidR="00000000" w:rsidRPr="00990AA7" w:rsidDel="00524B65">
          <w:rPr>
            <w:rFonts w:ascii="Times New Roman" w:eastAsia="Times New Roman" w:hAnsi="Times New Roman" w:cs="Times New Roman"/>
          </w:rPr>
          <w:delText xml:space="preserve"> regularized models for 100, 250, and 500 tips respectively. The reduction of variance continues (57.5%, 71.2%, 80.7% for </w:delText>
        </w:r>
        <w:r w:rsidR="00000000" w:rsidRPr="00990AA7" w:rsidDel="00524B65">
          <w:rPr>
            <w:rFonts w:ascii="Times New Roman" w:eastAsia="Times New Roman" w:hAnsi="Times New Roman" w:cs="Times New Roman"/>
            <w:i/>
            <w:iCs/>
          </w:rPr>
          <w:delText>l1</w:delText>
        </w:r>
        <w:r w:rsidR="00000000" w:rsidRPr="00990AA7" w:rsidDel="00524B65">
          <w:rPr>
            <w:rFonts w:ascii="Times New Roman" w:eastAsia="Times New Roman" w:hAnsi="Times New Roman" w:cs="Times New Roman"/>
          </w:rPr>
          <w:delText xml:space="preserve"> and 13.4%, 22.3%, 34.9% for </w:delText>
        </w:r>
        <w:r w:rsidR="00000000" w:rsidRPr="00990AA7" w:rsidDel="00524B65">
          <w:rPr>
            <w:rFonts w:ascii="Times New Roman" w:eastAsia="Times New Roman" w:hAnsi="Times New Roman" w:cs="Times New Roman"/>
            <w:i/>
            <w:iCs/>
          </w:rPr>
          <w:delText>l2</w:delText>
        </w:r>
        <w:r w:rsidR="00000000" w:rsidRPr="00990AA7" w:rsidDel="00524B65">
          <w:rPr>
            <w:rFonts w:ascii="Times New Roman" w:eastAsia="Times New Roman" w:hAnsi="Times New Roman" w:cs="Times New Roman"/>
          </w:rPr>
          <w:delText xml:space="preserve">) if one were to </w:delText>
        </w:r>
        <w:r w:rsidR="001D34B1" w:rsidRPr="00990AA7" w:rsidDel="00524B65">
          <w:rPr>
            <w:rFonts w:ascii="Times New Roman" w:eastAsia="Times New Roman" w:hAnsi="Times New Roman" w:cs="Times New Roman"/>
          </w:rPr>
          <w:delText>be stricter</w:delText>
        </w:r>
        <w:r w:rsidR="00000000" w:rsidRPr="00990AA7" w:rsidDel="00524B65">
          <w:rPr>
            <w:rFonts w:ascii="Times New Roman" w:eastAsia="Times New Roman" w:hAnsi="Times New Roman" w:cs="Times New Roman"/>
          </w:rPr>
          <w:delText xml:space="preserve"> and exclude estimates above 10 transitions/MY. It is important to note that this study has the benefit of knowing with certainty that high transition rate estimates are incorrect and in an empirical setting ignoring transition rates above a specified threshold is difficult to justify. </w:delText>
        </w:r>
      </w:del>
    </w:p>
    <w:p w14:paraId="66F4CD87" w14:textId="2C2AF465" w:rsidR="00EB0295" w:rsidRPr="00990AA7" w:rsidDel="00110988" w:rsidRDefault="00000000" w:rsidP="00B20478">
      <w:pPr>
        <w:pStyle w:val="BodyText"/>
        <w:spacing w:after="0" w:line="360" w:lineRule="auto"/>
        <w:rPr>
          <w:del w:id="1766" w:author="Boyko, James" w:date="2025-06-30T10:28:00Z" w16du:dateUtc="2025-06-30T14:28:00Z"/>
          <w:rFonts w:ascii="Times New Roman" w:eastAsia="Times New Roman" w:hAnsi="Times New Roman" w:cs="Times New Roman"/>
        </w:rPr>
      </w:pPr>
      <w:del w:id="1767" w:author="Boyko, James" w:date="2025-06-30T11:07:00Z" w16du:dateUtc="2025-06-30T15:07:00Z">
        <w:r w:rsidRPr="00990AA7" w:rsidDel="00524B65">
          <w:rPr>
            <w:rFonts w:ascii="Times New Roman" w:eastAsia="Times New Roman" w:hAnsi="Times New Roman" w:cs="Times New Roman"/>
          </w:rPr>
          <w:tab/>
          <w:delText xml:space="preserve">The absolute average bias for phylogenies with 100 taxa and 250 taxa was found to be lower for </w:delText>
        </w:r>
        <w:r w:rsidRPr="00990AA7" w:rsidDel="00524B65">
          <w:rPr>
            <w:rFonts w:ascii="Times New Roman" w:eastAsia="Times New Roman" w:hAnsi="Times New Roman" w:cs="Times New Roman"/>
            <w:i/>
            <w:iCs/>
          </w:rPr>
          <w:delText xml:space="preserve">l1 </w:delText>
        </w:r>
        <w:r w:rsidRPr="00990AA7" w:rsidDel="00524B65">
          <w:rPr>
            <w:rFonts w:ascii="Times New Roman" w:eastAsia="Times New Roman" w:hAnsi="Times New Roman" w:cs="Times New Roman"/>
          </w:rPr>
          <w:delText xml:space="preserve">and </w:delText>
        </w:r>
        <w:r w:rsidRPr="00990AA7" w:rsidDel="00524B65">
          <w:rPr>
            <w:rFonts w:ascii="Times New Roman" w:eastAsia="Times New Roman" w:hAnsi="Times New Roman" w:cs="Times New Roman"/>
            <w:i/>
            <w:iCs/>
          </w:rPr>
          <w:delText xml:space="preserve">l2 </w:delText>
        </w:r>
        <w:r w:rsidRPr="00990AA7" w:rsidDel="00524B65">
          <w:rPr>
            <w:rFonts w:ascii="Times New Roman" w:eastAsia="Times New Roman" w:hAnsi="Times New Roman" w:cs="Times New Roman"/>
          </w:rPr>
          <w:delText xml:space="preserve">regularized models, contrary to the expected increase in negative bias (Table 1). This trend reversed for </w:delText>
        </w:r>
        <w:r w:rsidRPr="00990AA7" w:rsidDel="00524B65">
          <w:rPr>
            <w:rFonts w:ascii="Times New Roman" w:eastAsia="Times New Roman" w:hAnsi="Times New Roman" w:cs="Times New Roman"/>
            <w:i/>
            <w:iCs/>
          </w:rPr>
          <w:delText>l2</w:delText>
        </w:r>
        <w:r w:rsidRPr="00990AA7" w:rsidDel="00524B65">
          <w:rPr>
            <w:rFonts w:ascii="Times New Roman" w:eastAsia="Times New Roman" w:hAnsi="Times New Roman" w:cs="Times New Roman"/>
          </w:rPr>
          <w:delText xml:space="preserve"> regularized models fit to datasets with trees of 500 taxa, but </w:delText>
        </w:r>
        <w:r w:rsidRPr="00990AA7" w:rsidDel="00524B65">
          <w:rPr>
            <w:rFonts w:ascii="Times New Roman" w:eastAsia="Times New Roman" w:hAnsi="Times New Roman" w:cs="Times New Roman"/>
            <w:i/>
            <w:iCs/>
          </w:rPr>
          <w:delText>l1</w:delText>
        </w:r>
        <w:r w:rsidRPr="00990AA7" w:rsidDel="00524B65">
          <w:rPr>
            <w:rFonts w:ascii="Times New Roman" w:eastAsia="Times New Roman" w:hAnsi="Times New Roman" w:cs="Times New Roman"/>
          </w:rPr>
          <w:delText xml:space="preserve"> regularization consistently showed the lowest bias across all tested tree sizes. More surprisingly, the bias of </w:delText>
        </w:r>
        <w:r w:rsidRPr="00990AA7" w:rsidDel="00524B65">
          <w:rPr>
            <w:rFonts w:ascii="Times New Roman" w:eastAsia="Times New Roman" w:hAnsi="Times New Roman" w:cs="Times New Roman"/>
            <w:i/>
            <w:iCs/>
          </w:rPr>
          <w:delText>l1</w:delText>
        </w:r>
        <w:r w:rsidRPr="00990AA7" w:rsidDel="00524B65">
          <w:rPr>
            <w:rFonts w:ascii="Times New Roman" w:eastAsia="Times New Roman" w:hAnsi="Times New Roman" w:cs="Times New Roman"/>
          </w:rPr>
          <w:delText xml:space="preserve"> regularized models was slightly positive on average, contrary to the expected downward bias, </w:delText>
        </w:r>
        <w:r w:rsidR="001D34B1" w:rsidRPr="00990AA7" w:rsidDel="00524B65">
          <w:rPr>
            <w:rFonts w:ascii="Times New Roman" w:eastAsia="Times New Roman" w:hAnsi="Times New Roman" w:cs="Times New Roman"/>
          </w:rPr>
          <w:delText>although a</w:delText>
        </w:r>
        <w:r w:rsidRPr="00990AA7" w:rsidDel="00524B65">
          <w:rPr>
            <w:rFonts w:ascii="Times New Roman" w:eastAsia="Times New Roman" w:hAnsi="Times New Roman" w:cs="Times New Roman"/>
          </w:rPr>
          <w:delText xml:space="preserve"> negative bias is found if one uses the median difference instead of the arithmetic mean (Fig</w:delText>
        </w:r>
        <w:r w:rsidR="00803384" w:rsidDel="00524B65">
          <w:rPr>
            <w:rFonts w:ascii="Times New Roman" w:eastAsia="Times New Roman" w:hAnsi="Times New Roman" w:cs="Times New Roman"/>
          </w:rPr>
          <w:delText>.</w:delText>
        </w:r>
        <w:r w:rsidRPr="00990AA7" w:rsidDel="00524B65">
          <w:rPr>
            <w:rFonts w:ascii="Times New Roman" w:eastAsia="Times New Roman" w:hAnsi="Times New Roman" w:cs="Times New Roman"/>
          </w:rPr>
          <w:delText xml:space="preserve"> </w:delText>
        </w:r>
        <w:r w:rsidR="00256AE9" w:rsidRPr="00990AA7" w:rsidDel="00524B65">
          <w:rPr>
            <w:rFonts w:ascii="Times New Roman" w:eastAsia="Times New Roman" w:hAnsi="Times New Roman" w:cs="Times New Roman"/>
          </w:rPr>
          <w:delText>3</w:delText>
        </w:r>
        <w:r w:rsidRPr="00990AA7" w:rsidDel="00524B65">
          <w:rPr>
            <w:rFonts w:ascii="Times New Roman" w:eastAsia="Times New Roman" w:hAnsi="Times New Roman" w:cs="Times New Roman"/>
          </w:rPr>
          <w:delText xml:space="preserve">). </w:delText>
        </w:r>
        <w:r w:rsidR="009E18F4" w:rsidDel="00524B65">
          <w:rPr>
            <w:rFonts w:ascii="Times New Roman" w:eastAsia="Times New Roman" w:hAnsi="Times New Roman" w:cs="Times New Roman"/>
          </w:rPr>
          <w:delText xml:space="preserve">Furthermore, examining these parameters in log-space results in the expected behavior of a consistent negative bias, but since empirical studies rarely discuss parameter estimates outside of their raw units (transitions/MY), I focus my interpretations on the untransformed parameter units. </w:delText>
        </w:r>
        <w:r w:rsidRPr="00990AA7" w:rsidDel="00524B65">
          <w:rPr>
            <w:rFonts w:ascii="Times New Roman" w:eastAsia="Times New Roman" w:hAnsi="Times New Roman" w:cs="Times New Roman"/>
            <w:i/>
            <w:iCs/>
          </w:rPr>
          <w:delText>l2</w:delText>
        </w:r>
        <w:r w:rsidRPr="00990AA7" w:rsidDel="00524B65">
          <w:rPr>
            <w:rFonts w:ascii="Times New Roman" w:eastAsia="Times New Roman" w:hAnsi="Times New Roman" w:cs="Times New Roman"/>
          </w:rPr>
          <w:delText xml:space="preserve"> regularized models did consistently show a moderate downward bias. When considering overall error, measured as the RMSE, </w:delText>
        </w:r>
        <w:r w:rsidRPr="00990AA7" w:rsidDel="00524B65">
          <w:rPr>
            <w:rFonts w:ascii="Times New Roman" w:eastAsia="Times New Roman" w:hAnsi="Times New Roman" w:cs="Times New Roman"/>
            <w:i/>
            <w:iCs/>
          </w:rPr>
          <w:delText xml:space="preserve">l1 </w:delText>
        </w:r>
        <w:r w:rsidRPr="00990AA7" w:rsidDel="00524B65">
          <w:rPr>
            <w:rFonts w:ascii="Times New Roman" w:eastAsia="Times New Roman" w:hAnsi="Times New Roman" w:cs="Times New Roman"/>
          </w:rPr>
          <w:delText xml:space="preserve">and </w:delText>
        </w:r>
        <w:r w:rsidRPr="00990AA7" w:rsidDel="00524B65">
          <w:rPr>
            <w:rFonts w:ascii="Times New Roman" w:eastAsia="Times New Roman" w:hAnsi="Times New Roman" w:cs="Times New Roman"/>
            <w:i/>
            <w:iCs/>
          </w:rPr>
          <w:delText xml:space="preserve">l2 </w:delText>
        </w:r>
        <w:r w:rsidRPr="00990AA7" w:rsidDel="00524B65">
          <w:rPr>
            <w:rFonts w:ascii="Times New Roman" w:eastAsia="Times New Roman" w:hAnsi="Times New Roman" w:cs="Times New Roman"/>
          </w:rPr>
          <w:delText xml:space="preserve">regularized models showed substantial improvements over unregularized and </w:delText>
        </w:r>
        <w:r w:rsidRPr="00990AA7" w:rsidDel="00524B65">
          <w:rPr>
            <w:rFonts w:ascii="Times New Roman" w:eastAsia="Times New Roman" w:hAnsi="Times New Roman" w:cs="Times New Roman"/>
            <w:i/>
            <w:iCs/>
          </w:rPr>
          <w:delText xml:space="preserve">er </w:delText>
        </w:r>
        <w:r w:rsidRPr="00990AA7" w:rsidDel="00524B65">
          <w:rPr>
            <w:rFonts w:ascii="Times New Roman" w:eastAsia="Times New Roman" w:hAnsi="Times New Roman" w:cs="Times New Roman"/>
          </w:rPr>
          <w:delText xml:space="preserve">regularized models (Table 1). This improvement in RMSE highlights the effectiveness of </w:delText>
        </w:r>
        <w:r w:rsidRPr="00990AA7" w:rsidDel="00524B65">
          <w:rPr>
            <w:rFonts w:ascii="Times New Roman" w:eastAsia="Times New Roman" w:hAnsi="Times New Roman" w:cs="Times New Roman"/>
            <w:i/>
            <w:iCs/>
          </w:rPr>
          <w:delText xml:space="preserve">l1 </w:delText>
        </w:r>
        <w:r w:rsidRPr="00990AA7" w:rsidDel="00524B65">
          <w:rPr>
            <w:rFonts w:ascii="Times New Roman" w:eastAsia="Times New Roman" w:hAnsi="Times New Roman" w:cs="Times New Roman"/>
          </w:rPr>
          <w:delText xml:space="preserve">and </w:delText>
        </w:r>
        <w:r w:rsidRPr="00990AA7" w:rsidDel="00524B65">
          <w:rPr>
            <w:rFonts w:ascii="Times New Roman" w:eastAsia="Times New Roman" w:hAnsi="Times New Roman" w:cs="Times New Roman"/>
            <w:i/>
            <w:iCs/>
          </w:rPr>
          <w:delText>l2</w:delText>
        </w:r>
        <w:r w:rsidRPr="00990AA7" w:rsidDel="00524B65">
          <w:rPr>
            <w:rFonts w:ascii="Times New Roman" w:eastAsia="Times New Roman" w:hAnsi="Times New Roman" w:cs="Times New Roman"/>
          </w:rPr>
          <w:delText xml:space="preserve"> regularization in achieving better generalizability and prediction accuracy, despite the potential trade-off with increased bias.</w:delText>
        </w:r>
        <w:r w:rsidR="009E18F4" w:rsidDel="00524B65">
          <w:rPr>
            <w:rFonts w:ascii="Times New Roman" w:eastAsia="Times New Roman" w:hAnsi="Times New Roman" w:cs="Times New Roman"/>
          </w:rPr>
          <w:delText xml:space="preserve"> </w:delText>
        </w:r>
      </w:del>
    </w:p>
    <w:p w14:paraId="70CB6A6E" w14:textId="5D00560F" w:rsidR="00B9691C" w:rsidRPr="00990AA7" w:rsidRDefault="00000000" w:rsidP="00524B65">
      <w:pPr>
        <w:pStyle w:val="BodyText"/>
        <w:spacing w:after="0" w:line="360" w:lineRule="auto"/>
        <w:ind w:firstLine="709"/>
        <w:pPrChange w:id="1768" w:author="Boyko, James" w:date="2025-06-30T11:07:00Z" w16du:dateUtc="2025-06-30T15:07:00Z">
          <w:pPr>
            <w:pStyle w:val="Table"/>
            <w:keepNext/>
            <w:spacing w:before="0" w:after="0" w:line="360" w:lineRule="auto"/>
          </w:pPr>
        </w:pPrChange>
      </w:pPr>
      <w:moveFromRangeStart w:id="1769" w:author="Boyko, James" w:date="2025-06-30T10:29:00Z" w:name="move202171763"/>
      <w:moveFrom w:id="1770" w:author="Boyko, James" w:date="2025-06-30T10:29:00Z" w16du:dateUtc="2025-06-30T14:29:00Z">
        <w:del w:id="1771" w:author="Boyko, James" w:date="2025-06-30T11:07:00Z" w16du:dateUtc="2025-06-30T15:07:00Z">
          <w:r w:rsidRPr="00990AA7" w:rsidDel="00524B65">
            <w:delText xml:space="preserve">Table </w:delText>
          </w:r>
          <w:r w:rsidR="00EB0295" w:rsidDel="00524B65">
            <w:fldChar w:fldCharType="begin"/>
          </w:r>
          <w:r w:rsidR="00EB0295" w:rsidDel="00524B65">
            <w:delInstrText xml:space="preserve"> SEQ Table \* ARABIC </w:delInstrText>
          </w:r>
          <w:r w:rsidR="00EB0295" w:rsidDel="00524B65">
            <w:fldChar w:fldCharType="separate"/>
          </w:r>
          <w:r w:rsidR="00EB0295" w:rsidRPr="00990AA7" w:rsidDel="00524B65">
            <w:delText>1</w:delText>
          </w:r>
          <w:r w:rsidR="00EB0295" w:rsidDel="00524B65">
            <w:fldChar w:fldCharType="end"/>
          </w:r>
          <w:r w:rsidRPr="00990AA7" w:rsidDel="00524B65">
            <w:delText xml:space="preserve">: </w:delText>
          </w:r>
          <w:r w:rsidR="000B7931" w:rsidRPr="00990AA7" w:rsidDel="00524B65">
            <w:delText xml:space="preserve">Bias, variance, and overall error (RMSE) for regularized and unregularized models across phylogenies of varying sizes. Regularization methods l1 and l2 demonstrate significant reductions in variance and overall error compared to unregularized (Mk) and er regularized models. l1 regularization consistently achieves </w:delText>
          </w:r>
          <w:r w:rsidR="006A479E" w:rsidDel="00524B65">
            <w:delText>a low</w:delText>
          </w:r>
          <w:r w:rsidR="000B7931" w:rsidRPr="00990AA7" w:rsidDel="00524B65">
            <w:delText xml:space="preserve"> RMSE and bias across all tree sizes, with a slight positive bias for smaller phylogenies that becomes negative when using the median. l2 regularization similarly reduces RMSE and variance but introduces moderate downward bias. </w:delText>
          </w:r>
        </w:del>
      </w:moveFrom>
      <w:moveFromRangeEnd w:id="1769"/>
      <w:ins w:id="1772" w:author="Boyko, James" w:date="2025-06-30T11:29:00Z" w16du:dateUtc="2025-06-30T15:29:00Z">
        <w:r w:rsidR="00BA5C32">
          <w:t>outlier estimates I applied an aggr</w:t>
        </w:r>
      </w:ins>
      <w:ins w:id="1773" w:author="Boyko, James" w:date="2025-06-30T11:30:00Z" w16du:dateUtc="2025-06-30T15:30:00Z">
        <w:r w:rsidR="00BA5C32">
          <w:t xml:space="preserve">essive filtering strategy, </w:t>
        </w:r>
      </w:ins>
      <w:ins w:id="1774" w:author="Boyko, James" w:date="2025-06-30T11:31:00Z" w16du:dateUtc="2025-06-30T15:31:00Z">
        <w:r w:rsidR="00BA5C32" w:rsidRPr="00BA5C32">
          <w:t xml:space="preserve">removing parameter estimates that </w:t>
        </w:r>
      </w:ins>
      <w:ins w:id="1775" w:author="Boyko, James" w:date="2025-06-30T12:02:00Z" w16du:dateUtc="2025-06-30T16:02:00Z">
        <w:r w:rsidR="00973168">
          <w:t xml:space="preserve">5 orders of magnitude above or below the </w:t>
        </w:r>
      </w:ins>
      <w:ins w:id="1776" w:author="Boyko, James" w:date="2025-06-30T11:31:00Z" w16du:dateUtc="2025-06-30T15:31:00Z">
        <w:r w:rsidR="00BA5C32" w:rsidRPr="00BA5C32">
          <w:t>true generating parameter values</w:t>
        </w:r>
        <w:r w:rsidR="00BA5C32">
          <w:t xml:space="preserve"> (Table 1</w:t>
        </w:r>
      </w:ins>
      <w:ins w:id="1777" w:author="Boyko, James" w:date="2025-06-30T12:19:00Z" w16du:dateUtc="2025-06-30T16:19:00Z">
        <w:r w:rsidR="005600A6">
          <w:t xml:space="preserve">; for original units the filtering strategy is to remove differences in transition rates of </w:t>
        </w:r>
      </w:ins>
      <w:ins w:id="1778" w:author="Boyko, James" w:date="2025-06-30T12:20:00Z" w16du:dateUtc="2025-06-30T16:20:00Z">
        <w:r w:rsidR="005600A6">
          <w:t>greater than 10 units</w:t>
        </w:r>
      </w:ins>
      <w:ins w:id="1779" w:author="Boyko, James" w:date="2025-06-30T11:31:00Z" w16du:dateUtc="2025-06-30T15:31:00Z">
        <w:r w:rsidR="00BA5C32">
          <w:t xml:space="preserve">). </w:t>
        </w:r>
      </w:ins>
      <w:ins w:id="1780" w:author="Boyko, James" w:date="2025-06-30T12:33:00Z" w16du:dateUtc="2025-06-30T16:33:00Z">
        <w:r w:rsidR="00B511A8">
          <w:t>Unsurprisingly, without outliers the bias, variance, and RMSE all decrease sub</w:t>
        </w:r>
      </w:ins>
      <w:ins w:id="1781" w:author="Boyko, James" w:date="2025-06-30T12:34:00Z" w16du:dateUtc="2025-06-30T16:34:00Z">
        <w:r w:rsidR="00B511A8">
          <w:t xml:space="preserve">stantially. More importantly, when examining log-transformed </w:t>
        </w:r>
        <w:r w:rsidR="00B511A8">
          <w:lastRenderedPageBreak/>
          <w:t xml:space="preserve">parameter estimates, I find that </w:t>
        </w:r>
      </w:ins>
      <w:ins w:id="1782" w:author="Boyko, James" w:date="2025-06-30T12:35:00Z" w16du:dateUtc="2025-06-30T16:35:00Z">
        <w:r w:rsidR="00B511A8">
          <w:t xml:space="preserve">regularized models have a negative bias with an absolute bias that is greater than the unregularized model and that </w:t>
        </w:r>
      </w:ins>
      <w:ins w:id="1783" w:author="Boyko, James" w:date="2025-06-30T12:36:00Z" w16du:dateUtc="2025-06-30T16:36:00Z">
        <w:r w:rsidR="00B511A8">
          <w:t>regularized models have a lower variance than the regularized model (Table 1).</w:t>
        </w:r>
        <w:r w:rsidR="00AA51A2">
          <w:t xml:space="preserve"> </w:t>
        </w:r>
      </w:ins>
    </w:p>
    <w:tbl>
      <w:tblPr>
        <w:tblW w:w="6658" w:type="dxa"/>
        <w:tblLayout w:type="fixed"/>
        <w:tblCellMar>
          <w:left w:w="0" w:type="dxa"/>
          <w:right w:w="0" w:type="dxa"/>
        </w:tblCellMar>
        <w:tblLook w:val="04A0" w:firstRow="1" w:lastRow="0" w:firstColumn="1" w:lastColumn="0" w:noHBand="0" w:noVBand="1"/>
      </w:tblPr>
      <w:tblGrid>
        <w:gridCol w:w="1749"/>
        <w:gridCol w:w="1261"/>
        <w:gridCol w:w="876"/>
        <w:gridCol w:w="1570"/>
        <w:gridCol w:w="1202"/>
      </w:tblGrid>
      <w:tr w:rsidR="00990AA7" w:rsidRPr="00990AA7" w:rsidDel="00B9691C" w14:paraId="7C977120" w14:textId="6F8B1454">
        <w:trPr>
          <w:trHeight w:val="311"/>
          <w:del w:id="1784" w:author="Boyko, James" w:date="2025-06-30T10:24:00Z" w16du:dateUtc="2025-06-30T14:24:00Z"/>
        </w:trPr>
        <w:tc>
          <w:tcPr>
            <w:tcW w:w="1749" w:type="dxa"/>
            <w:tcBorders>
              <w:top w:val="single" w:sz="6" w:space="0" w:color="000000"/>
              <w:bottom w:val="single" w:sz="6" w:space="0" w:color="000000"/>
            </w:tcBorders>
            <w:shd w:val="clear" w:color="auto" w:fill="DDDDDD"/>
            <w:vAlign w:val="center"/>
          </w:tcPr>
          <w:p w14:paraId="1566ADBC" w14:textId="0BBA40A2" w:rsidR="002915AF" w:rsidRPr="00990AA7" w:rsidDel="00B9691C" w:rsidRDefault="002915AF">
            <w:pPr>
              <w:pStyle w:val="TableContents"/>
              <w:rPr>
                <w:del w:id="1785" w:author="Boyko, James" w:date="2025-06-30T10:24:00Z" w16du:dateUtc="2025-06-30T14:24:00Z"/>
                <w:b/>
                <w:bCs/>
              </w:rPr>
              <w:pPrChange w:id="1786" w:author="Boyko, James" w:date="2025-06-16T09:56:00Z" w16du:dateUtc="2025-06-16T12:56:00Z">
                <w:pPr>
                  <w:pStyle w:val="TableContents"/>
                  <w:spacing w:line="360" w:lineRule="auto"/>
                </w:pPr>
              </w:pPrChange>
            </w:pPr>
            <w:del w:id="1787" w:author="Boyko, James" w:date="2025-06-30T10:24:00Z" w16du:dateUtc="2025-06-30T14:24:00Z">
              <w:r w:rsidRPr="00990AA7" w:rsidDel="00B9691C">
                <w:rPr>
                  <w:b/>
                  <w:bCs/>
                </w:rPr>
                <w:delText>Reg. Type</w:delText>
              </w:r>
            </w:del>
          </w:p>
        </w:tc>
        <w:tc>
          <w:tcPr>
            <w:tcW w:w="1261" w:type="dxa"/>
            <w:tcBorders>
              <w:top w:val="single" w:sz="6" w:space="0" w:color="000000"/>
              <w:bottom w:val="single" w:sz="6" w:space="0" w:color="000000"/>
            </w:tcBorders>
            <w:shd w:val="clear" w:color="auto" w:fill="DDDDDD"/>
            <w:vAlign w:val="center"/>
          </w:tcPr>
          <w:p w14:paraId="1F23BE9F" w14:textId="6A152636" w:rsidR="002915AF" w:rsidRPr="00990AA7" w:rsidDel="00B9691C" w:rsidRDefault="002915AF">
            <w:pPr>
              <w:pStyle w:val="TableContents"/>
              <w:rPr>
                <w:del w:id="1788" w:author="Boyko, James" w:date="2025-06-30T10:24:00Z" w16du:dateUtc="2025-06-30T14:24:00Z"/>
                <w:b/>
                <w:bCs/>
              </w:rPr>
              <w:pPrChange w:id="1789" w:author="Boyko, James" w:date="2025-06-16T09:56:00Z" w16du:dateUtc="2025-06-16T12:56:00Z">
                <w:pPr>
                  <w:pStyle w:val="TableContents"/>
                  <w:spacing w:line="360" w:lineRule="auto"/>
                </w:pPr>
              </w:pPrChange>
            </w:pPr>
            <w:del w:id="1790" w:author="Boyko, James" w:date="2025-06-30T10:24:00Z" w16du:dateUtc="2025-06-30T14:24:00Z">
              <w:r w:rsidRPr="00990AA7" w:rsidDel="00B9691C">
                <w:rPr>
                  <w:b/>
                  <w:bCs/>
                </w:rPr>
                <w:delText>N Taxa</w:delText>
              </w:r>
            </w:del>
          </w:p>
        </w:tc>
        <w:tc>
          <w:tcPr>
            <w:tcW w:w="876" w:type="dxa"/>
            <w:tcBorders>
              <w:top w:val="single" w:sz="6" w:space="0" w:color="000000"/>
              <w:bottom w:val="single" w:sz="6" w:space="0" w:color="000000"/>
            </w:tcBorders>
            <w:shd w:val="clear" w:color="auto" w:fill="DDDDDD"/>
            <w:vAlign w:val="center"/>
          </w:tcPr>
          <w:p w14:paraId="39548B84" w14:textId="54C8F363" w:rsidR="002915AF" w:rsidRPr="00990AA7" w:rsidDel="00B9691C" w:rsidRDefault="002915AF">
            <w:pPr>
              <w:pStyle w:val="TableContents"/>
              <w:rPr>
                <w:del w:id="1791" w:author="Boyko, James" w:date="2025-06-30T10:24:00Z" w16du:dateUtc="2025-06-30T14:24:00Z"/>
                <w:b/>
                <w:bCs/>
              </w:rPr>
              <w:pPrChange w:id="1792" w:author="Boyko, James" w:date="2025-06-16T09:56:00Z" w16du:dateUtc="2025-06-16T12:56:00Z">
                <w:pPr>
                  <w:pStyle w:val="TableContents"/>
                  <w:spacing w:line="360" w:lineRule="auto"/>
                </w:pPr>
              </w:pPrChange>
            </w:pPr>
            <w:del w:id="1793" w:author="Boyko, James" w:date="2025-06-30T10:24:00Z" w16du:dateUtc="2025-06-30T14:24:00Z">
              <w:r w:rsidRPr="00990AA7" w:rsidDel="00B9691C">
                <w:rPr>
                  <w:b/>
                  <w:bCs/>
                </w:rPr>
                <w:delText>Bias</w:delText>
              </w:r>
            </w:del>
          </w:p>
        </w:tc>
        <w:tc>
          <w:tcPr>
            <w:tcW w:w="1570" w:type="dxa"/>
            <w:tcBorders>
              <w:top w:val="single" w:sz="6" w:space="0" w:color="000000"/>
              <w:bottom w:val="single" w:sz="6" w:space="0" w:color="000000"/>
            </w:tcBorders>
            <w:shd w:val="clear" w:color="auto" w:fill="DDDDDD"/>
            <w:vAlign w:val="center"/>
          </w:tcPr>
          <w:p w14:paraId="7B7911CE" w14:textId="4A0052E8" w:rsidR="002915AF" w:rsidRPr="00990AA7" w:rsidDel="00B9691C" w:rsidRDefault="002915AF">
            <w:pPr>
              <w:pStyle w:val="TableContents"/>
              <w:rPr>
                <w:del w:id="1794" w:author="Boyko, James" w:date="2025-06-30T10:24:00Z" w16du:dateUtc="2025-06-30T14:24:00Z"/>
                <w:b/>
                <w:bCs/>
              </w:rPr>
              <w:pPrChange w:id="1795" w:author="Boyko, James" w:date="2025-06-16T09:56:00Z" w16du:dateUtc="2025-06-16T12:56:00Z">
                <w:pPr>
                  <w:pStyle w:val="TableContents"/>
                  <w:spacing w:line="360" w:lineRule="auto"/>
                </w:pPr>
              </w:pPrChange>
            </w:pPr>
            <w:del w:id="1796" w:author="Boyko, James" w:date="2025-06-30T10:24:00Z" w16du:dateUtc="2025-06-30T14:24:00Z">
              <w:r w:rsidRPr="00990AA7" w:rsidDel="00B9691C">
                <w:rPr>
                  <w:b/>
                  <w:bCs/>
                </w:rPr>
                <w:delText>Variance</w:delText>
              </w:r>
            </w:del>
          </w:p>
        </w:tc>
        <w:tc>
          <w:tcPr>
            <w:tcW w:w="1202" w:type="dxa"/>
            <w:tcBorders>
              <w:top w:val="single" w:sz="6" w:space="0" w:color="000000"/>
              <w:bottom w:val="single" w:sz="6" w:space="0" w:color="000000"/>
            </w:tcBorders>
            <w:shd w:val="clear" w:color="auto" w:fill="DDDDDD"/>
            <w:vAlign w:val="center"/>
          </w:tcPr>
          <w:p w14:paraId="6EACF748" w14:textId="0F8B56BC" w:rsidR="002915AF" w:rsidRPr="00990AA7" w:rsidDel="00B9691C" w:rsidRDefault="002915AF">
            <w:pPr>
              <w:pStyle w:val="TableContents"/>
              <w:rPr>
                <w:del w:id="1797" w:author="Boyko, James" w:date="2025-06-30T10:24:00Z" w16du:dateUtc="2025-06-30T14:24:00Z"/>
                <w:b/>
                <w:bCs/>
              </w:rPr>
              <w:pPrChange w:id="1798" w:author="Boyko, James" w:date="2025-06-16T09:56:00Z" w16du:dateUtc="2025-06-16T12:56:00Z">
                <w:pPr>
                  <w:pStyle w:val="TableContents"/>
                  <w:spacing w:line="360" w:lineRule="auto"/>
                </w:pPr>
              </w:pPrChange>
            </w:pPr>
            <w:del w:id="1799" w:author="Boyko, James" w:date="2025-06-30T10:24:00Z" w16du:dateUtc="2025-06-30T14:24:00Z">
              <w:r w:rsidRPr="00990AA7" w:rsidDel="00B9691C">
                <w:rPr>
                  <w:b/>
                  <w:bCs/>
                </w:rPr>
                <w:delText>RMSE</w:delText>
              </w:r>
            </w:del>
          </w:p>
        </w:tc>
      </w:tr>
      <w:tr w:rsidR="00990AA7" w:rsidRPr="00990AA7" w:rsidDel="00B9691C" w14:paraId="0AEA3ECE" w14:textId="228DECFF">
        <w:trPr>
          <w:trHeight w:val="311"/>
          <w:del w:id="1800" w:author="Boyko, James" w:date="2025-06-30T10:24:00Z" w16du:dateUtc="2025-06-30T14:24:00Z"/>
        </w:trPr>
        <w:tc>
          <w:tcPr>
            <w:tcW w:w="1749" w:type="dxa"/>
            <w:vAlign w:val="center"/>
          </w:tcPr>
          <w:p w14:paraId="58DBCF16" w14:textId="6D1BFD1C" w:rsidR="002915AF" w:rsidRPr="00990AA7" w:rsidDel="00B9691C" w:rsidRDefault="002915AF">
            <w:pPr>
              <w:pStyle w:val="TableContents"/>
              <w:rPr>
                <w:del w:id="1801" w:author="Boyko, James" w:date="2025-06-30T10:24:00Z" w16du:dateUtc="2025-06-30T14:24:00Z"/>
                <w:i/>
                <w:iCs/>
              </w:rPr>
              <w:pPrChange w:id="1802" w:author="Boyko, James" w:date="2025-06-16T09:56:00Z" w16du:dateUtc="2025-06-16T12:56:00Z">
                <w:pPr>
                  <w:pStyle w:val="TableContents"/>
                  <w:spacing w:line="360" w:lineRule="auto"/>
                </w:pPr>
              </w:pPrChange>
            </w:pPr>
            <w:del w:id="1803" w:author="Boyko, James" w:date="2025-06-30T10:24:00Z" w16du:dateUtc="2025-06-30T14:24:00Z">
              <w:r w:rsidRPr="00990AA7" w:rsidDel="00B9691C">
                <w:rPr>
                  <w:i/>
                  <w:iCs/>
                </w:rPr>
                <w:delText>None (Mk)</w:delText>
              </w:r>
            </w:del>
          </w:p>
        </w:tc>
        <w:tc>
          <w:tcPr>
            <w:tcW w:w="1261" w:type="dxa"/>
            <w:vAlign w:val="center"/>
          </w:tcPr>
          <w:p w14:paraId="03A45F94" w14:textId="127846DB" w:rsidR="002915AF" w:rsidRPr="00990AA7" w:rsidDel="00B9691C" w:rsidRDefault="002915AF">
            <w:pPr>
              <w:pStyle w:val="TableContents"/>
              <w:rPr>
                <w:del w:id="1804" w:author="Boyko, James" w:date="2025-06-30T10:24:00Z" w16du:dateUtc="2025-06-30T14:24:00Z"/>
              </w:rPr>
              <w:pPrChange w:id="1805" w:author="Boyko, James" w:date="2025-06-16T09:56:00Z" w16du:dateUtc="2025-06-16T12:56:00Z">
                <w:pPr>
                  <w:pStyle w:val="TableContents"/>
                  <w:spacing w:line="360" w:lineRule="auto"/>
                </w:pPr>
              </w:pPrChange>
            </w:pPr>
            <w:del w:id="1806" w:author="Boyko, James" w:date="2025-06-30T10:24:00Z" w16du:dateUtc="2025-06-30T14:24:00Z">
              <w:r w:rsidRPr="00990AA7" w:rsidDel="00B9691C">
                <w:delText>100</w:delText>
              </w:r>
            </w:del>
          </w:p>
        </w:tc>
        <w:tc>
          <w:tcPr>
            <w:tcW w:w="876" w:type="dxa"/>
            <w:vAlign w:val="center"/>
          </w:tcPr>
          <w:p w14:paraId="53F36969" w14:textId="44413D1F" w:rsidR="002915AF" w:rsidRPr="00990AA7" w:rsidDel="00B9691C" w:rsidRDefault="002915AF">
            <w:pPr>
              <w:pStyle w:val="TableContents"/>
              <w:rPr>
                <w:del w:id="1807" w:author="Boyko, James" w:date="2025-06-30T10:24:00Z" w16du:dateUtc="2025-06-30T14:24:00Z"/>
              </w:rPr>
              <w:pPrChange w:id="1808" w:author="Boyko, James" w:date="2025-06-16T09:56:00Z" w16du:dateUtc="2025-06-16T12:56:00Z">
                <w:pPr>
                  <w:pStyle w:val="TableContents"/>
                  <w:spacing w:line="360" w:lineRule="auto"/>
                </w:pPr>
              </w:pPrChange>
            </w:pPr>
            <w:del w:id="1809" w:author="Boyko, James" w:date="2025-06-30T10:24:00Z" w16du:dateUtc="2025-06-30T14:24:00Z">
              <w:r w:rsidRPr="00990AA7" w:rsidDel="00B9691C">
                <w:delText>1.65</w:delText>
              </w:r>
            </w:del>
          </w:p>
        </w:tc>
        <w:tc>
          <w:tcPr>
            <w:tcW w:w="1570" w:type="dxa"/>
            <w:vAlign w:val="center"/>
          </w:tcPr>
          <w:p w14:paraId="3C1FC746" w14:textId="4BC4736C" w:rsidR="002915AF" w:rsidRPr="00990AA7" w:rsidDel="00B9691C" w:rsidRDefault="002915AF">
            <w:pPr>
              <w:pStyle w:val="TableContents"/>
              <w:rPr>
                <w:del w:id="1810" w:author="Boyko, James" w:date="2025-06-30T10:24:00Z" w16du:dateUtc="2025-06-30T14:24:00Z"/>
              </w:rPr>
              <w:pPrChange w:id="1811" w:author="Boyko, James" w:date="2025-06-16T09:56:00Z" w16du:dateUtc="2025-06-16T12:56:00Z">
                <w:pPr>
                  <w:pStyle w:val="TableContents"/>
                  <w:spacing w:line="360" w:lineRule="auto"/>
                </w:pPr>
              </w:pPrChange>
            </w:pPr>
            <w:del w:id="1812" w:author="Boyko, James" w:date="2025-06-30T10:24:00Z" w16du:dateUtc="2025-06-30T14:24:00Z">
              <w:r w:rsidRPr="00990AA7" w:rsidDel="00B9691C">
                <w:delText>87.83</w:delText>
              </w:r>
            </w:del>
          </w:p>
        </w:tc>
        <w:tc>
          <w:tcPr>
            <w:tcW w:w="1202" w:type="dxa"/>
            <w:vAlign w:val="center"/>
          </w:tcPr>
          <w:p w14:paraId="2A2C9203" w14:textId="163FA447" w:rsidR="002915AF" w:rsidRPr="00990AA7" w:rsidDel="00B9691C" w:rsidRDefault="002915AF">
            <w:pPr>
              <w:pStyle w:val="TableContents"/>
              <w:rPr>
                <w:del w:id="1813" w:author="Boyko, James" w:date="2025-06-30T10:24:00Z" w16du:dateUtc="2025-06-30T14:24:00Z"/>
              </w:rPr>
              <w:pPrChange w:id="1814" w:author="Boyko, James" w:date="2025-06-16T09:56:00Z" w16du:dateUtc="2025-06-16T12:56:00Z">
                <w:pPr>
                  <w:pStyle w:val="TableContents"/>
                  <w:spacing w:line="360" w:lineRule="auto"/>
                </w:pPr>
              </w:pPrChange>
            </w:pPr>
            <w:del w:id="1815" w:author="Boyko, James" w:date="2025-06-30T10:24:00Z" w16du:dateUtc="2025-06-30T14:24:00Z">
              <w:r w:rsidRPr="00990AA7" w:rsidDel="00B9691C">
                <w:delText>9.45</w:delText>
              </w:r>
            </w:del>
          </w:p>
        </w:tc>
      </w:tr>
      <w:tr w:rsidR="00990AA7" w:rsidRPr="00990AA7" w:rsidDel="00B9691C" w14:paraId="24E333C1" w14:textId="0825DFF3">
        <w:trPr>
          <w:trHeight w:val="311"/>
          <w:del w:id="1816" w:author="Boyko, James" w:date="2025-06-30T10:24:00Z" w16du:dateUtc="2025-06-30T14:24:00Z"/>
        </w:trPr>
        <w:tc>
          <w:tcPr>
            <w:tcW w:w="1749" w:type="dxa"/>
            <w:vAlign w:val="center"/>
          </w:tcPr>
          <w:p w14:paraId="577823C6" w14:textId="07C2BA8A" w:rsidR="002915AF" w:rsidRPr="00990AA7" w:rsidDel="00B9691C" w:rsidRDefault="002915AF">
            <w:pPr>
              <w:pStyle w:val="TableContents"/>
              <w:rPr>
                <w:del w:id="1817" w:author="Boyko, James" w:date="2025-06-30T10:24:00Z" w16du:dateUtc="2025-06-30T14:24:00Z"/>
                <w:i/>
                <w:iCs/>
              </w:rPr>
              <w:pPrChange w:id="1818" w:author="Boyko, James" w:date="2025-06-16T09:56:00Z" w16du:dateUtc="2025-06-16T12:56:00Z">
                <w:pPr>
                  <w:pStyle w:val="TableContents"/>
                  <w:spacing w:line="360" w:lineRule="auto"/>
                </w:pPr>
              </w:pPrChange>
            </w:pPr>
            <w:del w:id="1819" w:author="Boyko, James" w:date="2025-06-30T10:24:00Z" w16du:dateUtc="2025-06-30T14:24:00Z">
              <w:r w:rsidRPr="00990AA7" w:rsidDel="00B9691C">
                <w:rPr>
                  <w:i/>
                  <w:iCs/>
                </w:rPr>
                <w:delText>er</w:delText>
              </w:r>
            </w:del>
          </w:p>
        </w:tc>
        <w:tc>
          <w:tcPr>
            <w:tcW w:w="1261" w:type="dxa"/>
            <w:vAlign w:val="center"/>
          </w:tcPr>
          <w:p w14:paraId="370152F3" w14:textId="0B6D7E85" w:rsidR="002915AF" w:rsidRPr="00990AA7" w:rsidDel="00B9691C" w:rsidRDefault="002915AF">
            <w:pPr>
              <w:pStyle w:val="TableContents"/>
              <w:rPr>
                <w:del w:id="1820" w:author="Boyko, James" w:date="2025-06-30T10:24:00Z" w16du:dateUtc="2025-06-30T14:24:00Z"/>
              </w:rPr>
              <w:pPrChange w:id="1821" w:author="Boyko, James" w:date="2025-06-16T09:56:00Z" w16du:dateUtc="2025-06-16T12:56:00Z">
                <w:pPr>
                  <w:pStyle w:val="TableContents"/>
                  <w:spacing w:line="360" w:lineRule="auto"/>
                </w:pPr>
              </w:pPrChange>
            </w:pPr>
            <w:del w:id="1822" w:author="Boyko, James" w:date="2025-06-30T10:24:00Z" w16du:dateUtc="2025-06-30T14:24:00Z">
              <w:r w:rsidRPr="00990AA7" w:rsidDel="00B9691C">
                <w:delText>100</w:delText>
              </w:r>
            </w:del>
          </w:p>
        </w:tc>
        <w:tc>
          <w:tcPr>
            <w:tcW w:w="876" w:type="dxa"/>
            <w:vAlign w:val="center"/>
          </w:tcPr>
          <w:p w14:paraId="48D7FCF5" w14:textId="208D558A" w:rsidR="002915AF" w:rsidRPr="00990AA7" w:rsidDel="00B9691C" w:rsidRDefault="002915AF">
            <w:pPr>
              <w:pStyle w:val="TableContents"/>
              <w:rPr>
                <w:del w:id="1823" w:author="Boyko, James" w:date="2025-06-30T10:24:00Z" w16du:dateUtc="2025-06-30T14:24:00Z"/>
              </w:rPr>
              <w:pPrChange w:id="1824" w:author="Boyko, James" w:date="2025-06-16T09:56:00Z" w16du:dateUtc="2025-06-16T12:56:00Z">
                <w:pPr>
                  <w:pStyle w:val="TableContents"/>
                  <w:spacing w:line="360" w:lineRule="auto"/>
                </w:pPr>
              </w:pPrChange>
            </w:pPr>
            <w:del w:id="1825" w:author="Boyko, James" w:date="2025-06-30T10:24:00Z" w16du:dateUtc="2025-06-30T14:24:00Z">
              <w:r w:rsidRPr="00990AA7" w:rsidDel="00B9691C">
                <w:delText>1.68</w:delText>
              </w:r>
            </w:del>
          </w:p>
        </w:tc>
        <w:tc>
          <w:tcPr>
            <w:tcW w:w="1570" w:type="dxa"/>
            <w:vAlign w:val="center"/>
          </w:tcPr>
          <w:p w14:paraId="21102430" w14:textId="3E23AF2C" w:rsidR="002915AF" w:rsidRPr="00990AA7" w:rsidDel="00B9691C" w:rsidRDefault="002915AF">
            <w:pPr>
              <w:pStyle w:val="TableContents"/>
              <w:rPr>
                <w:del w:id="1826" w:author="Boyko, James" w:date="2025-06-30T10:24:00Z" w16du:dateUtc="2025-06-30T14:24:00Z"/>
              </w:rPr>
              <w:pPrChange w:id="1827" w:author="Boyko, James" w:date="2025-06-16T09:56:00Z" w16du:dateUtc="2025-06-16T12:56:00Z">
                <w:pPr>
                  <w:pStyle w:val="TableContents"/>
                  <w:spacing w:line="360" w:lineRule="auto"/>
                </w:pPr>
              </w:pPrChange>
            </w:pPr>
            <w:del w:id="1828" w:author="Boyko, James" w:date="2025-06-30T10:24:00Z" w16du:dateUtc="2025-06-30T14:24:00Z">
              <w:r w:rsidRPr="00990AA7" w:rsidDel="00B9691C">
                <w:delText>90.66</w:delText>
              </w:r>
            </w:del>
          </w:p>
        </w:tc>
        <w:tc>
          <w:tcPr>
            <w:tcW w:w="1202" w:type="dxa"/>
            <w:vAlign w:val="center"/>
          </w:tcPr>
          <w:p w14:paraId="03490F78" w14:textId="073144B7" w:rsidR="002915AF" w:rsidRPr="00990AA7" w:rsidDel="00B9691C" w:rsidRDefault="002915AF">
            <w:pPr>
              <w:pStyle w:val="TableContents"/>
              <w:rPr>
                <w:del w:id="1829" w:author="Boyko, James" w:date="2025-06-30T10:24:00Z" w16du:dateUtc="2025-06-30T14:24:00Z"/>
              </w:rPr>
              <w:pPrChange w:id="1830" w:author="Boyko, James" w:date="2025-06-16T09:56:00Z" w16du:dateUtc="2025-06-16T12:56:00Z">
                <w:pPr>
                  <w:pStyle w:val="TableContents"/>
                  <w:spacing w:line="360" w:lineRule="auto"/>
                </w:pPr>
              </w:pPrChange>
            </w:pPr>
            <w:del w:id="1831" w:author="Boyko, James" w:date="2025-06-30T10:24:00Z" w16du:dateUtc="2025-06-30T14:24:00Z">
              <w:r w:rsidRPr="00990AA7" w:rsidDel="00B9691C">
                <w:delText>9.6</w:delText>
              </w:r>
            </w:del>
          </w:p>
        </w:tc>
      </w:tr>
      <w:tr w:rsidR="00990AA7" w:rsidRPr="00990AA7" w:rsidDel="00B9691C" w14:paraId="470D66D0" w14:textId="4471FE26">
        <w:trPr>
          <w:trHeight w:val="311"/>
          <w:del w:id="1832" w:author="Boyko, James" w:date="2025-06-30T10:24:00Z" w16du:dateUtc="2025-06-30T14:24:00Z"/>
        </w:trPr>
        <w:tc>
          <w:tcPr>
            <w:tcW w:w="1749" w:type="dxa"/>
            <w:vAlign w:val="center"/>
          </w:tcPr>
          <w:p w14:paraId="3B453FB1" w14:textId="01D107BF" w:rsidR="002915AF" w:rsidRPr="00990AA7" w:rsidDel="00B9691C" w:rsidRDefault="002915AF">
            <w:pPr>
              <w:pStyle w:val="TableContents"/>
              <w:rPr>
                <w:del w:id="1833" w:author="Boyko, James" w:date="2025-06-30T10:24:00Z" w16du:dateUtc="2025-06-30T14:24:00Z"/>
                <w:i/>
                <w:iCs/>
              </w:rPr>
              <w:pPrChange w:id="1834" w:author="Boyko, James" w:date="2025-06-16T09:56:00Z" w16du:dateUtc="2025-06-16T12:56:00Z">
                <w:pPr>
                  <w:pStyle w:val="TableContents"/>
                  <w:spacing w:line="360" w:lineRule="auto"/>
                </w:pPr>
              </w:pPrChange>
            </w:pPr>
            <w:del w:id="1835" w:author="Boyko, James" w:date="2025-06-30T10:24:00Z" w16du:dateUtc="2025-06-30T14:24:00Z">
              <w:r w:rsidRPr="00990AA7" w:rsidDel="00B9691C">
                <w:rPr>
                  <w:i/>
                  <w:iCs/>
                </w:rPr>
                <w:delText>l1</w:delText>
              </w:r>
            </w:del>
          </w:p>
        </w:tc>
        <w:tc>
          <w:tcPr>
            <w:tcW w:w="1261" w:type="dxa"/>
            <w:vAlign w:val="center"/>
          </w:tcPr>
          <w:p w14:paraId="6AA94C34" w14:textId="152487C3" w:rsidR="002915AF" w:rsidRPr="00990AA7" w:rsidDel="00B9691C" w:rsidRDefault="002915AF">
            <w:pPr>
              <w:pStyle w:val="TableContents"/>
              <w:rPr>
                <w:del w:id="1836" w:author="Boyko, James" w:date="2025-06-30T10:24:00Z" w16du:dateUtc="2025-06-30T14:24:00Z"/>
              </w:rPr>
              <w:pPrChange w:id="1837" w:author="Boyko, James" w:date="2025-06-16T09:56:00Z" w16du:dateUtc="2025-06-16T12:56:00Z">
                <w:pPr>
                  <w:pStyle w:val="TableContents"/>
                  <w:spacing w:line="360" w:lineRule="auto"/>
                </w:pPr>
              </w:pPrChange>
            </w:pPr>
            <w:del w:id="1838" w:author="Boyko, James" w:date="2025-06-30T10:24:00Z" w16du:dateUtc="2025-06-30T14:24:00Z">
              <w:r w:rsidRPr="00990AA7" w:rsidDel="00B9691C">
                <w:delText>100</w:delText>
              </w:r>
            </w:del>
          </w:p>
        </w:tc>
        <w:tc>
          <w:tcPr>
            <w:tcW w:w="876" w:type="dxa"/>
            <w:vAlign w:val="center"/>
          </w:tcPr>
          <w:p w14:paraId="7BDD5E19" w14:textId="7E6F5C2E" w:rsidR="002915AF" w:rsidRPr="00990AA7" w:rsidDel="00B9691C" w:rsidRDefault="002915AF">
            <w:pPr>
              <w:pStyle w:val="TableContents"/>
              <w:rPr>
                <w:del w:id="1839" w:author="Boyko, James" w:date="2025-06-30T10:24:00Z" w16du:dateUtc="2025-06-30T14:24:00Z"/>
              </w:rPr>
              <w:pPrChange w:id="1840" w:author="Boyko, James" w:date="2025-06-16T09:56:00Z" w16du:dateUtc="2025-06-16T12:56:00Z">
                <w:pPr>
                  <w:pStyle w:val="TableContents"/>
                  <w:spacing w:line="360" w:lineRule="auto"/>
                </w:pPr>
              </w:pPrChange>
            </w:pPr>
            <w:del w:id="1841" w:author="Boyko, James" w:date="2025-06-30T10:24:00Z" w16du:dateUtc="2025-06-30T14:24:00Z">
              <w:r w:rsidRPr="00990AA7" w:rsidDel="00B9691C">
                <w:delText>-0.05</w:delText>
              </w:r>
            </w:del>
          </w:p>
        </w:tc>
        <w:tc>
          <w:tcPr>
            <w:tcW w:w="1570" w:type="dxa"/>
            <w:vAlign w:val="center"/>
          </w:tcPr>
          <w:p w14:paraId="766FE4E8" w14:textId="026C977D" w:rsidR="002915AF" w:rsidRPr="00990AA7" w:rsidDel="00B9691C" w:rsidRDefault="002915AF">
            <w:pPr>
              <w:pStyle w:val="TableContents"/>
              <w:rPr>
                <w:del w:id="1842" w:author="Boyko, James" w:date="2025-06-30T10:24:00Z" w16du:dateUtc="2025-06-30T14:24:00Z"/>
              </w:rPr>
              <w:pPrChange w:id="1843" w:author="Boyko, James" w:date="2025-06-16T09:56:00Z" w16du:dateUtc="2025-06-16T12:56:00Z">
                <w:pPr>
                  <w:pStyle w:val="TableContents"/>
                  <w:spacing w:line="360" w:lineRule="auto"/>
                </w:pPr>
              </w:pPrChange>
            </w:pPr>
            <w:del w:id="1844" w:author="Boyko, James" w:date="2025-06-30T10:24:00Z" w16du:dateUtc="2025-06-30T14:24:00Z">
              <w:r w:rsidRPr="00990AA7" w:rsidDel="00B9691C">
                <w:delText>2.08</w:delText>
              </w:r>
            </w:del>
          </w:p>
        </w:tc>
        <w:tc>
          <w:tcPr>
            <w:tcW w:w="1202" w:type="dxa"/>
            <w:vAlign w:val="center"/>
          </w:tcPr>
          <w:p w14:paraId="3DAD93D7" w14:textId="59D1107A" w:rsidR="002915AF" w:rsidRPr="00990AA7" w:rsidDel="00B9691C" w:rsidRDefault="002915AF">
            <w:pPr>
              <w:pStyle w:val="TableContents"/>
              <w:rPr>
                <w:del w:id="1845" w:author="Boyko, James" w:date="2025-06-30T10:24:00Z" w16du:dateUtc="2025-06-30T14:24:00Z"/>
              </w:rPr>
              <w:pPrChange w:id="1846" w:author="Boyko, James" w:date="2025-06-16T09:56:00Z" w16du:dateUtc="2025-06-16T12:56:00Z">
                <w:pPr>
                  <w:pStyle w:val="TableContents"/>
                  <w:spacing w:line="360" w:lineRule="auto"/>
                </w:pPr>
              </w:pPrChange>
            </w:pPr>
            <w:del w:id="1847" w:author="Boyko, James" w:date="2025-06-30T10:24:00Z" w16du:dateUtc="2025-06-30T14:24:00Z">
              <w:r w:rsidRPr="00990AA7" w:rsidDel="00B9691C">
                <w:delText>1.4</w:delText>
              </w:r>
            </w:del>
          </w:p>
        </w:tc>
      </w:tr>
      <w:tr w:rsidR="00990AA7" w:rsidRPr="00990AA7" w:rsidDel="00B9691C" w14:paraId="6284D27F" w14:textId="7AC62109">
        <w:trPr>
          <w:trHeight w:val="311"/>
          <w:del w:id="1848" w:author="Boyko, James" w:date="2025-06-30T10:24:00Z" w16du:dateUtc="2025-06-30T14:24:00Z"/>
        </w:trPr>
        <w:tc>
          <w:tcPr>
            <w:tcW w:w="1749" w:type="dxa"/>
            <w:vAlign w:val="center"/>
          </w:tcPr>
          <w:p w14:paraId="682E0CE1" w14:textId="18AD2293" w:rsidR="002915AF" w:rsidRPr="00990AA7" w:rsidDel="00B9691C" w:rsidRDefault="002915AF">
            <w:pPr>
              <w:pStyle w:val="TableContents"/>
              <w:rPr>
                <w:del w:id="1849" w:author="Boyko, James" w:date="2025-06-30T10:24:00Z" w16du:dateUtc="2025-06-30T14:24:00Z"/>
                <w:i/>
                <w:iCs/>
              </w:rPr>
              <w:pPrChange w:id="1850" w:author="Boyko, James" w:date="2025-06-16T09:56:00Z" w16du:dateUtc="2025-06-16T12:56:00Z">
                <w:pPr>
                  <w:pStyle w:val="TableContents"/>
                  <w:spacing w:line="360" w:lineRule="auto"/>
                </w:pPr>
              </w:pPrChange>
            </w:pPr>
            <w:del w:id="1851" w:author="Boyko, James" w:date="2025-06-30T10:24:00Z" w16du:dateUtc="2025-06-30T14:24:00Z">
              <w:r w:rsidRPr="00990AA7" w:rsidDel="00B9691C">
                <w:rPr>
                  <w:i/>
                  <w:iCs/>
                </w:rPr>
                <w:delText>l2</w:delText>
              </w:r>
            </w:del>
          </w:p>
        </w:tc>
        <w:tc>
          <w:tcPr>
            <w:tcW w:w="1261" w:type="dxa"/>
            <w:vAlign w:val="center"/>
          </w:tcPr>
          <w:p w14:paraId="49B11357" w14:textId="2FF01C36" w:rsidR="002915AF" w:rsidRPr="00990AA7" w:rsidDel="00B9691C" w:rsidRDefault="002915AF">
            <w:pPr>
              <w:pStyle w:val="TableContents"/>
              <w:rPr>
                <w:del w:id="1852" w:author="Boyko, James" w:date="2025-06-30T10:24:00Z" w16du:dateUtc="2025-06-30T14:24:00Z"/>
              </w:rPr>
              <w:pPrChange w:id="1853" w:author="Boyko, James" w:date="2025-06-16T09:56:00Z" w16du:dateUtc="2025-06-16T12:56:00Z">
                <w:pPr>
                  <w:pStyle w:val="TableContents"/>
                  <w:spacing w:line="360" w:lineRule="auto"/>
                </w:pPr>
              </w:pPrChange>
            </w:pPr>
            <w:del w:id="1854" w:author="Boyko, James" w:date="2025-06-30T10:24:00Z" w16du:dateUtc="2025-06-30T14:24:00Z">
              <w:r w:rsidRPr="00990AA7" w:rsidDel="00B9691C">
                <w:delText>100</w:delText>
              </w:r>
            </w:del>
          </w:p>
        </w:tc>
        <w:tc>
          <w:tcPr>
            <w:tcW w:w="876" w:type="dxa"/>
            <w:vAlign w:val="center"/>
          </w:tcPr>
          <w:p w14:paraId="293FD742" w14:textId="57FA16F6" w:rsidR="002915AF" w:rsidRPr="00990AA7" w:rsidDel="00B9691C" w:rsidRDefault="002915AF">
            <w:pPr>
              <w:pStyle w:val="TableContents"/>
              <w:rPr>
                <w:del w:id="1855" w:author="Boyko, James" w:date="2025-06-30T10:24:00Z" w16du:dateUtc="2025-06-30T14:24:00Z"/>
              </w:rPr>
              <w:pPrChange w:id="1856" w:author="Boyko, James" w:date="2025-06-16T09:56:00Z" w16du:dateUtc="2025-06-16T12:56:00Z">
                <w:pPr>
                  <w:pStyle w:val="TableContents"/>
                  <w:spacing w:line="360" w:lineRule="auto"/>
                </w:pPr>
              </w:pPrChange>
            </w:pPr>
            <w:del w:id="1857" w:author="Boyko, James" w:date="2025-06-30T10:24:00Z" w16du:dateUtc="2025-06-30T14:24:00Z">
              <w:r w:rsidRPr="00990AA7" w:rsidDel="00B9691C">
                <w:delText>-0.5</w:delText>
              </w:r>
            </w:del>
          </w:p>
        </w:tc>
        <w:tc>
          <w:tcPr>
            <w:tcW w:w="1570" w:type="dxa"/>
            <w:vAlign w:val="center"/>
          </w:tcPr>
          <w:p w14:paraId="1131D2F9" w14:textId="7F5747DC" w:rsidR="002915AF" w:rsidRPr="00990AA7" w:rsidDel="00B9691C" w:rsidRDefault="002915AF">
            <w:pPr>
              <w:pStyle w:val="TableContents"/>
              <w:rPr>
                <w:del w:id="1858" w:author="Boyko, James" w:date="2025-06-30T10:24:00Z" w16du:dateUtc="2025-06-30T14:24:00Z"/>
              </w:rPr>
              <w:pPrChange w:id="1859" w:author="Boyko, James" w:date="2025-06-16T09:56:00Z" w16du:dateUtc="2025-06-16T12:56:00Z">
                <w:pPr>
                  <w:pStyle w:val="TableContents"/>
                  <w:spacing w:line="360" w:lineRule="auto"/>
                </w:pPr>
              </w:pPrChange>
            </w:pPr>
            <w:del w:id="1860" w:author="Boyko, James" w:date="2025-06-30T10:24:00Z" w16du:dateUtc="2025-06-30T14:24:00Z">
              <w:r w:rsidRPr="00990AA7" w:rsidDel="00B9691C">
                <w:delText>0.46</w:delText>
              </w:r>
            </w:del>
          </w:p>
        </w:tc>
        <w:tc>
          <w:tcPr>
            <w:tcW w:w="1202" w:type="dxa"/>
            <w:vAlign w:val="center"/>
          </w:tcPr>
          <w:p w14:paraId="3F7765AF" w14:textId="2FAC29A3" w:rsidR="002915AF" w:rsidRPr="00990AA7" w:rsidDel="00B9691C" w:rsidRDefault="002915AF">
            <w:pPr>
              <w:pStyle w:val="TableContents"/>
              <w:rPr>
                <w:del w:id="1861" w:author="Boyko, James" w:date="2025-06-30T10:24:00Z" w16du:dateUtc="2025-06-30T14:24:00Z"/>
              </w:rPr>
              <w:pPrChange w:id="1862" w:author="Boyko, James" w:date="2025-06-16T09:56:00Z" w16du:dateUtc="2025-06-16T12:56:00Z">
                <w:pPr>
                  <w:pStyle w:val="TableContents"/>
                  <w:spacing w:line="360" w:lineRule="auto"/>
                </w:pPr>
              </w:pPrChange>
            </w:pPr>
            <w:del w:id="1863" w:author="Boyko, James" w:date="2025-06-30T10:24:00Z" w16du:dateUtc="2025-06-30T14:24:00Z">
              <w:r w:rsidRPr="00990AA7" w:rsidDel="00B9691C">
                <w:delText>0.98</w:delText>
              </w:r>
            </w:del>
          </w:p>
        </w:tc>
      </w:tr>
      <w:tr w:rsidR="00990AA7" w:rsidRPr="00990AA7" w:rsidDel="00B9691C" w14:paraId="10AF73A3" w14:textId="1DA18D95">
        <w:trPr>
          <w:trHeight w:val="311"/>
          <w:del w:id="1864" w:author="Boyko, James" w:date="2025-06-30T10:24:00Z" w16du:dateUtc="2025-06-30T14:24:00Z"/>
        </w:trPr>
        <w:tc>
          <w:tcPr>
            <w:tcW w:w="1749" w:type="dxa"/>
            <w:vAlign w:val="center"/>
          </w:tcPr>
          <w:p w14:paraId="1C8C4FDE" w14:textId="5BF6AC03" w:rsidR="002915AF" w:rsidRPr="00990AA7" w:rsidDel="00B9691C" w:rsidRDefault="002915AF">
            <w:pPr>
              <w:pStyle w:val="TableContents"/>
              <w:rPr>
                <w:del w:id="1865" w:author="Boyko, James" w:date="2025-06-30T10:24:00Z" w16du:dateUtc="2025-06-30T14:24:00Z"/>
                <w:i/>
                <w:iCs/>
              </w:rPr>
              <w:pPrChange w:id="1866" w:author="Boyko, James" w:date="2025-06-16T09:56:00Z" w16du:dateUtc="2025-06-16T12:56:00Z">
                <w:pPr>
                  <w:pStyle w:val="TableContents"/>
                  <w:spacing w:line="360" w:lineRule="auto"/>
                </w:pPr>
              </w:pPrChange>
            </w:pPr>
            <w:del w:id="1867" w:author="Boyko, James" w:date="2025-06-30T10:24:00Z" w16du:dateUtc="2025-06-30T14:24:00Z">
              <w:r w:rsidRPr="00990AA7" w:rsidDel="00B9691C">
                <w:rPr>
                  <w:i/>
                  <w:iCs/>
                </w:rPr>
                <w:delText>None (Mk)</w:delText>
              </w:r>
            </w:del>
          </w:p>
        </w:tc>
        <w:tc>
          <w:tcPr>
            <w:tcW w:w="1261" w:type="dxa"/>
            <w:vAlign w:val="center"/>
          </w:tcPr>
          <w:p w14:paraId="4DE0C98B" w14:textId="1082A6C7" w:rsidR="002915AF" w:rsidRPr="00990AA7" w:rsidDel="00B9691C" w:rsidRDefault="002915AF">
            <w:pPr>
              <w:pStyle w:val="TableContents"/>
              <w:rPr>
                <w:del w:id="1868" w:author="Boyko, James" w:date="2025-06-30T10:24:00Z" w16du:dateUtc="2025-06-30T14:24:00Z"/>
              </w:rPr>
              <w:pPrChange w:id="1869" w:author="Boyko, James" w:date="2025-06-16T09:56:00Z" w16du:dateUtc="2025-06-16T12:56:00Z">
                <w:pPr>
                  <w:pStyle w:val="TableContents"/>
                  <w:spacing w:line="360" w:lineRule="auto"/>
                </w:pPr>
              </w:pPrChange>
            </w:pPr>
            <w:del w:id="1870" w:author="Boyko, James" w:date="2025-06-30T10:24:00Z" w16du:dateUtc="2025-06-30T14:24:00Z">
              <w:r w:rsidRPr="00990AA7" w:rsidDel="00B9691C">
                <w:delText>250</w:delText>
              </w:r>
            </w:del>
          </w:p>
        </w:tc>
        <w:tc>
          <w:tcPr>
            <w:tcW w:w="876" w:type="dxa"/>
            <w:vAlign w:val="center"/>
          </w:tcPr>
          <w:p w14:paraId="43A0C7CA" w14:textId="11F53648" w:rsidR="002915AF" w:rsidRPr="00990AA7" w:rsidDel="00B9691C" w:rsidRDefault="002915AF">
            <w:pPr>
              <w:pStyle w:val="TableContents"/>
              <w:rPr>
                <w:del w:id="1871" w:author="Boyko, James" w:date="2025-06-30T10:24:00Z" w16du:dateUtc="2025-06-30T14:24:00Z"/>
              </w:rPr>
              <w:pPrChange w:id="1872" w:author="Boyko, James" w:date="2025-06-16T09:56:00Z" w16du:dateUtc="2025-06-16T12:56:00Z">
                <w:pPr>
                  <w:pStyle w:val="TableContents"/>
                  <w:spacing w:line="360" w:lineRule="auto"/>
                </w:pPr>
              </w:pPrChange>
            </w:pPr>
            <w:del w:id="1873" w:author="Boyko, James" w:date="2025-06-30T10:24:00Z" w16du:dateUtc="2025-06-30T14:24:00Z">
              <w:r w:rsidRPr="00990AA7" w:rsidDel="00B9691C">
                <w:delText>0.48</w:delText>
              </w:r>
            </w:del>
          </w:p>
        </w:tc>
        <w:tc>
          <w:tcPr>
            <w:tcW w:w="1570" w:type="dxa"/>
            <w:vAlign w:val="center"/>
          </w:tcPr>
          <w:p w14:paraId="0A1D789D" w14:textId="5A75F4F9" w:rsidR="002915AF" w:rsidRPr="00990AA7" w:rsidDel="00B9691C" w:rsidRDefault="002915AF">
            <w:pPr>
              <w:pStyle w:val="TableContents"/>
              <w:rPr>
                <w:del w:id="1874" w:author="Boyko, James" w:date="2025-06-30T10:24:00Z" w16du:dateUtc="2025-06-30T14:24:00Z"/>
              </w:rPr>
              <w:pPrChange w:id="1875" w:author="Boyko, James" w:date="2025-06-16T09:56:00Z" w16du:dateUtc="2025-06-16T12:56:00Z">
                <w:pPr>
                  <w:pStyle w:val="TableContents"/>
                  <w:spacing w:line="360" w:lineRule="auto"/>
                </w:pPr>
              </w:pPrChange>
            </w:pPr>
            <w:del w:id="1876" w:author="Boyko, James" w:date="2025-06-30T10:24:00Z" w16du:dateUtc="2025-06-30T14:24:00Z">
              <w:r w:rsidRPr="00990AA7" w:rsidDel="00B9691C">
                <w:delText>15.91</w:delText>
              </w:r>
            </w:del>
          </w:p>
        </w:tc>
        <w:tc>
          <w:tcPr>
            <w:tcW w:w="1202" w:type="dxa"/>
            <w:vAlign w:val="center"/>
          </w:tcPr>
          <w:p w14:paraId="27A8C58D" w14:textId="1739C0AE" w:rsidR="002915AF" w:rsidRPr="00990AA7" w:rsidDel="00B9691C" w:rsidRDefault="002915AF">
            <w:pPr>
              <w:pStyle w:val="TableContents"/>
              <w:rPr>
                <w:del w:id="1877" w:author="Boyko, James" w:date="2025-06-30T10:24:00Z" w16du:dateUtc="2025-06-30T14:24:00Z"/>
              </w:rPr>
              <w:pPrChange w:id="1878" w:author="Boyko, James" w:date="2025-06-16T09:56:00Z" w16du:dateUtc="2025-06-16T12:56:00Z">
                <w:pPr>
                  <w:pStyle w:val="TableContents"/>
                  <w:spacing w:line="360" w:lineRule="auto"/>
                </w:pPr>
              </w:pPrChange>
            </w:pPr>
            <w:del w:id="1879" w:author="Boyko, James" w:date="2025-06-30T10:24:00Z" w16du:dateUtc="2025-06-30T14:24:00Z">
              <w:r w:rsidRPr="00990AA7" w:rsidDel="00B9691C">
                <w:delText>3.92</w:delText>
              </w:r>
            </w:del>
          </w:p>
        </w:tc>
      </w:tr>
      <w:tr w:rsidR="00990AA7" w:rsidRPr="00990AA7" w:rsidDel="00B9691C" w14:paraId="36A80375" w14:textId="5267940D">
        <w:trPr>
          <w:trHeight w:val="311"/>
          <w:del w:id="1880" w:author="Boyko, James" w:date="2025-06-30T10:24:00Z" w16du:dateUtc="2025-06-30T14:24:00Z"/>
        </w:trPr>
        <w:tc>
          <w:tcPr>
            <w:tcW w:w="1749" w:type="dxa"/>
            <w:vAlign w:val="center"/>
          </w:tcPr>
          <w:p w14:paraId="35F3FDA5" w14:textId="68B54B00" w:rsidR="002915AF" w:rsidRPr="00990AA7" w:rsidDel="00B9691C" w:rsidRDefault="002915AF">
            <w:pPr>
              <w:pStyle w:val="TableContents"/>
              <w:rPr>
                <w:del w:id="1881" w:author="Boyko, James" w:date="2025-06-30T10:24:00Z" w16du:dateUtc="2025-06-30T14:24:00Z"/>
                <w:i/>
                <w:iCs/>
              </w:rPr>
              <w:pPrChange w:id="1882" w:author="Boyko, James" w:date="2025-06-16T09:56:00Z" w16du:dateUtc="2025-06-16T12:56:00Z">
                <w:pPr>
                  <w:pStyle w:val="TableContents"/>
                  <w:spacing w:line="360" w:lineRule="auto"/>
                </w:pPr>
              </w:pPrChange>
            </w:pPr>
            <w:del w:id="1883" w:author="Boyko, James" w:date="2025-06-30T10:24:00Z" w16du:dateUtc="2025-06-30T14:24:00Z">
              <w:r w:rsidRPr="00990AA7" w:rsidDel="00B9691C">
                <w:rPr>
                  <w:i/>
                  <w:iCs/>
                </w:rPr>
                <w:delText>er</w:delText>
              </w:r>
            </w:del>
          </w:p>
        </w:tc>
        <w:tc>
          <w:tcPr>
            <w:tcW w:w="1261" w:type="dxa"/>
            <w:vAlign w:val="center"/>
          </w:tcPr>
          <w:p w14:paraId="6C567D14" w14:textId="5E317A55" w:rsidR="002915AF" w:rsidRPr="00990AA7" w:rsidDel="00B9691C" w:rsidRDefault="002915AF">
            <w:pPr>
              <w:pStyle w:val="TableContents"/>
              <w:rPr>
                <w:del w:id="1884" w:author="Boyko, James" w:date="2025-06-30T10:24:00Z" w16du:dateUtc="2025-06-30T14:24:00Z"/>
              </w:rPr>
              <w:pPrChange w:id="1885" w:author="Boyko, James" w:date="2025-06-16T09:56:00Z" w16du:dateUtc="2025-06-16T12:56:00Z">
                <w:pPr>
                  <w:pStyle w:val="TableContents"/>
                  <w:spacing w:line="360" w:lineRule="auto"/>
                </w:pPr>
              </w:pPrChange>
            </w:pPr>
            <w:del w:id="1886" w:author="Boyko, James" w:date="2025-06-30T10:24:00Z" w16du:dateUtc="2025-06-30T14:24:00Z">
              <w:r w:rsidRPr="00990AA7" w:rsidDel="00B9691C">
                <w:delText>250</w:delText>
              </w:r>
            </w:del>
          </w:p>
        </w:tc>
        <w:tc>
          <w:tcPr>
            <w:tcW w:w="876" w:type="dxa"/>
            <w:vAlign w:val="center"/>
          </w:tcPr>
          <w:p w14:paraId="4D0955CF" w14:textId="42ED3DA5" w:rsidR="002915AF" w:rsidRPr="00990AA7" w:rsidDel="00B9691C" w:rsidRDefault="002915AF">
            <w:pPr>
              <w:pStyle w:val="TableContents"/>
              <w:rPr>
                <w:del w:id="1887" w:author="Boyko, James" w:date="2025-06-30T10:24:00Z" w16du:dateUtc="2025-06-30T14:24:00Z"/>
              </w:rPr>
              <w:pPrChange w:id="1888" w:author="Boyko, James" w:date="2025-06-16T09:56:00Z" w16du:dateUtc="2025-06-16T12:56:00Z">
                <w:pPr>
                  <w:pStyle w:val="TableContents"/>
                  <w:spacing w:line="360" w:lineRule="auto"/>
                </w:pPr>
              </w:pPrChange>
            </w:pPr>
            <w:del w:id="1889" w:author="Boyko, James" w:date="2025-06-30T10:24:00Z" w16du:dateUtc="2025-06-30T14:24:00Z">
              <w:r w:rsidRPr="00990AA7" w:rsidDel="00B9691C">
                <w:delText>0.47</w:delText>
              </w:r>
            </w:del>
          </w:p>
        </w:tc>
        <w:tc>
          <w:tcPr>
            <w:tcW w:w="1570" w:type="dxa"/>
            <w:vAlign w:val="center"/>
          </w:tcPr>
          <w:p w14:paraId="7A2DD577" w14:textId="3ED78E83" w:rsidR="002915AF" w:rsidRPr="00990AA7" w:rsidDel="00B9691C" w:rsidRDefault="002915AF">
            <w:pPr>
              <w:pStyle w:val="TableContents"/>
              <w:rPr>
                <w:del w:id="1890" w:author="Boyko, James" w:date="2025-06-30T10:24:00Z" w16du:dateUtc="2025-06-30T14:24:00Z"/>
              </w:rPr>
              <w:pPrChange w:id="1891" w:author="Boyko, James" w:date="2025-06-16T09:56:00Z" w16du:dateUtc="2025-06-16T12:56:00Z">
                <w:pPr>
                  <w:pStyle w:val="TableContents"/>
                  <w:spacing w:line="360" w:lineRule="auto"/>
                </w:pPr>
              </w:pPrChange>
            </w:pPr>
            <w:del w:id="1892" w:author="Boyko, James" w:date="2025-06-30T10:24:00Z" w16du:dateUtc="2025-06-30T14:24:00Z">
              <w:r w:rsidRPr="00990AA7" w:rsidDel="00B9691C">
                <w:delText>15.47</w:delText>
              </w:r>
            </w:del>
          </w:p>
        </w:tc>
        <w:tc>
          <w:tcPr>
            <w:tcW w:w="1202" w:type="dxa"/>
            <w:vAlign w:val="center"/>
          </w:tcPr>
          <w:p w14:paraId="4B632C51" w14:textId="35B09597" w:rsidR="002915AF" w:rsidRPr="00990AA7" w:rsidDel="00B9691C" w:rsidRDefault="002915AF">
            <w:pPr>
              <w:pStyle w:val="TableContents"/>
              <w:rPr>
                <w:del w:id="1893" w:author="Boyko, James" w:date="2025-06-30T10:24:00Z" w16du:dateUtc="2025-06-30T14:24:00Z"/>
              </w:rPr>
              <w:pPrChange w:id="1894" w:author="Boyko, James" w:date="2025-06-16T09:56:00Z" w16du:dateUtc="2025-06-16T12:56:00Z">
                <w:pPr>
                  <w:pStyle w:val="TableContents"/>
                  <w:spacing w:line="360" w:lineRule="auto"/>
                </w:pPr>
              </w:pPrChange>
            </w:pPr>
            <w:del w:id="1895" w:author="Boyko, James" w:date="2025-06-30T10:24:00Z" w16du:dateUtc="2025-06-30T14:24:00Z">
              <w:r w:rsidRPr="00990AA7" w:rsidDel="00B9691C">
                <w:delText>3.87</w:delText>
              </w:r>
            </w:del>
          </w:p>
        </w:tc>
      </w:tr>
      <w:tr w:rsidR="00990AA7" w:rsidRPr="00990AA7" w:rsidDel="00B9691C" w14:paraId="101BB4E5" w14:textId="4CC383B7">
        <w:trPr>
          <w:trHeight w:val="311"/>
          <w:del w:id="1896" w:author="Boyko, James" w:date="2025-06-30T10:24:00Z" w16du:dateUtc="2025-06-30T14:24:00Z"/>
        </w:trPr>
        <w:tc>
          <w:tcPr>
            <w:tcW w:w="1749" w:type="dxa"/>
            <w:vAlign w:val="center"/>
          </w:tcPr>
          <w:p w14:paraId="669965C9" w14:textId="3AE004C9" w:rsidR="002915AF" w:rsidRPr="00990AA7" w:rsidDel="00B9691C" w:rsidRDefault="002915AF">
            <w:pPr>
              <w:pStyle w:val="TableContents"/>
              <w:rPr>
                <w:del w:id="1897" w:author="Boyko, James" w:date="2025-06-30T10:24:00Z" w16du:dateUtc="2025-06-30T14:24:00Z"/>
                <w:i/>
                <w:iCs/>
              </w:rPr>
              <w:pPrChange w:id="1898" w:author="Boyko, James" w:date="2025-06-16T09:56:00Z" w16du:dateUtc="2025-06-16T12:56:00Z">
                <w:pPr>
                  <w:pStyle w:val="TableContents"/>
                  <w:spacing w:line="360" w:lineRule="auto"/>
                </w:pPr>
              </w:pPrChange>
            </w:pPr>
            <w:del w:id="1899" w:author="Boyko, James" w:date="2025-06-30T10:24:00Z" w16du:dateUtc="2025-06-30T14:24:00Z">
              <w:r w:rsidRPr="00990AA7" w:rsidDel="00B9691C">
                <w:rPr>
                  <w:i/>
                  <w:iCs/>
                </w:rPr>
                <w:delText>l1</w:delText>
              </w:r>
            </w:del>
          </w:p>
        </w:tc>
        <w:tc>
          <w:tcPr>
            <w:tcW w:w="1261" w:type="dxa"/>
            <w:vAlign w:val="center"/>
          </w:tcPr>
          <w:p w14:paraId="25E2B866" w14:textId="71B93961" w:rsidR="002915AF" w:rsidRPr="00990AA7" w:rsidDel="00B9691C" w:rsidRDefault="002915AF">
            <w:pPr>
              <w:pStyle w:val="TableContents"/>
              <w:rPr>
                <w:del w:id="1900" w:author="Boyko, James" w:date="2025-06-30T10:24:00Z" w16du:dateUtc="2025-06-30T14:24:00Z"/>
              </w:rPr>
              <w:pPrChange w:id="1901" w:author="Boyko, James" w:date="2025-06-16T09:56:00Z" w16du:dateUtc="2025-06-16T12:56:00Z">
                <w:pPr>
                  <w:pStyle w:val="TableContents"/>
                  <w:spacing w:line="360" w:lineRule="auto"/>
                </w:pPr>
              </w:pPrChange>
            </w:pPr>
            <w:del w:id="1902" w:author="Boyko, James" w:date="2025-06-30T10:24:00Z" w16du:dateUtc="2025-06-30T14:24:00Z">
              <w:r w:rsidRPr="00990AA7" w:rsidDel="00B9691C">
                <w:delText>250</w:delText>
              </w:r>
            </w:del>
          </w:p>
        </w:tc>
        <w:tc>
          <w:tcPr>
            <w:tcW w:w="876" w:type="dxa"/>
            <w:vAlign w:val="center"/>
          </w:tcPr>
          <w:p w14:paraId="05C8D582" w14:textId="17A74CE0" w:rsidR="002915AF" w:rsidRPr="00990AA7" w:rsidDel="00B9691C" w:rsidRDefault="002915AF">
            <w:pPr>
              <w:pStyle w:val="TableContents"/>
              <w:rPr>
                <w:del w:id="1903" w:author="Boyko, James" w:date="2025-06-30T10:24:00Z" w16du:dateUtc="2025-06-30T14:24:00Z"/>
              </w:rPr>
              <w:pPrChange w:id="1904" w:author="Boyko, James" w:date="2025-06-16T09:56:00Z" w16du:dateUtc="2025-06-16T12:56:00Z">
                <w:pPr>
                  <w:pStyle w:val="TableContents"/>
                  <w:spacing w:line="360" w:lineRule="auto"/>
                </w:pPr>
              </w:pPrChange>
            </w:pPr>
            <w:del w:id="1905" w:author="Boyko, James" w:date="2025-06-30T10:24:00Z" w16du:dateUtc="2025-06-30T14:24:00Z">
              <w:r w:rsidRPr="00990AA7" w:rsidDel="00B9691C">
                <w:delText>0.04</w:delText>
              </w:r>
            </w:del>
          </w:p>
        </w:tc>
        <w:tc>
          <w:tcPr>
            <w:tcW w:w="1570" w:type="dxa"/>
            <w:vAlign w:val="center"/>
          </w:tcPr>
          <w:p w14:paraId="04B39567" w14:textId="26704FFE" w:rsidR="002915AF" w:rsidRPr="00990AA7" w:rsidDel="00B9691C" w:rsidRDefault="002915AF">
            <w:pPr>
              <w:pStyle w:val="TableContents"/>
              <w:rPr>
                <w:del w:id="1906" w:author="Boyko, James" w:date="2025-06-30T10:24:00Z" w16du:dateUtc="2025-06-30T14:24:00Z"/>
              </w:rPr>
              <w:pPrChange w:id="1907" w:author="Boyko, James" w:date="2025-06-16T09:56:00Z" w16du:dateUtc="2025-06-16T12:56:00Z">
                <w:pPr>
                  <w:pStyle w:val="TableContents"/>
                  <w:spacing w:line="360" w:lineRule="auto"/>
                </w:pPr>
              </w:pPrChange>
            </w:pPr>
            <w:del w:id="1908" w:author="Boyko, James" w:date="2025-06-30T10:24:00Z" w16du:dateUtc="2025-06-30T14:24:00Z">
              <w:r w:rsidRPr="00990AA7" w:rsidDel="00B9691C">
                <w:delText>1.71</w:delText>
              </w:r>
            </w:del>
          </w:p>
        </w:tc>
        <w:tc>
          <w:tcPr>
            <w:tcW w:w="1202" w:type="dxa"/>
            <w:vAlign w:val="center"/>
          </w:tcPr>
          <w:p w14:paraId="7877343B" w14:textId="1326A639" w:rsidR="002915AF" w:rsidRPr="00990AA7" w:rsidDel="00B9691C" w:rsidRDefault="002915AF">
            <w:pPr>
              <w:pStyle w:val="TableContents"/>
              <w:rPr>
                <w:del w:id="1909" w:author="Boyko, James" w:date="2025-06-30T10:24:00Z" w16du:dateUtc="2025-06-30T14:24:00Z"/>
              </w:rPr>
              <w:pPrChange w:id="1910" w:author="Boyko, James" w:date="2025-06-16T09:56:00Z" w16du:dateUtc="2025-06-16T12:56:00Z">
                <w:pPr>
                  <w:pStyle w:val="TableContents"/>
                  <w:spacing w:line="360" w:lineRule="auto"/>
                </w:pPr>
              </w:pPrChange>
            </w:pPr>
            <w:del w:id="1911" w:author="Boyko, James" w:date="2025-06-30T10:24:00Z" w16du:dateUtc="2025-06-30T14:24:00Z">
              <w:r w:rsidRPr="00990AA7" w:rsidDel="00B9691C">
                <w:delText>1.18</w:delText>
              </w:r>
            </w:del>
          </w:p>
        </w:tc>
      </w:tr>
      <w:tr w:rsidR="00990AA7" w:rsidRPr="00990AA7" w:rsidDel="00B9691C" w14:paraId="29C6802C" w14:textId="6D9F3174">
        <w:trPr>
          <w:trHeight w:val="311"/>
          <w:del w:id="1912" w:author="Boyko, James" w:date="2025-06-30T10:24:00Z" w16du:dateUtc="2025-06-30T14:24:00Z"/>
        </w:trPr>
        <w:tc>
          <w:tcPr>
            <w:tcW w:w="1749" w:type="dxa"/>
            <w:vAlign w:val="center"/>
          </w:tcPr>
          <w:p w14:paraId="11F7799B" w14:textId="4ED89321" w:rsidR="002915AF" w:rsidRPr="00990AA7" w:rsidDel="00B9691C" w:rsidRDefault="002915AF">
            <w:pPr>
              <w:pStyle w:val="TableContents"/>
              <w:rPr>
                <w:del w:id="1913" w:author="Boyko, James" w:date="2025-06-30T10:24:00Z" w16du:dateUtc="2025-06-30T14:24:00Z"/>
                <w:i/>
                <w:iCs/>
              </w:rPr>
              <w:pPrChange w:id="1914" w:author="Boyko, James" w:date="2025-06-16T09:56:00Z" w16du:dateUtc="2025-06-16T12:56:00Z">
                <w:pPr>
                  <w:pStyle w:val="TableContents"/>
                  <w:spacing w:line="360" w:lineRule="auto"/>
                </w:pPr>
              </w:pPrChange>
            </w:pPr>
            <w:del w:id="1915" w:author="Boyko, James" w:date="2025-06-30T10:24:00Z" w16du:dateUtc="2025-06-30T14:24:00Z">
              <w:r w:rsidRPr="00990AA7" w:rsidDel="00B9691C">
                <w:rPr>
                  <w:i/>
                  <w:iCs/>
                </w:rPr>
                <w:delText>l2</w:delText>
              </w:r>
            </w:del>
          </w:p>
        </w:tc>
        <w:tc>
          <w:tcPr>
            <w:tcW w:w="1261" w:type="dxa"/>
            <w:vAlign w:val="center"/>
          </w:tcPr>
          <w:p w14:paraId="5E00DC90" w14:textId="11C19960" w:rsidR="002915AF" w:rsidRPr="00990AA7" w:rsidDel="00B9691C" w:rsidRDefault="002915AF">
            <w:pPr>
              <w:pStyle w:val="TableContents"/>
              <w:rPr>
                <w:del w:id="1916" w:author="Boyko, James" w:date="2025-06-30T10:24:00Z" w16du:dateUtc="2025-06-30T14:24:00Z"/>
              </w:rPr>
              <w:pPrChange w:id="1917" w:author="Boyko, James" w:date="2025-06-16T09:56:00Z" w16du:dateUtc="2025-06-16T12:56:00Z">
                <w:pPr>
                  <w:pStyle w:val="TableContents"/>
                  <w:spacing w:line="360" w:lineRule="auto"/>
                </w:pPr>
              </w:pPrChange>
            </w:pPr>
            <w:del w:id="1918" w:author="Boyko, James" w:date="2025-06-30T10:24:00Z" w16du:dateUtc="2025-06-30T14:24:00Z">
              <w:r w:rsidRPr="00990AA7" w:rsidDel="00B9691C">
                <w:delText>250</w:delText>
              </w:r>
            </w:del>
          </w:p>
        </w:tc>
        <w:tc>
          <w:tcPr>
            <w:tcW w:w="876" w:type="dxa"/>
            <w:vAlign w:val="center"/>
          </w:tcPr>
          <w:p w14:paraId="621A756C" w14:textId="01141763" w:rsidR="002915AF" w:rsidRPr="00990AA7" w:rsidDel="00B9691C" w:rsidRDefault="002915AF">
            <w:pPr>
              <w:pStyle w:val="TableContents"/>
              <w:rPr>
                <w:del w:id="1919" w:author="Boyko, James" w:date="2025-06-30T10:24:00Z" w16du:dateUtc="2025-06-30T14:24:00Z"/>
              </w:rPr>
              <w:pPrChange w:id="1920" w:author="Boyko, James" w:date="2025-06-16T09:56:00Z" w16du:dateUtc="2025-06-16T12:56:00Z">
                <w:pPr>
                  <w:pStyle w:val="TableContents"/>
                  <w:spacing w:line="360" w:lineRule="auto"/>
                </w:pPr>
              </w:pPrChange>
            </w:pPr>
            <w:del w:id="1921" w:author="Boyko, James" w:date="2025-06-30T10:24:00Z" w16du:dateUtc="2025-06-30T14:24:00Z">
              <w:r w:rsidRPr="00990AA7" w:rsidDel="00B9691C">
                <w:delText>-0.33</w:delText>
              </w:r>
            </w:del>
          </w:p>
        </w:tc>
        <w:tc>
          <w:tcPr>
            <w:tcW w:w="1570" w:type="dxa"/>
            <w:vAlign w:val="center"/>
          </w:tcPr>
          <w:p w14:paraId="2C17ACC4" w14:textId="5FA326D4" w:rsidR="002915AF" w:rsidRPr="00990AA7" w:rsidDel="00B9691C" w:rsidRDefault="002915AF">
            <w:pPr>
              <w:pStyle w:val="TableContents"/>
              <w:rPr>
                <w:del w:id="1922" w:author="Boyko, James" w:date="2025-06-30T10:24:00Z" w16du:dateUtc="2025-06-30T14:24:00Z"/>
              </w:rPr>
              <w:pPrChange w:id="1923" w:author="Boyko, James" w:date="2025-06-16T09:56:00Z" w16du:dateUtc="2025-06-16T12:56:00Z">
                <w:pPr>
                  <w:pStyle w:val="TableContents"/>
                  <w:spacing w:line="360" w:lineRule="auto"/>
                </w:pPr>
              </w:pPrChange>
            </w:pPr>
            <w:del w:id="1924" w:author="Boyko, James" w:date="2025-06-30T10:24:00Z" w16du:dateUtc="2025-06-30T14:24:00Z">
              <w:r w:rsidRPr="00990AA7" w:rsidDel="00B9691C">
                <w:delText>0.5</w:delText>
              </w:r>
            </w:del>
          </w:p>
        </w:tc>
        <w:tc>
          <w:tcPr>
            <w:tcW w:w="1202" w:type="dxa"/>
            <w:vAlign w:val="center"/>
          </w:tcPr>
          <w:p w14:paraId="234BB0B3" w14:textId="7FE0C980" w:rsidR="002915AF" w:rsidRPr="00990AA7" w:rsidDel="00B9691C" w:rsidRDefault="002915AF">
            <w:pPr>
              <w:pStyle w:val="TableContents"/>
              <w:rPr>
                <w:del w:id="1925" w:author="Boyko, James" w:date="2025-06-30T10:24:00Z" w16du:dateUtc="2025-06-30T14:24:00Z"/>
              </w:rPr>
              <w:pPrChange w:id="1926" w:author="Boyko, James" w:date="2025-06-16T09:56:00Z" w16du:dateUtc="2025-06-16T12:56:00Z">
                <w:pPr>
                  <w:pStyle w:val="TableContents"/>
                  <w:spacing w:line="360" w:lineRule="auto"/>
                </w:pPr>
              </w:pPrChange>
            </w:pPr>
            <w:del w:id="1927" w:author="Boyko, James" w:date="2025-06-30T10:24:00Z" w16du:dateUtc="2025-06-30T14:24:00Z">
              <w:r w:rsidRPr="00990AA7" w:rsidDel="00B9691C">
                <w:delText>0.81</w:delText>
              </w:r>
            </w:del>
          </w:p>
        </w:tc>
      </w:tr>
      <w:tr w:rsidR="00990AA7" w:rsidRPr="00990AA7" w:rsidDel="00B9691C" w14:paraId="62F73EC4" w14:textId="446D467C">
        <w:trPr>
          <w:trHeight w:val="311"/>
          <w:del w:id="1928" w:author="Boyko, James" w:date="2025-06-30T10:24:00Z" w16du:dateUtc="2025-06-30T14:24:00Z"/>
        </w:trPr>
        <w:tc>
          <w:tcPr>
            <w:tcW w:w="1749" w:type="dxa"/>
            <w:vAlign w:val="center"/>
          </w:tcPr>
          <w:p w14:paraId="3F2FD3DA" w14:textId="1C0E806E" w:rsidR="002915AF" w:rsidRPr="00990AA7" w:rsidDel="00B9691C" w:rsidRDefault="002915AF">
            <w:pPr>
              <w:pStyle w:val="TableContents"/>
              <w:rPr>
                <w:del w:id="1929" w:author="Boyko, James" w:date="2025-06-30T10:24:00Z" w16du:dateUtc="2025-06-30T14:24:00Z"/>
                <w:i/>
                <w:iCs/>
              </w:rPr>
              <w:pPrChange w:id="1930" w:author="Boyko, James" w:date="2025-06-16T09:56:00Z" w16du:dateUtc="2025-06-16T12:56:00Z">
                <w:pPr>
                  <w:pStyle w:val="TableContents"/>
                  <w:spacing w:line="360" w:lineRule="auto"/>
                </w:pPr>
              </w:pPrChange>
            </w:pPr>
            <w:del w:id="1931" w:author="Boyko, James" w:date="2025-06-30T10:24:00Z" w16du:dateUtc="2025-06-30T14:24:00Z">
              <w:r w:rsidRPr="00990AA7" w:rsidDel="00B9691C">
                <w:rPr>
                  <w:i/>
                  <w:iCs/>
                </w:rPr>
                <w:delText>None (Mk)</w:delText>
              </w:r>
            </w:del>
          </w:p>
        </w:tc>
        <w:tc>
          <w:tcPr>
            <w:tcW w:w="1261" w:type="dxa"/>
            <w:vAlign w:val="center"/>
          </w:tcPr>
          <w:p w14:paraId="28DF310E" w14:textId="08546DAE" w:rsidR="002915AF" w:rsidRPr="00990AA7" w:rsidDel="00B9691C" w:rsidRDefault="002915AF">
            <w:pPr>
              <w:pStyle w:val="TableContents"/>
              <w:rPr>
                <w:del w:id="1932" w:author="Boyko, James" w:date="2025-06-30T10:24:00Z" w16du:dateUtc="2025-06-30T14:24:00Z"/>
              </w:rPr>
              <w:pPrChange w:id="1933" w:author="Boyko, James" w:date="2025-06-16T09:56:00Z" w16du:dateUtc="2025-06-16T12:56:00Z">
                <w:pPr>
                  <w:pStyle w:val="TableContents"/>
                  <w:spacing w:line="360" w:lineRule="auto"/>
                </w:pPr>
              </w:pPrChange>
            </w:pPr>
            <w:del w:id="1934" w:author="Boyko, James" w:date="2025-06-30T10:24:00Z" w16du:dateUtc="2025-06-30T14:24:00Z">
              <w:r w:rsidRPr="00990AA7" w:rsidDel="00B9691C">
                <w:delText>500</w:delText>
              </w:r>
            </w:del>
          </w:p>
        </w:tc>
        <w:tc>
          <w:tcPr>
            <w:tcW w:w="876" w:type="dxa"/>
            <w:vAlign w:val="center"/>
          </w:tcPr>
          <w:p w14:paraId="1569BE48" w14:textId="6980CA55" w:rsidR="002915AF" w:rsidRPr="00990AA7" w:rsidDel="00B9691C" w:rsidRDefault="002915AF">
            <w:pPr>
              <w:pStyle w:val="TableContents"/>
              <w:rPr>
                <w:del w:id="1935" w:author="Boyko, James" w:date="2025-06-30T10:24:00Z" w16du:dateUtc="2025-06-30T14:24:00Z"/>
              </w:rPr>
              <w:pPrChange w:id="1936" w:author="Boyko, James" w:date="2025-06-16T09:56:00Z" w16du:dateUtc="2025-06-16T12:56:00Z">
                <w:pPr>
                  <w:pStyle w:val="TableContents"/>
                  <w:spacing w:line="360" w:lineRule="auto"/>
                </w:pPr>
              </w:pPrChange>
            </w:pPr>
            <w:del w:id="1937" w:author="Boyko, James" w:date="2025-06-30T10:24:00Z" w16du:dateUtc="2025-06-30T14:24:00Z">
              <w:r w:rsidRPr="00990AA7" w:rsidDel="00B9691C">
                <w:delText>0.16</w:delText>
              </w:r>
            </w:del>
          </w:p>
        </w:tc>
        <w:tc>
          <w:tcPr>
            <w:tcW w:w="1570" w:type="dxa"/>
            <w:vAlign w:val="center"/>
          </w:tcPr>
          <w:p w14:paraId="14B57B9E" w14:textId="66EBF7F9" w:rsidR="002915AF" w:rsidRPr="00990AA7" w:rsidDel="00B9691C" w:rsidRDefault="002915AF">
            <w:pPr>
              <w:pStyle w:val="TableContents"/>
              <w:rPr>
                <w:del w:id="1938" w:author="Boyko, James" w:date="2025-06-30T10:24:00Z" w16du:dateUtc="2025-06-30T14:24:00Z"/>
              </w:rPr>
              <w:pPrChange w:id="1939" w:author="Boyko, James" w:date="2025-06-16T09:56:00Z" w16du:dateUtc="2025-06-16T12:56:00Z">
                <w:pPr>
                  <w:pStyle w:val="TableContents"/>
                  <w:spacing w:line="360" w:lineRule="auto"/>
                </w:pPr>
              </w:pPrChange>
            </w:pPr>
            <w:del w:id="1940" w:author="Boyko, James" w:date="2025-06-30T10:24:00Z" w16du:dateUtc="2025-06-30T14:24:00Z">
              <w:r w:rsidRPr="00990AA7" w:rsidDel="00B9691C">
                <w:delText>2.69</w:delText>
              </w:r>
            </w:del>
          </w:p>
        </w:tc>
        <w:tc>
          <w:tcPr>
            <w:tcW w:w="1202" w:type="dxa"/>
            <w:vAlign w:val="center"/>
          </w:tcPr>
          <w:p w14:paraId="11541D5D" w14:textId="3C7DE2A9" w:rsidR="002915AF" w:rsidRPr="00990AA7" w:rsidDel="00B9691C" w:rsidRDefault="002915AF">
            <w:pPr>
              <w:pStyle w:val="TableContents"/>
              <w:rPr>
                <w:del w:id="1941" w:author="Boyko, James" w:date="2025-06-30T10:24:00Z" w16du:dateUtc="2025-06-30T14:24:00Z"/>
              </w:rPr>
              <w:pPrChange w:id="1942" w:author="Boyko, James" w:date="2025-06-16T09:56:00Z" w16du:dateUtc="2025-06-16T12:56:00Z">
                <w:pPr>
                  <w:pStyle w:val="TableContents"/>
                  <w:spacing w:line="360" w:lineRule="auto"/>
                </w:pPr>
              </w:pPrChange>
            </w:pPr>
            <w:del w:id="1943" w:author="Boyko, James" w:date="2025-06-30T10:24:00Z" w16du:dateUtc="2025-06-30T14:24:00Z">
              <w:r w:rsidRPr="00990AA7" w:rsidDel="00B9691C">
                <w:delText>1.45</w:delText>
              </w:r>
            </w:del>
          </w:p>
        </w:tc>
      </w:tr>
      <w:tr w:rsidR="00990AA7" w:rsidRPr="00990AA7" w:rsidDel="00B9691C" w14:paraId="4DC130F0" w14:textId="7540E600">
        <w:trPr>
          <w:trHeight w:val="311"/>
          <w:del w:id="1944" w:author="Boyko, James" w:date="2025-06-30T10:24:00Z" w16du:dateUtc="2025-06-30T14:24:00Z"/>
        </w:trPr>
        <w:tc>
          <w:tcPr>
            <w:tcW w:w="1749" w:type="dxa"/>
            <w:vAlign w:val="center"/>
          </w:tcPr>
          <w:p w14:paraId="422FD812" w14:textId="403CA414" w:rsidR="002915AF" w:rsidRPr="00990AA7" w:rsidDel="00B9691C" w:rsidRDefault="002915AF">
            <w:pPr>
              <w:pStyle w:val="TableContents"/>
              <w:rPr>
                <w:del w:id="1945" w:author="Boyko, James" w:date="2025-06-30T10:24:00Z" w16du:dateUtc="2025-06-30T14:24:00Z"/>
                <w:i/>
                <w:iCs/>
              </w:rPr>
              <w:pPrChange w:id="1946" w:author="Boyko, James" w:date="2025-06-16T09:56:00Z" w16du:dateUtc="2025-06-16T12:56:00Z">
                <w:pPr>
                  <w:pStyle w:val="TableContents"/>
                  <w:spacing w:line="360" w:lineRule="auto"/>
                </w:pPr>
              </w:pPrChange>
            </w:pPr>
            <w:del w:id="1947" w:author="Boyko, James" w:date="2025-06-30T10:24:00Z" w16du:dateUtc="2025-06-30T14:24:00Z">
              <w:r w:rsidRPr="00990AA7" w:rsidDel="00B9691C">
                <w:rPr>
                  <w:i/>
                  <w:iCs/>
                </w:rPr>
                <w:delText>er</w:delText>
              </w:r>
            </w:del>
          </w:p>
        </w:tc>
        <w:tc>
          <w:tcPr>
            <w:tcW w:w="1261" w:type="dxa"/>
            <w:vAlign w:val="center"/>
          </w:tcPr>
          <w:p w14:paraId="4080EF79" w14:textId="586C30FE" w:rsidR="002915AF" w:rsidRPr="00990AA7" w:rsidDel="00B9691C" w:rsidRDefault="002915AF">
            <w:pPr>
              <w:pStyle w:val="TableContents"/>
              <w:rPr>
                <w:del w:id="1948" w:author="Boyko, James" w:date="2025-06-30T10:24:00Z" w16du:dateUtc="2025-06-30T14:24:00Z"/>
              </w:rPr>
              <w:pPrChange w:id="1949" w:author="Boyko, James" w:date="2025-06-16T09:56:00Z" w16du:dateUtc="2025-06-16T12:56:00Z">
                <w:pPr>
                  <w:pStyle w:val="TableContents"/>
                  <w:spacing w:line="360" w:lineRule="auto"/>
                </w:pPr>
              </w:pPrChange>
            </w:pPr>
            <w:del w:id="1950" w:author="Boyko, James" w:date="2025-06-30T10:24:00Z" w16du:dateUtc="2025-06-30T14:24:00Z">
              <w:r w:rsidRPr="00990AA7" w:rsidDel="00B9691C">
                <w:delText>500</w:delText>
              </w:r>
            </w:del>
          </w:p>
        </w:tc>
        <w:tc>
          <w:tcPr>
            <w:tcW w:w="876" w:type="dxa"/>
            <w:vAlign w:val="center"/>
          </w:tcPr>
          <w:p w14:paraId="2D6FD2FE" w14:textId="27BF1B6F" w:rsidR="002915AF" w:rsidRPr="00990AA7" w:rsidDel="00B9691C" w:rsidRDefault="002915AF">
            <w:pPr>
              <w:pStyle w:val="TableContents"/>
              <w:rPr>
                <w:del w:id="1951" w:author="Boyko, James" w:date="2025-06-30T10:24:00Z" w16du:dateUtc="2025-06-30T14:24:00Z"/>
              </w:rPr>
              <w:pPrChange w:id="1952" w:author="Boyko, James" w:date="2025-06-16T09:56:00Z" w16du:dateUtc="2025-06-16T12:56:00Z">
                <w:pPr>
                  <w:pStyle w:val="TableContents"/>
                  <w:spacing w:line="360" w:lineRule="auto"/>
                </w:pPr>
              </w:pPrChange>
            </w:pPr>
            <w:del w:id="1953" w:author="Boyko, James" w:date="2025-06-30T10:24:00Z" w16du:dateUtc="2025-06-30T14:24:00Z">
              <w:r w:rsidRPr="00990AA7" w:rsidDel="00B9691C">
                <w:delText>0.16</w:delText>
              </w:r>
            </w:del>
          </w:p>
        </w:tc>
        <w:tc>
          <w:tcPr>
            <w:tcW w:w="1570" w:type="dxa"/>
            <w:vAlign w:val="center"/>
          </w:tcPr>
          <w:p w14:paraId="35FE328A" w14:textId="42668762" w:rsidR="002915AF" w:rsidRPr="00990AA7" w:rsidDel="00B9691C" w:rsidRDefault="002915AF">
            <w:pPr>
              <w:pStyle w:val="TableContents"/>
              <w:rPr>
                <w:del w:id="1954" w:author="Boyko, James" w:date="2025-06-30T10:24:00Z" w16du:dateUtc="2025-06-30T14:24:00Z"/>
              </w:rPr>
              <w:pPrChange w:id="1955" w:author="Boyko, James" w:date="2025-06-16T09:56:00Z" w16du:dateUtc="2025-06-16T12:56:00Z">
                <w:pPr>
                  <w:pStyle w:val="TableContents"/>
                  <w:spacing w:line="360" w:lineRule="auto"/>
                </w:pPr>
              </w:pPrChange>
            </w:pPr>
            <w:del w:id="1956" w:author="Boyko, James" w:date="2025-06-30T10:24:00Z" w16du:dateUtc="2025-06-30T14:24:00Z">
              <w:r w:rsidRPr="00990AA7" w:rsidDel="00B9691C">
                <w:delText>2.71</w:delText>
              </w:r>
            </w:del>
          </w:p>
        </w:tc>
        <w:tc>
          <w:tcPr>
            <w:tcW w:w="1202" w:type="dxa"/>
            <w:vAlign w:val="center"/>
          </w:tcPr>
          <w:p w14:paraId="73E5B0EC" w14:textId="18183F4B" w:rsidR="002915AF" w:rsidRPr="00990AA7" w:rsidDel="00B9691C" w:rsidRDefault="002915AF">
            <w:pPr>
              <w:pStyle w:val="TableContents"/>
              <w:rPr>
                <w:del w:id="1957" w:author="Boyko, James" w:date="2025-06-30T10:24:00Z" w16du:dateUtc="2025-06-30T14:24:00Z"/>
              </w:rPr>
              <w:pPrChange w:id="1958" w:author="Boyko, James" w:date="2025-06-16T09:56:00Z" w16du:dateUtc="2025-06-16T12:56:00Z">
                <w:pPr>
                  <w:pStyle w:val="TableContents"/>
                  <w:spacing w:line="360" w:lineRule="auto"/>
                </w:pPr>
              </w:pPrChange>
            </w:pPr>
            <w:del w:id="1959" w:author="Boyko, James" w:date="2025-06-30T10:24:00Z" w16du:dateUtc="2025-06-30T14:24:00Z">
              <w:r w:rsidRPr="00990AA7" w:rsidDel="00B9691C">
                <w:delText>1.46</w:delText>
              </w:r>
            </w:del>
          </w:p>
        </w:tc>
      </w:tr>
      <w:tr w:rsidR="00990AA7" w:rsidRPr="00990AA7" w:rsidDel="00B9691C" w14:paraId="005828EA" w14:textId="279791CD">
        <w:trPr>
          <w:trHeight w:val="311"/>
          <w:del w:id="1960" w:author="Boyko, James" w:date="2025-06-30T10:24:00Z" w16du:dateUtc="2025-06-30T14:24:00Z"/>
        </w:trPr>
        <w:tc>
          <w:tcPr>
            <w:tcW w:w="1749" w:type="dxa"/>
            <w:vAlign w:val="center"/>
          </w:tcPr>
          <w:p w14:paraId="077F53EA" w14:textId="712E4B72" w:rsidR="002915AF" w:rsidRPr="00990AA7" w:rsidDel="00B9691C" w:rsidRDefault="002915AF">
            <w:pPr>
              <w:pStyle w:val="TableContents"/>
              <w:rPr>
                <w:del w:id="1961" w:author="Boyko, James" w:date="2025-06-30T10:24:00Z" w16du:dateUtc="2025-06-30T14:24:00Z"/>
                <w:i/>
                <w:iCs/>
              </w:rPr>
              <w:pPrChange w:id="1962" w:author="Boyko, James" w:date="2025-06-16T09:56:00Z" w16du:dateUtc="2025-06-16T12:56:00Z">
                <w:pPr>
                  <w:pStyle w:val="TableContents"/>
                  <w:spacing w:line="360" w:lineRule="auto"/>
                </w:pPr>
              </w:pPrChange>
            </w:pPr>
            <w:del w:id="1963" w:author="Boyko, James" w:date="2025-06-30T10:24:00Z" w16du:dateUtc="2025-06-30T14:24:00Z">
              <w:r w:rsidRPr="00990AA7" w:rsidDel="00B9691C">
                <w:rPr>
                  <w:i/>
                  <w:iCs/>
                </w:rPr>
                <w:delText>l1</w:delText>
              </w:r>
            </w:del>
          </w:p>
        </w:tc>
        <w:tc>
          <w:tcPr>
            <w:tcW w:w="1261" w:type="dxa"/>
            <w:vAlign w:val="center"/>
          </w:tcPr>
          <w:p w14:paraId="3AC2DAA0" w14:textId="6C5DDDC4" w:rsidR="002915AF" w:rsidRPr="00990AA7" w:rsidDel="00B9691C" w:rsidRDefault="002915AF">
            <w:pPr>
              <w:pStyle w:val="TableContents"/>
              <w:rPr>
                <w:del w:id="1964" w:author="Boyko, James" w:date="2025-06-30T10:24:00Z" w16du:dateUtc="2025-06-30T14:24:00Z"/>
              </w:rPr>
              <w:pPrChange w:id="1965" w:author="Boyko, James" w:date="2025-06-16T09:56:00Z" w16du:dateUtc="2025-06-16T12:56:00Z">
                <w:pPr>
                  <w:pStyle w:val="TableContents"/>
                  <w:spacing w:line="360" w:lineRule="auto"/>
                </w:pPr>
              </w:pPrChange>
            </w:pPr>
            <w:del w:id="1966" w:author="Boyko, James" w:date="2025-06-30T10:24:00Z" w16du:dateUtc="2025-06-30T14:24:00Z">
              <w:r w:rsidRPr="00990AA7" w:rsidDel="00B9691C">
                <w:delText>500</w:delText>
              </w:r>
            </w:del>
          </w:p>
        </w:tc>
        <w:tc>
          <w:tcPr>
            <w:tcW w:w="876" w:type="dxa"/>
            <w:vAlign w:val="center"/>
          </w:tcPr>
          <w:p w14:paraId="604A02D1" w14:textId="06122B01" w:rsidR="002915AF" w:rsidRPr="00990AA7" w:rsidDel="00B9691C" w:rsidRDefault="002915AF">
            <w:pPr>
              <w:pStyle w:val="TableContents"/>
              <w:rPr>
                <w:del w:id="1967" w:author="Boyko, James" w:date="2025-06-30T10:24:00Z" w16du:dateUtc="2025-06-30T14:24:00Z"/>
              </w:rPr>
              <w:pPrChange w:id="1968" w:author="Boyko, James" w:date="2025-06-16T09:56:00Z" w16du:dateUtc="2025-06-16T12:56:00Z">
                <w:pPr>
                  <w:pStyle w:val="TableContents"/>
                  <w:spacing w:line="360" w:lineRule="auto"/>
                </w:pPr>
              </w:pPrChange>
            </w:pPr>
            <w:del w:id="1969" w:author="Boyko, James" w:date="2025-06-30T10:24:00Z" w16du:dateUtc="2025-06-30T14:24:00Z">
              <w:r w:rsidRPr="00990AA7" w:rsidDel="00B9691C">
                <w:delText>0.04</w:delText>
              </w:r>
            </w:del>
          </w:p>
        </w:tc>
        <w:tc>
          <w:tcPr>
            <w:tcW w:w="1570" w:type="dxa"/>
            <w:vAlign w:val="center"/>
          </w:tcPr>
          <w:p w14:paraId="125AEBD6" w14:textId="19500A72" w:rsidR="002915AF" w:rsidRPr="00990AA7" w:rsidDel="00B9691C" w:rsidRDefault="002915AF">
            <w:pPr>
              <w:pStyle w:val="TableContents"/>
              <w:rPr>
                <w:del w:id="1970" w:author="Boyko, James" w:date="2025-06-30T10:24:00Z" w16du:dateUtc="2025-06-30T14:24:00Z"/>
              </w:rPr>
              <w:pPrChange w:id="1971" w:author="Boyko, James" w:date="2025-06-16T09:56:00Z" w16du:dateUtc="2025-06-16T12:56:00Z">
                <w:pPr>
                  <w:pStyle w:val="TableContents"/>
                  <w:spacing w:line="360" w:lineRule="auto"/>
                </w:pPr>
              </w:pPrChange>
            </w:pPr>
            <w:del w:id="1972" w:author="Boyko, James" w:date="2025-06-30T10:24:00Z" w16du:dateUtc="2025-06-30T14:24:00Z">
              <w:r w:rsidRPr="00990AA7" w:rsidDel="00B9691C">
                <w:delText>1.21</w:delText>
              </w:r>
            </w:del>
          </w:p>
        </w:tc>
        <w:tc>
          <w:tcPr>
            <w:tcW w:w="1202" w:type="dxa"/>
            <w:vAlign w:val="center"/>
          </w:tcPr>
          <w:p w14:paraId="45163766" w14:textId="4EFBA937" w:rsidR="002915AF" w:rsidRPr="00990AA7" w:rsidDel="00B9691C" w:rsidRDefault="002915AF">
            <w:pPr>
              <w:pStyle w:val="TableContents"/>
              <w:rPr>
                <w:del w:id="1973" w:author="Boyko, James" w:date="2025-06-30T10:24:00Z" w16du:dateUtc="2025-06-30T14:24:00Z"/>
              </w:rPr>
              <w:pPrChange w:id="1974" w:author="Boyko, James" w:date="2025-06-16T09:56:00Z" w16du:dateUtc="2025-06-16T12:56:00Z">
                <w:pPr>
                  <w:pStyle w:val="TableContents"/>
                  <w:spacing w:line="360" w:lineRule="auto"/>
                </w:pPr>
              </w:pPrChange>
            </w:pPr>
            <w:del w:id="1975" w:author="Boyko, James" w:date="2025-06-30T10:24:00Z" w16du:dateUtc="2025-06-30T14:24:00Z">
              <w:r w:rsidRPr="00990AA7" w:rsidDel="00B9691C">
                <w:delText>0.86</w:delText>
              </w:r>
            </w:del>
          </w:p>
        </w:tc>
      </w:tr>
      <w:tr w:rsidR="00990AA7" w:rsidRPr="00990AA7" w:rsidDel="00B9691C" w14:paraId="76D7813E" w14:textId="22DA7A8A">
        <w:trPr>
          <w:trHeight w:val="311"/>
          <w:del w:id="1976" w:author="Boyko, James" w:date="2025-06-30T10:24:00Z" w16du:dateUtc="2025-06-30T14:24:00Z"/>
        </w:trPr>
        <w:tc>
          <w:tcPr>
            <w:tcW w:w="1749" w:type="dxa"/>
            <w:tcBorders>
              <w:bottom w:val="single" w:sz="6" w:space="0" w:color="000000"/>
            </w:tcBorders>
            <w:vAlign w:val="center"/>
          </w:tcPr>
          <w:p w14:paraId="512638DA" w14:textId="1A9E6925" w:rsidR="002915AF" w:rsidRPr="00990AA7" w:rsidDel="00B9691C" w:rsidRDefault="002915AF">
            <w:pPr>
              <w:pStyle w:val="TableContents"/>
              <w:rPr>
                <w:del w:id="1977" w:author="Boyko, James" w:date="2025-06-30T10:24:00Z" w16du:dateUtc="2025-06-30T14:24:00Z"/>
                <w:i/>
                <w:iCs/>
              </w:rPr>
              <w:pPrChange w:id="1978" w:author="Boyko, James" w:date="2025-06-16T09:56:00Z" w16du:dateUtc="2025-06-16T12:56:00Z">
                <w:pPr>
                  <w:pStyle w:val="TableContents"/>
                  <w:spacing w:line="360" w:lineRule="auto"/>
                </w:pPr>
              </w:pPrChange>
            </w:pPr>
            <w:del w:id="1979" w:author="Boyko, James" w:date="2025-06-30T10:24:00Z" w16du:dateUtc="2025-06-30T14:24:00Z">
              <w:r w:rsidRPr="00990AA7" w:rsidDel="00B9691C">
                <w:rPr>
                  <w:i/>
                  <w:iCs/>
                </w:rPr>
                <w:delText>l2</w:delText>
              </w:r>
            </w:del>
          </w:p>
        </w:tc>
        <w:tc>
          <w:tcPr>
            <w:tcW w:w="1261" w:type="dxa"/>
            <w:tcBorders>
              <w:bottom w:val="single" w:sz="6" w:space="0" w:color="000000"/>
            </w:tcBorders>
            <w:vAlign w:val="center"/>
          </w:tcPr>
          <w:p w14:paraId="425FE49B" w14:textId="59682355" w:rsidR="002915AF" w:rsidRPr="00990AA7" w:rsidDel="00B9691C" w:rsidRDefault="002915AF">
            <w:pPr>
              <w:pStyle w:val="TableContents"/>
              <w:rPr>
                <w:del w:id="1980" w:author="Boyko, James" w:date="2025-06-30T10:24:00Z" w16du:dateUtc="2025-06-30T14:24:00Z"/>
              </w:rPr>
              <w:pPrChange w:id="1981" w:author="Boyko, James" w:date="2025-06-16T09:56:00Z" w16du:dateUtc="2025-06-16T12:56:00Z">
                <w:pPr>
                  <w:pStyle w:val="TableContents"/>
                  <w:spacing w:line="360" w:lineRule="auto"/>
                </w:pPr>
              </w:pPrChange>
            </w:pPr>
            <w:del w:id="1982" w:author="Boyko, James" w:date="2025-06-30T10:24:00Z" w16du:dateUtc="2025-06-30T14:24:00Z">
              <w:r w:rsidRPr="00990AA7" w:rsidDel="00B9691C">
                <w:delText>500</w:delText>
              </w:r>
            </w:del>
          </w:p>
        </w:tc>
        <w:tc>
          <w:tcPr>
            <w:tcW w:w="876" w:type="dxa"/>
            <w:tcBorders>
              <w:bottom w:val="single" w:sz="6" w:space="0" w:color="000000"/>
            </w:tcBorders>
            <w:vAlign w:val="center"/>
          </w:tcPr>
          <w:p w14:paraId="73D1D543" w14:textId="72215434" w:rsidR="002915AF" w:rsidRPr="00990AA7" w:rsidDel="00B9691C" w:rsidRDefault="002915AF">
            <w:pPr>
              <w:pStyle w:val="TableContents"/>
              <w:rPr>
                <w:del w:id="1983" w:author="Boyko, James" w:date="2025-06-30T10:24:00Z" w16du:dateUtc="2025-06-30T14:24:00Z"/>
              </w:rPr>
              <w:pPrChange w:id="1984" w:author="Boyko, James" w:date="2025-06-16T09:56:00Z" w16du:dateUtc="2025-06-16T12:56:00Z">
                <w:pPr>
                  <w:pStyle w:val="TableContents"/>
                  <w:spacing w:line="360" w:lineRule="auto"/>
                </w:pPr>
              </w:pPrChange>
            </w:pPr>
            <w:del w:id="1985" w:author="Boyko, James" w:date="2025-06-30T10:24:00Z" w16du:dateUtc="2025-06-30T14:24:00Z">
              <w:r w:rsidRPr="00990AA7" w:rsidDel="00B9691C">
                <w:delText>-0.21</w:delText>
              </w:r>
            </w:del>
          </w:p>
        </w:tc>
        <w:tc>
          <w:tcPr>
            <w:tcW w:w="1570" w:type="dxa"/>
            <w:tcBorders>
              <w:bottom w:val="single" w:sz="6" w:space="0" w:color="000000"/>
            </w:tcBorders>
            <w:vAlign w:val="center"/>
          </w:tcPr>
          <w:p w14:paraId="53EF6C11" w14:textId="66A50EDE" w:rsidR="002915AF" w:rsidRPr="00990AA7" w:rsidDel="00B9691C" w:rsidRDefault="002915AF">
            <w:pPr>
              <w:pStyle w:val="TableContents"/>
              <w:rPr>
                <w:del w:id="1986" w:author="Boyko, James" w:date="2025-06-30T10:24:00Z" w16du:dateUtc="2025-06-30T14:24:00Z"/>
              </w:rPr>
              <w:pPrChange w:id="1987" w:author="Boyko, James" w:date="2025-06-16T09:56:00Z" w16du:dateUtc="2025-06-16T12:56:00Z">
                <w:pPr>
                  <w:pStyle w:val="TableContents"/>
                  <w:spacing w:line="360" w:lineRule="auto"/>
                </w:pPr>
              </w:pPrChange>
            </w:pPr>
            <w:del w:id="1988" w:author="Boyko, James" w:date="2025-06-30T10:24:00Z" w16du:dateUtc="2025-06-30T14:24:00Z">
              <w:r w:rsidRPr="00990AA7" w:rsidDel="00B9691C">
                <w:delText>0.49</w:delText>
              </w:r>
            </w:del>
          </w:p>
        </w:tc>
        <w:tc>
          <w:tcPr>
            <w:tcW w:w="1202" w:type="dxa"/>
            <w:tcBorders>
              <w:bottom w:val="single" w:sz="6" w:space="0" w:color="000000"/>
            </w:tcBorders>
            <w:vAlign w:val="center"/>
          </w:tcPr>
          <w:p w14:paraId="2311A444" w14:textId="39704381" w:rsidR="002915AF" w:rsidRPr="00990AA7" w:rsidDel="00B9691C" w:rsidRDefault="002915AF">
            <w:pPr>
              <w:pStyle w:val="TableContents"/>
              <w:rPr>
                <w:del w:id="1989" w:author="Boyko, James" w:date="2025-06-30T10:24:00Z" w16du:dateUtc="2025-06-30T14:24:00Z"/>
              </w:rPr>
              <w:pPrChange w:id="1990" w:author="Boyko, James" w:date="2025-06-16T09:56:00Z" w16du:dateUtc="2025-06-16T12:56:00Z">
                <w:pPr>
                  <w:pStyle w:val="TableContents"/>
                  <w:spacing w:line="360" w:lineRule="auto"/>
                </w:pPr>
              </w:pPrChange>
            </w:pPr>
            <w:del w:id="1991" w:author="Boyko, James" w:date="2025-06-30T10:24:00Z" w16du:dateUtc="2025-06-30T14:24:00Z">
              <w:r w:rsidRPr="00990AA7" w:rsidDel="00B9691C">
                <w:delText>0.64</w:delText>
              </w:r>
            </w:del>
          </w:p>
        </w:tc>
      </w:tr>
    </w:tbl>
    <w:p w14:paraId="29BA3D36" w14:textId="3F0A11C3" w:rsidR="00110988" w:rsidRDefault="00110988" w:rsidP="00110988">
      <w:pPr>
        <w:pStyle w:val="Caption"/>
        <w:keepNext/>
        <w:rPr>
          <w:ins w:id="1992" w:author="Boyko, James" w:date="2025-06-30T10:29:00Z" w16du:dateUtc="2025-06-30T14:29:00Z"/>
        </w:rPr>
      </w:pPr>
      <w:ins w:id="1993" w:author="Boyko, James" w:date="2025-06-30T10:29:00Z" w16du:dateUtc="2025-06-30T14:29:00Z">
        <w:r>
          <w:t xml:space="preserve">Table </w:t>
        </w:r>
        <w:r>
          <w:fldChar w:fldCharType="begin"/>
        </w:r>
        <w:r>
          <w:instrText xml:space="preserve"> SEQ Table \* ARABIC </w:instrText>
        </w:r>
        <w:r>
          <w:fldChar w:fldCharType="separate"/>
        </w:r>
        <w:r>
          <w:rPr>
            <w:noProof/>
          </w:rPr>
          <w:t>1</w:t>
        </w:r>
        <w:r>
          <w:fldChar w:fldCharType="end"/>
        </w:r>
        <w:r>
          <w:t xml:space="preserve"> - </w:t>
        </w:r>
        <w:r w:rsidRPr="00990AA7">
          <w:t xml:space="preserve">Bias, variance, and overall error (RMSE) for regularized and unregularized models across phylogenies of varying sizes. </w:t>
        </w:r>
      </w:ins>
      <w:ins w:id="1994" w:author="Boyko, James" w:date="2025-06-30T12:28:00Z" w16du:dateUtc="2025-06-30T16:28:00Z">
        <w:r w:rsidR="00656AAF">
          <w:t xml:space="preserve">Results are summarized across all generating models and presented in both original units and log-transformed units. Values in brackets are </w:t>
        </w:r>
      </w:ins>
      <w:ins w:id="1995" w:author="Boyko, James" w:date="2025-06-30T12:29:00Z" w16du:dateUtc="2025-06-30T16:29:00Z">
        <w:r w:rsidR="00656AAF">
          <w:t xml:space="preserve">the bias, variance, or RMSE after filtering outliers. For original units, </w:t>
        </w:r>
      </w:ins>
      <w:ins w:id="1996" w:author="Boyko, James" w:date="2025-06-30T12:30:00Z" w16du:dateUtc="2025-06-30T16:30:00Z">
        <w:r w:rsidR="00656AAF">
          <w:t>outliers</w:t>
        </w:r>
      </w:ins>
      <w:ins w:id="1997" w:author="Boyko, James" w:date="2025-06-30T12:29:00Z" w16du:dateUtc="2025-06-30T16:29:00Z">
        <w:r w:rsidR="00656AAF">
          <w:t xml:space="preserve"> are defined as having a transition rate estimate that is 10 transitions per unit time greater than the generating value. For log units, outliers are defined as being 5 orders of magnitude greater or lower than the gener</w:t>
        </w:r>
      </w:ins>
      <w:ins w:id="1998" w:author="Boyko, James" w:date="2025-06-30T12:30:00Z" w16du:dateUtc="2025-06-30T16:30:00Z">
        <w:r w:rsidR="00656AAF">
          <w:t xml:space="preserve">ating value. </w:t>
        </w:r>
      </w:ins>
    </w:p>
    <w:tbl>
      <w:tblPr>
        <w:tblStyle w:val="ListTable7Colorful"/>
        <w:tblW w:w="5000" w:type="pct"/>
        <w:tblLook w:val="04A0" w:firstRow="1" w:lastRow="0" w:firstColumn="1" w:lastColumn="0" w:noHBand="0" w:noVBand="1"/>
        <w:tblPrChange w:id="1999" w:author="Boyko, James" w:date="2025-06-30T12:32:00Z" w16du:dateUtc="2025-06-30T16:32:00Z">
          <w:tblPr>
            <w:tblStyle w:val="ListTable7Colorful"/>
            <w:tblW w:w="5000" w:type="pct"/>
            <w:tblLook w:val="04A0" w:firstRow="1" w:lastRow="0" w:firstColumn="1" w:lastColumn="0" w:noHBand="0" w:noVBand="1"/>
          </w:tblPr>
        </w:tblPrChange>
      </w:tblPr>
      <w:tblGrid>
        <w:gridCol w:w="1173"/>
        <w:gridCol w:w="1174"/>
        <w:gridCol w:w="1347"/>
        <w:gridCol w:w="1287"/>
        <w:gridCol w:w="1175"/>
        <w:gridCol w:w="1354"/>
        <w:gridCol w:w="1287"/>
        <w:gridCol w:w="1175"/>
        <w:tblGridChange w:id="2000">
          <w:tblGrid>
            <w:gridCol w:w="1171"/>
            <w:gridCol w:w="2"/>
            <w:gridCol w:w="1169"/>
            <w:gridCol w:w="5"/>
            <w:gridCol w:w="1342"/>
            <w:gridCol w:w="5"/>
            <w:gridCol w:w="1282"/>
            <w:gridCol w:w="5"/>
            <w:gridCol w:w="1170"/>
            <w:gridCol w:w="5"/>
            <w:gridCol w:w="1349"/>
            <w:gridCol w:w="5"/>
            <w:gridCol w:w="1282"/>
            <w:gridCol w:w="5"/>
            <w:gridCol w:w="1170"/>
            <w:gridCol w:w="5"/>
          </w:tblGrid>
        </w:tblGridChange>
      </w:tblGrid>
      <w:tr w:rsidR="00421F75" w:rsidRPr="00421F75" w14:paraId="0E2855D1" w14:textId="77777777" w:rsidTr="00BE3C95">
        <w:trPr>
          <w:cnfStyle w:val="100000000000" w:firstRow="1" w:lastRow="0" w:firstColumn="0" w:lastColumn="0" w:oddVBand="0" w:evenVBand="0" w:oddHBand="0" w:evenHBand="0" w:firstRowFirstColumn="0" w:firstRowLastColumn="0" w:lastRowFirstColumn="0" w:lastRowLastColumn="0"/>
          <w:trHeight w:val="320"/>
          <w:ins w:id="2001" w:author="Boyko, James" w:date="2025-06-30T10:29:00Z" w16du:dateUtc="2025-06-30T14:29:00Z"/>
          <w:trPrChange w:id="2002" w:author="Boyko, James" w:date="2025-06-30T12:32:00Z" w16du:dateUtc="2025-06-30T16:32:00Z">
            <w:trPr>
              <w:gridAfter w:val="0"/>
              <w:trHeight w:val="320"/>
            </w:trPr>
          </w:trPrChange>
        </w:trPr>
        <w:tc>
          <w:tcPr>
            <w:cnfStyle w:val="001000000100" w:firstRow="0" w:lastRow="0" w:firstColumn="1" w:lastColumn="0" w:oddVBand="0" w:evenVBand="0" w:oddHBand="0" w:evenHBand="0" w:firstRowFirstColumn="1" w:firstRowLastColumn="0" w:lastRowFirstColumn="0" w:lastRowLastColumn="0"/>
            <w:tcW w:w="625" w:type="pct"/>
            <w:noWrap/>
            <w:tcPrChange w:id="2003" w:author="Boyko, James" w:date="2025-06-30T12:32:00Z" w16du:dateUtc="2025-06-30T16:32:00Z">
              <w:tcPr>
                <w:tcW w:w="625" w:type="pct"/>
                <w:noWrap/>
              </w:tcPr>
            </w:tcPrChange>
          </w:tcPr>
          <w:p w14:paraId="68CAFC55" w14:textId="77777777" w:rsidR="00110988" w:rsidRPr="00DF66CC" w:rsidRDefault="00110988" w:rsidP="00A47904">
            <w:pPr>
              <w:cnfStyle w:val="101000000100" w:firstRow="1" w:lastRow="0" w:firstColumn="1" w:lastColumn="0" w:oddVBand="0" w:evenVBand="0" w:oddHBand="0" w:evenHBand="0" w:firstRowFirstColumn="1" w:firstRowLastColumn="0" w:lastRowFirstColumn="0" w:lastRowLastColumn="0"/>
              <w:rPr>
                <w:ins w:id="2004" w:author="Boyko, James" w:date="2025-06-30T10:29:00Z" w16du:dateUtc="2025-06-30T14:29:00Z"/>
                <w:rFonts w:ascii="Aptos Narrow" w:hAnsi="Aptos Narrow"/>
                <w:color w:val="000000"/>
                <w:sz w:val="22"/>
                <w:szCs w:val="21"/>
                <w:rPrChange w:id="2005" w:author="Boyko, James" w:date="2025-06-30T12:13:00Z" w16du:dateUtc="2025-06-30T16:13:00Z">
                  <w:rPr>
                    <w:ins w:id="2006" w:author="Boyko, James" w:date="2025-06-30T10:29:00Z" w16du:dateUtc="2025-06-30T14:29:00Z"/>
                    <w:rFonts w:ascii="Aptos Narrow" w:hAnsi="Aptos Narrow"/>
                    <w:color w:val="000000"/>
                  </w:rPr>
                </w:rPrChange>
              </w:rPr>
            </w:pPr>
          </w:p>
        </w:tc>
        <w:tc>
          <w:tcPr>
            <w:tcW w:w="625" w:type="pct"/>
            <w:tcBorders>
              <w:left w:val="nil"/>
            </w:tcBorders>
            <w:noWrap/>
            <w:tcPrChange w:id="2007" w:author="Boyko, James" w:date="2025-06-30T12:32:00Z" w16du:dateUtc="2025-06-30T16:32:00Z">
              <w:tcPr>
                <w:tcW w:w="625" w:type="pct"/>
                <w:gridSpan w:val="2"/>
                <w:tcBorders>
                  <w:left w:val="nil"/>
                  <w:right w:val="single" w:sz="4" w:space="0" w:color="auto"/>
                </w:tcBorders>
                <w:noWrap/>
              </w:tcPr>
            </w:tcPrChange>
          </w:tcPr>
          <w:p w14:paraId="4E3F402A" w14:textId="77777777" w:rsidR="00110988" w:rsidRPr="00DF66CC" w:rsidRDefault="00110988" w:rsidP="00A47904">
            <w:pPr>
              <w:jc w:val="right"/>
              <w:cnfStyle w:val="100000000000" w:firstRow="1" w:lastRow="0" w:firstColumn="0" w:lastColumn="0" w:oddVBand="0" w:evenVBand="0" w:oddHBand="0" w:evenHBand="0" w:firstRowFirstColumn="0" w:firstRowLastColumn="0" w:lastRowFirstColumn="0" w:lastRowLastColumn="0"/>
              <w:rPr>
                <w:ins w:id="2008" w:author="Boyko, James" w:date="2025-06-30T10:29:00Z" w16du:dateUtc="2025-06-30T14:29:00Z"/>
                <w:rFonts w:ascii="Aptos Narrow" w:hAnsi="Aptos Narrow"/>
                <w:color w:val="000000"/>
                <w:sz w:val="22"/>
                <w:szCs w:val="21"/>
                <w:rPrChange w:id="2009" w:author="Boyko, James" w:date="2025-06-30T12:13:00Z" w16du:dateUtc="2025-06-30T16:13:00Z">
                  <w:rPr>
                    <w:ins w:id="2010" w:author="Boyko, James" w:date="2025-06-30T10:29:00Z" w16du:dateUtc="2025-06-30T14:29:00Z"/>
                    <w:rFonts w:ascii="Aptos Narrow" w:hAnsi="Aptos Narrow"/>
                    <w:color w:val="000000"/>
                  </w:rPr>
                </w:rPrChange>
              </w:rPr>
            </w:pPr>
          </w:p>
        </w:tc>
        <w:tc>
          <w:tcPr>
            <w:tcW w:w="1875" w:type="pct"/>
            <w:gridSpan w:val="3"/>
            <w:tcBorders>
              <w:top w:val="single" w:sz="4" w:space="0" w:color="auto"/>
              <w:right w:val="single" w:sz="4" w:space="0" w:color="auto"/>
            </w:tcBorders>
            <w:noWrap/>
            <w:tcPrChange w:id="2011" w:author="Boyko, James" w:date="2025-06-30T12:32:00Z" w16du:dateUtc="2025-06-30T16:32:00Z">
              <w:tcPr>
                <w:tcW w:w="1875" w:type="pct"/>
                <w:gridSpan w:val="6"/>
                <w:tcBorders>
                  <w:top w:val="single" w:sz="4" w:space="0" w:color="auto"/>
                  <w:left w:val="single" w:sz="4" w:space="0" w:color="auto"/>
                  <w:right w:val="single" w:sz="4" w:space="0" w:color="auto"/>
                </w:tcBorders>
                <w:noWrap/>
              </w:tcPr>
            </w:tcPrChange>
          </w:tcPr>
          <w:p w14:paraId="6B8D6BB0" w14:textId="6D4B6791" w:rsidR="00110988" w:rsidRPr="00DF66CC" w:rsidRDefault="00110988" w:rsidP="00A47904">
            <w:pPr>
              <w:jc w:val="center"/>
              <w:cnfStyle w:val="100000000000" w:firstRow="1" w:lastRow="0" w:firstColumn="0" w:lastColumn="0" w:oddVBand="0" w:evenVBand="0" w:oddHBand="0" w:evenHBand="0" w:firstRowFirstColumn="0" w:firstRowLastColumn="0" w:lastRowFirstColumn="0" w:lastRowLastColumn="0"/>
              <w:rPr>
                <w:ins w:id="2012" w:author="Boyko, James" w:date="2025-06-30T10:29:00Z" w16du:dateUtc="2025-06-30T14:29:00Z"/>
                <w:rFonts w:ascii="Aptos Narrow" w:hAnsi="Aptos Narrow"/>
                <w:b/>
                <w:bCs/>
                <w:color w:val="000000"/>
                <w:sz w:val="22"/>
                <w:szCs w:val="21"/>
                <w:rPrChange w:id="2013" w:author="Boyko, James" w:date="2025-06-30T12:13:00Z" w16du:dateUtc="2025-06-30T16:13:00Z">
                  <w:rPr>
                    <w:ins w:id="2014" w:author="Boyko, James" w:date="2025-06-30T10:29:00Z" w16du:dateUtc="2025-06-30T14:29:00Z"/>
                    <w:rFonts w:ascii="Aptos Narrow" w:hAnsi="Aptos Narrow"/>
                    <w:b/>
                    <w:bCs/>
                    <w:color w:val="000000"/>
                  </w:rPr>
                </w:rPrChange>
              </w:rPr>
            </w:pPr>
            <w:ins w:id="2015" w:author="Boyko, James" w:date="2025-06-30T10:30:00Z" w16du:dateUtc="2025-06-30T14:30:00Z">
              <w:r w:rsidRPr="00DF66CC">
                <w:rPr>
                  <w:rFonts w:ascii="Aptos Narrow" w:hAnsi="Aptos Narrow"/>
                  <w:b/>
                  <w:bCs/>
                  <w:color w:val="000000"/>
                  <w:sz w:val="22"/>
                  <w:szCs w:val="21"/>
                  <w:rPrChange w:id="2016" w:author="Boyko, James" w:date="2025-06-30T12:13:00Z" w16du:dateUtc="2025-06-30T16:13:00Z">
                    <w:rPr>
                      <w:rFonts w:ascii="Aptos Narrow" w:hAnsi="Aptos Narrow"/>
                      <w:b/>
                      <w:bCs/>
                      <w:color w:val="000000"/>
                    </w:rPr>
                  </w:rPrChange>
                </w:rPr>
                <w:t>Original</w:t>
              </w:r>
            </w:ins>
            <w:ins w:id="2017" w:author="Boyko, James" w:date="2025-06-30T10:29:00Z" w16du:dateUtc="2025-06-30T14:29:00Z">
              <w:r w:rsidRPr="00DF66CC">
                <w:rPr>
                  <w:rFonts w:ascii="Aptos Narrow" w:hAnsi="Aptos Narrow"/>
                  <w:b/>
                  <w:bCs/>
                  <w:color w:val="000000"/>
                  <w:sz w:val="22"/>
                  <w:szCs w:val="21"/>
                  <w:rPrChange w:id="2018" w:author="Boyko, James" w:date="2025-06-30T12:13:00Z" w16du:dateUtc="2025-06-30T16:13:00Z">
                    <w:rPr>
                      <w:rFonts w:ascii="Aptos Narrow" w:hAnsi="Aptos Narrow"/>
                      <w:b/>
                      <w:bCs/>
                      <w:color w:val="000000"/>
                    </w:rPr>
                  </w:rPrChange>
                </w:rPr>
                <w:t xml:space="preserve"> units</w:t>
              </w:r>
            </w:ins>
          </w:p>
        </w:tc>
        <w:tc>
          <w:tcPr>
            <w:tcW w:w="1875" w:type="pct"/>
            <w:gridSpan w:val="3"/>
            <w:tcBorders>
              <w:top w:val="single" w:sz="4" w:space="0" w:color="auto"/>
              <w:left w:val="single" w:sz="4" w:space="0" w:color="auto"/>
            </w:tcBorders>
            <w:noWrap/>
            <w:tcPrChange w:id="2019" w:author="Boyko, James" w:date="2025-06-30T12:32:00Z" w16du:dateUtc="2025-06-30T16:32:00Z">
              <w:tcPr>
                <w:tcW w:w="1875" w:type="pct"/>
                <w:gridSpan w:val="6"/>
                <w:tcBorders>
                  <w:top w:val="single" w:sz="4" w:space="0" w:color="auto"/>
                  <w:left w:val="single" w:sz="4" w:space="0" w:color="auto"/>
                  <w:right w:val="single" w:sz="4" w:space="0" w:color="auto"/>
                </w:tcBorders>
                <w:noWrap/>
              </w:tcPr>
            </w:tcPrChange>
          </w:tcPr>
          <w:p w14:paraId="2B693660" w14:textId="77777777" w:rsidR="00110988" w:rsidRPr="00DF66CC" w:rsidRDefault="00110988" w:rsidP="00A47904">
            <w:pPr>
              <w:jc w:val="center"/>
              <w:cnfStyle w:val="100000000000" w:firstRow="1" w:lastRow="0" w:firstColumn="0" w:lastColumn="0" w:oddVBand="0" w:evenVBand="0" w:oddHBand="0" w:evenHBand="0" w:firstRowFirstColumn="0" w:firstRowLastColumn="0" w:lastRowFirstColumn="0" w:lastRowLastColumn="0"/>
              <w:rPr>
                <w:ins w:id="2020" w:author="Boyko, James" w:date="2025-06-30T10:29:00Z" w16du:dateUtc="2025-06-30T14:29:00Z"/>
                <w:rFonts w:ascii="Aptos Narrow" w:hAnsi="Aptos Narrow"/>
                <w:b/>
                <w:bCs/>
                <w:color w:val="000000"/>
                <w:sz w:val="22"/>
                <w:szCs w:val="21"/>
                <w:rPrChange w:id="2021" w:author="Boyko, James" w:date="2025-06-30T12:13:00Z" w16du:dateUtc="2025-06-30T16:13:00Z">
                  <w:rPr>
                    <w:ins w:id="2022" w:author="Boyko, James" w:date="2025-06-30T10:29:00Z" w16du:dateUtc="2025-06-30T14:29:00Z"/>
                    <w:rFonts w:ascii="Aptos Narrow" w:hAnsi="Aptos Narrow"/>
                    <w:b/>
                    <w:bCs/>
                    <w:color w:val="000000"/>
                  </w:rPr>
                </w:rPrChange>
              </w:rPr>
            </w:pPr>
            <w:ins w:id="2023" w:author="Boyko, James" w:date="2025-06-30T10:29:00Z" w16du:dateUtc="2025-06-30T14:29:00Z">
              <w:r w:rsidRPr="00DF66CC">
                <w:rPr>
                  <w:rFonts w:ascii="Aptos Narrow" w:hAnsi="Aptos Narrow"/>
                  <w:b/>
                  <w:bCs/>
                  <w:color w:val="000000"/>
                  <w:sz w:val="22"/>
                  <w:szCs w:val="21"/>
                  <w:rPrChange w:id="2024" w:author="Boyko, James" w:date="2025-06-30T12:13:00Z" w16du:dateUtc="2025-06-30T16:13:00Z">
                    <w:rPr>
                      <w:rFonts w:ascii="Aptos Narrow" w:hAnsi="Aptos Narrow"/>
                      <w:b/>
                      <w:bCs/>
                      <w:color w:val="000000"/>
                    </w:rPr>
                  </w:rPrChange>
                </w:rPr>
                <w:t>Log units</w:t>
              </w:r>
            </w:ins>
          </w:p>
        </w:tc>
      </w:tr>
      <w:tr w:rsidR="00421F75" w:rsidRPr="00421F75" w14:paraId="7845E7CA" w14:textId="77777777" w:rsidTr="00BE3C95">
        <w:trPr>
          <w:cnfStyle w:val="000000100000" w:firstRow="0" w:lastRow="0" w:firstColumn="0" w:lastColumn="0" w:oddVBand="0" w:evenVBand="0" w:oddHBand="1" w:evenHBand="0" w:firstRowFirstColumn="0" w:firstRowLastColumn="0" w:lastRowFirstColumn="0" w:lastRowLastColumn="0"/>
          <w:trHeight w:val="320"/>
          <w:ins w:id="2025" w:author="Boyko, James" w:date="2025-06-30T10:29:00Z" w16du:dateUtc="2025-06-30T14:29:00Z"/>
          <w:trPrChange w:id="2026" w:author="Boyko, James" w:date="2025-06-30T12:32:00Z" w16du:dateUtc="2025-06-30T16:32: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tcBorders>
              <w:top w:val="single" w:sz="4" w:space="0" w:color="000000" w:themeColor="text1"/>
              <w:bottom w:val="single" w:sz="4" w:space="0" w:color="auto"/>
              <w:right w:val="none" w:sz="0" w:space="0" w:color="auto"/>
            </w:tcBorders>
            <w:noWrap/>
            <w:hideMark/>
            <w:tcPrChange w:id="2027" w:author="Boyko, James" w:date="2025-06-30T12:32:00Z" w16du:dateUtc="2025-06-30T16:32:00Z">
              <w:tcPr>
                <w:tcW w:w="625" w:type="pct"/>
                <w:tcBorders>
                  <w:top w:val="single" w:sz="4" w:space="0" w:color="000000" w:themeColor="text1"/>
                  <w:left w:val="single" w:sz="4" w:space="0" w:color="auto"/>
                  <w:bottom w:val="single" w:sz="4" w:space="0" w:color="auto"/>
                </w:tcBorders>
                <w:noWrap/>
                <w:hideMark/>
              </w:tcPr>
            </w:tcPrChange>
          </w:tcPr>
          <w:p w14:paraId="08C24EF0"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028" w:author="Boyko, James" w:date="2025-06-30T10:29:00Z" w16du:dateUtc="2025-06-30T14:29:00Z"/>
                <w:rFonts w:ascii="Aptos Narrow" w:hAnsi="Aptos Narrow"/>
                <w:color w:val="000000"/>
                <w:sz w:val="22"/>
                <w:szCs w:val="21"/>
                <w:rPrChange w:id="2029" w:author="Boyko, James" w:date="2025-06-30T12:13:00Z" w16du:dateUtc="2025-06-30T16:13:00Z">
                  <w:rPr>
                    <w:ins w:id="2030" w:author="Boyko, James" w:date="2025-06-30T10:29:00Z" w16du:dateUtc="2025-06-30T14:29:00Z"/>
                    <w:rFonts w:ascii="Aptos Narrow" w:hAnsi="Aptos Narrow"/>
                    <w:color w:val="000000"/>
                  </w:rPr>
                </w:rPrChange>
              </w:rPr>
            </w:pPr>
            <w:ins w:id="2031" w:author="Boyko, James" w:date="2025-06-30T10:29:00Z" w16du:dateUtc="2025-06-30T14:29:00Z">
              <w:r w:rsidRPr="00DF66CC">
                <w:rPr>
                  <w:rFonts w:ascii="Aptos Narrow" w:hAnsi="Aptos Narrow"/>
                  <w:color w:val="000000"/>
                  <w:sz w:val="22"/>
                  <w:szCs w:val="21"/>
                  <w:rPrChange w:id="2032" w:author="Boyko, James" w:date="2025-06-30T12:13:00Z" w16du:dateUtc="2025-06-30T16:13:00Z">
                    <w:rPr>
                      <w:rFonts w:ascii="Aptos Narrow" w:hAnsi="Aptos Narrow"/>
                      <w:color w:val="000000"/>
                    </w:rPr>
                  </w:rPrChange>
                </w:rPr>
                <w:t>Reg. type</w:t>
              </w:r>
            </w:ins>
          </w:p>
        </w:tc>
        <w:tc>
          <w:tcPr>
            <w:tcW w:w="625" w:type="pct"/>
            <w:tcBorders>
              <w:left w:val="nil"/>
              <w:bottom w:val="single" w:sz="4" w:space="0" w:color="auto"/>
            </w:tcBorders>
            <w:shd w:val="clear" w:color="auto" w:fill="auto"/>
            <w:noWrap/>
            <w:hideMark/>
            <w:tcPrChange w:id="2033" w:author="Boyko, James" w:date="2025-06-30T12:32:00Z" w16du:dateUtc="2025-06-30T16:32:00Z">
              <w:tcPr>
                <w:tcW w:w="625" w:type="pct"/>
                <w:gridSpan w:val="2"/>
                <w:tcBorders>
                  <w:bottom w:val="single" w:sz="4" w:space="0" w:color="auto"/>
                  <w:right w:val="single" w:sz="4" w:space="0" w:color="auto"/>
                </w:tcBorders>
                <w:shd w:val="clear" w:color="auto" w:fill="auto"/>
                <w:noWrap/>
                <w:hideMark/>
              </w:tcPr>
            </w:tcPrChange>
          </w:tcPr>
          <w:p w14:paraId="215AEF95"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34" w:author="Boyko, James" w:date="2025-06-30T10:29:00Z" w16du:dateUtc="2025-06-30T14:29:00Z"/>
                <w:rFonts w:ascii="Aptos Narrow" w:hAnsi="Aptos Narrow"/>
                <w:b/>
                <w:bCs/>
                <w:color w:val="000000"/>
                <w:sz w:val="22"/>
                <w:szCs w:val="21"/>
                <w:rPrChange w:id="2035" w:author="Boyko, James" w:date="2025-06-30T12:13:00Z" w16du:dateUtc="2025-06-30T16:13:00Z">
                  <w:rPr>
                    <w:ins w:id="2036" w:author="Boyko, James" w:date="2025-06-30T10:29:00Z" w16du:dateUtc="2025-06-30T14:29:00Z"/>
                    <w:rFonts w:ascii="Aptos Narrow" w:hAnsi="Aptos Narrow"/>
                    <w:b/>
                    <w:bCs/>
                    <w:color w:val="000000"/>
                    <w:szCs w:val="22"/>
                  </w:rPr>
                </w:rPrChange>
              </w:rPr>
            </w:pPr>
            <w:ins w:id="2037" w:author="Boyko, James" w:date="2025-06-30T10:29:00Z" w16du:dateUtc="2025-06-30T14:29:00Z">
              <w:r w:rsidRPr="00DF66CC">
                <w:rPr>
                  <w:rFonts w:ascii="Aptos Narrow" w:hAnsi="Aptos Narrow"/>
                  <w:b/>
                  <w:bCs/>
                  <w:color w:val="000000"/>
                  <w:sz w:val="22"/>
                  <w:szCs w:val="21"/>
                  <w:rPrChange w:id="2038" w:author="Boyko, James" w:date="2025-06-30T12:13:00Z" w16du:dateUtc="2025-06-30T16:13:00Z">
                    <w:rPr>
                      <w:rFonts w:ascii="Aptos Narrow" w:hAnsi="Aptos Narrow"/>
                      <w:b/>
                      <w:bCs/>
                      <w:color w:val="000000"/>
                      <w:szCs w:val="22"/>
                    </w:rPr>
                  </w:rPrChange>
                </w:rPr>
                <w:t>Ntaxa</w:t>
              </w:r>
            </w:ins>
          </w:p>
        </w:tc>
        <w:tc>
          <w:tcPr>
            <w:tcW w:w="625" w:type="pct"/>
            <w:tcBorders>
              <w:bottom w:val="single" w:sz="4" w:space="0" w:color="auto"/>
            </w:tcBorders>
            <w:shd w:val="clear" w:color="auto" w:fill="auto"/>
            <w:noWrap/>
            <w:hideMark/>
            <w:tcPrChange w:id="2039" w:author="Boyko, James" w:date="2025-06-30T12:32:00Z" w16du:dateUtc="2025-06-30T16:32:00Z">
              <w:tcPr>
                <w:tcW w:w="625" w:type="pct"/>
                <w:gridSpan w:val="2"/>
                <w:tcBorders>
                  <w:left w:val="single" w:sz="4" w:space="0" w:color="auto"/>
                  <w:bottom w:val="single" w:sz="4" w:space="0" w:color="auto"/>
                </w:tcBorders>
                <w:shd w:val="clear" w:color="auto" w:fill="auto"/>
                <w:noWrap/>
                <w:hideMark/>
              </w:tcPr>
            </w:tcPrChange>
          </w:tcPr>
          <w:p w14:paraId="38A5E8EB"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40" w:author="Boyko, James" w:date="2025-06-30T10:29:00Z" w16du:dateUtc="2025-06-30T14:29:00Z"/>
                <w:rFonts w:ascii="Aptos Narrow" w:hAnsi="Aptos Narrow"/>
                <w:b/>
                <w:bCs/>
                <w:color w:val="000000"/>
                <w:sz w:val="22"/>
                <w:szCs w:val="21"/>
                <w:rPrChange w:id="2041" w:author="Boyko, James" w:date="2025-06-30T12:13:00Z" w16du:dateUtc="2025-06-30T16:13:00Z">
                  <w:rPr>
                    <w:ins w:id="2042" w:author="Boyko, James" w:date="2025-06-30T10:29:00Z" w16du:dateUtc="2025-06-30T14:29:00Z"/>
                    <w:rFonts w:ascii="Aptos Narrow" w:hAnsi="Aptos Narrow"/>
                    <w:b/>
                    <w:bCs/>
                    <w:color w:val="000000"/>
                    <w:szCs w:val="22"/>
                  </w:rPr>
                </w:rPrChange>
              </w:rPr>
            </w:pPr>
            <w:ins w:id="2043" w:author="Boyko, James" w:date="2025-06-30T10:29:00Z" w16du:dateUtc="2025-06-30T14:29:00Z">
              <w:r w:rsidRPr="00DF66CC">
                <w:rPr>
                  <w:rFonts w:ascii="Aptos Narrow" w:hAnsi="Aptos Narrow"/>
                  <w:b/>
                  <w:bCs/>
                  <w:color w:val="000000"/>
                  <w:sz w:val="22"/>
                  <w:szCs w:val="21"/>
                  <w:rPrChange w:id="2044" w:author="Boyko, James" w:date="2025-06-30T12:13:00Z" w16du:dateUtc="2025-06-30T16:13:00Z">
                    <w:rPr>
                      <w:rFonts w:ascii="Aptos Narrow" w:hAnsi="Aptos Narrow"/>
                      <w:b/>
                      <w:bCs/>
                      <w:color w:val="000000"/>
                      <w:szCs w:val="22"/>
                    </w:rPr>
                  </w:rPrChange>
                </w:rPr>
                <w:t>Bias</w:t>
              </w:r>
            </w:ins>
          </w:p>
        </w:tc>
        <w:tc>
          <w:tcPr>
            <w:tcW w:w="625" w:type="pct"/>
            <w:tcBorders>
              <w:bottom w:val="single" w:sz="4" w:space="0" w:color="auto"/>
            </w:tcBorders>
            <w:shd w:val="clear" w:color="auto" w:fill="auto"/>
            <w:noWrap/>
            <w:hideMark/>
            <w:tcPrChange w:id="2045" w:author="Boyko, James" w:date="2025-06-30T12:32:00Z" w16du:dateUtc="2025-06-30T16:32:00Z">
              <w:tcPr>
                <w:tcW w:w="625" w:type="pct"/>
                <w:gridSpan w:val="2"/>
                <w:tcBorders>
                  <w:bottom w:val="single" w:sz="4" w:space="0" w:color="auto"/>
                </w:tcBorders>
                <w:shd w:val="clear" w:color="auto" w:fill="auto"/>
                <w:noWrap/>
                <w:hideMark/>
              </w:tcPr>
            </w:tcPrChange>
          </w:tcPr>
          <w:p w14:paraId="4FE54547"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46" w:author="Boyko, James" w:date="2025-06-30T10:29:00Z" w16du:dateUtc="2025-06-30T14:29:00Z"/>
                <w:rFonts w:ascii="Aptos Narrow" w:hAnsi="Aptos Narrow"/>
                <w:b/>
                <w:bCs/>
                <w:color w:val="000000"/>
                <w:sz w:val="22"/>
                <w:szCs w:val="21"/>
                <w:rPrChange w:id="2047" w:author="Boyko, James" w:date="2025-06-30T12:13:00Z" w16du:dateUtc="2025-06-30T16:13:00Z">
                  <w:rPr>
                    <w:ins w:id="2048" w:author="Boyko, James" w:date="2025-06-30T10:29:00Z" w16du:dateUtc="2025-06-30T14:29:00Z"/>
                    <w:rFonts w:ascii="Aptos Narrow" w:hAnsi="Aptos Narrow"/>
                    <w:b/>
                    <w:bCs/>
                    <w:color w:val="000000"/>
                    <w:szCs w:val="22"/>
                  </w:rPr>
                </w:rPrChange>
              </w:rPr>
            </w:pPr>
            <w:ins w:id="2049" w:author="Boyko, James" w:date="2025-06-30T10:29:00Z" w16du:dateUtc="2025-06-30T14:29:00Z">
              <w:r w:rsidRPr="00DF66CC">
                <w:rPr>
                  <w:rFonts w:ascii="Aptos Narrow" w:hAnsi="Aptos Narrow"/>
                  <w:b/>
                  <w:bCs/>
                  <w:color w:val="000000"/>
                  <w:sz w:val="22"/>
                  <w:szCs w:val="21"/>
                  <w:rPrChange w:id="2050" w:author="Boyko, James" w:date="2025-06-30T12:13:00Z" w16du:dateUtc="2025-06-30T16:13:00Z">
                    <w:rPr>
                      <w:rFonts w:ascii="Aptos Narrow" w:hAnsi="Aptos Narrow"/>
                      <w:b/>
                      <w:bCs/>
                      <w:color w:val="000000"/>
                      <w:szCs w:val="22"/>
                    </w:rPr>
                  </w:rPrChange>
                </w:rPr>
                <w:t>Variance</w:t>
              </w:r>
            </w:ins>
          </w:p>
        </w:tc>
        <w:tc>
          <w:tcPr>
            <w:tcW w:w="625" w:type="pct"/>
            <w:tcBorders>
              <w:bottom w:val="single" w:sz="4" w:space="0" w:color="auto"/>
              <w:right w:val="single" w:sz="4" w:space="0" w:color="auto"/>
            </w:tcBorders>
            <w:shd w:val="clear" w:color="auto" w:fill="auto"/>
            <w:noWrap/>
            <w:hideMark/>
            <w:tcPrChange w:id="2051" w:author="Boyko, James" w:date="2025-06-30T12:32:00Z" w16du:dateUtc="2025-06-30T16:32:00Z">
              <w:tcPr>
                <w:tcW w:w="625" w:type="pct"/>
                <w:gridSpan w:val="2"/>
                <w:tcBorders>
                  <w:bottom w:val="single" w:sz="4" w:space="0" w:color="auto"/>
                  <w:right w:val="single" w:sz="4" w:space="0" w:color="auto"/>
                </w:tcBorders>
                <w:shd w:val="clear" w:color="auto" w:fill="auto"/>
                <w:noWrap/>
                <w:hideMark/>
              </w:tcPr>
            </w:tcPrChange>
          </w:tcPr>
          <w:p w14:paraId="299FA0B1"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52" w:author="Boyko, James" w:date="2025-06-30T10:29:00Z" w16du:dateUtc="2025-06-30T14:29:00Z"/>
                <w:rFonts w:ascii="Aptos Narrow" w:hAnsi="Aptos Narrow"/>
                <w:b/>
                <w:bCs/>
                <w:color w:val="000000"/>
                <w:sz w:val="22"/>
                <w:szCs w:val="21"/>
                <w:rPrChange w:id="2053" w:author="Boyko, James" w:date="2025-06-30T12:13:00Z" w16du:dateUtc="2025-06-30T16:13:00Z">
                  <w:rPr>
                    <w:ins w:id="2054" w:author="Boyko, James" w:date="2025-06-30T10:29:00Z" w16du:dateUtc="2025-06-30T14:29:00Z"/>
                    <w:rFonts w:ascii="Aptos Narrow" w:hAnsi="Aptos Narrow"/>
                    <w:b/>
                    <w:bCs/>
                    <w:color w:val="000000"/>
                    <w:szCs w:val="22"/>
                  </w:rPr>
                </w:rPrChange>
              </w:rPr>
            </w:pPr>
            <w:ins w:id="2055" w:author="Boyko, James" w:date="2025-06-30T10:29:00Z" w16du:dateUtc="2025-06-30T14:29:00Z">
              <w:r w:rsidRPr="00DF66CC">
                <w:rPr>
                  <w:rFonts w:ascii="Aptos Narrow" w:hAnsi="Aptos Narrow"/>
                  <w:b/>
                  <w:bCs/>
                  <w:color w:val="000000"/>
                  <w:sz w:val="22"/>
                  <w:szCs w:val="21"/>
                  <w:rPrChange w:id="2056" w:author="Boyko, James" w:date="2025-06-30T12:13:00Z" w16du:dateUtc="2025-06-30T16:13:00Z">
                    <w:rPr>
                      <w:rFonts w:ascii="Aptos Narrow" w:hAnsi="Aptos Narrow"/>
                      <w:b/>
                      <w:bCs/>
                      <w:color w:val="000000"/>
                      <w:szCs w:val="22"/>
                    </w:rPr>
                  </w:rPrChange>
                </w:rPr>
                <w:t>RMSE</w:t>
              </w:r>
            </w:ins>
          </w:p>
        </w:tc>
        <w:tc>
          <w:tcPr>
            <w:tcW w:w="625" w:type="pct"/>
            <w:tcBorders>
              <w:left w:val="single" w:sz="4" w:space="0" w:color="auto"/>
              <w:bottom w:val="single" w:sz="4" w:space="0" w:color="auto"/>
            </w:tcBorders>
            <w:shd w:val="clear" w:color="auto" w:fill="auto"/>
            <w:noWrap/>
            <w:hideMark/>
            <w:tcPrChange w:id="2057" w:author="Boyko, James" w:date="2025-06-30T12:32:00Z" w16du:dateUtc="2025-06-30T16:32:00Z">
              <w:tcPr>
                <w:tcW w:w="625" w:type="pct"/>
                <w:gridSpan w:val="2"/>
                <w:tcBorders>
                  <w:left w:val="single" w:sz="4" w:space="0" w:color="auto"/>
                  <w:bottom w:val="single" w:sz="4" w:space="0" w:color="auto"/>
                </w:tcBorders>
                <w:shd w:val="clear" w:color="auto" w:fill="auto"/>
                <w:noWrap/>
                <w:hideMark/>
              </w:tcPr>
            </w:tcPrChange>
          </w:tcPr>
          <w:p w14:paraId="6BE46F5A"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58" w:author="Boyko, James" w:date="2025-06-30T10:29:00Z" w16du:dateUtc="2025-06-30T14:29:00Z"/>
                <w:rFonts w:ascii="Aptos Narrow" w:hAnsi="Aptos Narrow"/>
                <w:b/>
                <w:bCs/>
                <w:color w:val="000000"/>
                <w:sz w:val="22"/>
                <w:szCs w:val="21"/>
                <w:rPrChange w:id="2059" w:author="Boyko, James" w:date="2025-06-30T12:13:00Z" w16du:dateUtc="2025-06-30T16:13:00Z">
                  <w:rPr>
                    <w:ins w:id="2060" w:author="Boyko, James" w:date="2025-06-30T10:29:00Z" w16du:dateUtc="2025-06-30T14:29:00Z"/>
                    <w:rFonts w:ascii="Aptos Narrow" w:hAnsi="Aptos Narrow"/>
                    <w:b/>
                    <w:bCs/>
                    <w:color w:val="000000"/>
                    <w:szCs w:val="22"/>
                  </w:rPr>
                </w:rPrChange>
              </w:rPr>
            </w:pPr>
            <w:ins w:id="2061" w:author="Boyko, James" w:date="2025-06-30T10:29:00Z" w16du:dateUtc="2025-06-30T14:29:00Z">
              <w:r w:rsidRPr="00DF66CC">
                <w:rPr>
                  <w:rFonts w:ascii="Aptos Narrow" w:hAnsi="Aptos Narrow"/>
                  <w:b/>
                  <w:bCs/>
                  <w:color w:val="000000"/>
                  <w:sz w:val="22"/>
                  <w:szCs w:val="21"/>
                  <w:rPrChange w:id="2062" w:author="Boyko, James" w:date="2025-06-30T12:13:00Z" w16du:dateUtc="2025-06-30T16:13:00Z">
                    <w:rPr>
                      <w:rFonts w:ascii="Aptos Narrow" w:hAnsi="Aptos Narrow"/>
                      <w:b/>
                      <w:bCs/>
                      <w:color w:val="000000"/>
                      <w:szCs w:val="22"/>
                    </w:rPr>
                  </w:rPrChange>
                </w:rPr>
                <w:t>Bias</w:t>
              </w:r>
            </w:ins>
          </w:p>
        </w:tc>
        <w:tc>
          <w:tcPr>
            <w:tcW w:w="625" w:type="pct"/>
            <w:tcBorders>
              <w:bottom w:val="single" w:sz="4" w:space="0" w:color="auto"/>
            </w:tcBorders>
            <w:shd w:val="clear" w:color="auto" w:fill="auto"/>
            <w:noWrap/>
            <w:hideMark/>
            <w:tcPrChange w:id="2063" w:author="Boyko, James" w:date="2025-06-30T12:32:00Z" w16du:dateUtc="2025-06-30T16:32:00Z">
              <w:tcPr>
                <w:tcW w:w="625" w:type="pct"/>
                <w:gridSpan w:val="2"/>
                <w:tcBorders>
                  <w:bottom w:val="single" w:sz="4" w:space="0" w:color="auto"/>
                </w:tcBorders>
                <w:shd w:val="clear" w:color="auto" w:fill="auto"/>
                <w:noWrap/>
                <w:hideMark/>
              </w:tcPr>
            </w:tcPrChange>
          </w:tcPr>
          <w:p w14:paraId="3590D3B8"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64" w:author="Boyko, James" w:date="2025-06-30T10:29:00Z" w16du:dateUtc="2025-06-30T14:29:00Z"/>
                <w:rFonts w:ascii="Aptos Narrow" w:hAnsi="Aptos Narrow"/>
                <w:b/>
                <w:bCs/>
                <w:color w:val="000000"/>
                <w:sz w:val="22"/>
                <w:szCs w:val="21"/>
                <w:rPrChange w:id="2065" w:author="Boyko, James" w:date="2025-06-30T12:13:00Z" w16du:dateUtc="2025-06-30T16:13:00Z">
                  <w:rPr>
                    <w:ins w:id="2066" w:author="Boyko, James" w:date="2025-06-30T10:29:00Z" w16du:dateUtc="2025-06-30T14:29:00Z"/>
                    <w:rFonts w:ascii="Aptos Narrow" w:hAnsi="Aptos Narrow"/>
                    <w:b/>
                    <w:bCs/>
                    <w:color w:val="000000"/>
                    <w:szCs w:val="22"/>
                  </w:rPr>
                </w:rPrChange>
              </w:rPr>
            </w:pPr>
            <w:ins w:id="2067" w:author="Boyko, James" w:date="2025-06-30T10:29:00Z" w16du:dateUtc="2025-06-30T14:29:00Z">
              <w:r w:rsidRPr="00DF66CC">
                <w:rPr>
                  <w:rFonts w:ascii="Aptos Narrow" w:hAnsi="Aptos Narrow"/>
                  <w:b/>
                  <w:bCs/>
                  <w:color w:val="000000"/>
                  <w:sz w:val="22"/>
                  <w:szCs w:val="21"/>
                  <w:rPrChange w:id="2068" w:author="Boyko, James" w:date="2025-06-30T12:13:00Z" w16du:dateUtc="2025-06-30T16:13:00Z">
                    <w:rPr>
                      <w:rFonts w:ascii="Aptos Narrow" w:hAnsi="Aptos Narrow"/>
                      <w:b/>
                      <w:bCs/>
                      <w:color w:val="000000"/>
                      <w:szCs w:val="22"/>
                    </w:rPr>
                  </w:rPrChange>
                </w:rPr>
                <w:t>Variance</w:t>
              </w:r>
            </w:ins>
          </w:p>
        </w:tc>
        <w:tc>
          <w:tcPr>
            <w:tcW w:w="625" w:type="pct"/>
            <w:tcBorders>
              <w:bottom w:val="single" w:sz="4" w:space="0" w:color="auto"/>
            </w:tcBorders>
            <w:shd w:val="clear" w:color="auto" w:fill="auto"/>
            <w:noWrap/>
            <w:hideMark/>
            <w:tcPrChange w:id="2069" w:author="Boyko, James" w:date="2025-06-30T12:32:00Z" w16du:dateUtc="2025-06-30T16:32:00Z">
              <w:tcPr>
                <w:tcW w:w="625" w:type="pct"/>
                <w:gridSpan w:val="2"/>
                <w:tcBorders>
                  <w:bottom w:val="single" w:sz="4" w:space="0" w:color="auto"/>
                  <w:right w:val="single" w:sz="4" w:space="0" w:color="auto"/>
                </w:tcBorders>
                <w:shd w:val="clear" w:color="auto" w:fill="auto"/>
                <w:noWrap/>
                <w:hideMark/>
              </w:tcPr>
            </w:tcPrChange>
          </w:tcPr>
          <w:p w14:paraId="101715A2"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070" w:author="Boyko, James" w:date="2025-06-30T10:29:00Z" w16du:dateUtc="2025-06-30T14:29:00Z"/>
                <w:rFonts w:ascii="Aptos Narrow" w:hAnsi="Aptos Narrow"/>
                <w:b/>
                <w:bCs/>
                <w:color w:val="000000"/>
                <w:sz w:val="22"/>
                <w:szCs w:val="21"/>
                <w:rPrChange w:id="2071" w:author="Boyko, James" w:date="2025-06-30T12:13:00Z" w16du:dateUtc="2025-06-30T16:13:00Z">
                  <w:rPr>
                    <w:ins w:id="2072" w:author="Boyko, James" w:date="2025-06-30T10:29:00Z" w16du:dateUtc="2025-06-30T14:29:00Z"/>
                    <w:rFonts w:ascii="Aptos Narrow" w:hAnsi="Aptos Narrow"/>
                    <w:b/>
                    <w:bCs/>
                    <w:color w:val="000000"/>
                    <w:szCs w:val="22"/>
                  </w:rPr>
                </w:rPrChange>
              </w:rPr>
            </w:pPr>
            <w:ins w:id="2073" w:author="Boyko, James" w:date="2025-06-30T10:29:00Z" w16du:dateUtc="2025-06-30T14:29:00Z">
              <w:r w:rsidRPr="00DF66CC">
                <w:rPr>
                  <w:rFonts w:ascii="Aptos Narrow" w:hAnsi="Aptos Narrow"/>
                  <w:b/>
                  <w:bCs/>
                  <w:color w:val="000000"/>
                  <w:sz w:val="22"/>
                  <w:szCs w:val="21"/>
                  <w:rPrChange w:id="2074" w:author="Boyko, James" w:date="2025-06-30T12:13:00Z" w16du:dateUtc="2025-06-30T16:13:00Z">
                    <w:rPr>
                      <w:rFonts w:ascii="Aptos Narrow" w:hAnsi="Aptos Narrow"/>
                      <w:b/>
                      <w:bCs/>
                      <w:color w:val="000000"/>
                      <w:szCs w:val="22"/>
                    </w:rPr>
                  </w:rPrChange>
                </w:rPr>
                <w:t>RMSE</w:t>
              </w:r>
            </w:ins>
          </w:p>
        </w:tc>
      </w:tr>
      <w:tr w:rsidR="00BE3C95" w:rsidRPr="00DF66CC" w14:paraId="6747E914" w14:textId="77777777" w:rsidTr="00BE3C95">
        <w:trPr>
          <w:trHeight w:val="320"/>
          <w:ins w:id="2075" w:author="Boyko, James" w:date="2025-06-30T10:29:00Z" w16du:dateUtc="2025-06-30T14:29:00Z"/>
        </w:trPr>
        <w:tc>
          <w:tcPr>
            <w:cnfStyle w:val="001000000000" w:firstRow="0" w:lastRow="0" w:firstColumn="1" w:lastColumn="0" w:oddVBand="0" w:evenVBand="0" w:oddHBand="0" w:evenHBand="0" w:firstRowFirstColumn="0" w:firstRowLastColumn="0" w:lastRowFirstColumn="0" w:lastRowLastColumn="0"/>
            <w:tcW w:w="625" w:type="pct"/>
            <w:tcBorders>
              <w:top w:val="single" w:sz="4" w:space="0" w:color="auto"/>
              <w:right w:val="single" w:sz="4" w:space="0" w:color="auto"/>
            </w:tcBorders>
            <w:noWrap/>
            <w:hideMark/>
          </w:tcPr>
          <w:p w14:paraId="4F32F56F" w14:textId="77777777" w:rsidR="00110988" w:rsidRPr="00DF66CC" w:rsidRDefault="00110988" w:rsidP="00A47904">
            <w:pPr>
              <w:jc w:val="left"/>
              <w:rPr>
                <w:ins w:id="2076" w:author="Boyko, James" w:date="2025-06-30T10:29:00Z" w16du:dateUtc="2025-06-30T14:29:00Z"/>
                <w:rFonts w:ascii="Aptos Narrow" w:hAnsi="Aptos Narrow"/>
                <w:color w:val="000000"/>
                <w:sz w:val="22"/>
                <w:szCs w:val="21"/>
                <w:rPrChange w:id="2077" w:author="Boyko, James" w:date="2025-06-30T12:13:00Z" w16du:dateUtc="2025-06-30T16:13:00Z">
                  <w:rPr>
                    <w:ins w:id="2078" w:author="Boyko, James" w:date="2025-06-30T10:29:00Z" w16du:dateUtc="2025-06-30T14:29:00Z"/>
                    <w:rFonts w:ascii="Aptos Narrow" w:hAnsi="Aptos Narrow"/>
                    <w:color w:val="000000"/>
                  </w:rPr>
                </w:rPrChange>
              </w:rPr>
            </w:pPr>
            <w:ins w:id="2079" w:author="Boyko, James" w:date="2025-06-30T10:29:00Z" w16du:dateUtc="2025-06-30T14:29:00Z">
              <w:r w:rsidRPr="00DF66CC">
                <w:rPr>
                  <w:rFonts w:ascii="Aptos Narrow" w:hAnsi="Aptos Narrow"/>
                  <w:color w:val="000000"/>
                  <w:sz w:val="22"/>
                  <w:szCs w:val="21"/>
                  <w:rPrChange w:id="2080" w:author="Boyko, James" w:date="2025-06-30T12:13:00Z" w16du:dateUtc="2025-06-30T16:13:00Z">
                    <w:rPr>
                      <w:rFonts w:ascii="Aptos Narrow" w:hAnsi="Aptos Narrow"/>
                      <w:color w:val="000000"/>
                    </w:rPr>
                  </w:rPrChange>
                </w:rPr>
                <w:t>l0</w:t>
              </w:r>
            </w:ins>
          </w:p>
        </w:tc>
        <w:tc>
          <w:tcPr>
            <w:tcW w:w="625" w:type="pct"/>
            <w:tcBorders>
              <w:top w:val="single" w:sz="4" w:space="0" w:color="auto"/>
              <w:left w:val="single" w:sz="4" w:space="0" w:color="auto"/>
              <w:right w:val="single" w:sz="4" w:space="0" w:color="auto"/>
            </w:tcBorders>
            <w:noWrap/>
            <w:hideMark/>
          </w:tcPr>
          <w:p w14:paraId="70FE7B4A"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081" w:author="Boyko, James" w:date="2025-06-30T10:29:00Z" w16du:dateUtc="2025-06-30T14:29:00Z"/>
                <w:rFonts w:ascii="Aptos Narrow" w:hAnsi="Aptos Narrow"/>
                <w:color w:val="000000"/>
                <w:sz w:val="22"/>
                <w:szCs w:val="21"/>
                <w:rPrChange w:id="2082" w:author="Boyko, James" w:date="2025-06-30T12:13:00Z" w16du:dateUtc="2025-06-30T16:13:00Z">
                  <w:rPr>
                    <w:ins w:id="2083" w:author="Boyko, James" w:date="2025-06-30T10:29:00Z" w16du:dateUtc="2025-06-30T14:29:00Z"/>
                    <w:rFonts w:ascii="Aptos Narrow" w:hAnsi="Aptos Narrow"/>
                    <w:color w:val="000000"/>
                    <w:szCs w:val="22"/>
                  </w:rPr>
                </w:rPrChange>
              </w:rPr>
            </w:pPr>
            <w:ins w:id="2084" w:author="Boyko, James" w:date="2025-06-30T10:29:00Z" w16du:dateUtc="2025-06-30T14:29:00Z">
              <w:r w:rsidRPr="00DF66CC">
                <w:rPr>
                  <w:rFonts w:ascii="Aptos Narrow" w:hAnsi="Aptos Narrow"/>
                  <w:color w:val="000000"/>
                  <w:sz w:val="22"/>
                  <w:szCs w:val="21"/>
                  <w:rPrChange w:id="2085" w:author="Boyko, James" w:date="2025-06-30T12:13:00Z" w16du:dateUtc="2025-06-30T16:13:00Z">
                    <w:rPr>
                      <w:rFonts w:ascii="Aptos Narrow" w:hAnsi="Aptos Narrow"/>
                      <w:color w:val="000000"/>
                      <w:szCs w:val="22"/>
                    </w:rPr>
                  </w:rPrChange>
                </w:rPr>
                <w:t>100</w:t>
              </w:r>
            </w:ins>
          </w:p>
        </w:tc>
        <w:tc>
          <w:tcPr>
            <w:tcW w:w="625" w:type="pct"/>
            <w:tcBorders>
              <w:top w:val="single" w:sz="4" w:space="0" w:color="auto"/>
              <w:left w:val="single" w:sz="4" w:space="0" w:color="auto"/>
            </w:tcBorders>
            <w:noWrap/>
            <w:hideMark/>
          </w:tcPr>
          <w:p w14:paraId="6DCCA929" w14:textId="5F4F4986"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086" w:author="Boyko, James" w:date="2025-06-30T10:29:00Z" w16du:dateUtc="2025-06-30T14:29:00Z"/>
                <w:rFonts w:ascii="Aptos Narrow" w:hAnsi="Aptos Narrow"/>
                <w:color w:val="000000"/>
                <w:sz w:val="22"/>
                <w:szCs w:val="21"/>
                <w:rPrChange w:id="2087" w:author="Boyko, James" w:date="2025-06-30T12:13:00Z" w16du:dateUtc="2025-06-30T16:13:00Z">
                  <w:rPr>
                    <w:ins w:id="2088" w:author="Boyko, James" w:date="2025-06-30T10:29:00Z" w16du:dateUtc="2025-06-30T14:29:00Z"/>
                    <w:rFonts w:ascii="Aptos Narrow" w:hAnsi="Aptos Narrow"/>
                    <w:color w:val="000000"/>
                    <w:szCs w:val="22"/>
                  </w:rPr>
                </w:rPrChange>
              </w:rPr>
            </w:pPr>
            <w:ins w:id="2089" w:author="Boyko, James" w:date="2025-06-30T10:29:00Z" w16du:dateUtc="2025-06-30T14:29:00Z">
              <w:r w:rsidRPr="00DF66CC">
                <w:rPr>
                  <w:rFonts w:ascii="Aptos Narrow" w:hAnsi="Aptos Narrow"/>
                  <w:color w:val="000000"/>
                  <w:sz w:val="22"/>
                  <w:szCs w:val="21"/>
                  <w:rPrChange w:id="2090" w:author="Boyko, James" w:date="2025-06-30T12:13:00Z" w16du:dateUtc="2025-06-30T16:13:00Z">
                    <w:rPr>
                      <w:rFonts w:ascii="Aptos Narrow" w:hAnsi="Aptos Narrow"/>
                      <w:color w:val="000000"/>
                      <w:szCs w:val="22"/>
                    </w:rPr>
                  </w:rPrChange>
                </w:rPr>
                <w:t>1.65</w:t>
              </w:r>
            </w:ins>
            <w:ins w:id="2091" w:author="Boyko, James" w:date="2025-06-30T12:13:00Z" w16du:dateUtc="2025-06-30T16:13:00Z">
              <w:r w:rsidR="00DF66CC" w:rsidRPr="00DF66CC">
                <w:rPr>
                  <w:rFonts w:ascii="Aptos Narrow" w:hAnsi="Aptos Narrow"/>
                  <w:color w:val="000000"/>
                  <w:sz w:val="22"/>
                  <w:szCs w:val="21"/>
                  <w:rPrChange w:id="2092" w:author="Boyko, James" w:date="2025-06-30T12:13:00Z" w16du:dateUtc="2025-06-30T16:13:00Z">
                    <w:rPr>
                      <w:rFonts w:ascii="Aptos Narrow" w:hAnsi="Aptos Narrow"/>
                      <w:color w:val="000000"/>
                      <w:szCs w:val="22"/>
                    </w:rPr>
                  </w:rPrChange>
                </w:rPr>
                <w:t xml:space="preserve"> (</w:t>
              </w:r>
            </w:ins>
            <w:ins w:id="2093" w:author="Boyko, James" w:date="2025-06-30T12:22:00Z" w16du:dateUtc="2025-06-30T16:22:00Z">
              <w:r w:rsidR="00421F75" w:rsidRPr="00421F75">
                <w:rPr>
                  <w:rFonts w:ascii="Aptos Narrow" w:hAnsi="Aptos Narrow"/>
                  <w:color w:val="000000"/>
                  <w:sz w:val="22"/>
                  <w:szCs w:val="21"/>
                </w:rPr>
                <w:t>0.3</w:t>
              </w:r>
              <w:r w:rsidR="00421F75">
                <w:rPr>
                  <w:rFonts w:ascii="Aptos Narrow" w:hAnsi="Aptos Narrow"/>
                  <w:color w:val="000000"/>
                  <w:sz w:val="22"/>
                  <w:szCs w:val="21"/>
                </w:rPr>
                <w:t>4)</w:t>
              </w:r>
            </w:ins>
          </w:p>
        </w:tc>
        <w:tc>
          <w:tcPr>
            <w:tcW w:w="625" w:type="pct"/>
            <w:tcBorders>
              <w:top w:val="single" w:sz="4" w:space="0" w:color="auto"/>
            </w:tcBorders>
            <w:noWrap/>
            <w:hideMark/>
          </w:tcPr>
          <w:p w14:paraId="5F827DA8" w14:textId="1434C4CC"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094" w:author="Boyko, James" w:date="2025-06-30T10:29:00Z" w16du:dateUtc="2025-06-30T14:29:00Z"/>
                <w:rFonts w:ascii="Aptos Narrow" w:hAnsi="Aptos Narrow"/>
                <w:color w:val="000000"/>
                <w:sz w:val="22"/>
                <w:szCs w:val="21"/>
                <w:rPrChange w:id="2095" w:author="Boyko, James" w:date="2025-06-30T12:13:00Z" w16du:dateUtc="2025-06-30T16:13:00Z">
                  <w:rPr>
                    <w:ins w:id="2096" w:author="Boyko, James" w:date="2025-06-30T10:29:00Z" w16du:dateUtc="2025-06-30T14:29:00Z"/>
                    <w:rFonts w:ascii="Aptos Narrow" w:hAnsi="Aptos Narrow"/>
                    <w:color w:val="000000"/>
                    <w:szCs w:val="22"/>
                  </w:rPr>
                </w:rPrChange>
              </w:rPr>
            </w:pPr>
            <w:ins w:id="2097" w:author="Boyko, James" w:date="2025-06-30T10:29:00Z" w16du:dateUtc="2025-06-30T14:29:00Z">
              <w:r w:rsidRPr="00DF66CC">
                <w:rPr>
                  <w:rFonts w:ascii="Aptos Narrow" w:hAnsi="Aptos Narrow"/>
                  <w:color w:val="000000"/>
                  <w:sz w:val="22"/>
                  <w:szCs w:val="21"/>
                  <w:rPrChange w:id="2098" w:author="Boyko, James" w:date="2025-06-30T12:13:00Z" w16du:dateUtc="2025-06-30T16:13:00Z">
                    <w:rPr>
                      <w:rFonts w:ascii="Aptos Narrow" w:hAnsi="Aptos Narrow"/>
                      <w:color w:val="000000"/>
                      <w:szCs w:val="22"/>
                    </w:rPr>
                  </w:rPrChange>
                </w:rPr>
                <w:t>87.83</w:t>
              </w:r>
            </w:ins>
            <w:ins w:id="2099" w:author="Boyko, James" w:date="2025-06-30T12:25:00Z" w16du:dateUtc="2025-06-30T16:25: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2</w:t>
              </w:r>
              <w:r w:rsidR="00421F75">
                <w:rPr>
                  <w:rFonts w:ascii="Aptos Narrow" w:hAnsi="Aptos Narrow"/>
                  <w:color w:val="000000"/>
                  <w:sz w:val="22"/>
                  <w:szCs w:val="21"/>
                </w:rPr>
                <w:t>)</w:t>
              </w:r>
            </w:ins>
          </w:p>
        </w:tc>
        <w:tc>
          <w:tcPr>
            <w:tcW w:w="625" w:type="pct"/>
            <w:tcBorders>
              <w:top w:val="single" w:sz="4" w:space="0" w:color="auto"/>
              <w:right w:val="single" w:sz="4" w:space="0" w:color="auto"/>
            </w:tcBorders>
            <w:noWrap/>
            <w:hideMark/>
          </w:tcPr>
          <w:p w14:paraId="2C1B884C" w14:textId="72E84232"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100" w:author="Boyko, James" w:date="2025-06-30T10:29:00Z" w16du:dateUtc="2025-06-30T14:29:00Z"/>
                <w:rFonts w:ascii="Aptos Narrow" w:hAnsi="Aptos Narrow"/>
                <w:color w:val="000000"/>
                <w:sz w:val="22"/>
                <w:szCs w:val="21"/>
                <w:rPrChange w:id="2101" w:author="Boyko, James" w:date="2025-06-30T12:13:00Z" w16du:dateUtc="2025-06-30T16:13:00Z">
                  <w:rPr>
                    <w:ins w:id="2102" w:author="Boyko, James" w:date="2025-06-30T10:29:00Z" w16du:dateUtc="2025-06-30T14:29:00Z"/>
                    <w:rFonts w:ascii="Aptos Narrow" w:hAnsi="Aptos Narrow"/>
                    <w:color w:val="000000"/>
                    <w:szCs w:val="22"/>
                  </w:rPr>
                </w:rPrChange>
              </w:rPr>
            </w:pPr>
            <w:ins w:id="2103" w:author="Boyko, James" w:date="2025-06-30T10:29:00Z" w16du:dateUtc="2025-06-30T14:29:00Z">
              <w:r w:rsidRPr="00DF66CC">
                <w:rPr>
                  <w:rFonts w:ascii="Aptos Narrow" w:hAnsi="Aptos Narrow"/>
                  <w:color w:val="000000"/>
                  <w:sz w:val="22"/>
                  <w:szCs w:val="21"/>
                  <w:rPrChange w:id="2104" w:author="Boyko, James" w:date="2025-06-30T12:13:00Z" w16du:dateUtc="2025-06-30T16:13:00Z">
                    <w:rPr>
                      <w:rFonts w:ascii="Aptos Narrow" w:hAnsi="Aptos Narrow"/>
                      <w:color w:val="000000"/>
                      <w:szCs w:val="22"/>
                    </w:rPr>
                  </w:rPrChange>
                </w:rPr>
                <w:t>9.45</w:t>
              </w:r>
            </w:ins>
            <w:ins w:id="2105"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ins>
          </w:p>
        </w:tc>
        <w:tc>
          <w:tcPr>
            <w:tcW w:w="625" w:type="pct"/>
            <w:tcBorders>
              <w:top w:val="single" w:sz="4" w:space="0" w:color="auto"/>
              <w:left w:val="single" w:sz="4" w:space="0" w:color="auto"/>
            </w:tcBorders>
            <w:noWrap/>
            <w:hideMark/>
          </w:tcPr>
          <w:p w14:paraId="3748A586" w14:textId="2AC62315"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106" w:author="Boyko, James" w:date="2025-06-30T10:29:00Z" w16du:dateUtc="2025-06-30T14:29:00Z"/>
                <w:rFonts w:ascii="Aptos Narrow" w:hAnsi="Aptos Narrow"/>
                <w:color w:val="000000"/>
                <w:sz w:val="22"/>
                <w:szCs w:val="21"/>
                <w:rPrChange w:id="2107" w:author="Boyko, James" w:date="2025-06-30T12:13:00Z" w16du:dateUtc="2025-06-30T16:13:00Z">
                  <w:rPr>
                    <w:ins w:id="2108" w:author="Boyko, James" w:date="2025-06-30T10:29:00Z" w16du:dateUtc="2025-06-30T14:29:00Z"/>
                    <w:rFonts w:ascii="Aptos Narrow" w:hAnsi="Aptos Narrow"/>
                    <w:color w:val="000000"/>
                    <w:szCs w:val="22"/>
                  </w:rPr>
                </w:rPrChange>
              </w:rPr>
            </w:pPr>
            <w:ins w:id="2109" w:author="Boyko, James" w:date="2025-06-30T10:29:00Z" w16du:dateUtc="2025-06-30T14:29:00Z">
              <w:r w:rsidRPr="00DF66CC">
                <w:rPr>
                  <w:rFonts w:ascii="Aptos Narrow" w:hAnsi="Aptos Narrow"/>
                  <w:color w:val="000000"/>
                  <w:sz w:val="22"/>
                  <w:szCs w:val="21"/>
                  <w:rPrChange w:id="2110" w:author="Boyko, James" w:date="2025-06-30T12:13:00Z" w16du:dateUtc="2025-06-30T16:13:00Z">
                    <w:rPr>
                      <w:rFonts w:ascii="Aptos Narrow" w:hAnsi="Aptos Narrow"/>
                      <w:color w:val="000000"/>
                      <w:szCs w:val="22"/>
                    </w:rPr>
                  </w:rPrChange>
                </w:rPr>
                <w:t>-1.77</w:t>
              </w:r>
            </w:ins>
            <w:ins w:id="2111" w:author="Boyko, James" w:date="2025-06-30T12:04:00Z" w16du:dateUtc="2025-06-30T16:04:00Z">
              <w:r w:rsidR="00F56ECA" w:rsidRPr="00DF66CC">
                <w:rPr>
                  <w:rFonts w:ascii="Aptos Narrow" w:hAnsi="Aptos Narrow"/>
                  <w:color w:val="000000"/>
                  <w:sz w:val="22"/>
                  <w:szCs w:val="21"/>
                  <w:rPrChange w:id="2112" w:author="Boyko, James" w:date="2025-06-30T12:13:00Z" w16du:dateUtc="2025-06-30T16:13:00Z">
                    <w:rPr>
                      <w:rFonts w:ascii="Aptos Narrow" w:hAnsi="Aptos Narrow"/>
                      <w:color w:val="000000"/>
                      <w:szCs w:val="22"/>
                    </w:rPr>
                  </w:rPrChange>
                </w:rPr>
                <w:t xml:space="preserve"> (</w:t>
              </w:r>
              <w:r w:rsidR="00F56ECA" w:rsidRPr="00DF66CC">
                <w:rPr>
                  <w:rFonts w:ascii="Aptos Narrow" w:hAnsi="Aptos Narrow"/>
                  <w:color w:val="000000"/>
                  <w:sz w:val="22"/>
                  <w:szCs w:val="21"/>
                  <w:rPrChange w:id="2113" w:author="Boyko, James" w:date="2025-06-30T12:13:00Z" w16du:dateUtc="2025-06-30T16:13:00Z">
                    <w:rPr>
                      <w:rFonts w:ascii="Aptos Narrow" w:hAnsi="Aptos Narrow"/>
                      <w:color w:val="000000"/>
                      <w:szCs w:val="22"/>
                    </w:rPr>
                  </w:rPrChange>
                </w:rPr>
                <w:t>0.0</w:t>
              </w:r>
            </w:ins>
            <w:ins w:id="2114" w:author="Boyko, James" w:date="2025-06-30T12:23:00Z" w16du:dateUtc="2025-06-30T16:23:00Z">
              <w:r w:rsidR="00421F75">
                <w:rPr>
                  <w:rFonts w:ascii="Aptos Narrow" w:hAnsi="Aptos Narrow"/>
                  <w:color w:val="000000"/>
                  <w:sz w:val="22"/>
                  <w:szCs w:val="21"/>
                </w:rPr>
                <w:t>9</w:t>
              </w:r>
            </w:ins>
            <w:ins w:id="2115" w:author="Boyko, James" w:date="2025-06-30T12:05:00Z" w16du:dateUtc="2025-06-30T16:05:00Z">
              <w:r w:rsidR="00F56ECA" w:rsidRPr="00DF66CC">
                <w:rPr>
                  <w:rFonts w:ascii="Aptos Narrow" w:hAnsi="Aptos Narrow"/>
                  <w:color w:val="000000"/>
                  <w:sz w:val="22"/>
                  <w:szCs w:val="21"/>
                  <w:rPrChange w:id="2116"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noWrap/>
            <w:hideMark/>
          </w:tcPr>
          <w:p w14:paraId="7902DE51" w14:textId="6987660E"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117" w:author="Boyko, James" w:date="2025-06-30T10:29:00Z" w16du:dateUtc="2025-06-30T14:29:00Z"/>
                <w:rFonts w:ascii="Aptos Narrow" w:hAnsi="Aptos Narrow"/>
                <w:color w:val="000000"/>
                <w:sz w:val="22"/>
                <w:szCs w:val="21"/>
                <w:rPrChange w:id="2118" w:author="Boyko, James" w:date="2025-06-30T12:13:00Z" w16du:dateUtc="2025-06-30T16:13:00Z">
                  <w:rPr>
                    <w:ins w:id="2119" w:author="Boyko, James" w:date="2025-06-30T10:29:00Z" w16du:dateUtc="2025-06-30T14:29:00Z"/>
                    <w:rFonts w:ascii="Aptos Narrow" w:hAnsi="Aptos Narrow"/>
                    <w:color w:val="000000"/>
                    <w:szCs w:val="22"/>
                  </w:rPr>
                </w:rPrChange>
              </w:rPr>
            </w:pPr>
            <w:ins w:id="2120" w:author="Boyko, James" w:date="2025-06-30T10:29:00Z" w16du:dateUtc="2025-06-30T14:29:00Z">
              <w:r w:rsidRPr="00DF66CC">
                <w:rPr>
                  <w:rFonts w:ascii="Aptos Narrow" w:hAnsi="Aptos Narrow"/>
                  <w:color w:val="000000"/>
                  <w:sz w:val="22"/>
                  <w:szCs w:val="21"/>
                  <w:rPrChange w:id="2121" w:author="Boyko, James" w:date="2025-06-30T12:13:00Z" w16du:dateUtc="2025-06-30T16:13:00Z">
                    <w:rPr>
                      <w:rFonts w:ascii="Aptos Narrow" w:hAnsi="Aptos Narrow"/>
                      <w:color w:val="000000"/>
                      <w:szCs w:val="22"/>
                    </w:rPr>
                  </w:rPrChange>
                </w:rPr>
                <w:t>15.29</w:t>
              </w:r>
            </w:ins>
            <w:ins w:id="2122" w:author="Boyko, James" w:date="2025-06-30T12:07:00Z" w16du:dateUtc="2025-06-30T16:07:00Z">
              <w:r w:rsidR="00D51A67" w:rsidRPr="00DF66CC">
                <w:rPr>
                  <w:rFonts w:ascii="Aptos Narrow" w:hAnsi="Aptos Narrow"/>
                  <w:color w:val="000000"/>
                  <w:sz w:val="22"/>
                  <w:szCs w:val="21"/>
                  <w:rPrChange w:id="2123"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124" w:author="Boyko, James" w:date="2025-06-30T12:13:00Z" w16du:dateUtc="2025-06-30T16:13:00Z">
                    <w:rPr>
                      <w:rFonts w:ascii="Aptos Narrow" w:hAnsi="Aptos Narrow"/>
                      <w:color w:val="000000"/>
                      <w:szCs w:val="22"/>
                    </w:rPr>
                  </w:rPrChange>
                </w:rPr>
                <w:t>0.85</w:t>
              </w:r>
              <w:r w:rsidR="00D51A67" w:rsidRPr="00DF66CC">
                <w:rPr>
                  <w:rFonts w:ascii="Aptos Narrow" w:hAnsi="Aptos Narrow"/>
                  <w:color w:val="000000"/>
                  <w:sz w:val="22"/>
                  <w:szCs w:val="21"/>
                  <w:rPrChange w:id="2125"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noWrap/>
            <w:hideMark/>
          </w:tcPr>
          <w:p w14:paraId="7E17C50E" w14:textId="22EC2058"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126" w:author="Boyko, James" w:date="2025-06-30T10:29:00Z" w16du:dateUtc="2025-06-30T14:29:00Z"/>
                <w:rFonts w:ascii="Aptos Narrow" w:hAnsi="Aptos Narrow"/>
                <w:color w:val="000000"/>
                <w:sz w:val="22"/>
                <w:szCs w:val="21"/>
                <w:rPrChange w:id="2127" w:author="Boyko, James" w:date="2025-06-30T12:13:00Z" w16du:dateUtc="2025-06-30T16:13:00Z">
                  <w:rPr>
                    <w:ins w:id="2128" w:author="Boyko, James" w:date="2025-06-30T10:29:00Z" w16du:dateUtc="2025-06-30T14:29:00Z"/>
                    <w:rFonts w:ascii="Aptos Narrow" w:hAnsi="Aptos Narrow"/>
                    <w:color w:val="000000"/>
                    <w:szCs w:val="22"/>
                  </w:rPr>
                </w:rPrChange>
              </w:rPr>
            </w:pPr>
            <w:ins w:id="2129" w:author="Boyko, James" w:date="2025-06-30T10:29:00Z" w16du:dateUtc="2025-06-30T14:29:00Z">
              <w:r w:rsidRPr="00DF66CC">
                <w:rPr>
                  <w:rFonts w:ascii="Aptos Narrow" w:hAnsi="Aptos Narrow"/>
                  <w:color w:val="000000"/>
                  <w:sz w:val="22"/>
                  <w:szCs w:val="21"/>
                  <w:rPrChange w:id="2130" w:author="Boyko, James" w:date="2025-06-30T12:13:00Z" w16du:dateUtc="2025-06-30T16:13:00Z">
                    <w:rPr>
                      <w:rFonts w:ascii="Aptos Narrow" w:hAnsi="Aptos Narrow"/>
                      <w:color w:val="000000"/>
                      <w:szCs w:val="22"/>
                    </w:rPr>
                  </w:rPrChange>
                </w:rPr>
                <w:t>4.22</w:t>
              </w:r>
            </w:ins>
            <w:ins w:id="2131" w:author="Boyko, James" w:date="2025-06-30T12:09:00Z" w16du:dateUtc="2025-06-30T16:09:00Z">
              <w:r w:rsidR="00D51A67" w:rsidRPr="00DF66CC">
                <w:rPr>
                  <w:rFonts w:ascii="Aptos Narrow" w:hAnsi="Aptos Narrow"/>
                  <w:color w:val="000000"/>
                  <w:sz w:val="22"/>
                  <w:szCs w:val="21"/>
                  <w:rPrChange w:id="2132"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133" w:author="Boyko, James" w:date="2025-06-30T12:13:00Z" w16du:dateUtc="2025-06-30T16:13:00Z">
                    <w:rPr>
                      <w:rFonts w:ascii="Aptos Narrow" w:hAnsi="Aptos Narrow"/>
                      <w:color w:val="000000"/>
                      <w:szCs w:val="22"/>
                    </w:rPr>
                  </w:rPrChange>
                </w:rPr>
                <w:t>0.68</w:t>
              </w:r>
              <w:r w:rsidR="00D51A67" w:rsidRPr="00DF66CC">
                <w:rPr>
                  <w:rFonts w:ascii="Aptos Narrow" w:hAnsi="Aptos Narrow"/>
                  <w:color w:val="000000"/>
                  <w:sz w:val="22"/>
                  <w:szCs w:val="21"/>
                  <w:rPrChange w:id="2134" w:author="Boyko, James" w:date="2025-06-30T12:13:00Z" w16du:dateUtc="2025-06-30T16:13:00Z">
                    <w:rPr>
                      <w:rFonts w:ascii="Aptos Narrow" w:hAnsi="Aptos Narrow"/>
                      <w:color w:val="000000"/>
                      <w:szCs w:val="22"/>
                    </w:rPr>
                  </w:rPrChange>
                </w:rPr>
                <w:t>)</w:t>
              </w:r>
            </w:ins>
          </w:p>
        </w:tc>
      </w:tr>
      <w:tr w:rsidR="00303AA2" w:rsidRPr="00DF66CC" w14:paraId="4C52D196" w14:textId="77777777" w:rsidTr="00303AA2">
        <w:trPr>
          <w:cnfStyle w:val="000000100000" w:firstRow="0" w:lastRow="0" w:firstColumn="0" w:lastColumn="0" w:oddVBand="0" w:evenVBand="0" w:oddHBand="1" w:evenHBand="0" w:firstRowFirstColumn="0" w:firstRowLastColumn="0" w:lastRowFirstColumn="0" w:lastRowLastColumn="0"/>
          <w:trHeight w:val="320"/>
          <w:ins w:id="2135" w:author="Boyko, James" w:date="2025-06-30T10:29:00Z" w16du:dateUtc="2025-06-30T14:29:00Z"/>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
          <w:p w14:paraId="33B57E08" w14:textId="77777777" w:rsidR="00110988" w:rsidRPr="00DF66CC" w:rsidRDefault="00110988" w:rsidP="00A47904">
            <w:pPr>
              <w:jc w:val="left"/>
              <w:rPr>
                <w:ins w:id="2136" w:author="Boyko, James" w:date="2025-06-30T10:29:00Z" w16du:dateUtc="2025-06-30T14:29:00Z"/>
                <w:rFonts w:ascii="Aptos Narrow" w:hAnsi="Aptos Narrow"/>
                <w:color w:val="000000"/>
                <w:sz w:val="22"/>
                <w:szCs w:val="21"/>
                <w:rPrChange w:id="2137" w:author="Boyko, James" w:date="2025-06-30T12:13:00Z" w16du:dateUtc="2025-06-30T16:13:00Z">
                  <w:rPr>
                    <w:ins w:id="2138" w:author="Boyko, James" w:date="2025-06-30T10:29:00Z" w16du:dateUtc="2025-06-30T14:29:00Z"/>
                    <w:rFonts w:ascii="Aptos Narrow" w:hAnsi="Aptos Narrow"/>
                    <w:color w:val="000000"/>
                  </w:rPr>
                </w:rPrChange>
              </w:rPr>
            </w:pPr>
            <w:ins w:id="2139" w:author="Boyko, James" w:date="2025-06-30T10:29:00Z" w16du:dateUtc="2025-06-30T14:29:00Z">
              <w:r w:rsidRPr="00DF66CC">
                <w:rPr>
                  <w:rFonts w:ascii="Aptos Narrow" w:hAnsi="Aptos Narrow"/>
                  <w:color w:val="000000"/>
                  <w:sz w:val="22"/>
                  <w:szCs w:val="21"/>
                  <w:rPrChange w:id="2140" w:author="Boyko, James" w:date="2025-06-30T12:13:00Z" w16du:dateUtc="2025-06-30T16:13:00Z">
                    <w:rPr>
                      <w:rFonts w:ascii="Aptos Narrow" w:hAnsi="Aptos Narrow"/>
                      <w:color w:val="000000"/>
                    </w:rPr>
                  </w:rPrChange>
                </w:rPr>
                <w:t>l0</w:t>
              </w:r>
            </w:ins>
          </w:p>
        </w:tc>
        <w:tc>
          <w:tcPr>
            <w:tcW w:w="625" w:type="pct"/>
            <w:tcBorders>
              <w:left w:val="single" w:sz="4" w:space="0" w:color="auto"/>
              <w:right w:val="single" w:sz="4" w:space="0" w:color="auto"/>
            </w:tcBorders>
            <w:shd w:val="clear" w:color="auto" w:fill="F2F2F2"/>
            <w:noWrap/>
            <w:hideMark/>
          </w:tcPr>
          <w:p w14:paraId="54B0B752"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41" w:author="Boyko, James" w:date="2025-06-30T10:29:00Z" w16du:dateUtc="2025-06-30T14:29:00Z"/>
                <w:rFonts w:ascii="Aptos Narrow" w:hAnsi="Aptos Narrow"/>
                <w:color w:val="000000"/>
                <w:sz w:val="22"/>
                <w:szCs w:val="21"/>
                <w:rPrChange w:id="2142" w:author="Boyko, James" w:date="2025-06-30T12:13:00Z" w16du:dateUtc="2025-06-30T16:13:00Z">
                  <w:rPr>
                    <w:ins w:id="2143" w:author="Boyko, James" w:date="2025-06-30T10:29:00Z" w16du:dateUtc="2025-06-30T14:29:00Z"/>
                    <w:rFonts w:ascii="Aptos Narrow" w:hAnsi="Aptos Narrow"/>
                    <w:color w:val="000000"/>
                    <w:szCs w:val="22"/>
                  </w:rPr>
                </w:rPrChange>
              </w:rPr>
            </w:pPr>
            <w:ins w:id="2144" w:author="Boyko, James" w:date="2025-06-30T10:29:00Z" w16du:dateUtc="2025-06-30T14:29:00Z">
              <w:r w:rsidRPr="00DF66CC">
                <w:rPr>
                  <w:rFonts w:ascii="Aptos Narrow" w:hAnsi="Aptos Narrow"/>
                  <w:color w:val="000000"/>
                  <w:sz w:val="22"/>
                  <w:szCs w:val="21"/>
                  <w:rPrChange w:id="2145" w:author="Boyko, James" w:date="2025-06-30T12:13:00Z" w16du:dateUtc="2025-06-30T16:13:00Z">
                    <w:rPr>
                      <w:rFonts w:ascii="Aptos Narrow" w:hAnsi="Aptos Narrow"/>
                      <w:color w:val="000000"/>
                      <w:szCs w:val="22"/>
                    </w:rPr>
                  </w:rPrChange>
                </w:rPr>
                <w:t>250</w:t>
              </w:r>
            </w:ins>
          </w:p>
        </w:tc>
        <w:tc>
          <w:tcPr>
            <w:tcW w:w="625" w:type="pct"/>
            <w:tcBorders>
              <w:left w:val="single" w:sz="4" w:space="0" w:color="auto"/>
            </w:tcBorders>
            <w:shd w:val="clear" w:color="auto" w:fill="F2F2F2"/>
            <w:noWrap/>
            <w:hideMark/>
          </w:tcPr>
          <w:p w14:paraId="1A75AA65" w14:textId="2CA8F8E5"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46" w:author="Boyko, James" w:date="2025-06-30T10:29:00Z" w16du:dateUtc="2025-06-30T14:29:00Z"/>
                <w:rFonts w:ascii="Aptos Narrow" w:hAnsi="Aptos Narrow"/>
                <w:color w:val="000000"/>
                <w:sz w:val="22"/>
                <w:szCs w:val="21"/>
                <w:rPrChange w:id="2147" w:author="Boyko, James" w:date="2025-06-30T12:13:00Z" w16du:dateUtc="2025-06-30T16:13:00Z">
                  <w:rPr>
                    <w:ins w:id="2148" w:author="Boyko, James" w:date="2025-06-30T10:29:00Z" w16du:dateUtc="2025-06-30T14:29:00Z"/>
                    <w:rFonts w:ascii="Aptos Narrow" w:hAnsi="Aptos Narrow"/>
                    <w:color w:val="000000"/>
                    <w:szCs w:val="22"/>
                  </w:rPr>
                </w:rPrChange>
              </w:rPr>
            </w:pPr>
            <w:ins w:id="2149" w:author="Boyko, James" w:date="2025-06-30T10:29:00Z" w16du:dateUtc="2025-06-30T14:29:00Z">
              <w:r w:rsidRPr="00DF66CC">
                <w:rPr>
                  <w:rFonts w:ascii="Aptos Narrow" w:hAnsi="Aptos Narrow"/>
                  <w:color w:val="000000"/>
                  <w:sz w:val="22"/>
                  <w:szCs w:val="21"/>
                  <w:rPrChange w:id="2150" w:author="Boyko, James" w:date="2025-06-30T12:13:00Z" w16du:dateUtc="2025-06-30T16:13:00Z">
                    <w:rPr>
                      <w:rFonts w:ascii="Aptos Narrow" w:hAnsi="Aptos Narrow"/>
                      <w:color w:val="000000"/>
                      <w:szCs w:val="22"/>
                    </w:rPr>
                  </w:rPrChange>
                </w:rPr>
                <w:t>0.48</w:t>
              </w:r>
            </w:ins>
            <w:ins w:id="2151" w:author="Boyko, James" w:date="2025-06-30T12:22:00Z" w16du:dateUtc="2025-06-30T16:22: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2</w:t>
              </w:r>
              <w:r w:rsidR="00421F75">
                <w:rPr>
                  <w:rFonts w:ascii="Aptos Narrow" w:hAnsi="Aptos Narrow"/>
                  <w:color w:val="000000"/>
                  <w:sz w:val="22"/>
                  <w:szCs w:val="21"/>
                </w:rPr>
                <w:t>3)</w:t>
              </w:r>
            </w:ins>
          </w:p>
        </w:tc>
        <w:tc>
          <w:tcPr>
            <w:tcW w:w="625" w:type="pct"/>
            <w:shd w:val="clear" w:color="auto" w:fill="F2F2F2"/>
            <w:noWrap/>
            <w:hideMark/>
          </w:tcPr>
          <w:p w14:paraId="2F16A3DB" w14:textId="5508E330"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52" w:author="Boyko, James" w:date="2025-06-30T10:29:00Z" w16du:dateUtc="2025-06-30T14:29:00Z"/>
                <w:rFonts w:ascii="Aptos Narrow" w:hAnsi="Aptos Narrow"/>
                <w:color w:val="000000"/>
                <w:sz w:val="22"/>
                <w:szCs w:val="21"/>
                <w:rPrChange w:id="2153" w:author="Boyko, James" w:date="2025-06-30T12:13:00Z" w16du:dateUtc="2025-06-30T16:13:00Z">
                  <w:rPr>
                    <w:ins w:id="2154" w:author="Boyko, James" w:date="2025-06-30T10:29:00Z" w16du:dateUtc="2025-06-30T14:29:00Z"/>
                    <w:rFonts w:ascii="Aptos Narrow" w:hAnsi="Aptos Narrow"/>
                    <w:color w:val="000000"/>
                    <w:szCs w:val="22"/>
                  </w:rPr>
                </w:rPrChange>
              </w:rPr>
            </w:pPr>
            <w:ins w:id="2155" w:author="Boyko, James" w:date="2025-06-30T10:29:00Z" w16du:dateUtc="2025-06-30T14:29:00Z">
              <w:r w:rsidRPr="00DF66CC">
                <w:rPr>
                  <w:rFonts w:ascii="Aptos Narrow" w:hAnsi="Aptos Narrow"/>
                  <w:color w:val="000000"/>
                  <w:sz w:val="22"/>
                  <w:szCs w:val="21"/>
                  <w:rPrChange w:id="2156" w:author="Boyko, James" w:date="2025-06-30T12:13:00Z" w16du:dateUtc="2025-06-30T16:13:00Z">
                    <w:rPr>
                      <w:rFonts w:ascii="Aptos Narrow" w:hAnsi="Aptos Narrow"/>
                      <w:color w:val="000000"/>
                      <w:szCs w:val="22"/>
                    </w:rPr>
                  </w:rPrChange>
                </w:rPr>
                <w:t>15.91</w:t>
              </w:r>
            </w:ins>
            <w:ins w:id="2157" w:author="Boyko, James" w:date="2025-06-30T12:25:00Z" w16du:dateUtc="2025-06-30T16:25: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2.48</w:t>
              </w:r>
              <w:r w:rsidR="00421F75">
                <w:rPr>
                  <w:rFonts w:ascii="Aptos Narrow" w:hAnsi="Aptos Narrow"/>
                  <w:color w:val="000000"/>
                  <w:sz w:val="22"/>
                  <w:szCs w:val="21"/>
                </w:rPr>
                <w:t>)</w:t>
              </w:r>
            </w:ins>
          </w:p>
        </w:tc>
        <w:tc>
          <w:tcPr>
            <w:tcW w:w="625" w:type="pct"/>
            <w:tcBorders>
              <w:right w:val="single" w:sz="4" w:space="0" w:color="auto"/>
            </w:tcBorders>
            <w:shd w:val="clear" w:color="auto" w:fill="F2F2F2"/>
            <w:noWrap/>
            <w:hideMark/>
          </w:tcPr>
          <w:p w14:paraId="1298E71F" w14:textId="0F656AE3"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58" w:author="Boyko, James" w:date="2025-06-30T10:29:00Z" w16du:dateUtc="2025-06-30T14:29:00Z"/>
                <w:rFonts w:ascii="Aptos Narrow" w:hAnsi="Aptos Narrow"/>
                <w:color w:val="000000"/>
                <w:sz w:val="22"/>
                <w:szCs w:val="21"/>
                <w:rPrChange w:id="2159" w:author="Boyko, James" w:date="2025-06-30T12:13:00Z" w16du:dateUtc="2025-06-30T16:13:00Z">
                  <w:rPr>
                    <w:ins w:id="2160" w:author="Boyko, James" w:date="2025-06-30T10:29:00Z" w16du:dateUtc="2025-06-30T14:29:00Z"/>
                    <w:rFonts w:ascii="Aptos Narrow" w:hAnsi="Aptos Narrow"/>
                    <w:color w:val="000000"/>
                    <w:szCs w:val="22"/>
                  </w:rPr>
                </w:rPrChange>
              </w:rPr>
            </w:pPr>
            <w:ins w:id="2161" w:author="Boyko, James" w:date="2025-06-30T10:29:00Z" w16du:dateUtc="2025-06-30T14:29:00Z">
              <w:r w:rsidRPr="00DF66CC">
                <w:rPr>
                  <w:rFonts w:ascii="Aptos Narrow" w:hAnsi="Aptos Narrow"/>
                  <w:color w:val="000000"/>
                  <w:sz w:val="22"/>
                  <w:szCs w:val="21"/>
                  <w:rPrChange w:id="2162" w:author="Boyko, James" w:date="2025-06-30T12:13:00Z" w16du:dateUtc="2025-06-30T16:13:00Z">
                    <w:rPr>
                      <w:rFonts w:ascii="Aptos Narrow" w:hAnsi="Aptos Narrow"/>
                      <w:color w:val="000000"/>
                      <w:szCs w:val="22"/>
                    </w:rPr>
                  </w:rPrChange>
                </w:rPr>
                <w:t>3.92</w:t>
              </w:r>
            </w:ins>
            <w:ins w:id="2163"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w:t>
              </w:r>
              <w:r w:rsidR="00421F75">
                <w:rPr>
                  <w:rFonts w:ascii="Aptos Narrow" w:hAnsi="Aptos Narrow"/>
                  <w:color w:val="000000"/>
                  <w:sz w:val="22"/>
                  <w:szCs w:val="21"/>
                </w:rPr>
                <w:t>3)</w:t>
              </w:r>
            </w:ins>
          </w:p>
        </w:tc>
        <w:tc>
          <w:tcPr>
            <w:tcW w:w="625" w:type="pct"/>
            <w:tcBorders>
              <w:left w:val="single" w:sz="4" w:space="0" w:color="auto"/>
            </w:tcBorders>
            <w:shd w:val="clear" w:color="auto" w:fill="F2F2F2"/>
            <w:noWrap/>
            <w:hideMark/>
          </w:tcPr>
          <w:p w14:paraId="0EE74C95" w14:textId="67B9B084"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64" w:author="Boyko, James" w:date="2025-06-30T10:29:00Z" w16du:dateUtc="2025-06-30T14:29:00Z"/>
                <w:rFonts w:ascii="Aptos Narrow" w:hAnsi="Aptos Narrow"/>
                <w:color w:val="000000"/>
                <w:sz w:val="22"/>
                <w:szCs w:val="21"/>
                <w:rPrChange w:id="2165" w:author="Boyko, James" w:date="2025-06-30T12:13:00Z" w16du:dateUtc="2025-06-30T16:13:00Z">
                  <w:rPr>
                    <w:ins w:id="2166" w:author="Boyko, James" w:date="2025-06-30T10:29:00Z" w16du:dateUtc="2025-06-30T14:29:00Z"/>
                    <w:rFonts w:ascii="Aptos Narrow" w:hAnsi="Aptos Narrow"/>
                    <w:color w:val="000000"/>
                    <w:szCs w:val="22"/>
                  </w:rPr>
                </w:rPrChange>
              </w:rPr>
            </w:pPr>
            <w:ins w:id="2167" w:author="Boyko, James" w:date="2025-06-30T10:29:00Z" w16du:dateUtc="2025-06-30T14:29:00Z">
              <w:r w:rsidRPr="00DF66CC">
                <w:rPr>
                  <w:rFonts w:ascii="Aptos Narrow" w:hAnsi="Aptos Narrow"/>
                  <w:color w:val="000000"/>
                  <w:sz w:val="22"/>
                  <w:szCs w:val="21"/>
                  <w:rPrChange w:id="2168" w:author="Boyko, James" w:date="2025-06-30T12:13:00Z" w16du:dateUtc="2025-06-30T16:13:00Z">
                    <w:rPr>
                      <w:rFonts w:ascii="Aptos Narrow" w:hAnsi="Aptos Narrow"/>
                      <w:color w:val="000000"/>
                      <w:szCs w:val="22"/>
                    </w:rPr>
                  </w:rPrChange>
                </w:rPr>
                <w:t>-1.08</w:t>
              </w:r>
            </w:ins>
            <w:ins w:id="2169" w:author="Boyko, James" w:date="2025-06-30T12:05:00Z" w16du:dateUtc="2025-06-30T16:05:00Z">
              <w:r w:rsidR="00F56ECA" w:rsidRPr="00DF66CC">
                <w:rPr>
                  <w:rFonts w:ascii="Aptos Narrow" w:hAnsi="Aptos Narrow"/>
                  <w:color w:val="000000"/>
                  <w:sz w:val="22"/>
                  <w:szCs w:val="21"/>
                  <w:rPrChange w:id="2170" w:author="Boyko, James" w:date="2025-06-30T12:13:00Z" w16du:dateUtc="2025-06-30T16:13:00Z">
                    <w:rPr>
                      <w:rFonts w:ascii="Aptos Narrow" w:hAnsi="Aptos Narrow"/>
                      <w:color w:val="000000"/>
                      <w:szCs w:val="22"/>
                    </w:rPr>
                  </w:rPrChange>
                </w:rPr>
                <w:t xml:space="preserve"> (</w:t>
              </w:r>
              <w:r w:rsidR="00F56ECA" w:rsidRPr="00DF66CC">
                <w:rPr>
                  <w:rFonts w:ascii="Aptos Narrow" w:hAnsi="Aptos Narrow"/>
                  <w:color w:val="000000"/>
                  <w:sz w:val="22"/>
                  <w:szCs w:val="21"/>
                  <w:rPrChange w:id="2171" w:author="Boyko, James" w:date="2025-06-30T12:13:00Z" w16du:dateUtc="2025-06-30T16:13:00Z">
                    <w:rPr>
                      <w:rFonts w:ascii="Aptos Narrow" w:hAnsi="Aptos Narrow"/>
                      <w:color w:val="000000"/>
                      <w:szCs w:val="22"/>
                    </w:rPr>
                  </w:rPrChange>
                </w:rPr>
                <w:t>0.02</w:t>
              </w:r>
              <w:r w:rsidR="00F56ECA" w:rsidRPr="00DF66CC">
                <w:rPr>
                  <w:rFonts w:ascii="Aptos Narrow" w:hAnsi="Aptos Narrow"/>
                  <w:color w:val="000000"/>
                  <w:sz w:val="22"/>
                  <w:szCs w:val="21"/>
                  <w:rPrChange w:id="2172" w:author="Boyko, James" w:date="2025-06-30T12:13:00Z" w16du:dateUtc="2025-06-30T16:13:00Z">
                    <w:rPr>
                      <w:rFonts w:ascii="Aptos Narrow" w:hAnsi="Aptos Narrow"/>
                      <w:color w:val="000000"/>
                      <w:szCs w:val="22"/>
                    </w:rPr>
                  </w:rPrChange>
                </w:rPr>
                <w:t>)</w:t>
              </w:r>
            </w:ins>
          </w:p>
        </w:tc>
        <w:tc>
          <w:tcPr>
            <w:tcW w:w="625" w:type="pct"/>
            <w:shd w:val="clear" w:color="auto" w:fill="F2F2F2"/>
            <w:noWrap/>
            <w:hideMark/>
          </w:tcPr>
          <w:p w14:paraId="5A71AC12" w14:textId="5E9A7989"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73" w:author="Boyko, James" w:date="2025-06-30T10:29:00Z" w16du:dateUtc="2025-06-30T14:29:00Z"/>
                <w:rFonts w:ascii="Aptos Narrow" w:hAnsi="Aptos Narrow"/>
                <w:color w:val="000000"/>
                <w:sz w:val="22"/>
                <w:szCs w:val="21"/>
                <w:rPrChange w:id="2174" w:author="Boyko, James" w:date="2025-06-30T12:13:00Z" w16du:dateUtc="2025-06-30T16:13:00Z">
                  <w:rPr>
                    <w:ins w:id="2175" w:author="Boyko, James" w:date="2025-06-30T10:29:00Z" w16du:dateUtc="2025-06-30T14:29:00Z"/>
                    <w:rFonts w:ascii="Aptos Narrow" w:hAnsi="Aptos Narrow"/>
                    <w:color w:val="000000"/>
                    <w:szCs w:val="22"/>
                  </w:rPr>
                </w:rPrChange>
              </w:rPr>
            </w:pPr>
            <w:ins w:id="2176" w:author="Boyko, James" w:date="2025-06-30T10:29:00Z" w16du:dateUtc="2025-06-30T14:29:00Z">
              <w:r w:rsidRPr="00DF66CC">
                <w:rPr>
                  <w:rFonts w:ascii="Aptos Narrow" w:hAnsi="Aptos Narrow"/>
                  <w:color w:val="000000"/>
                  <w:sz w:val="22"/>
                  <w:szCs w:val="21"/>
                  <w:rPrChange w:id="2177" w:author="Boyko, James" w:date="2025-06-30T12:13:00Z" w16du:dateUtc="2025-06-30T16:13:00Z">
                    <w:rPr>
                      <w:rFonts w:ascii="Aptos Narrow" w:hAnsi="Aptos Narrow"/>
                      <w:color w:val="000000"/>
                      <w:szCs w:val="22"/>
                    </w:rPr>
                  </w:rPrChange>
                </w:rPr>
                <w:t>9.19</w:t>
              </w:r>
            </w:ins>
            <w:ins w:id="2178" w:author="Boyko, James" w:date="2025-06-30T12:07:00Z" w16du:dateUtc="2025-06-30T16:07:00Z">
              <w:r w:rsidR="00D51A67" w:rsidRPr="00DF66CC">
                <w:rPr>
                  <w:rFonts w:ascii="Aptos Narrow" w:hAnsi="Aptos Narrow"/>
                  <w:color w:val="000000"/>
                  <w:sz w:val="22"/>
                  <w:szCs w:val="21"/>
                  <w:rPrChange w:id="2179"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180" w:author="Boyko, James" w:date="2025-06-30T12:13:00Z" w16du:dateUtc="2025-06-30T16:13:00Z">
                    <w:rPr>
                      <w:rFonts w:ascii="Aptos Narrow" w:hAnsi="Aptos Narrow"/>
                      <w:color w:val="000000"/>
                      <w:szCs w:val="22"/>
                    </w:rPr>
                  </w:rPrChange>
                </w:rPr>
                <w:t>0.5</w:t>
              </w:r>
              <w:r w:rsidR="00D51A67" w:rsidRPr="00DF66CC">
                <w:rPr>
                  <w:rFonts w:ascii="Aptos Narrow" w:hAnsi="Aptos Narrow"/>
                  <w:color w:val="000000"/>
                  <w:sz w:val="22"/>
                  <w:szCs w:val="21"/>
                  <w:rPrChange w:id="2181" w:author="Boyko, James" w:date="2025-06-30T12:13:00Z" w16du:dateUtc="2025-06-30T16:13:00Z">
                    <w:rPr>
                      <w:rFonts w:ascii="Aptos Narrow" w:hAnsi="Aptos Narrow"/>
                      <w:color w:val="000000"/>
                      <w:szCs w:val="22"/>
                    </w:rPr>
                  </w:rPrChange>
                </w:rPr>
                <w:t>7)</w:t>
              </w:r>
            </w:ins>
          </w:p>
        </w:tc>
        <w:tc>
          <w:tcPr>
            <w:tcW w:w="625" w:type="pct"/>
            <w:shd w:val="clear" w:color="auto" w:fill="F2F2F2"/>
            <w:noWrap/>
            <w:hideMark/>
          </w:tcPr>
          <w:p w14:paraId="55E3145E" w14:textId="2BB217E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182" w:author="Boyko, James" w:date="2025-06-30T10:29:00Z" w16du:dateUtc="2025-06-30T14:29:00Z"/>
                <w:rFonts w:ascii="Aptos Narrow" w:hAnsi="Aptos Narrow"/>
                <w:color w:val="000000"/>
                <w:sz w:val="22"/>
                <w:szCs w:val="21"/>
                <w:rPrChange w:id="2183" w:author="Boyko, James" w:date="2025-06-30T12:13:00Z" w16du:dateUtc="2025-06-30T16:13:00Z">
                  <w:rPr>
                    <w:ins w:id="2184" w:author="Boyko, James" w:date="2025-06-30T10:29:00Z" w16du:dateUtc="2025-06-30T14:29:00Z"/>
                    <w:rFonts w:ascii="Aptos Narrow" w:hAnsi="Aptos Narrow"/>
                    <w:color w:val="000000"/>
                    <w:szCs w:val="22"/>
                  </w:rPr>
                </w:rPrChange>
              </w:rPr>
            </w:pPr>
            <w:ins w:id="2185" w:author="Boyko, James" w:date="2025-06-30T10:29:00Z" w16du:dateUtc="2025-06-30T14:29:00Z">
              <w:r w:rsidRPr="00DF66CC">
                <w:rPr>
                  <w:rFonts w:ascii="Aptos Narrow" w:hAnsi="Aptos Narrow"/>
                  <w:color w:val="000000"/>
                  <w:sz w:val="22"/>
                  <w:szCs w:val="21"/>
                  <w:rPrChange w:id="2186" w:author="Boyko, James" w:date="2025-06-30T12:13:00Z" w16du:dateUtc="2025-06-30T16:13:00Z">
                    <w:rPr>
                      <w:rFonts w:ascii="Aptos Narrow" w:hAnsi="Aptos Narrow"/>
                      <w:color w:val="000000"/>
                      <w:szCs w:val="22"/>
                    </w:rPr>
                  </w:rPrChange>
                </w:rPr>
                <w:t>3.11</w:t>
              </w:r>
            </w:ins>
            <w:ins w:id="2187" w:author="Boyko, James" w:date="2025-06-30T12:09:00Z" w16du:dateUtc="2025-06-30T16:09:00Z">
              <w:r w:rsidR="00D51A67" w:rsidRPr="00DF66CC">
                <w:rPr>
                  <w:rFonts w:ascii="Aptos Narrow" w:hAnsi="Aptos Narrow"/>
                  <w:color w:val="000000"/>
                  <w:sz w:val="22"/>
                  <w:szCs w:val="21"/>
                  <w:rPrChange w:id="2188"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189" w:author="Boyko, James" w:date="2025-06-30T12:13:00Z" w16du:dateUtc="2025-06-30T16:13:00Z">
                    <w:rPr>
                      <w:rFonts w:ascii="Aptos Narrow" w:hAnsi="Aptos Narrow"/>
                      <w:color w:val="000000"/>
                      <w:szCs w:val="22"/>
                    </w:rPr>
                  </w:rPrChange>
                </w:rPr>
                <w:t>0.4</w:t>
              </w:r>
              <w:r w:rsidR="00D51A67" w:rsidRPr="00DF66CC">
                <w:rPr>
                  <w:rFonts w:ascii="Aptos Narrow" w:hAnsi="Aptos Narrow"/>
                  <w:color w:val="000000"/>
                  <w:sz w:val="22"/>
                  <w:szCs w:val="21"/>
                  <w:rPrChange w:id="2190" w:author="Boyko, James" w:date="2025-06-30T12:13:00Z" w16du:dateUtc="2025-06-30T16:13:00Z">
                    <w:rPr>
                      <w:rFonts w:ascii="Aptos Narrow" w:hAnsi="Aptos Narrow"/>
                      <w:color w:val="000000"/>
                      <w:szCs w:val="22"/>
                    </w:rPr>
                  </w:rPrChange>
                </w:rPr>
                <w:t>2)</w:t>
              </w:r>
            </w:ins>
          </w:p>
        </w:tc>
      </w:tr>
      <w:tr w:rsidR="00BE3C95" w:rsidRPr="00DF66CC" w14:paraId="37F17C17" w14:textId="77777777" w:rsidTr="00EE7502">
        <w:trPr>
          <w:trHeight w:val="320"/>
          <w:ins w:id="2191" w:author="Boyko, James" w:date="2025-06-30T10:29:00Z" w16du:dateUtc="2025-06-30T14:29:00Z"/>
          <w:trPrChange w:id="2192" w:author="Boyko, James" w:date="2025-06-30T14:14:00Z" w16du:dateUtc="2025-06-30T18:14: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Change w:id="2193" w:author="Boyko, James" w:date="2025-06-30T14:14:00Z" w16du:dateUtc="2025-06-30T18:14:00Z">
              <w:tcPr>
                <w:tcW w:w="625" w:type="pct"/>
                <w:gridSpan w:val="2"/>
                <w:tcBorders>
                  <w:bottom w:val="single" w:sz="4" w:space="0" w:color="auto"/>
                </w:tcBorders>
                <w:noWrap/>
                <w:hideMark/>
              </w:tcPr>
            </w:tcPrChange>
          </w:tcPr>
          <w:p w14:paraId="73A6EC8A" w14:textId="77777777" w:rsidR="00110988" w:rsidRPr="00DF66CC" w:rsidRDefault="00110988" w:rsidP="00A47904">
            <w:pPr>
              <w:jc w:val="left"/>
              <w:rPr>
                <w:ins w:id="2194" w:author="Boyko, James" w:date="2025-06-30T10:29:00Z" w16du:dateUtc="2025-06-30T14:29:00Z"/>
                <w:rFonts w:ascii="Aptos Narrow" w:hAnsi="Aptos Narrow"/>
                <w:color w:val="000000"/>
                <w:sz w:val="22"/>
                <w:szCs w:val="21"/>
                <w:rPrChange w:id="2195" w:author="Boyko, James" w:date="2025-06-30T12:13:00Z" w16du:dateUtc="2025-06-30T16:13:00Z">
                  <w:rPr>
                    <w:ins w:id="2196" w:author="Boyko, James" w:date="2025-06-30T10:29:00Z" w16du:dateUtc="2025-06-30T14:29:00Z"/>
                    <w:rFonts w:ascii="Aptos Narrow" w:hAnsi="Aptos Narrow"/>
                    <w:color w:val="000000"/>
                  </w:rPr>
                </w:rPrChange>
              </w:rPr>
            </w:pPr>
            <w:ins w:id="2197" w:author="Boyko, James" w:date="2025-06-30T10:29:00Z" w16du:dateUtc="2025-06-30T14:29:00Z">
              <w:r w:rsidRPr="00DF66CC">
                <w:rPr>
                  <w:rFonts w:ascii="Aptos Narrow" w:hAnsi="Aptos Narrow"/>
                  <w:color w:val="000000"/>
                  <w:sz w:val="22"/>
                  <w:szCs w:val="21"/>
                  <w:rPrChange w:id="2198" w:author="Boyko, James" w:date="2025-06-30T12:13:00Z" w16du:dateUtc="2025-06-30T16:13:00Z">
                    <w:rPr>
                      <w:rFonts w:ascii="Aptos Narrow" w:hAnsi="Aptos Narrow"/>
                      <w:color w:val="000000"/>
                    </w:rPr>
                  </w:rPrChange>
                </w:rPr>
                <w:t>l0</w:t>
              </w:r>
            </w:ins>
          </w:p>
        </w:tc>
        <w:tc>
          <w:tcPr>
            <w:tcW w:w="625" w:type="pct"/>
            <w:tcBorders>
              <w:left w:val="single" w:sz="4" w:space="0" w:color="auto"/>
              <w:right w:val="single" w:sz="4" w:space="0" w:color="auto"/>
            </w:tcBorders>
            <w:noWrap/>
            <w:hideMark/>
            <w:tcPrChange w:id="2199" w:author="Boyko, James" w:date="2025-06-30T14:14:00Z" w16du:dateUtc="2025-06-30T18:14:00Z">
              <w:tcPr>
                <w:tcW w:w="625" w:type="pct"/>
                <w:gridSpan w:val="2"/>
                <w:tcBorders>
                  <w:left w:val="nil"/>
                  <w:bottom w:val="single" w:sz="4" w:space="0" w:color="auto"/>
                  <w:right w:val="single" w:sz="4" w:space="0" w:color="auto"/>
                </w:tcBorders>
                <w:noWrap/>
                <w:hideMark/>
              </w:tcPr>
            </w:tcPrChange>
          </w:tcPr>
          <w:p w14:paraId="65CD4DEF"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00" w:author="Boyko, James" w:date="2025-06-30T10:29:00Z" w16du:dateUtc="2025-06-30T14:29:00Z"/>
                <w:rFonts w:ascii="Aptos Narrow" w:hAnsi="Aptos Narrow"/>
                <w:color w:val="000000"/>
                <w:sz w:val="22"/>
                <w:szCs w:val="21"/>
                <w:rPrChange w:id="2201" w:author="Boyko, James" w:date="2025-06-30T12:13:00Z" w16du:dateUtc="2025-06-30T16:13:00Z">
                  <w:rPr>
                    <w:ins w:id="2202" w:author="Boyko, James" w:date="2025-06-30T10:29:00Z" w16du:dateUtc="2025-06-30T14:29:00Z"/>
                    <w:rFonts w:ascii="Aptos Narrow" w:hAnsi="Aptos Narrow"/>
                    <w:color w:val="000000"/>
                    <w:szCs w:val="22"/>
                  </w:rPr>
                </w:rPrChange>
              </w:rPr>
            </w:pPr>
            <w:ins w:id="2203" w:author="Boyko, James" w:date="2025-06-30T10:29:00Z" w16du:dateUtc="2025-06-30T14:29:00Z">
              <w:r w:rsidRPr="00DF66CC">
                <w:rPr>
                  <w:rFonts w:ascii="Aptos Narrow" w:hAnsi="Aptos Narrow"/>
                  <w:color w:val="000000"/>
                  <w:sz w:val="22"/>
                  <w:szCs w:val="21"/>
                  <w:rPrChange w:id="2204" w:author="Boyko, James" w:date="2025-06-30T12:13:00Z" w16du:dateUtc="2025-06-30T16:13:00Z">
                    <w:rPr>
                      <w:rFonts w:ascii="Aptos Narrow" w:hAnsi="Aptos Narrow"/>
                      <w:color w:val="000000"/>
                      <w:szCs w:val="22"/>
                    </w:rPr>
                  </w:rPrChange>
                </w:rPr>
                <w:t>500</w:t>
              </w:r>
            </w:ins>
          </w:p>
        </w:tc>
        <w:tc>
          <w:tcPr>
            <w:tcW w:w="625" w:type="pct"/>
            <w:tcBorders>
              <w:left w:val="single" w:sz="4" w:space="0" w:color="auto"/>
              <w:bottom w:val="single" w:sz="4" w:space="0" w:color="auto"/>
            </w:tcBorders>
            <w:noWrap/>
            <w:hideMark/>
            <w:tcPrChange w:id="2205" w:author="Boyko, James" w:date="2025-06-30T14:14:00Z" w16du:dateUtc="2025-06-30T18:14:00Z">
              <w:tcPr>
                <w:tcW w:w="625" w:type="pct"/>
                <w:gridSpan w:val="2"/>
                <w:tcBorders>
                  <w:left w:val="single" w:sz="4" w:space="0" w:color="auto"/>
                  <w:bottom w:val="single" w:sz="4" w:space="0" w:color="auto"/>
                </w:tcBorders>
                <w:noWrap/>
                <w:hideMark/>
              </w:tcPr>
            </w:tcPrChange>
          </w:tcPr>
          <w:p w14:paraId="1033C7EF" w14:textId="178927E0"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06" w:author="Boyko, James" w:date="2025-06-30T10:29:00Z" w16du:dateUtc="2025-06-30T14:29:00Z"/>
                <w:rFonts w:ascii="Aptos Narrow" w:hAnsi="Aptos Narrow"/>
                <w:color w:val="000000"/>
                <w:sz w:val="22"/>
                <w:szCs w:val="21"/>
                <w:rPrChange w:id="2207" w:author="Boyko, James" w:date="2025-06-30T12:13:00Z" w16du:dateUtc="2025-06-30T16:13:00Z">
                  <w:rPr>
                    <w:ins w:id="2208" w:author="Boyko, James" w:date="2025-06-30T10:29:00Z" w16du:dateUtc="2025-06-30T14:29:00Z"/>
                    <w:rFonts w:ascii="Aptos Narrow" w:hAnsi="Aptos Narrow"/>
                    <w:color w:val="000000"/>
                    <w:szCs w:val="22"/>
                  </w:rPr>
                </w:rPrChange>
              </w:rPr>
            </w:pPr>
            <w:ins w:id="2209" w:author="Boyko, James" w:date="2025-06-30T10:29:00Z" w16du:dateUtc="2025-06-30T14:29:00Z">
              <w:r w:rsidRPr="00DF66CC">
                <w:rPr>
                  <w:rFonts w:ascii="Aptos Narrow" w:hAnsi="Aptos Narrow"/>
                  <w:color w:val="000000"/>
                  <w:sz w:val="22"/>
                  <w:szCs w:val="21"/>
                  <w:rPrChange w:id="2210" w:author="Boyko, James" w:date="2025-06-30T12:13:00Z" w16du:dateUtc="2025-06-30T16:13:00Z">
                    <w:rPr>
                      <w:rFonts w:ascii="Aptos Narrow" w:hAnsi="Aptos Narrow"/>
                      <w:color w:val="000000"/>
                      <w:szCs w:val="22"/>
                    </w:rPr>
                  </w:rPrChange>
                </w:rPr>
                <w:t>0.16</w:t>
              </w:r>
            </w:ins>
            <w:ins w:id="2211" w:author="Boyko, James" w:date="2025-06-30T12:22:00Z" w16du:dateUtc="2025-06-30T16:22: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13</w:t>
              </w:r>
              <w:r w:rsidR="00421F75">
                <w:rPr>
                  <w:rFonts w:ascii="Aptos Narrow" w:hAnsi="Aptos Narrow"/>
                  <w:color w:val="000000"/>
                  <w:sz w:val="22"/>
                  <w:szCs w:val="21"/>
                </w:rPr>
                <w:t>)</w:t>
              </w:r>
            </w:ins>
          </w:p>
        </w:tc>
        <w:tc>
          <w:tcPr>
            <w:tcW w:w="625" w:type="pct"/>
            <w:tcBorders>
              <w:bottom w:val="single" w:sz="4" w:space="0" w:color="auto"/>
            </w:tcBorders>
            <w:noWrap/>
            <w:hideMark/>
            <w:tcPrChange w:id="2212" w:author="Boyko, James" w:date="2025-06-30T14:14:00Z" w16du:dateUtc="2025-06-30T18:14:00Z">
              <w:tcPr>
                <w:tcW w:w="625" w:type="pct"/>
                <w:gridSpan w:val="2"/>
                <w:tcBorders>
                  <w:bottom w:val="single" w:sz="4" w:space="0" w:color="auto"/>
                </w:tcBorders>
                <w:noWrap/>
                <w:hideMark/>
              </w:tcPr>
            </w:tcPrChange>
          </w:tcPr>
          <w:p w14:paraId="2D89C3D6" w14:textId="32D8607D"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13" w:author="Boyko, James" w:date="2025-06-30T10:29:00Z" w16du:dateUtc="2025-06-30T14:29:00Z"/>
                <w:rFonts w:ascii="Aptos Narrow" w:hAnsi="Aptos Narrow"/>
                <w:color w:val="000000"/>
                <w:sz w:val="22"/>
                <w:szCs w:val="21"/>
                <w:rPrChange w:id="2214" w:author="Boyko, James" w:date="2025-06-30T12:13:00Z" w16du:dateUtc="2025-06-30T16:13:00Z">
                  <w:rPr>
                    <w:ins w:id="2215" w:author="Boyko, James" w:date="2025-06-30T10:29:00Z" w16du:dateUtc="2025-06-30T14:29:00Z"/>
                    <w:rFonts w:ascii="Aptos Narrow" w:hAnsi="Aptos Narrow"/>
                    <w:color w:val="000000"/>
                    <w:szCs w:val="22"/>
                  </w:rPr>
                </w:rPrChange>
              </w:rPr>
            </w:pPr>
            <w:ins w:id="2216" w:author="Boyko, James" w:date="2025-06-30T10:29:00Z" w16du:dateUtc="2025-06-30T14:29:00Z">
              <w:r w:rsidRPr="00DF66CC">
                <w:rPr>
                  <w:rFonts w:ascii="Aptos Narrow" w:hAnsi="Aptos Narrow"/>
                  <w:color w:val="000000"/>
                  <w:sz w:val="22"/>
                  <w:szCs w:val="21"/>
                  <w:rPrChange w:id="2217" w:author="Boyko, James" w:date="2025-06-30T12:13:00Z" w16du:dateUtc="2025-06-30T16:13:00Z">
                    <w:rPr>
                      <w:rFonts w:ascii="Aptos Narrow" w:hAnsi="Aptos Narrow"/>
                      <w:color w:val="000000"/>
                      <w:szCs w:val="22"/>
                    </w:rPr>
                  </w:rPrChange>
                </w:rPr>
                <w:t>2.69</w:t>
              </w:r>
            </w:ins>
            <w:ins w:id="2218" w:author="Boyko, James" w:date="2025-06-30T12:25:00Z" w16du:dateUtc="2025-06-30T16:25: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ins>
          </w:p>
        </w:tc>
        <w:tc>
          <w:tcPr>
            <w:tcW w:w="625" w:type="pct"/>
            <w:tcBorders>
              <w:bottom w:val="single" w:sz="4" w:space="0" w:color="auto"/>
              <w:right w:val="single" w:sz="4" w:space="0" w:color="auto"/>
            </w:tcBorders>
            <w:noWrap/>
            <w:hideMark/>
            <w:tcPrChange w:id="2219" w:author="Boyko, James" w:date="2025-06-30T14:14:00Z" w16du:dateUtc="2025-06-30T18:14:00Z">
              <w:tcPr>
                <w:tcW w:w="625" w:type="pct"/>
                <w:gridSpan w:val="2"/>
                <w:tcBorders>
                  <w:bottom w:val="single" w:sz="4" w:space="0" w:color="auto"/>
                  <w:right w:val="single" w:sz="4" w:space="0" w:color="auto"/>
                </w:tcBorders>
                <w:noWrap/>
                <w:hideMark/>
              </w:tcPr>
            </w:tcPrChange>
          </w:tcPr>
          <w:p w14:paraId="192AC26F" w14:textId="601F8E83"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20" w:author="Boyko, James" w:date="2025-06-30T10:29:00Z" w16du:dateUtc="2025-06-30T14:29:00Z"/>
                <w:rFonts w:ascii="Aptos Narrow" w:hAnsi="Aptos Narrow"/>
                <w:color w:val="000000"/>
                <w:sz w:val="22"/>
                <w:szCs w:val="21"/>
                <w:rPrChange w:id="2221" w:author="Boyko, James" w:date="2025-06-30T12:13:00Z" w16du:dateUtc="2025-06-30T16:13:00Z">
                  <w:rPr>
                    <w:ins w:id="2222" w:author="Boyko, James" w:date="2025-06-30T10:29:00Z" w16du:dateUtc="2025-06-30T14:29:00Z"/>
                    <w:rFonts w:ascii="Aptos Narrow" w:hAnsi="Aptos Narrow"/>
                    <w:color w:val="000000"/>
                    <w:szCs w:val="22"/>
                  </w:rPr>
                </w:rPrChange>
              </w:rPr>
            </w:pPr>
            <w:ins w:id="2223" w:author="Boyko, James" w:date="2025-06-30T10:29:00Z" w16du:dateUtc="2025-06-30T14:29:00Z">
              <w:r w:rsidRPr="00DF66CC">
                <w:rPr>
                  <w:rFonts w:ascii="Aptos Narrow" w:hAnsi="Aptos Narrow"/>
                  <w:color w:val="000000"/>
                  <w:sz w:val="22"/>
                  <w:szCs w:val="21"/>
                  <w:rPrChange w:id="2224" w:author="Boyko, James" w:date="2025-06-30T12:13:00Z" w16du:dateUtc="2025-06-30T16:13:00Z">
                    <w:rPr>
                      <w:rFonts w:ascii="Aptos Narrow" w:hAnsi="Aptos Narrow"/>
                      <w:color w:val="000000"/>
                      <w:szCs w:val="22"/>
                    </w:rPr>
                  </w:rPrChange>
                </w:rPr>
                <w:t>1.45</w:t>
              </w:r>
            </w:ins>
            <w:ins w:id="2225"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ins>
          </w:p>
        </w:tc>
        <w:tc>
          <w:tcPr>
            <w:tcW w:w="625" w:type="pct"/>
            <w:tcBorders>
              <w:left w:val="single" w:sz="4" w:space="0" w:color="auto"/>
              <w:bottom w:val="single" w:sz="4" w:space="0" w:color="auto"/>
            </w:tcBorders>
            <w:noWrap/>
            <w:hideMark/>
            <w:tcPrChange w:id="2226" w:author="Boyko, James" w:date="2025-06-30T14:14:00Z" w16du:dateUtc="2025-06-30T18:14:00Z">
              <w:tcPr>
                <w:tcW w:w="625" w:type="pct"/>
                <w:gridSpan w:val="2"/>
                <w:tcBorders>
                  <w:left w:val="single" w:sz="4" w:space="0" w:color="auto"/>
                  <w:bottom w:val="single" w:sz="4" w:space="0" w:color="auto"/>
                </w:tcBorders>
                <w:noWrap/>
                <w:hideMark/>
              </w:tcPr>
            </w:tcPrChange>
          </w:tcPr>
          <w:p w14:paraId="1871E010" w14:textId="76564143"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27" w:author="Boyko, James" w:date="2025-06-30T10:29:00Z" w16du:dateUtc="2025-06-30T14:29:00Z"/>
                <w:rFonts w:ascii="Aptos Narrow" w:hAnsi="Aptos Narrow"/>
                <w:color w:val="000000"/>
                <w:sz w:val="22"/>
                <w:szCs w:val="21"/>
                <w:rPrChange w:id="2228" w:author="Boyko, James" w:date="2025-06-30T12:13:00Z" w16du:dateUtc="2025-06-30T16:13:00Z">
                  <w:rPr>
                    <w:ins w:id="2229" w:author="Boyko, James" w:date="2025-06-30T10:29:00Z" w16du:dateUtc="2025-06-30T14:29:00Z"/>
                    <w:rFonts w:ascii="Aptos Narrow" w:hAnsi="Aptos Narrow"/>
                    <w:color w:val="000000"/>
                    <w:szCs w:val="22"/>
                  </w:rPr>
                </w:rPrChange>
              </w:rPr>
            </w:pPr>
            <w:ins w:id="2230" w:author="Boyko, James" w:date="2025-06-30T10:29:00Z" w16du:dateUtc="2025-06-30T14:29:00Z">
              <w:r w:rsidRPr="00DF66CC">
                <w:rPr>
                  <w:rFonts w:ascii="Aptos Narrow" w:hAnsi="Aptos Narrow"/>
                  <w:color w:val="000000"/>
                  <w:sz w:val="22"/>
                  <w:szCs w:val="21"/>
                  <w:rPrChange w:id="2231" w:author="Boyko, James" w:date="2025-06-30T12:13:00Z" w16du:dateUtc="2025-06-30T16:13:00Z">
                    <w:rPr>
                      <w:rFonts w:ascii="Aptos Narrow" w:hAnsi="Aptos Narrow"/>
                      <w:color w:val="000000"/>
                      <w:szCs w:val="22"/>
                    </w:rPr>
                  </w:rPrChange>
                </w:rPr>
                <w:t>-0.57</w:t>
              </w:r>
            </w:ins>
            <w:ins w:id="2232" w:author="Boyko, James" w:date="2025-06-30T12:05:00Z" w16du:dateUtc="2025-06-30T16:05:00Z">
              <w:r w:rsidR="00F56ECA" w:rsidRPr="00DF66CC">
                <w:rPr>
                  <w:rFonts w:ascii="Aptos Narrow" w:hAnsi="Aptos Narrow"/>
                  <w:color w:val="000000"/>
                  <w:sz w:val="22"/>
                  <w:szCs w:val="21"/>
                  <w:rPrChange w:id="2233" w:author="Boyko, James" w:date="2025-06-30T12:13:00Z" w16du:dateUtc="2025-06-30T16:13:00Z">
                    <w:rPr>
                      <w:rFonts w:ascii="Aptos Narrow" w:hAnsi="Aptos Narrow"/>
                      <w:color w:val="000000"/>
                      <w:szCs w:val="22"/>
                    </w:rPr>
                  </w:rPrChange>
                </w:rPr>
                <w:t xml:space="preserve"> (</w:t>
              </w:r>
              <w:r w:rsidR="00F56ECA" w:rsidRPr="00DF66CC">
                <w:rPr>
                  <w:rFonts w:ascii="Aptos Narrow" w:hAnsi="Aptos Narrow"/>
                  <w:color w:val="000000"/>
                  <w:sz w:val="22"/>
                  <w:szCs w:val="21"/>
                  <w:rPrChange w:id="2234" w:author="Boyko, James" w:date="2025-06-30T12:13:00Z" w16du:dateUtc="2025-06-30T16:13:00Z">
                    <w:rPr>
                      <w:rFonts w:ascii="Aptos Narrow" w:hAnsi="Aptos Narrow"/>
                      <w:color w:val="000000"/>
                      <w:szCs w:val="22"/>
                    </w:rPr>
                  </w:rPrChange>
                </w:rPr>
                <w:t>0.002</w:t>
              </w:r>
              <w:r w:rsidR="00F56ECA" w:rsidRPr="00DF66CC">
                <w:rPr>
                  <w:rFonts w:ascii="Aptos Narrow" w:hAnsi="Aptos Narrow"/>
                  <w:color w:val="000000"/>
                  <w:sz w:val="22"/>
                  <w:szCs w:val="21"/>
                  <w:rPrChange w:id="2235"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noWrap/>
            <w:hideMark/>
            <w:tcPrChange w:id="2236" w:author="Boyko, James" w:date="2025-06-30T14:14:00Z" w16du:dateUtc="2025-06-30T18:14:00Z">
              <w:tcPr>
                <w:tcW w:w="625" w:type="pct"/>
                <w:gridSpan w:val="2"/>
                <w:tcBorders>
                  <w:bottom w:val="single" w:sz="4" w:space="0" w:color="auto"/>
                </w:tcBorders>
                <w:noWrap/>
                <w:hideMark/>
              </w:tcPr>
            </w:tcPrChange>
          </w:tcPr>
          <w:p w14:paraId="63AD8114" w14:textId="4FDD2A85"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37" w:author="Boyko, James" w:date="2025-06-30T10:29:00Z" w16du:dateUtc="2025-06-30T14:29:00Z"/>
                <w:rFonts w:ascii="Aptos Narrow" w:hAnsi="Aptos Narrow"/>
                <w:color w:val="000000"/>
                <w:sz w:val="22"/>
                <w:szCs w:val="21"/>
                <w:rPrChange w:id="2238" w:author="Boyko, James" w:date="2025-06-30T12:13:00Z" w16du:dateUtc="2025-06-30T16:13:00Z">
                  <w:rPr>
                    <w:ins w:id="2239" w:author="Boyko, James" w:date="2025-06-30T10:29:00Z" w16du:dateUtc="2025-06-30T14:29:00Z"/>
                    <w:rFonts w:ascii="Aptos Narrow" w:hAnsi="Aptos Narrow"/>
                    <w:color w:val="000000"/>
                    <w:szCs w:val="22"/>
                  </w:rPr>
                </w:rPrChange>
              </w:rPr>
            </w:pPr>
            <w:ins w:id="2240" w:author="Boyko, James" w:date="2025-06-30T10:29:00Z" w16du:dateUtc="2025-06-30T14:29:00Z">
              <w:r w:rsidRPr="00DF66CC">
                <w:rPr>
                  <w:rFonts w:ascii="Aptos Narrow" w:hAnsi="Aptos Narrow"/>
                  <w:color w:val="000000"/>
                  <w:sz w:val="22"/>
                  <w:szCs w:val="21"/>
                  <w:rPrChange w:id="2241" w:author="Boyko, James" w:date="2025-06-30T12:13:00Z" w16du:dateUtc="2025-06-30T16:13:00Z">
                    <w:rPr>
                      <w:rFonts w:ascii="Aptos Narrow" w:hAnsi="Aptos Narrow"/>
                      <w:color w:val="000000"/>
                      <w:szCs w:val="22"/>
                    </w:rPr>
                  </w:rPrChange>
                </w:rPr>
                <w:t>4.95</w:t>
              </w:r>
            </w:ins>
            <w:ins w:id="2242" w:author="Boyko, James" w:date="2025-06-30T12:07:00Z" w16du:dateUtc="2025-06-30T16:07:00Z">
              <w:r w:rsidR="00D51A67" w:rsidRPr="00DF66CC">
                <w:rPr>
                  <w:rFonts w:ascii="Aptos Narrow" w:hAnsi="Aptos Narrow"/>
                  <w:color w:val="000000"/>
                  <w:sz w:val="22"/>
                  <w:szCs w:val="21"/>
                  <w:rPrChange w:id="2243"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244" w:author="Boyko, James" w:date="2025-06-30T12:13:00Z" w16du:dateUtc="2025-06-30T16:13:00Z">
                    <w:rPr>
                      <w:rFonts w:ascii="Aptos Narrow" w:hAnsi="Aptos Narrow"/>
                      <w:color w:val="000000"/>
                      <w:szCs w:val="22"/>
                    </w:rPr>
                  </w:rPrChange>
                </w:rPr>
                <w:t>0.4</w:t>
              </w:r>
              <w:r w:rsidR="00D51A67" w:rsidRPr="00DF66CC">
                <w:rPr>
                  <w:rFonts w:ascii="Aptos Narrow" w:hAnsi="Aptos Narrow"/>
                  <w:color w:val="000000"/>
                  <w:sz w:val="22"/>
                  <w:szCs w:val="21"/>
                  <w:rPrChange w:id="2245" w:author="Boyko, James" w:date="2025-06-30T12:13:00Z" w16du:dateUtc="2025-06-30T16:13:00Z">
                    <w:rPr>
                      <w:rFonts w:ascii="Aptos Narrow" w:hAnsi="Aptos Narrow"/>
                      <w:color w:val="000000"/>
                      <w:szCs w:val="22"/>
                    </w:rPr>
                  </w:rPrChange>
                </w:rPr>
                <w:t>7)</w:t>
              </w:r>
            </w:ins>
          </w:p>
        </w:tc>
        <w:tc>
          <w:tcPr>
            <w:tcW w:w="625" w:type="pct"/>
            <w:tcBorders>
              <w:bottom w:val="single" w:sz="4" w:space="0" w:color="auto"/>
            </w:tcBorders>
            <w:noWrap/>
            <w:hideMark/>
            <w:tcPrChange w:id="2246" w:author="Boyko, James" w:date="2025-06-30T14:14:00Z" w16du:dateUtc="2025-06-30T18:14:00Z">
              <w:tcPr>
                <w:tcW w:w="625" w:type="pct"/>
                <w:gridSpan w:val="2"/>
                <w:tcBorders>
                  <w:bottom w:val="single" w:sz="4" w:space="0" w:color="auto"/>
                </w:tcBorders>
                <w:noWrap/>
                <w:hideMark/>
              </w:tcPr>
            </w:tcPrChange>
          </w:tcPr>
          <w:p w14:paraId="123DD01C" w14:textId="64DAB2BD"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247" w:author="Boyko, James" w:date="2025-06-30T10:29:00Z" w16du:dateUtc="2025-06-30T14:29:00Z"/>
                <w:rFonts w:ascii="Aptos Narrow" w:hAnsi="Aptos Narrow"/>
                <w:color w:val="000000"/>
                <w:sz w:val="22"/>
                <w:szCs w:val="21"/>
                <w:rPrChange w:id="2248" w:author="Boyko, James" w:date="2025-06-30T12:13:00Z" w16du:dateUtc="2025-06-30T16:13:00Z">
                  <w:rPr>
                    <w:ins w:id="2249" w:author="Boyko, James" w:date="2025-06-30T10:29:00Z" w16du:dateUtc="2025-06-30T14:29:00Z"/>
                    <w:rFonts w:ascii="Aptos Narrow" w:hAnsi="Aptos Narrow"/>
                    <w:color w:val="000000"/>
                    <w:szCs w:val="22"/>
                  </w:rPr>
                </w:rPrChange>
              </w:rPr>
            </w:pPr>
            <w:ins w:id="2250" w:author="Boyko, James" w:date="2025-06-30T10:29:00Z" w16du:dateUtc="2025-06-30T14:29:00Z">
              <w:r w:rsidRPr="00DF66CC">
                <w:rPr>
                  <w:rFonts w:ascii="Aptos Narrow" w:hAnsi="Aptos Narrow"/>
                  <w:color w:val="000000"/>
                  <w:sz w:val="22"/>
                  <w:szCs w:val="21"/>
                  <w:rPrChange w:id="2251" w:author="Boyko, James" w:date="2025-06-30T12:13:00Z" w16du:dateUtc="2025-06-30T16:13:00Z">
                    <w:rPr>
                      <w:rFonts w:ascii="Aptos Narrow" w:hAnsi="Aptos Narrow"/>
                      <w:color w:val="000000"/>
                      <w:szCs w:val="22"/>
                    </w:rPr>
                  </w:rPrChange>
                </w:rPr>
                <w:t>2.17</w:t>
              </w:r>
            </w:ins>
            <w:ins w:id="2252" w:author="Boyko, James" w:date="2025-06-30T12:09:00Z" w16du:dateUtc="2025-06-30T16:09:00Z">
              <w:r w:rsidR="00D51A67" w:rsidRPr="00DF66CC">
                <w:rPr>
                  <w:rFonts w:ascii="Aptos Narrow" w:hAnsi="Aptos Narrow"/>
                  <w:color w:val="000000"/>
                  <w:sz w:val="22"/>
                  <w:szCs w:val="21"/>
                  <w:rPrChange w:id="2253"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254" w:author="Boyko, James" w:date="2025-06-30T12:13:00Z" w16du:dateUtc="2025-06-30T16:13:00Z">
                    <w:rPr>
                      <w:rFonts w:ascii="Aptos Narrow" w:hAnsi="Aptos Narrow"/>
                      <w:color w:val="000000"/>
                      <w:szCs w:val="22"/>
                    </w:rPr>
                  </w:rPrChange>
                </w:rPr>
                <w:t>0.29</w:t>
              </w:r>
              <w:r w:rsidR="00D51A67" w:rsidRPr="00DF66CC">
                <w:rPr>
                  <w:rFonts w:ascii="Aptos Narrow" w:hAnsi="Aptos Narrow"/>
                  <w:color w:val="000000"/>
                  <w:sz w:val="22"/>
                  <w:szCs w:val="21"/>
                  <w:rPrChange w:id="2255" w:author="Boyko, James" w:date="2025-06-30T12:13:00Z" w16du:dateUtc="2025-06-30T16:13:00Z">
                    <w:rPr>
                      <w:rFonts w:ascii="Aptos Narrow" w:hAnsi="Aptos Narrow"/>
                      <w:color w:val="000000"/>
                      <w:szCs w:val="22"/>
                    </w:rPr>
                  </w:rPrChange>
                </w:rPr>
                <w:t>)</w:t>
              </w:r>
            </w:ins>
          </w:p>
        </w:tc>
      </w:tr>
      <w:tr w:rsidR="00BE3C95" w:rsidRPr="00DF66CC" w14:paraId="6E4D364E" w14:textId="77777777" w:rsidTr="00303AA2">
        <w:trPr>
          <w:cnfStyle w:val="000000100000" w:firstRow="0" w:lastRow="0" w:firstColumn="0" w:lastColumn="0" w:oddVBand="0" w:evenVBand="0" w:oddHBand="1" w:evenHBand="0" w:firstRowFirstColumn="0" w:firstRowLastColumn="0" w:lastRowFirstColumn="0" w:lastRowLastColumn="0"/>
          <w:trHeight w:val="320"/>
          <w:ins w:id="2256" w:author="Boyko, James" w:date="2025-06-30T10:29:00Z" w16du:dateUtc="2025-06-30T14:29:00Z"/>
          <w:trPrChange w:id="2257"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tcBorders>
              <w:right w:val="single" w:sz="4" w:space="0" w:color="auto"/>
            </w:tcBorders>
            <w:noWrap/>
            <w:hideMark/>
            <w:tcPrChange w:id="2258" w:author="Boyko, James" w:date="2025-06-30T14:15:00Z" w16du:dateUtc="2025-06-30T18:15:00Z">
              <w:tcPr>
                <w:tcW w:w="625" w:type="pct"/>
                <w:gridSpan w:val="2"/>
                <w:tcBorders>
                  <w:top w:val="single" w:sz="4" w:space="0" w:color="auto"/>
                  <w:right w:val="single" w:sz="4" w:space="0" w:color="auto"/>
                </w:tcBorders>
                <w:noWrap/>
                <w:hideMark/>
              </w:tcPr>
            </w:tcPrChange>
          </w:tcPr>
          <w:p w14:paraId="1650FF23"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259" w:author="Boyko, James" w:date="2025-06-30T10:29:00Z" w16du:dateUtc="2025-06-30T14:29:00Z"/>
                <w:rFonts w:ascii="Aptos Narrow" w:hAnsi="Aptos Narrow"/>
                <w:color w:val="000000"/>
                <w:sz w:val="22"/>
                <w:szCs w:val="21"/>
                <w:rPrChange w:id="2260" w:author="Boyko, James" w:date="2025-06-30T12:13:00Z" w16du:dateUtc="2025-06-30T16:13:00Z">
                  <w:rPr>
                    <w:ins w:id="2261" w:author="Boyko, James" w:date="2025-06-30T10:29:00Z" w16du:dateUtc="2025-06-30T14:29:00Z"/>
                    <w:rFonts w:ascii="Aptos Narrow" w:hAnsi="Aptos Narrow"/>
                    <w:color w:val="000000"/>
                  </w:rPr>
                </w:rPrChange>
              </w:rPr>
            </w:pPr>
            <w:ins w:id="2262" w:author="Boyko, James" w:date="2025-06-30T10:29:00Z" w16du:dateUtc="2025-06-30T14:29:00Z">
              <w:r w:rsidRPr="00DF66CC">
                <w:rPr>
                  <w:rFonts w:ascii="Aptos Narrow" w:hAnsi="Aptos Narrow"/>
                  <w:color w:val="000000"/>
                  <w:sz w:val="22"/>
                  <w:szCs w:val="21"/>
                  <w:rPrChange w:id="2263" w:author="Boyko, James" w:date="2025-06-30T12:13:00Z" w16du:dateUtc="2025-06-30T16:13:00Z">
                    <w:rPr>
                      <w:rFonts w:ascii="Aptos Narrow" w:hAnsi="Aptos Narrow"/>
                      <w:color w:val="000000"/>
                    </w:rPr>
                  </w:rPrChange>
                </w:rPr>
                <w:t>er</w:t>
              </w:r>
            </w:ins>
          </w:p>
        </w:tc>
        <w:tc>
          <w:tcPr>
            <w:tcW w:w="625" w:type="pct"/>
            <w:tcBorders>
              <w:left w:val="single" w:sz="4" w:space="0" w:color="auto"/>
              <w:right w:val="single" w:sz="4" w:space="0" w:color="auto"/>
            </w:tcBorders>
            <w:shd w:val="clear" w:color="auto" w:fill="F2F2F2"/>
            <w:noWrap/>
            <w:hideMark/>
            <w:tcPrChange w:id="2264" w:author="Boyko, James" w:date="2025-06-30T14:15:00Z" w16du:dateUtc="2025-06-30T18:15:00Z">
              <w:tcPr>
                <w:tcW w:w="625" w:type="pct"/>
                <w:gridSpan w:val="2"/>
                <w:tcBorders>
                  <w:top w:val="single" w:sz="4" w:space="0" w:color="auto"/>
                  <w:left w:val="single" w:sz="4" w:space="0" w:color="auto"/>
                  <w:right w:val="single" w:sz="4" w:space="0" w:color="auto"/>
                </w:tcBorders>
                <w:noWrap/>
                <w:hideMark/>
              </w:tcPr>
            </w:tcPrChange>
          </w:tcPr>
          <w:p w14:paraId="3C58987D"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65" w:author="Boyko, James" w:date="2025-06-30T10:29:00Z" w16du:dateUtc="2025-06-30T14:29:00Z"/>
                <w:rFonts w:ascii="Aptos Narrow" w:hAnsi="Aptos Narrow"/>
                <w:color w:val="000000"/>
                <w:sz w:val="22"/>
                <w:szCs w:val="21"/>
                <w:rPrChange w:id="2266" w:author="Boyko, James" w:date="2025-06-30T12:13:00Z" w16du:dateUtc="2025-06-30T16:13:00Z">
                  <w:rPr>
                    <w:ins w:id="2267" w:author="Boyko, James" w:date="2025-06-30T10:29:00Z" w16du:dateUtc="2025-06-30T14:29:00Z"/>
                    <w:rFonts w:ascii="Aptos Narrow" w:hAnsi="Aptos Narrow"/>
                    <w:color w:val="000000"/>
                    <w:szCs w:val="22"/>
                  </w:rPr>
                </w:rPrChange>
              </w:rPr>
            </w:pPr>
            <w:ins w:id="2268" w:author="Boyko, James" w:date="2025-06-30T10:29:00Z" w16du:dateUtc="2025-06-30T14:29:00Z">
              <w:r w:rsidRPr="00DF66CC">
                <w:rPr>
                  <w:rFonts w:ascii="Aptos Narrow" w:hAnsi="Aptos Narrow"/>
                  <w:color w:val="000000"/>
                  <w:sz w:val="22"/>
                  <w:szCs w:val="21"/>
                  <w:rPrChange w:id="2269" w:author="Boyko, James" w:date="2025-06-30T12:13:00Z" w16du:dateUtc="2025-06-30T16:13:00Z">
                    <w:rPr>
                      <w:rFonts w:ascii="Aptos Narrow" w:hAnsi="Aptos Narrow"/>
                      <w:color w:val="000000"/>
                      <w:szCs w:val="22"/>
                    </w:rPr>
                  </w:rPrChange>
                </w:rPr>
                <w:t>100</w:t>
              </w:r>
            </w:ins>
          </w:p>
        </w:tc>
        <w:tc>
          <w:tcPr>
            <w:tcW w:w="625" w:type="pct"/>
            <w:tcBorders>
              <w:top w:val="single" w:sz="4" w:space="0" w:color="auto"/>
              <w:left w:val="single" w:sz="4" w:space="0" w:color="auto"/>
            </w:tcBorders>
            <w:shd w:val="clear" w:color="auto" w:fill="F2F2F2"/>
            <w:noWrap/>
            <w:hideMark/>
            <w:tcPrChange w:id="2270" w:author="Boyko, James" w:date="2025-06-30T14:15:00Z" w16du:dateUtc="2025-06-30T18:15:00Z">
              <w:tcPr>
                <w:tcW w:w="625" w:type="pct"/>
                <w:gridSpan w:val="2"/>
                <w:tcBorders>
                  <w:top w:val="single" w:sz="4" w:space="0" w:color="auto"/>
                  <w:left w:val="single" w:sz="4" w:space="0" w:color="auto"/>
                </w:tcBorders>
                <w:noWrap/>
                <w:hideMark/>
              </w:tcPr>
            </w:tcPrChange>
          </w:tcPr>
          <w:p w14:paraId="2DDEC4C9" w14:textId="05616165"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71" w:author="Boyko, James" w:date="2025-06-30T10:29:00Z" w16du:dateUtc="2025-06-30T14:29:00Z"/>
                <w:rFonts w:ascii="Aptos Narrow" w:hAnsi="Aptos Narrow"/>
                <w:color w:val="000000"/>
                <w:sz w:val="22"/>
                <w:szCs w:val="21"/>
                <w:rPrChange w:id="2272" w:author="Boyko, James" w:date="2025-06-30T12:13:00Z" w16du:dateUtc="2025-06-30T16:13:00Z">
                  <w:rPr>
                    <w:ins w:id="2273" w:author="Boyko, James" w:date="2025-06-30T10:29:00Z" w16du:dateUtc="2025-06-30T14:29:00Z"/>
                    <w:rFonts w:ascii="Aptos Narrow" w:hAnsi="Aptos Narrow"/>
                    <w:color w:val="000000"/>
                    <w:szCs w:val="22"/>
                  </w:rPr>
                </w:rPrChange>
              </w:rPr>
            </w:pPr>
            <w:ins w:id="2274" w:author="Boyko, James" w:date="2025-06-30T10:29:00Z" w16du:dateUtc="2025-06-30T14:29:00Z">
              <w:r w:rsidRPr="00DF66CC">
                <w:rPr>
                  <w:rFonts w:ascii="Aptos Narrow" w:hAnsi="Aptos Narrow"/>
                  <w:color w:val="000000"/>
                  <w:sz w:val="22"/>
                  <w:szCs w:val="21"/>
                  <w:rPrChange w:id="2275" w:author="Boyko, James" w:date="2025-06-30T12:13:00Z" w16du:dateUtc="2025-06-30T16:13:00Z">
                    <w:rPr>
                      <w:rFonts w:ascii="Aptos Narrow" w:hAnsi="Aptos Narrow"/>
                      <w:color w:val="000000"/>
                      <w:szCs w:val="22"/>
                    </w:rPr>
                  </w:rPrChange>
                </w:rPr>
                <w:t>1.68</w:t>
              </w:r>
            </w:ins>
            <w:ins w:id="2276" w:author="Boyko, James" w:date="2025-06-30T12:13:00Z" w16du:dateUtc="2025-06-30T16:13:00Z">
              <w:r w:rsidR="00DF66CC" w:rsidRPr="00DF66CC">
                <w:rPr>
                  <w:rFonts w:ascii="Aptos Narrow" w:hAnsi="Aptos Narrow"/>
                  <w:color w:val="000000"/>
                  <w:sz w:val="22"/>
                  <w:szCs w:val="21"/>
                  <w:rPrChange w:id="2277" w:author="Boyko, James" w:date="2025-06-30T12:13:00Z" w16du:dateUtc="2025-06-30T16:13:00Z">
                    <w:rPr>
                      <w:rFonts w:ascii="Aptos Narrow" w:hAnsi="Aptos Narrow"/>
                      <w:color w:val="000000"/>
                      <w:szCs w:val="22"/>
                    </w:rPr>
                  </w:rPrChange>
                </w:rPr>
                <w:t xml:space="preserve"> (</w:t>
              </w:r>
              <w:r w:rsidR="00DF66CC" w:rsidRPr="00DF66CC">
                <w:rPr>
                  <w:rFonts w:ascii="Aptos Narrow" w:hAnsi="Aptos Narrow"/>
                  <w:color w:val="000000"/>
                  <w:sz w:val="22"/>
                  <w:szCs w:val="21"/>
                  <w:rPrChange w:id="2278" w:author="Boyko, James" w:date="2025-06-30T12:13:00Z" w16du:dateUtc="2025-06-30T16:13:00Z">
                    <w:rPr>
                      <w:rFonts w:ascii="Aptos Narrow" w:hAnsi="Aptos Narrow"/>
                      <w:color w:val="000000"/>
                      <w:szCs w:val="22"/>
                    </w:rPr>
                  </w:rPrChange>
                </w:rPr>
                <w:t>0</w:t>
              </w:r>
            </w:ins>
            <w:ins w:id="2279" w:author="Boyko, James" w:date="2025-06-30T12:22:00Z" w16du:dateUtc="2025-06-30T16:22:00Z">
              <w:r w:rsidR="00421F75">
                <w:t xml:space="preserve"> </w:t>
              </w:r>
              <w:r w:rsidR="00421F75" w:rsidRPr="00421F75">
                <w:rPr>
                  <w:rFonts w:ascii="Aptos Narrow" w:hAnsi="Aptos Narrow"/>
                  <w:color w:val="000000"/>
                  <w:sz w:val="22"/>
                  <w:szCs w:val="21"/>
                </w:rPr>
                <w:t>0.34</w:t>
              </w:r>
            </w:ins>
            <w:ins w:id="2280" w:author="Boyko, James" w:date="2025-06-30T12:13:00Z" w16du:dateUtc="2025-06-30T16:13:00Z">
              <w:r w:rsidR="00DF66CC" w:rsidRPr="00DF66CC">
                <w:rPr>
                  <w:rFonts w:ascii="Aptos Narrow" w:hAnsi="Aptos Narrow"/>
                  <w:color w:val="000000"/>
                  <w:sz w:val="22"/>
                  <w:szCs w:val="21"/>
                  <w:rPrChange w:id="2281"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shd w:val="clear" w:color="auto" w:fill="F2F2F2"/>
            <w:noWrap/>
            <w:hideMark/>
            <w:tcPrChange w:id="2282" w:author="Boyko, James" w:date="2025-06-30T14:15:00Z" w16du:dateUtc="2025-06-30T18:15:00Z">
              <w:tcPr>
                <w:tcW w:w="625" w:type="pct"/>
                <w:gridSpan w:val="2"/>
                <w:tcBorders>
                  <w:top w:val="single" w:sz="4" w:space="0" w:color="auto"/>
                </w:tcBorders>
                <w:noWrap/>
                <w:hideMark/>
              </w:tcPr>
            </w:tcPrChange>
          </w:tcPr>
          <w:p w14:paraId="56301089" w14:textId="56E712E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83" w:author="Boyko, James" w:date="2025-06-30T10:29:00Z" w16du:dateUtc="2025-06-30T14:29:00Z"/>
                <w:rFonts w:ascii="Aptos Narrow" w:hAnsi="Aptos Narrow"/>
                <w:color w:val="000000"/>
                <w:sz w:val="22"/>
                <w:szCs w:val="21"/>
                <w:rPrChange w:id="2284" w:author="Boyko, James" w:date="2025-06-30T12:13:00Z" w16du:dateUtc="2025-06-30T16:13:00Z">
                  <w:rPr>
                    <w:ins w:id="2285" w:author="Boyko, James" w:date="2025-06-30T10:29:00Z" w16du:dateUtc="2025-06-30T14:29:00Z"/>
                    <w:rFonts w:ascii="Aptos Narrow" w:hAnsi="Aptos Narrow"/>
                    <w:color w:val="000000"/>
                    <w:szCs w:val="22"/>
                  </w:rPr>
                </w:rPrChange>
              </w:rPr>
            </w:pPr>
            <w:ins w:id="2286" w:author="Boyko, James" w:date="2025-06-30T10:29:00Z" w16du:dateUtc="2025-06-30T14:29:00Z">
              <w:r w:rsidRPr="00DF66CC">
                <w:rPr>
                  <w:rFonts w:ascii="Aptos Narrow" w:hAnsi="Aptos Narrow"/>
                  <w:color w:val="000000"/>
                  <w:sz w:val="22"/>
                  <w:szCs w:val="21"/>
                  <w:rPrChange w:id="2287" w:author="Boyko, James" w:date="2025-06-30T12:13:00Z" w16du:dateUtc="2025-06-30T16:13:00Z">
                    <w:rPr>
                      <w:rFonts w:ascii="Aptos Narrow" w:hAnsi="Aptos Narrow"/>
                      <w:color w:val="000000"/>
                      <w:szCs w:val="22"/>
                    </w:rPr>
                  </w:rPrChange>
                </w:rPr>
                <w:t>90.66</w:t>
              </w:r>
            </w:ins>
            <w:ins w:id="2288"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3.94</w:t>
              </w:r>
              <w:r w:rsidR="00421F75">
                <w:rPr>
                  <w:rFonts w:ascii="Aptos Narrow" w:hAnsi="Aptos Narrow"/>
                  <w:color w:val="000000"/>
                  <w:sz w:val="22"/>
                  <w:szCs w:val="21"/>
                </w:rPr>
                <w:t>)</w:t>
              </w:r>
            </w:ins>
          </w:p>
        </w:tc>
        <w:tc>
          <w:tcPr>
            <w:tcW w:w="625" w:type="pct"/>
            <w:tcBorders>
              <w:top w:val="single" w:sz="4" w:space="0" w:color="auto"/>
              <w:right w:val="single" w:sz="4" w:space="0" w:color="auto"/>
            </w:tcBorders>
            <w:shd w:val="clear" w:color="auto" w:fill="F2F2F2"/>
            <w:noWrap/>
            <w:hideMark/>
            <w:tcPrChange w:id="2289" w:author="Boyko, James" w:date="2025-06-30T14:15:00Z" w16du:dateUtc="2025-06-30T18:15:00Z">
              <w:tcPr>
                <w:tcW w:w="625" w:type="pct"/>
                <w:gridSpan w:val="2"/>
                <w:tcBorders>
                  <w:top w:val="single" w:sz="4" w:space="0" w:color="auto"/>
                  <w:right w:val="single" w:sz="4" w:space="0" w:color="auto"/>
                </w:tcBorders>
                <w:noWrap/>
                <w:hideMark/>
              </w:tcPr>
            </w:tcPrChange>
          </w:tcPr>
          <w:p w14:paraId="0CF7367B" w14:textId="3F9A8D1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90" w:author="Boyko, James" w:date="2025-06-30T10:29:00Z" w16du:dateUtc="2025-06-30T14:29:00Z"/>
                <w:rFonts w:ascii="Aptos Narrow" w:hAnsi="Aptos Narrow"/>
                <w:color w:val="000000"/>
                <w:sz w:val="22"/>
                <w:szCs w:val="21"/>
                <w:rPrChange w:id="2291" w:author="Boyko, James" w:date="2025-06-30T12:13:00Z" w16du:dateUtc="2025-06-30T16:13:00Z">
                  <w:rPr>
                    <w:ins w:id="2292" w:author="Boyko, James" w:date="2025-06-30T10:29:00Z" w16du:dateUtc="2025-06-30T14:29:00Z"/>
                    <w:rFonts w:ascii="Aptos Narrow" w:hAnsi="Aptos Narrow"/>
                    <w:color w:val="000000"/>
                    <w:szCs w:val="22"/>
                  </w:rPr>
                </w:rPrChange>
              </w:rPr>
            </w:pPr>
            <w:ins w:id="2293" w:author="Boyko, James" w:date="2025-06-30T10:29:00Z" w16du:dateUtc="2025-06-30T14:29:00Z">
              <w:r w:rsidRPr="00DF66CC">
                <w:rPr>
                  <w:rFonts w:ascii="Aptos Narrow" w:hAnsi="Aptos Narrow"/>
                  <w:color w:val="000000"/>
                  <w:sz w:val="22"/>
                  <w:szCs w:val="21"/>
                  <w:rPrChange w:id="2294" w:author="Boyko, James" w:date="2025-06-30T12:13:00Z" w16du:dateUtc="2025-06-30T16:13:00Z">
                    <w:rPr>
                      <w:rFonts w:ascii="Aptos Narrow" w:hAnsi="Aptos Narrow"/>
                      <w:color w:val="000000"/>
                      <w:szCs w:val="22"/>
                    </w:rPr>
                  </w:rPrChange>
                </w:rPr>
                <w:t>9.6</w:t>
              </w:r>
            </w:ins>
            <w:ins w:id="2295"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92</w:t>
              </w:r>
              <w:r w:rsidR="00421F75">
                <w:rPr>
                  <w:rFonts w:ascii="Aptos Narrow" w:hAnsi="Aptos Narrow"/>
                  <w:color w:val="000000"/>
                  <w:sz w:val="22"/>
                  <w:szCs w:val="21"/>
                </w:rPr>
                <w:t>)</w:t>
              </w:r>
            </w:ins>
          </w:p>
        </w:tc>
        <w:tc>
          <w:tcPr>
            <w:tcW w:w="625" w:type="pct"/>
            <w:tcBorders>
              <w:top w:val="single" w:sz="4" w:space="0" w:color="auto"/>
              <w:left w:val="single" w:sz="4" w:space="0" w:color="auto"/>
            </w:tcBorders>
            <w:shd w:val="clear" w:color="auto" w:fill="F2F2F2"/>
            <w:noWrap/>
            <w:hideMark/>
            <w:tcPrChange w:id="2296" w:author="Boyko, James" w:date="2025-06-30T14:15:00Z" w16du:dateUtc="2025-06-30T18:15:00Z">
              <w:tcPr>
                <w:tcW w:w="625" w:type="pct"/>
                <w:gridSpan w:val="2"/>
                <w:tcBorders>
                  <w:top w:val="single" w:sz="4" w:space="0" w:color="auto"/>
                  <w:left w:val="single" w:sz="4" w:space="0" w:color="auto"/>
                </w:tcBorders>
                <w:noWrap/>
                <w:hideMark/>
              </w:tcPr>
            </w:tcPrChange>
          </w:tcPr>
          <w:p w14:paraId="02F1D6F1" w14:textId="12626602"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297" w:author="Boyko, James" w:date="2025-06-30T10:29:00Z" w16du:dateUtc="2025-06-30T14:29:00Z"/>
                <w:rFonts w:ascii="Aptos Narrow" w:hAnsi="Aptos Narrow"/>
                <w:color w:val="000000"/>
                <w:sz w:val="22"/>
                <w:szCs w:val="21"/>
                <w:rPrChange w:id="2298" w:author="Boyko, James" w:date="2025-06-30T12:13:00Z" w16du:dateUtc="2025-06-30T16:13:00Z">
                  <w:rPr>
                    <w:ins w:id="2299" w:author="Boyko, James" w:date="2025-06-30T10:29:00Z" w16du:dateUtc="2025-06-30T14:29:00Z"/>
                    <w:rFonts w:ascii="Aptos Narrow" w:hAnsi="Aptos Narrow"/>
                    <w:color w:val="000000"/>
                    <w:szCs w:val="22"/>
                  </w:rPr>
                </w:rPrChange>
              </w:rPr>
            </w:pPr>
            <w:ins w:id="2300" w:author="Boyko, James" w:date="2025-06-30T10:29:00Z" w16du:dateUtc="2025-06-30T14:29:00Z">
              <w:r w:rsidRPr="00DF66CC">
                <w:rPr>
                  <w:rFonts w:ascii="Aptos Narrow" w:hAnsi="Aptos Narrow"/>
                  <w:color w:val="000000"/>
                  <w:sz w:val="22"/>
                  <w:szCs w:val="21"/>
                  <w:rPrChange w:id="2301" w:author="Boyko, James" w:date="2025-06-30T12:13:00Z" w16du:dateUtc="2025-06-30T16:13:00Z">
                    <w:rPr>
                      <w:rFonts w:ascii="Aptos Narrow" w:hAnsi="Aptos Narrow"/>
                      <w:color w:val="000000"/>
                      <w:szCs w:val="22"/>
                    </w:rPr>
                  </w:rPrChange>
                </w:rPr>
                <w:t>-1.77</w:t>
              </w:r>
            </w:ins>
            <w:ins w:id="2302" w:author="Boyko, James" w:date="2025-06-30T12:03:00Z" w16du:dateUtc="2025-06-30T16:03:00Z">
              <w:r w:rsidR="000048BB" w:rsidRPr="00DF66CC">
                <w:rPr>
                  <w:rFonts w:ascii="Aptos Narrow" w:hAnsi="Aptos Narrow"/>
                  <w:color w:val="000000"/>
                  <w:sz w:val="22"/>
                  <w:szCs w:val="21"/>
                  <w:rPrChange w:id="2303" w:author="Boyko, James" w:date="2025-06-30T12:13:00Z" w16du:dateUtc="2025-06-30T16:13:00Z">
                    <w:rPr>
                      <w:rFonts w:ascii="Aptos Narrow" w:hAnsi="Aptos Narrow"/>
                      <w:color w:val="000000"/>
                      <w:szCs w:val="22"/>
                    </w:rPr>
                  </w:rPrChange>
                </w:rPr>
                <w:t xml:space="preserve"> (0.</w:t>
              </w:r>
            </w:ins>
            <w:ins w:id="2304" w:author="Boyko, James" w:date="2025-06-30T12:05:00Z" w16du:dateUtc="2025-06-30T16:05:00Z">
              <w:r w:rsidR="00000FCD" w:rsidRPr="00DF66CC">
                <w:rPr>
                  <w:rFonts w:ascii="Aptos Narrow" w:hAnsi="Aptos Narrow"/>
                  <w:color w:val="000000"/>
                  <w:sz w:val="22"/>
                  <w:szCs w:val="21"/>
                  <w:rPrChange w:id="2305" w:author="Boyko, James" w:date="2025-06-30T12:13:00Z" w16du:dateUtc="2025-06-30T16:13:00Z">
                    <w:rPr>
                      <w:rFonts w:ascii="Aptos Narrow" w:hAnsi="Aptos Narrow"/>
                      <w:color w:val="000000"/>
                      <w:szCs w:val="22"/>
                    </w:rPr>
                  </w:rPrChange>
                </w:rPr>
                <w:t>0</w:t>
              </w:r>
            </w:ins>
            <w:ins w:id="2306" w:author="Boyko, James" w:date="2025-06-30T12:03:00Z" w16du:dateUtc="2025-06-30T16:03:00Z">
              <w:r w:rsidR="000048BB" w:rsidRPr="00DF66CC">
                <w:rPr>
                  <w:rFonts w:ascii="Aptos Narrow" w:hAnsi="Aptos Narrow"/>
                  <w:color w:val="000000"/>
                  <w:sz w:val="22"/>
                  <w:szCs w:val="21"/>
                  <w:rPrChange w:id="2307" w:author="Boyko, James" w:date="2025-06-30T12:13:00Z" w16du:dateUtc="2025-06-30T16:13:00Z">
                    <w:rPr>
                      <w:rFonts w:ascii="Aptos Narrow" w:hAnsi="Aptos Narrow"/>
                      <w:color w:val="000000"/>
                      <w:szCs w:val="22"/>
                    </w:rPr>
                  </w:rPrChange>
                </w:rPr>
                <w:t>9)</w:t>
              </w:r>
            </w:ins>
          </w:p>
        </w:tc>
        <w:tc>
          <w:tcPr>
            <w:tcW w:w="625" w:type="pct"/>
            <w:tcBorders>
              <w:top w:val="single" w:sz="4" w:space="0" w:color="auto"/>
            </w:tcBorders>
            <w:shd w:val="clear" w:color="auto" w:fill="F2F2F2"/>
            <w:noWrap/>
            <w:hideMark/>
            <w:tcPrChange w:id="2308" w:author="Boyko, James" w:date="2025-06-30T14:15:00Z" w16du:dateUtc="2025-06-30T18:15:00Z">
              <w:tcPr>
                <w:tcW w:w="625" w:type="pct"/>
                <w:gridSpan w:val="2"/>
                <w:tcBorders>
                  <w:top w:val="single" w:sz="4" w:space="0" w:color="auto"/>
                </w:tcBorders>
                <w:noWrap/>
                <w:hideMark/>
              </w:tcPr>
            </w:tcPrChange>
          </w:tcPr>
          <w:p w14:paraId="12CF8F41" w14:textId="0BEE63F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309" w:author="Boyko, James" w:date="2025-06-30T10:29:00Z" w16du:dateUtc="2025-06-30T14:29:00Z"/>
                <w:rFonts w:ascii="Aptos Narrow" w:hAnsi="Aptos Narrow"/>
                <w:color w:val="000000"/>
                <w:sz w:val="22"/>
                <w:szCs w:val="21"/>
                <w:rPrChange w:id="2310" w:author="Boyko, James" w:date="2025-06-30T12:13:00Z" w16du:dateUtc="2025-06-30T16:13:00Z">
                  <w:rPr>
                    <w:ins w:id="2311" w:author="Boyko, James" w:date="2025-06-30T10:29:00Z" w16du:dateUtc="2025-06-30T14:29:00Z"/>
                    <w:rFonts w:ascii="Aptos Narrow" w:hAnsi="Aptos Narrow"/>
                    <w:color w:val="000000"/>
                    <w:szCs w:val="22"/>
                  </w:rPr>
                </w:rPrChange>
              </w:rPr>
            </w:pPr>
            <w:ins w:id="2312" w:author="Boyko, James" w:date="2025-06-30T10:29:00Z" w16du:dateUtc="2025-06-30T14:29:00Z">
              <w:r w:rsidRPr="00DF66CC">
                <w:rPr>
                  <w:rFonts w:ascii="Aptos Narrow" w:hAnsi="Aptos Narrow"/>
                  <w:color w:val="000000"/>
                  <w:sz w:val="22"/>
                  <w:szCs w:val="21"/>
                  <w:rPrChange w:id="2313" w:author="Boyko, James" w:date="2025-06-30T12:13:00Z" w16du:dateUtc="2025-06-30T16:13:00Z">
                    <w:rPr>
                      <w:rFonts w:ascii="Aptos Narrow" w:hAnsi="Aptos Narrow"/>
                      <w:color w:val="000000"/>
                      <w:szCs w:val="22"/>
                    </w:rPr>
                  </w:rPrChange>
                </w:rPr>
                <w:t>15.32</w:t>
              </w:r>
            </w:ins>
            <w:ins w:id="2314" w:author="Boyko, James" w:date="2025-06-30T12:07:00Z" w16du:dateUtc="2025-06-30T16:07:00Z">
              <w:r w:rsidR="00D51A67" w:rsidRPr="00DF66CC">
                <w:rPr>
                  <w:rFonts w:ascii="Aptos Narrow" w:hAnsi="Aptos Narrow"/>
                  <w:color w:val="000000"/>
                  <w:sz w:val="22"/>
                  <w:szCs w:val="21"/>
                  <w:rPrChange w:id="2315"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316" w:author="Boyko, James" w:date="2025-06-30T12:13:00Z" w16du:dateUtc="2025-06-30T16:13:00Z">
                    <w:rPr>
                      <w:rFonts w:ascii="Aptos Narrow" w:hAnsi="Aptos Narrow"/>
                      <w:color w:val="000000"/>
                      <w:szCs w:val="22"/>
                    </w:rPr>
                  </w:rPrChange>
                </w:rPr>
                <w:t>0.8</w:t>
              </w:r>
              <w:r w:rsidR="00D51A67" w:rsidRPr="00DF66CC">
                <w:rPr>
                  <w:rFonts w:ascii="Aptos Narrow" w:hAnsi="Aptos Narrow"/>
                  <w:color w:val="000000"/>
                  <w:sz w:val="22"/>
                  <w:szCs w:val="21"/>
                  <w:rPrChange w:id="2317" w:author="Boyko, James" w:date="2025-06-30T12:13:00Z" w16du:dateUtc="2025-06-30T16:13:00Z">
                    <w:rPr>
                      <w:rFonts w:ascii="Aptos Narrow" w:hAnsi="Aptos Narrow"/>
                      <w:color w:val="000000"/>
                      <w:szCs w:val="22"/>
                    </w:rPr>
                  </w:rPrChange>
                </w:rPr>
                <w:t>3)</w:t>
              </w:r>
            </w:ins>
          </w:p>
        </w:tc>
        <w:tc>
          <w:tcPr>
            <w:tcW w:w="625" w:type="pct"/>
            <w:tcBorders>
              <w:top w:val="single" w:sz="4" w:space="0" w:color="auto"/>
            </w:tcBorders>
            <w:shd w:val="clear" w:color="auto" w:fill="F2F2F2"/>
            <w:noWrap/>
            <w:hideMark/>
            <w:tcPrChange w:id="2318" w:author="Boyko, James" w:date="2025-06-30T14:15:00Z" w16du:dateUtc="2025-06-30T18:15:00Z">
              <w:tcPr>
                <w:tcW w:w="625" w:type="pct"/>
                <w:gridSpan w:val="2"/>
                <w:tcBorders>
                  <w:top w:val="single" w:sz="4" w:space="0" w:color="auto"/>
                </w:tcBorders>
                <w:noWrap/>
                <w:hideMark/>
              </w:tcPr>
            </w:tcPrChange>
          </w:tcPr>
          <w:p w14:paraId="3FB770D4" w14:textId="52A3188D"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319" w:author="Boyko, James" w:date="2025-06-30T10:29:00Z" w16du:dateUtc="2025-06-30T14:29:00Z"/>
                <w:rFonts w:ascii="Aptos Narrow" w:hAnsi="Aptos Narrow"/>
                <w:color w:val="000000"/>
                <w:sz w:val="22"/>
                <w:szCs w:val="21"/>
                <w:rPrChange w:id="2320" w:author="Boyko, James" w:date="2025-06-30T12:13:00Z" w16du:dateUtc="2025-06-30T16:13:00Z">
                  <w:rPr>
                    <w:ins w:id="2321" w:author="Boyko, James" w:date="2025-06-30T10:29:00Z" w16du:dateUtc="2025-06-30T14:29:00Z"/>
                    <w:rFonts w:ascii="Aptos Narrow" w:hAnsi="Aptos Narrow"/>
                    <w:color w:val="000000"/>
                    <w:szCs w:val="22"/>
                  </w:rPr>
                </w:rPrChange>
              </w:rPr>
            </w:pPr>
            <w:ins w:id="2322" w:author="Boyko, James" w:date="2025-06-30T10:29:00Z" w16du:dateUtc="2025-06-30T14:29:00Z">
              <w:r w:rsidRPr="00DF66CC">
                <w:rPr>
                  <w:rFonts w:ascii="Aptos Narrow" w:hAnsi="Aptos Narrow"/>
                  <w:color w:val="000000"/>
                  <w:sz w:val="22"/>
                  <w:szCs w:val="21"/>
                  <w:rPrChange w:id="2323" w:author="Boyko, James" w:date="2025-06-30T12:13:00Z" w16du:dateUtc="2025-06-30T16:13:00Z">
                    <w:rPr>
                      <w:rFonts w:ascii="Aptos Narrow" w:hAnsi="Aptos Narrow"/>
                      <w:color w:val="000000"/>
                      <w:szCs w:val="22"/>
                    </w:rPr>
                  </w:rPrChange>
                </w:rPr>
                <w:t>4.22</w:t>
              </w:r>
            </w:ins>
            <w:ins w:id="2324" w:author="Boyko, James" w:date="2025-06-30T12:08:00Z" w16du:dateUtc="2025-06-30T16:08:00Z">
              <w:r w:rsidR="00D51A67" w:rsidRPr="00DF66CC">
                <w:rPr>
                  <w:rFonts w:ascii="Aptos Narrow" w:hAnsi="Aptos Narrow"/>
                  <w:color w:val="000000"/>
                  <w:sz w:val="22"/>
                  <w:szCs w:val="21"/>
                  <w:rPrChange w:id="2325"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326" w:author="Boyko, James" w:date="2025-06-30T12:13:00Z" w16du:dateUtc="2025-06-30T16:13:00Z">
                    <w:rPr>
                      <w:rFonts w:ascii="Aptos Narrow" w:hAnsi="Aptos Narrow"/>
                      <w:color w:val="000000"/>
                      <w:szCs w:val="22"/>
                    </w:rPr>
                  </w:rPrChange>
                </w:rPr>
                <w:t>0.6</w:t>
              </w:r>
              <w:r w:rsidR="00D51A67" w:rsidRPr="00DF66CC">
                <w:rPr>
                  <w:rFonts w:ascii="Aptos Narrow" w:hAnsi="Aptos Narrow"/>
                  <w:color w:val="000000"/>
                  <w:sz w:val="22"/>
                  <w:szCs w:val="21"/>
                  <w:rPrChange w:id="2327" w:author="Boyko, James" w:date="2025-06-30T12:13:00Z" w16du:dateUtc="2025-06-30T16:13:00Z">
                    <w:rPr>
                      <w:rFonts w:ascii="Aptos Narrow" w:hAnsi="Aptos Narrow"/>
                      <w:color w:val="000000"/>
                      <w:szCs w:val="22"/>
                    </w:rPr>
                  </w:rPrChange>
                </w:rPr>
                <w:t>7)</w:t>
              </w:r>
            </w:ins>
          </w:p>
        </w:tc>
      </w:tr>
      <w:tr w:rsidR="00421F75" w:rsidRPr="00DF66CC" w14:paraId="282434E0" w14:textId="77777777" w:rsidTr="00EE7502">
        <w:trPr>
          <w:trHeight w:val="320"/>
          <w:ins w:id="2328" w:author="Boyko, James" w:date="2025-06-30T10:29:00Z" w16du:dateUtc="2025-06-30T14:29:00Z"/>
          <w:trPrChange w:id="2329" w:author="Boyko, James" w:date="2025-06-30T14:13:00Z" w16du:dateUtc="2025-06-30T18:13: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330" w:author="Boyko, James" w:date="2025-06-30T14:13:00Z" w16du:dateUtc="2025-06-30T18:13:00Z">
              <w:tcPr>
                <w:tcW w:w="625" w:type="pct"/>
                <w:tcBorders>
                  <w:left w:val="single" w:sz="4" w:space="0" w:color="auto"/>
                </w:tcBorders>
                <w:noWrap/>
                <w:hideMark/>
              </w:tcPr>
            </w:tcPrChange>
          </w:tcPr>
          <w:p w14:paraId="2014E7A5" w14:textId="77777777" w:rsidR="00110988" w:rsidRPr="00DF66CC" w:rsidRDefault="00110988" w:rsidP="00A47904">
            <w:pPr>
              <w:jc w:val="left"/>
              <w:rPr>
                <w:ins w:id="2331" w:author="Boyko, James" w:date="2025-06-30T10:29:00Z" w16du:dateUtc="2025-06-30T14:29:00Z"/>
                <w:rFonts w:ascii="Aptos Narrow" w:hAnsi="Aptos Narrow"/>
                <w:color w:val="000000"/>
                <w:sz w:val="22"/>
                <w:szCs w:val="21"/>
                <w:rPrChange w:id="2332" w:author="Boyko, James" w:date="2025-06-30T12:13:00Z" w16du:dateUtc="2025-06-30T16:13:00Z">
                  <w:rPr>
                    <w:ins w:id="2333" w:author="Boyko, James" w:date="2025-06-30T10:29:00Z" w16du:dateUtc="2025-06-30T14:29:00Z"/>
                    <w:rFonts w:ascii="Aptos Narrow" w:hAnsi="Aptos Narrow"/>
                    <w:color w:val="000000"/>
                  </w:rPr>
                </w:rPrChange>
              </w:rPr>
            </w:pPr>
            <w:ins w:id="2334" w:author="Boyko, James" w:date="2025-06-30T10:29:00Z" w16du:dateUtc="2025-06-30T14:29:00Z">
              <w:r w:rsidRPr="00DF66CC">
                <w:rPr>
                  <w:rFonts w:ascii="Aptos Narrow" w:hAnsi="Aptos Narrow"/>
                  <w:color w:val="000000"/>
                  <w:sz w:val="22"/>
                  <w:szCs w:val="21"/>
                  <w:rPrChange w:id="2335" w:author="Boyko, James" w:date="2025-06-30T12:13:00Z" w16du:dateUtc="2025-06-30T16:13:00Z">
                    <w:rPr>
                      <w:rFonts w:ascii="Aptos Narrow" w:hAnsi="Aptos Narrow"/>
                      <w:color w:val="000000"/>
                    </w:rPr>
                  </w:rPrChange>
                </w:rPr>
                <w:t>er</w:t>
              </w:r>
            </w:ins>
          </w:p>
        </w:tc>
        <w:tc>
          <w:tcPr>
            <w:tcW w:w="625" w:type="pct"/>
            <w:tcBorders>
              <w:right w:val="single" w:sz="4" w:space="0" w:color="auto"/>
            </w:tcBorders>
            <w:noWrap/>
            <w:hideMark/>
            <w:tcPrChange w:id="2336" w:author="Boyko, James" w:date="2025-06-30T14:13:00Z" w16du:dateUtc="2025-06-30T18:13:00Z">
              <w:tcPr>
                <w:tcW w:w="625" w:type="pct"/>
                <w:gridSpan w:val="2"/>
                <w:tcBorders>
                  <w:right w:val="single" w:sz="4" w:space="0" w:color="auto"/>
                </w:tcBorders>
                <w:noWrap/>
                <w:hideMark/>
              </w:tcPr>
            </w:tcPrChange>
          </w:tcPr>
          <w:p w14:paraId="5D0766F4"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37" w:author="Boyko, James" w:date="2025-06-30T10:29:00Z" w16du:dateUtc="2025-06-30T14:29:00Z"/>
                <w:rFonts w:ascii="Aptos Narrow" w:hAnsi="Aptos Narrow"/>
                <w:color w:val="000000"/>
                <w:sz w:val="22"/>
                <w:szCs w:val="21"/>
                <w:rPrChange w:id="2338" w:author="Boyko, James" w:date="2025-06-30T12:13:00Z" w16du:dateUtc="2025-06-30T16:13:00Z">
                  <w:rPr>
                    <w:ins w:id="2339" w:author="Boyko, James" w:date="2025-06-30T10:29:00Z" w16du:dateUtc="2025-06-30T14:29:00Z"/>
                    <w:rFonts w:ascii="Aptos Narrow" w:hAnsi="Aptos Narrow"/>
                    <w:color w:val="000000"/>
                    <w:szCs w:val="22"/>
                  </w:rPr>
                </w:rPrChange>
              </w:rPr>
            </w:pPr>
            <w:ins w:id="2340" w:author="Boyko, James" w:date="2025-06-30T10:29:00Z" w16du:dateUtc="2025-06-30T14:29:00Z">
              <w:r w:rsidRPr="00DF66CC">
                <w:rPr>
                  <w:rFonts w:ascii="Aptos Narrow" w:hAnsi="Aptos Narrow"/>
                  <w:color w:val="000000"/>
                  <w:sz w:val="22"/>
                  <w:szCs w:val="21"/>
                  <w:rPrChange w:id="2341" w:author="Boyko, James" w:date="2025-06-30T12:13:00Z" w16du:dateUtc="2025-06-30T16:13:00Z">
                    <w:rPr>
                      <w:rFonts w:ascii="Aptos Narrow" w:hAnsi="Aptos Narrow"/>
                      <w:color w:val="000000"/>
                      <w:szCs w:val="22"/>
                    </w:rPr>
                  </w:rPrChange>
                </w:rPr>
                <w:t>250</w:t>
              </w:r>
            </w:ins>
          </w:p>
        </w:tc>
        <w:tc>
          <w:tcPr>
            <w:tcW w:w="625" w:type="pct"/>
            <w:tcBorders>
              <w:left w:val="single" w:sz="4" w:space="0" w:color="auto"/>
            </w:tcBorders>
            <w:noWrap/>
            <w:hideMark/>
            <w:tcPrChange w:id="2342" w:author="Boyko, James" w:date="2025-06-30T14:13:00Z" w16du:dateUtc="2025-06-30T18:13:00Z">
              <w:tcPr>
                <w:tcW w:w="625" w:type="pct"/>
                <w:gridSpan w:val="2"/>
                <w:tcBorders>
                  <w:left w:val="single" w:sz="4" w:space="0" w:color="auto"/>
                </w:tcBorders>
                <w:noWrap/>
                <w:hideMark/>
              </w:tcPr>
            </w:tcPrChange>
          </w:tcPr>
          <w:p w14:paraId="00057975" w14:textId="79CB52A3"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43" w:author="Boyko, James" w:date="2025-06-30T10:29:00Z" w16du:dateUtc="2025-06-30T14:29:00Z"/>
                <w:rFonts w:ascii="Aptos Narrow" w:hAnsi="Aptos Narrow"/>
                <w:color w:val="000000"/>
                <w:sz w:val="22"/>
                <w:szCs w:val="21"/>
                <w:rPrChange w:id="2344" w:author="Boyko, James" w:date="2025-06-30T12:13:00Z" w16du:dateUtc="2025-06-30T16:13:00Z">
                  <w:rPr>
                    <w:ins w:id="2345" w:author="Boyko, James" w:date="2025-06-30T10:29:00Z" w16du:dateUtc="2025-06-30T14:29:00Z"/>
                    <w:rFonts w:ascii="Aptos Narrow" w:hAnsi="Aptos Narrow"/>
                    <w:color w:val="000000"/>
                    <w:szCs w:val="22"/>
                  </w:rPr>
                </w:rPrChange>
              </w:rPr>
            </w:pPr>
            <w:ins w:id="2346" w:author="Boyko, James" w:date="2025-06-30T10:29:00Z" w16du:dateUtc="2025-06-30T14:29:00Z">
              <w:r w:rsidRPr="00DF66CC">
                <w:rPr>
                  <w:rFonts w:ascii="Aptos Narrow" w:hAnsi="Aptos Narrow"/>
                  <w:color w:val="000000"/>
                  <w:sz w:val="22"/>
                  <w:szCs w:val="21"/>
                  <w:rPrChange w:id="2347" w:author="Boyko, James" w:date="2025-06-30T12:13:00Z" w16du:dateUtc="2025-06-30T16:13:00Z">
                    <w:rPr>
                      <w:rFonts w:ascii="Aptos Narrow" w:hAnsi="Aptos Narrow"/>
                      <w:color w:val="000000"/>
                      <w:szCs w:val="22"/>
                    </w:rPr>
                  </w:rPrChange>
                </w:rPr>
                <w:t>0.47</w:t>
              </w:r>
            </w:ins>
            <w:ins w:id="2348" w:author="Boyko, James" w:date="2025-06-30T12:13:00Z" w16du:dateUtc="2025-06-30T16:13:00Z">
              <w:r w:rsidR="00DF66CC">
                <w:rPr>
                  <w:rFonts w:ascii="Aptos Narrow" w:hAnsi="Aptos Narrow"/>
                  <w:color w:val="000000"/>
                  <w:sz w:val="22"/>
                  <w:szCs w:val="21"/>
                </w:rPr>
                <w:t xml:space="preserve"> </w:t>
              </w:r>
            </w:ins>
            <w:ins w:id="2349" w:author="Boyko, James" w:date="2025-06-30T12:14:00Z" w16du:dateUtc="2025-06-30T16:14:00Z">
              <w:r w:rsidR="00DF66CC">
                <w:rPr>
                  <w:rFonts w:ascii="Aptos Narrow" w:hAnsi="Aptos Narrow"/>
                  <w:color w:val="000000"/>
                  <w:sz w:val="22"/>
                  <w:szCs w:val="21"/>
                </w:rPr>
                <w:t>(</w:t>
              </w:r>
            </w:ins>
            <w:ins w:id="2350" w:author="Boyko, James" w:date="2025-06-30T12:22:00Z" w16du:dateUtc="2025-06-30T16:22:00Z">
              <w:r w:rsidR="00421F75" w:rsidRPr="00421F75">
                <w:rPr>
                  <w:rFonts w:ascii="Aptos Narrow" w:hAnsi="Aptos Narrow"/>
                  <w:color w:val="000000"/>
                  <w:sz w:val="22"/>
                  <w:szCs w:val="21"/>
                </w:rPr>
                <w:t>0.22</w:t>
              </w:r>
            </w:ins>
            <w:ins w:id="2351" w:author="Boyko, James" w:date="2025-06-30T12:14:00Z" w16du:dateUtc="2025-06-30T16:14:00Z">
              <w:r w:rsidR="00DF66CC">
                <w:rPr>
                  <w:rFonts w:ascii="Aptos Narrow" w:hAnsi="Aptos Narrow"/>
                  <w:color w:val="000000"/>
                  <w:sz w:val="22"/>
                  <w:szCs w:val="21"/>
                </w:rPr>
                <w:t>)</w:t>
              </w:r>
            </w:ins>
          </w:p>
        </w:tc>
        <w:tc>
          <w:tcPr>
            <w:tcW w:w="625" w:type="pct"/>
            <w:noWrap/>
            <w:hideMark/>
            <w:tcPrChange w:id="2352" w:author="Boyko, James" w:date="2025-06-30T14:13:00Z" w16du:dateUtc="2025-06-30T18:13:00Z">
              <w:tcPr>
                <w:tcW w:w="625" w:type="pct"/>
                <w:gridSpan w:val="2"/>
                <w:noWrap/>
                <w:hideMark/>
              </w:tcPr>
            </w:tcPrChange>
          </w:tcPr>
          <w:p w14:paraId="6D1136AC" w14:textId="73E6044E"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53" w:author="Boyko, James" w:date="2025-06-30T10:29:00Z" w16du:dateUtc="2025-06-30T14:29:00Z"/>
                <w:rFonts w:ascii="Aptos Narrow" w:hAnsi="Aptos Narrow"/>
                <w:color w:val="000000"/>
                <w:sz w:val="22"/>
                <w:szCs w:val="21"/>
                <w:rPrChange w:id="2354" w:author="Boyko, James" w:date="2025-06-30T12:13:00Z" w16du:dateUtc="2025-06-30T16:13:00Z">
                  <w:rPr>
                    <w:ins w:id="2355" w:author="Boyko, James" w:date="2025-06-30T10:29:00Z" w16du:dateUtc="2025-06-30T14:29:00Z"/>
                    <w:rFonts w:ascii="Aptos Narrow" w:hAnsi="Aptos Narrow"/>
                    <w:color w:val="000000"/>
                    <w:szCs w:val="22"/>
                  </w:rPr>
                </w:rPrChange>
              </w:rPr>
            </w:pPr>
            <w:ins w:id="2356" w:author="Boyko, James" w:date="2025-06-30T10:29:00Z" w16du:dateUtc="2025-06-30T14:29:00Z">
              <w:r w:rsidRPr="00DF66CC">
                <w:rPr>
                  <w:rFonts w:ascii="Aptos Narrow" w:hAnsi="Aptos Narrow"/>
                  <w:color w:val="000000"/>
                  <w:sz w:val="22"/>
                  <w:szCs w:val="21"/>
                  <w:rPrChange w:id="2357" w:author="Boyko, James" w:date="2025-06-30T12:13:00Z" w16du:dateUtc="2025-06-30T16:13:00Z">
                    <w:rPr>
                      <w:rFonts w:ascii="Aptos Narrow" w:hAnsi="Aptos Narrow"/>
                      <w:color w:val="000000"/>
                      <w:szCs w:val="22"/>
                    </w:rPr>
                  </w:rPrChange>
                </w:rPr>
                <w:t>15.47</w:t>
              </w:r>
            </w:ins>
            <w:ins w:id="2358"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2.</w:t>
              </w:r>
              <w:r w:rsidR="00421F75">
                <w:rPr>
                  <w:rFonts w:ascii="Aptos Narrow" w:hAnsi="Aptos Narrow"/>
                  <w:color w:val="000000"/>
                  <w:sz w:val="22"/>
                  <w:szCs w:val="21"/>
                </w:rPr>
                <w:t>5)</w:t>
              </w:r>
            </w:ins>
          </w:p>
        </w:tc>
        <w:tc>
          <w:tcPr>
            <w:tcW w:w="625" w:type="pct"/>
            <w:tcBorders>
              <w:right w:val="single" w:sz="4" w:space="0" w:color="auto"/>
            </w:tcBorders>
            <w:noWrap/>
            <w:hideMark/>
            <w:tcPrChange w:id="2359" w:author="Boyko, James" w:date="2025-06-30T14:13:00Z" w16du:dateUtc="2025-06-30T18:13:00Z">
              <w:tcPr>
                <w:tcW w:w="625" w:type="pct"/>
                <w:gridSpan w:val="2"/>
                <w:tcBorders>
                  <w:right w:val="single" w:sz="4" w:space="0" w:color="auto"/>
                </w:tcBorders>
                <w:noWrap/>
                <w:hideMark/>
              </w:tcPr>
            </w:tcPrChange>
          </w:tcPr>
          <w:p w14:paraId="486B5507" w14:textId="23CB47D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60" w:author="Boyko, James" w:date="2025-06-30T10:29:00Z" w16du:dateUtc="2025-06-30T14:29:00Z"/>
                <w:rFonts w:ascii="Aptos Narrow" w:hAnsi="Aptos Narrow"/>
                <w:color w:val="000000"/>
                <w:sz w:val="22"/>
                <w:szCs w:val="21"/>
                <w:rPrChange w:id="2361" w:author="Boyko, James" w:date="2025-06-30T12:13:00Z" w16du:dateUtc="2025-06-30T16:13:00Z">
                  <w:rPr>
                    <w:ins w:id="2362" w:author="Boyko, James" w:date="2025-06-30T10:29:00Z" w16du:dateUtc="2025-06-30T14:29:00Z"/>
                    <w:rFonts w:ascii="Aptos Narrow" w:hAnsi="Aptos Narrow"/>
                    <w:color w:val="000000"/>
                    <w:szCs w:val="22"/>
                  </w:rPr>
                </w:rPrChange>
              </w:rPr>
            </w:pPr>
            <w:ins w:id="2363" w:author="Boyko, James" w:date="2025-06-30T10:29:00Z" w16du:dateUtc="2025-06-30T14:29:00Z">
              <w:r w:rsidRPr="00DF66CC">
                <w:rPr>
                  <w:rFonts w:ascii="Aptos Narrow" w:hAnsi="Aptos Narrow"/>
                  <w:color w:val="000000"/>
                  <w:sz w:val="22"/>
                  <w:szCs w:val="21"/>
                  <w:rPrChange w:id="2364" w:author="Boyko, James" w:date="2025-06-30T12:13:00Z" w16du:dateUtc="2025-06-30T16:13:00Z">
                    <w:rPr>
                      <w:rFonts w:ascii="Aptos Narrow" w:hAnsi="Aptos Narrow"/>
                      <w:color w:val="000000"/>
                      <w:szCs w:val="22"/>
                    </w:rPr>
                  </w:rPrChange>
                </w:rPr>
                <w:t>3.87</w:t>
              </w:r>
            </w:ins>
            <w:ins w:id="2365"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43</w:t>
              </w:r>
            </w:ins>
            <w:ins w:id="2366" w:author="Boyko, James" w:date="2025-06-30T12:27:00Z" w16du:dateUtc="2025-06-30T16:27:00Z">
              <w:r w:rsidR="00421F75">
                <w:rPr>
                  <w:rFonts w:ascii="Aptos Narrow" w:hAnsi="Aptos Narrow"/>
                  <w:color w:val="000000"/>
                  <w:sz w:val="22"/>
                  <w:szCs w:val="21"/>
                </w:rPr>
                <w:t>)</w:t>
              </w:r>
            </w:ins>
          </w:p>
        </w:tc>
        <w:tc>
          <w:tcPr>
            <w:tcW w:w="625" w:type="pct"/>
            <w:tcBorders>
              <w:left w:val="single" w:sz="4" w:space="0" w:color="auto"/>
            </w:tcBorders>
            <w:noWrap/>
            <w:hideMark/>
            <w:tcPrChange w:id="2367" w:author="Boyko, James" w:date="2025-06-30T14:13:00Z" w16du:dateUtc="2025-06-30T18:13:00Z">
              <w:tcPr>
                <w:tcW w:w="625" w:type="pct"/>
                <w:gridSpan w:val="2"/>
                <w:tcBorders>
                  <w:left w:val="single" w:sz="4" w:space="0" w:color="auto"/>
                </w:tcBorders>
                <w:noWrap/>
                <w:hideMark/>
              </w:tcPr>
            </w:tcPrChange>
          </w:tcPr>
          <w:p w14:paraId="58A9CE6D" w14:textId="7A59E24F"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68" w:author="Boyko, James" w:date="2025-06-30T10:29:00Z" w16du:dateUtc="2025-06-30T14:29:00Z"/>
                <w:rFonts w:ascii="Aptos Narrow" w:hAnsi="Aptos Narrow"/>
                <w:color w:val="000000"/>
                <w:sz w:val="22"/>
                <w:szCs w:val="21"/>
                <w:rPrChange w:id="2369" w:author="Boyko, James" w:date="2025-06-30T12:13:00Z" w16du:dateUtc="2025-06-30T16:13:00Z">
                  <w:rPr>
                    <w:ins w:id="2370" w:author="Boyko, James" w:date="2025-06-30T10:29:00Z" w16du:dateUtc="2025-06-30T14:29:00Z"/>
                    <w:rFonts w:ascii="Aptos Narrow" w:hAnsi="Aptos Narrow"/>
                    <w:color w:val="000000"/>
                    <w:szCs w:val="22"/>
                  </w:rPr>
                </w:rPrChange>
              </w:rPr>
            </w:pPr>
            <w:ins w:id="2371" w:author="Boyko, James" w:date="2025-06-30T10:29:00Z" w16du:dateUtc="2025-06-30T14:29:00Z">
              <w:r w:rsidRPr="00DF66CC">
                <w:rPr>
                  <w:rFonts w:ascii="Aptos Narrow" w:hAnsi="Aptos Narrow"/>
                  <w:color w:val="000000"/>
                  <w:sz w:val="22"/>
                  <w:szCs w:val="21"/>
                  <w:rPrChange w:id="2372" w:author="Boyko, James" w:date="2025-06-30T12:13:00Z" w16du:dateUtc="2025-06-30T16:13:00Z">
                    <w:rPr>
                      <w:rFonts w:ascii="Aptos Narrow" w:hAnsi="Aptos Narrow"/>
                      <w:color w:val="000000"/>
                      <w:szCs w:val="22"/>
                    </w:rPr>
                  </w:rPrChange>
                </w:rPr>
                <w:t>-1.1</w:t>
              </w:r>
            </w:ins>
            <w:ins w:id="2373" w:author="Boyko, James" w:date="2025-06-30T12:04:00Z" w16du:dateUtc="2025-06-30T16:04:00Z">
              <w:r w:rsidR="000048BB" w:rsidRPr="00DF66CC">
                <w:rPr>
                  <w:rFonts w:ascii="Aptos Narrow" w:hAnsi="Aptos Narrow"/>
                  <w:color w:val="000000"/>
                  <w:sz w:val="22"/>
                  <w:szCs w:val="21"/>
                  <w:rPrChange w:id="2374" w:author="Boyko, James" w:date="2025-06-30T12:13:00Z" w16du:dateUtc="2025-06-30T16:13:00Z">
                    <w:rPr>
                      <w:rFonts w:ascii="Aptos Narrow" w:hAnsi="Aptos Narrow"/>
                      <w:color w:val="000000"/>
                      <w:sz w:val="21"/>
                      <w:szCs w:val="20"/>
                    </w:rPr>
                  </w:rPrChange>
                </w:rPr>
                <w:t xml:space="preserve"> (0.02)</w:t>
              </w:r>
            </w:ins>
          </w:p>
        </w:tc>
        <w:tc>
          <w:tcPr>
            <w:tcW w:w="625" w:type="pct"/>
            <w:noWrap/>
            <w:hideMark/>
            <w:tcPrChange w:id="2375" w:author="Boyko, James" w:date="2025-06-30T14:13:00Z" w16du:dateUtc="2025-06-30T18:13:00Z">
              <w:tcPr>
                <w:tcW w:w="625" w:type="pct"/>
                <w:gridSpan w:val="2"/>
                <w:noWrap/>
                <w:hideMark/>
              </w:tcPr>
            </w:tcPrChange>
          </w:tcPr>
          <w:p w14:paraId="0561001F" w14:textId="7AA5A32E"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76" w:author="Boyko, James" w:date="2025-06-30T10:29:00Z" w16du:dateUtc="2025-06-30T14:29:00Z"/>
                <w:rFonts w:ascii="Aptos Narrow" w:hAnsi="Aptos Narrow"/>
                <w:color w:val="000000"/>
                <w:sz w:val="22"/>
                <w:szCs w:val="21"/>
                <w:rPrChange w:id="2377" w:author="Boyko, James" w:date="2025-06-30T12:13:00Z" w16du:dateUtc="2025-06-30T16:13:00Z">
                  <w:rPr>
                    <w:ins w:id="2378" w:author="Boyko, James" w:date="2025-06-30T10:29:00Z" w16du:dateUtc="2025-06-30T14:29:00Z"/>
                    <w:rFonts w:ascii="Aptos Narrow" w:hAnsi="Aptos Narrow"/>
                    <w:color w:val="000000"/>
                    <w:szCs w:val="22"/>
                  </w:rPr>
                </w:rPrChange>
              </w:rPr>
            </w:pPr>
            <w:ins w:id="2379" w:author="Boyko, James" w:date="2025-06-30T10:29:00Z" w16du:dateUtc="2025-06-30T14:29:00Z">
              <w:r w:rsidRPr="00DF66CC">
                <w:rPr>
                  <w:rFonts w:ascii="Aptos Narrow" w:hAnsi="Aptos Narrow"/>
                  <w:color w:val="000000"/>
                  <w:sz w:val="22"/>
                  <w:szCs w:val="21"/>
                  <w:rPrChange w:id="2380" w:author="Boyko, James" w:date="2025-06-30T12:13:00Z" w16du:dateUtc="2025-06-30T16:13:00Z">
                    <w:rPr>
                      <w:rFonts w:ascii="Aptos Narrow" w:hAnsi="Aptos Narrow"/>
                      <w:color w:val="000000"/>
                      <w:szCs w:val="22"/>
                    </w:rPr>
                  </w:rPrChange>
                </w:rPr>
                <w:t>9.42</w:t>
              </w:r>
            </w:ins>
            <w:ins w:id="2381" w:author="Boyko, James" w:date="2025-06-30T12:07:00Z" w16du:dateUtc="2025-06-30T16:07:00Z">
              <w:r w:rsidR="00D51A67" w:rsidRPr="00DF66CC">
                <w:rPr>
                  <w:rFonts w:ascii="Aptos Narrow" w:hAnsi="Aptos Narrow"/>
                  <w:color w:val="000000"/>
                  <w:sz w:val="22"/>
                  <w:szCs w:val="21"/>
                  <w:rPrChange w:id="2382"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383" w:author="Boyko, James" w:date="2025-06-30T12:13:00Z" w16du:dateUtc="2025-06-30T16:13:00Z">
                    <w:rPr>
                      <w:rFonts w:ascii="Aptos Narrow" w:hAnsi="Aptos Narrow"/>
                      <w:color w:val="000000"/>
                      <w:szCs w:val="22"/>
                    </w:rPr>
                  </w:rPrChange>
                </w:rPr>
                <w:t>0.5</w:t>
              </w:r>
              <w:r w:rsidR="00D51A67" w:rsidRPr="00DF66CC">
                <w:rPr>
                  <w:rFonts w:ascii="Aptos Narrow" w:hAnsi="Aptos Narrow"/>
                  <w:color w:val="000000"/>
                  <w:sz w:val="22"/>
                  <w:szCs w:val="21"/>
                  <w:rPrChange w:id="2384" w:author="Boyko, James" w:date="2025-06-30T12:13:00Z" w16du:dateUtc="2025-06-30T16:13:00Z">
                    <w:rPr>
                      <w:rFonts w:ascii="Aptos Narrow" w:hAnsi="Aptos Narrow"/>
                      <w:color w:val="000000"/>
                      <w:szCs w:val="22"/>
                    </w:rPr>
                  </w:rPrChange>
                </w:rPr>
                <w:t>7)</w:t>
              </w:r>
            </w:ins>
          </w:p>
        </w:tc>
        <w:tc>
          <w:tcPr>
            <w:tcW w:w="625" w:type="pct"/>
            <w:noWrap/>
            <w:hideMark/>
            <w:tcPrChange w:id="2385" w:author="Boyko, James" w:date="2025-06-30T14:13:00Z" w16du:dateUtc="2025-06-30T18:13:00Z">
              <w:tcPr>
                <w:tcW w:w="625" w:type="pct"/>
                <w:gridSpan w:val="2"/>
                <w:tcBorders>
                  <w:right w:val="single" w:sz="4" w:space="0" w:color="auto"/>
                </w:tcBorders>
                <w:noWrap/>
                <w:hideMark/>
              </w:tcPr>
            </w:tcPrChange>
          </w:tcPr>
          <w:p w14:paraId="754E548A" w14:textId="4188C841"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386" w:author="Boyko, James" w:date="2025-06-30T10:29:00Z" w16du:dateUtc="2025-06-30T14:29:00Z"/>
                <w:rFonts w:ascii="Aptos Narrow" w:hAnsi="Aptos Narrow"/>
                <w:color w:val="000000"/>
                <w:sz w:val="22"/>
                <w:szCs w:val="21"/>
                <w:rPrChange w:id="2387" w:author="Boyko, James" w:date="2025-06-30T12:13:00Z" w16du:dateUtc="2025-06-30T16:13:00Z">
                  <w:rPr>
                    <w:ins w:id="2388" w:author="Boyko, James" w:date="2025-06-30T10:29:00Z" w16du:dateUtc="2025-06-30T14:29:00Z"/>
                    <w:rFonts w:ascii="Aptos Narrow" w:hAnsi="Aptos Narrow"/>
                    <w:color w:val="000000"/>
                    <w:szCs w:val="22"/>
                  </w:rPr>
                </w:rPrChange>
              </w:rPr>
            </w:pPr>
            <w:ins w:id="2389" w:author="Boyko, James" w:date="2025-06-30T10:29:00Z" w16du:dateUtc="2025-06-30T14:29:00Z">
              <w:r w:rsidRPr="00DF66CC">
                <w:rPr>
                  <w:rFonts w:ascii="Aptos Narrow" w:hAnsi="Aptos Narrow"/>
                  <w:color w:val="000000"/>
                  <w:sz w:val="22"/>
                  <w:szCs w:val="21"/>
                  <w:rPrChange w:id="2390" w:author="Boyko, James" w:date="2025-06-30T12:13:00Z" w16du:dateUtc="2025-06-30T16:13:00Z">
                    <w:rPr>
                      <w:rFonts w:ascii="Aptos Narrow" w:hAnsi="Aptos Narrow"/>
                      <w:color w:val="000000"/>
                      <w:szCs w:val="22"/>
                    </w:rPr>
                  </w:rPrChange>
                </w:rPr>
                <w:t>3.16</w:t>
              </w:r>
            </w:ins>
            <w:ins w:id="2391" w:author="Boyko, James" w:date="2025-06-30T12:09:00Z" w16du:dateUtc="2025-06-30T16:09:00Z">
              <w:r w:rsidR="00D51A67" w:rsidRPr="00DF66CC">
                <w:rPr>
                  <w:rFonts w:ascii="Aptos Narrow" w:hAnsi="Aptos Narrow"/>
                  <w:color w:val="000000"/>
                  <w:sz w:val="22"/>
                  <w:szCs w:val="21"/>
                  <w:rPrChange w:id="2392"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393" w:author="Boyko, James" w:date="2025-06-30T12:13:00Z" w16du:dateUtc="2025-06-30T16:13:00Z">
                    <w:rPr>
                      <w:rFonts w:ascii="Aptos Narrow" w:hAnsi="Aptos Narrow"/>
                      <w:color w:val="000000"/>
                      <w:szCs w:val="22"/>
                    </w:rPr>
                  </w:rPrChange>
                </w:rPr>
                <w:t>0.4</w:t>
              </w:r>
              <w:r w:rsidR="00D51A67" w:rsidRPr="00DF66CC">
                <w:rPr>
                  <w:rFonts w:ascii="Aptos Narrow" w:hAnsi="Aptos Narrow"/>
                  <w:color w:val="000000"/>
                  <w:sz w:val="22"/>
                  <w:szCs w:val="21"/>
                  <w:rPrChange w:id="2394" w:author="Boyko, James" w:date="2025-06-30T12:13:00Z" w16du:dateUtc="2025-06-30T16:13:00Z">
                    <w:rPr>
                      <w:rFonts w:ascii="Aptos Narrow" w:hAnsi="Aptos Narrow"/>
                      <w:color w:val="000000"/>
                      <w:szCs w:val="22"/>
                    </w:rPr>
                  </w:rPrChange>
                </w:rPr>
                <w:t>2)</w:t>
              </w:r>
            </w:ins>
          </w:p>
        </w:tc>
      </w:tr>
      <w:tr w:rsidR="000560A8" w:rsidRPr="00DF66CC" w14:paraId="69D79B1F" w14:textId="77777777" w:rsidTr="00303AA2">
        <w:trPr>
          <w:cnfStyle w:val="000000100000" w:firstRow="0" w:lastRow="0" w:firstColumn="0" w:lastColumn="0" w:oddVBand="0" w:evenVBand="0" w:oddHBand="1" w:evenHBand="0" w:firstRowFirstColumn="0" w:firstRowLastColumn="0" w:lastRowFirstColumn="0" w:lastRowLastColumn="0"/>
          <w:trHeight w:val="320"/>
          <w:ins w:id="2395" w:author="Boyko, James" w:date="2025-06-30T10:29:00Z" w16du:dateUtc="2025-06-30T14:29:00Z"/>
          <w:trPrChange w:id="2396"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397" w:author="Boyko, James" w:date="2025-06-30T14:15:00Z" w16du:dateUtc="2025-06-30T18:15:00Z">
              <w:tcPr>
                <w:tcW w:w="625" w:type="pct"/>
                <w:gridSpan w:val="2"/>
                <w:tcBorders>
                  <w:bottom w:val="single" w:sz="4" w:space="0" w:color="auto"/>
                </w:tcBorders>
                <w:noWrap/>
                <w:hideMark/>
              </w:tcPr>
            </w:tcPrChange>
          </w:tcPr>
          <w:p w14:paraId="0E779865"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398" w:author="Boyko, James" w:date="2025-06-30T10:29:00Z" w16du:dateUtc="2025-06-30T14:29:00Z"/>
                <w:rFonts w:ascii="Aptos Narrow" w:hAnsi="Aptos Narrow"/>
                <w:color w:val="000000"/>
                <w:sz w:val="22"/>
                <w:szCs w:val="21"/>
                <w:rPrChange w:id="2399" w:author="Boyko, James" w:date="2025-06-30T12:13:00Z" w16du:dateUtc="2025-06-30T16:13:00Z">
                  <w:rPr>
                    <w:ins w:id="2400" w:author="Boyko, James" w:date="2025-06-30T10:29:00Z" w16du:dateUtc="2025-06-30T14:29:00Z"/>
                    <w:rFonts w:ascii="Aptos Narrow" w:hAnsi="Aptos Narrow"/>
                    <w:color w:val="000000"/>
                  </w:rPr>
                </w:rPrChange>
              </w:rPr>
            </w:pPr>
            <w:ins w:id="2401" w:author="Boyko, James" w:date="2025-06-30T10:29:00Z" w16du:dateUtc="2025-06-30T14:29:00Z">
              <w:r w:rsidRPr="00DF66CC">
                <w:rPr>
                  <w:rFonts w:ascii="Aptos Narrow" w:hAnsi="Aptos Narrow"/>
                  <w:color w:val="000000"/>
                  <w:sz w:val="22"/>
                  <w:szCs w:val="21"/>
                  <w:rPrChange w:id="2402" w:author="Boyko, James" w:date="2025-06-30T12:13:00Z" w16du:dateUtc="2025-06-30T16:13:00Z">
                    <w:rPr>
                      <w:rFonts w:ascii="Aptos Narrow" w:hAnsi="Aptos Narrow"/>
                      <w:color w:val="000000"/>
                    </w:rPr>
                  </w:rPrChange>
                </w:rPr>
                <w:t>er</w:t>
              </w:r>
            </w:ins>
          </w:p>
        </w:tc>
        <w:tc>
          <w:tcPr>
            <w:tcW w:w="625" w:type="pct"/>
            <w:tcBorders>
              <w:right w:val="single" w:sz="4" w:space="0" w:color="auto"/>
            </w:tcBorders>
            <w:shd w:val="clear" w:color="auto" w:fill="F2F2F2"/>
            <w:noWrap/>
            <w:hideMark/>
            <w:tcPrChange w:id="2403" w:author="Boyko, James" w:date="2025-06-30T14:15:00Z" w16du:dateUtc="2025-06-30T18:15:00Z">
              <w:tcPr>
                <w:tcW w:w="625" w:type="pct"/>
                <w:gridSpan w:val="2"/>
                <w:tcBorders>
                  <w:bottom w:val="single" w:sz="4" w:space="0" w:color="auto"/>
                  <w:right w:val="single" w:sz="4" w:space="0" w:color="auto"/>
                </w:tcBorders>
                <w:shd w:val="clear" w:color="auto" w:fill="E8E8E8" w:themeFill="background2"/>
                <w:noWrap/>
                <w:hideMark/>
              </w:tcPr>
            </w:tcPrChange>
          </w:tcPr>
          <w:p w14:paraId="1D1E13F0"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04" w:author="Boyko, James" w:date="2025-06-30T10:29:00Z" w16du:dateUtc="2025-06-30T14:29:00Z"/>
                <w:rFonts w:ascii="Aptos Narrow" w:hAnsi="Aptos Narrow"/>
                <w:color w:val="000000"/>
                <w:sz w:val="22"/>
                <w:szCs w:val="21"/>
                <w:rPrChange w:id="2405" w:author="Boyko, James" w:date="2025-06-30T12:13:00Z" w16du:dateUtc="2025-06-30T16:13:00Z">
                  <w:rPr>
                    <w:ins w:id="2406" w:author="Boyko, James" w:date="2025-06-30T10:29:00Z" w16du:dateUtc="2025-06-30T14:29:00Z"/>
                    <w:rFonts w:ascii="Aptos Narrow" w:hAnsi="Aptos Narrow"/>
                    <w:color w:val="000000"/>
                    <w:szCs w:val="22"/>
                  </w:rPr>
                </w:rPrChange>
              </w:rPr>
            </w:pPr>
            <w:ins w:id="2407" w:author="Boyko, James" w:date="2025-06-30T10:29:00Z" w16du:dateUtc="2025-06-30T14:29:00Z">
              <w:r w:rsidRPr="00DF66CC">
                <w:rPr>
                  <w:rFonts w:ascii="Aptos Narrow" w:hAnsi="Aptos Narrow"/>
                  <w:color w:val="000000"/>
                  <w:sz w:val="22"/>
                  <w:szCs w:val="21"/>
                  <w:rPrChange w:id="2408" w:author="Boyko, James" w:date="2025-06-30T12:13:00Z" w16du:dateUtc="2025-06-30T16:13:00Z">
                    <w:rPr>
                      <w:rFonts w:ascii="Aptos Narrow" w:hAnsi="Aptos Narrow"/>
                      <w:color w:val="000000"/>
                      <w:szCs w:val="22"/>
                    </w:rPr>
                  </w:rPrChange>
                </w:rPr>
                <w:t>500</w:t>
              </w:r>
            </w:ins>
          </w:p>
        </w:tc>
        <w:tc>
          <w:tcPr>
            <w:tcW w:w="625" w:type="pct"/>
            <w:tcBorders>
              <w:left w:val="single" w:sz="4" w:space="0" w:color="auto"/>
              <w:bottom w:val="single" w:sz="4" w:space="0" w:color="auto"/>
            </w:tcBorders>
            <w:shd w:val="clear" w:color="auto" w:fill="F2F2F2"/>
            <w:noWrap/>
            <w:hideMark/>
            <w:tcPrChange w:id="2409" w:author="Boyko, James" w:date="2025-06-30T14:15:00Z" w16du:dateUtc="2025-06-30T18:15:00Z">
              <w:tcPr>
                <w:tcW w:w="625" w:type="pct"/>
                <w:gridSpan w:val="2"/>
                <w:tcBorders>
                  <w:left w:val="single" w:sz="4" w:space="0" w:color="auto"/>
                  <w:bottom w:val="single" w:sz="4" w:space="0" w:color="auto"/>
                </w:tcBorders>
                <w:shd w:val="clear" w:color="auto" w:fill="E8E8E8" w:themeFill="background2"/>
                <w:noWrap/>
                <w:hideMark/>
              </w:tcPr>
            </w:tcPrChange>
          </w:tcPr>
          <w:p w14:paraId="25EFAF56" w14:textId="4D83273A"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10" w:author="Boyko, James" w:date="2025-06-30T10:29:00Z" w16du:dateUtc="2025-06-30T14:29:00Z"/>
                <w:rFonts w:ascii="Aptos Narrow" w:hAnsi="Aptos Narrow"/>
                <w:color w:val="000000"/>
                <w:sz w:val="22"/>
                <w:szCs w:val="21"/>
                <w:rPrChange w:id="2411" w:author="Boyko, James" w:date="2025-06-30T12:13:00Z" w16du:dateUtc="2025-06-30T16:13:00Z">
                  <w:rPr>
                    <w:ins w:id="2412" w:author="Boyko, James" w:date="2025-06-30T10:29:00Z" w16du:dateUtc="2025-06-30T14:29:00Z"/>
                    <w:rFonts w:ascii="Aptos Narrow" w:hAnsi="Aptos Narrow"/>
                    <w:color w:val="000000"/>
                    <w:szCs w:val="22"/>
                  </w:rPr>
                </w:rPrChange>
              </w:rPr>
            </w:pPr>
            <w:ins w:id="2413" w:author="Boyko, James" w:date="2025-06-30T10:29:00Z" w16du:dateUtc="2025-06-30T14:29:00Z">
              <w:r w:rsidRPr="00DF66CC">
                <w:rPr>
                  <w:rFonts w:ascii="Aptos Narrow" w:hAnsi="Aptos Narrow"/>
                  <w:color w:val="000000"/>
                  <w:sz w:val="22"/>
                  <w:szCs w:val="21"/>
                  <w:rPrChange w:id="2414" w:author="Boyko, James" w:date="2025-06-30T12:13:00Z" w16du:dateUtc="2025-06-30T16:13:00Z">
                    <w:rPr>
                      <w:rFonts w:ascii="Aptos Narrow" w:hAnsi="Aptos Narrow"/>
                      <w:color w:val="000000"/>
                      <w:szCs w:val="22"/>
                    </w:rPr>
                  </w:rPrChange>
                </w:rPr>
                <w:t>0.16</w:t>
              </w:r>
            </w:ins>
            <w:ins w:id="2415" w:author="Boyko, James" w:date="2025-06-30T12:14:00Z" w16du:dateUtc="2025-06-30T16:14:00Z">
              <w:r w:rsidR="00DF66CC">
                <w:rPr>
                  <w:rFonts w:ascii="Aptos Narrow" w:hAnsi="Aptos Narrow"/>
                  <w:color w:val="000000"/>
                  <w:sz w:val="22"/>
                  <w:szCs w:val="21"/>
                </w:rPr>
                <w:t xml:space="preserve"> (</w:t>
              </w:r>
            </w:ins>
            <w:ins w:id="2416" w:author="Boyko, James" w:date="2025-06-30T12:22:00Z" w16du:dateUtc="2025-06-30T16:22:00Z">
              <w:r w:rsidR="00421F75" w:rsidRPr="00421F75">
                <w:rPr>
                  <w:rFonts w:ascii="Aptos Narrow" w:hAnsi="Aptos Narrow"/>
                  <w:color w:val="000000"/>
                  <w:sz w:val="22"/>
                  <w:szCs w:val="21"/>
                </w:rPr>
                <w:t>0.13</w:t>
              </w:r>
            </w:ins>
            <w:ins w:id="2417" w:author="Boyko, James" w:date="2025-06-30T12:14:00Z" w16du:dateUtc="2025-06-30T16:14:00Z">
              <w:r w:rsidR="00DF66CC">
                <w:rPr>
                  <w:rFonts w:ascii="Aptos Narrow" w:hAnsi="Aptos Narrow"/>
                  <w:color w:val="000000"/>
                  <w:sz w:val="22"/>
                  <w:szCs w:val="21"/>
                </w:rPr>
                <w:t>)</w:t>
              </w:r>
            </w:ins>
          </w:p>
        </w:tc>
        <w:tc>
          <w:tcPr>
            <w:tcW w:w="625" w:type="pct"/>
            <w:tcBorders>
              <w:bottom w:val="single" w:sz="4" w:space="0" w:color="auto"/>
            </w:tcBorders>
            <w:shd w:val="clear" w:color="auto" w:fill="F2F2F2"/>
            <w:noWrap/>
            <w:hideMark/>
            <w:tcPrChange w:id="2418"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77264537" w14:textId="44CFB8E9"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19" w:author="Boyko, James" w:date="2025-06-30T10:29:00Z" w16du:dateUtc="2025-06-30T14:29:00Z"/>
                <w:rFonts w:ascii="Aptos Narrow" w:hAnsi="Aptos Narrow"/>
                <w:color w:val="000000"/>
                <w:sz w:val="22"/>
                <w:szCs w:val="21"/>
                <w:rPrChange w:id="2420" w:author="Boyko, James" w:date="2025-06-30T12:13:00Z" w16du:dateUtc="2025-06-30T16:13:00Z">
                  <w:rPr>
                    <w:ins w:id="2421" w:author="Boyko, James" w:date="2025-06-30T10:29:00Z" w16du:dateUtc="2025-06-30T14:29:00Z"/>
                    <w:rFonts w:ascii="Aptos Narrow" w:hAnsi="Aptos Narrow"/>
                    <w:color w:val="000000"/>
                    <w:szCs w:val="22"/>
                  </w:rPr>
                </w:rPrChange>
              </w:rPr>
            </w:pPr>
            <w:ins w:id="2422" w:author="Boyko, James" w:date="2025-06-30T10:29:00Z" w16du:dateUtc="2025-06-30T14:29:00Z">
              <w:r w:rsidRPr="00DF66CC">
                <w:rPr>
                  <w:rFonts w:ascii="Aptos Narrow" w:hAnsi="Aptos Narrow"/>
                  <w:color w:val="000000"/>
                  <w:sz w:val="22"/>
                  <w:szCs w:val="21"/>
                  <w:rPrChange w:id="2423" w:author="Boyko, James" w:date="2025-06-30T12:13:00Z" w16du:dateUtc="2025-06-30T16:13:00Z">
                    <w:rPr>
                      <w:rFonts w:ascii="Aptos Narrow" w:hAnsi="Aptos Narrow"/>
                      <w:color w:val="000000"/>
                      <w:szCs w:val="22"/>
                    </w:rPr>
                  </w:rPrChange>
                </w:rPr>
                <w:t>2.71</w:t>
              </w:r>
            </w:ins>
            <w:ins w:id="2424"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52</w:t>
              </w:r>
              <w:r w:rsidR="00421F75">
                <w:rPr>
                  <w:rFonts w:ascii="Aptos Narrow" w:hAnsi="Aptos Narrow"/>
                  <w:color w:val="000000"/>
                  <w:sz w:val="22"/>
                  <w:szCs w:val="21"/>
                </w:rPr>
                <w:t>)</w:t>
              </w:r>
            </w:ins>
          </w:p>
        </w:tc>
        <w:tc>
          <w:tcPr>
            <w:tcW w:w="625" w:type="pct"/>
            <w:tcBorders>
              <w:bottom w:val="single" w:sz="4" w:space="0" w:color="auto"/>
              <w:right w:val="single" w:sz="4" w:space="0" w:color="auto"/>
            </w:tcBorders>
            <w:shd w:val="clear" w:color="auto" w:fill="F2F2F2"/>
            <w:noWrap/>
            <w:hideMark/>
            <w:tcPrChange w:id="2425" w:author="Boyko, James" w:date="2025-06-30T14:15:00Z" w16du:dateUtc="2025-06-30T18:15:00Z">
              <w:tcPr>
                <w:tcW w:w="625" w:type="pct"/>
                <w:gridSpan w:val="2"/>
                <w:tcBorders>
                  <w:bottom w:val="single" w:sz="4" w:space="0" w:color="auto"/>
                  <w:right w:val="single" w:sz="4" w:space="0" w:color="auto"/>
                </w:tcBorders>
                <w:shd w:val="clear" w:color="auto" w:fill="E8E8E8" w:themeFill="background2"/>
                <w:noWrap/>
                <w:hideMark/>
              </w:tcPr>
            </w:tcPrChange>
          </w:tcPr>
          <w:p w14:paraId="123A3A0E" w14:textId="5CF0077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26" w:author="Boyko, James" w:date="2025-06-30T10:29:00Z" w16du:dateUtc="2025-06-30T14:29:00Z"/>
                <w:rFonts w:ascii="Aptos Narrow" w:hAnsi="Aptos Narrow"/>
                <w:color w:val="000000"/>
                <w:sz w:val="22"/>
                <w:szCs w:val="21"/>
                <w:rPrChange w:id="2427" w:author="Boyko, James" w:date="2025-06-30T12:13:00Z" w16du:dateUtc="2025-06-30T16:13:00Z">
                  <w:rPr>
                    <w:ins w:id="2428" w:author="Boyko, James" w:date="2025-06-30T10:29:00Z" w16du:dateUtc="2025-06-30T14:29:00Z"/>
                    <w:rFonts w:ascii="Aptos Narrow" w:hAnsi="Aptos Narrow"/>
                    <w:color w:val="000000"/>
                    <w:szCs w:val="22"/>
                  </w:rPr>
                </w:rPrChange>
              </w:rPr>
            </w:pPr>
            <w:ins w:id="2429" w:author="Boyko, James" w:date="2025-06-30T10:29:00Z" w16du:dateUtc="2025-06-30T14:29:00Z">
              <w:r w:rsidRPr="00DF66CC">
                <w:rPr>
                  <w:rFonts w:ascii="Aptos Narrow" w:hAnsi="Aptos Narrow"/>
                  <w:color w:val="000000"/>
                  <w:sz w:val="22"/>
                  <w:szCs w:val="21"/>
                  <w:rPrChange w:id="2430" w:author="Boyko, James" w:date="2025-06-30T12:13:00Z" w16du:dateUtc="2025-06-30T16:13:00Z">
                    <w:rPr>
                      <w:rFonts w:ascii="Aptos Narrow" w:hAnsi="Aptos Narrow"/>
                      <w:color w:val="000000"/>
                      <w:szCs w:val="22"/>
                    </w:rPr>
                  </w:rPrChange>
                </w:rPr>
                <w:t>1.46</w:t>
              </w:r>
            </w:ins>
            <w:ins w:id="2431"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99</w:t>
              </w:r>
              <w:r w:rsidR="00421F75">
                <w:rPr>
                  <w:rFonts w:ascii="Aptos Narrow" w:hAnsi="Aptos Narrow"/>
                  <w:color w:val="000000"/>
                  <w:sz w:val="22"/>
                  <w:szCs w:val="21"/>
                </w:rPr>
                <w:t>)</w:t>
              </w:r>
            </w:ins>
          </w:p>
        </w:tc>
        <w:tc>
          <w:tcPr>
            <w:tcW w:w="625" w:type="pct"/>
            <w:tcBorders>
              <w:left w:val="single" w:sz="4" w:space="0" w:color="auto"/>
              <w:bottom w:val="single" w:sz="4" w:space="0" w:color="auto"/>
            </w:tcBorders>
            <w:shd w:val="clear" w:color="auto" w:fill="F2F2F2"/>
            <w:noWrap/>
            <w:hideMark/>
            <w:tcPrChange w:id="2432" w:author="Boyko, James" w:date="2025-06-30T14:15:00Z" w16du:dateUtc="2025-06-30T18:15:00Z">
              <w:tcPr>
                <w:tcW w:w="625" w:type="pct"/>
                <w:gridSpan w:val="2"/>
                <w:tcBorders>
                  <w:left w:val="single" w:sz="4" w:space="0" w:color="auto"/>
                  <w:bottom w:val="single" w:sz="4" w:space="0" w:color="auto"/>
                </w:tcBorders>
                <w:shd w:val="clear" w:color="auto" w:fill="E8E8E8" w:themeFill="background2"/>
                <w:noWrap/>
                <w:hideMark/>
              </w:tcPr>
            </w:tcPrChange>
          </w:tcPr>
          <w:p w14:paraId="5ED1F44A" w14:textId="04BCE56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33" w:author="Boyko, James" w:date="2025-06-30T10:29:00Z" w16du:dateUtc="2025-06-30T14:29:00Z"/>
                <w:rFonts w:ascii="Aptos Narrow" w:hAnsi="Aptos Narrow"/>
                <w:color w:val="000000"/>
                <w:sz w:val="22"/>
                <w:szCs w:val="21"/>
                <w:rPrChange w:id="2434" w:author="Boyko, James" w:date="2025-06-30T12:13:00Z" w16du:dateUtc="2025-06-30T16:13:00Z">
                  <w:rPr>
                    <w:ins w:id="2435" w:author="Boyko, James" w:date="2025-06-30T10:29:00Z" w16du:dateUtc="2025-06-30T14:29:00Z"/>
                    <w:rFonts w:ascii="Aptos Narrow" w:hAnsi="Aptos Narrow"/>
                    <w:color w:val="000000"/>
                    <w:szCs w:val="22"/>
                  </w:rPr>
                </w:rPrChange>
              </w:rPr>
            </w:pPr>
            <w:ins w:id="2436" w:author="Boyko, James" w:date="2025-06-30T10:29:00Z" w16du:dateUtc="2025-06-30T14:29:00Z">
              <w:r w:rsidRPr="00DF66CC">
                <w:rPr>
                  <w:rFonts w:ascii="Aptos Narrow" w:hAnsi="Aptos Narrow"/>
                  <w:color w:val="000000"/>
                  <w:sz w:val="22"/>
                  <w:szCs w:val="21"/>
                  <w:rPrChange w:id="2437" w:author="Boyko, James" w:date="2025-06-30T12:13:00Z" w16du:dateUtc="2025-06-30T16:13:00Z">
                    <w:rPr>
                      <w:rFonts w:ascii="Aptos Narrow" w:hAnsi="Aptos Narrow"/>
                      <w:color w:val="000000"/>
                      <w:szCs w:val="22"/>
                    </w:rPr>
                  </w:rPrChange>
                </w:rPr>
                <w:t>-0.57</w:t>
              </w:r>
            </w:ins>
            <w:ins w:id="2438" w:author="Boyko, James" w:date="2025-06-30T12:04:00Z" w16du:dateUtc="2025-06-30T16:04:00Z">
              <w:r w:rsidR="000048BB" w:rsidRPr="00DF66CC">
                <w:rPr>
                  <w:rFonts w:ascii="Aptos Narrow" w:hAnsi="Aptos Narrow"/>
                  <w:color w:val="000000"/>
                  <w:sz w:val="22"/>
                  <w:szCs w:val="21"/>
                  <w:rPrChange w:id="2439" w:author="Boyko, James" w:date="2025-06-30T12:13:00Z" w16du:dateUtc="2025-06-30T16:13:00Z">
                    <w:rPr>
                      <w:rFonts w:ascii="Aptos Narrow" w:hAnsi="Aptos Narrow"/>
                      <w:color w:val="000000"/>
                      <w:sz w:val="21"/>
                      <w:szCs w:val="20"/>
                    </w:rPr>
                  </w:rPrChange>
                </w:rPr>
                <w:t xml:space="preserve"> (0.00</w:t>
              </w:r>
            </w:ins>
            <w:ins w:id="2440" w:author="Boyko, James" w:date="2025-06-30T12:23:00Z" w16du:dateUtc="2025-06-30T16:23:00Z">
              <w:r w:rsidR="00421F75">
                <w:rPr>
                  <w:rFonts w:ascii="Aptos Narrow" w:hAnsi="Aptos Narrow"/>
                  <w:color w:val="000000"/>
                  <w:sz w:val="22"/>
                  <w:szCs w:val="21"/>
                </w:rPr>
                <w:t>3</w:t>
              </w:r>
            </w:ins>
            <w:ins w:id="2441" w:author="Boyko, James" w:date="2025-06-30T12:04:00Z" w16du:dateUtc="2025-06-30T16:04:00Z">
              <w:r w:rsidR="000048BB" w:rsidRPr="00DF66CC">
                <w:rPr>
                  <w:rFonts w:ascii="Aptos Narrow" w:hAnsi="Aptos Narrow"/>
                  <w:color w:val="000000"/>
                  <w:sz w:val="22"/>
                  <w:szCs w:val="21"/>
                  <w:rPrChange w:id="2442" w:author="Boyko, James" w:date="2025-06-30T12:13:00Z" w16du:dateUtc="2025-06-30T16:13:00Z">
                    <w:rPr>
                      <w:rFonts w:ascii="Aptos Narrow" w:hAnsi="Aptos Narrow"/>
                      <w:color w:val="000000"/>
                      <w:sz w:val="21"/>
                      <w:szCs w:val="20"/>
                    </w:rPr>
                  </w:rPrChange>
                </w:rPr>
                <w:t>)</w:t>
              </w:r>
            </w:ins>
          </w:p>
        </w:tc>
        <w:tc>
          <w:tcPr>
            <w:tcW w:w="625" w:type="pct"/>
            <w:tcBorders>
              <w:bottom w:val="single" w:sz="4" w:space="0" w:color="auto"/>
            </w:tcBorders>
            <w:shd w:val="clear" w:color="auto" w:fill="F2F2F2"/>
            <w:noWrap/>
            <w:hideMark/>
            <w:tcPrChange w:id="2443"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3795A67B" w14:textId="34D5770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44" w:author="Boyko, James" w:date="2025-06-30T10:29:00Z" w16du:dateUtc="2025-06-30T14:29:00Z"/>
                <w:rFonts w:ascii="Aptos Narrow" w:hAnsi="Aptos Narrow"/>
                <w:color w:val="000000"/>
                <w:sz w:val="22"/>
                <w:szCs w:val="21"/>
                <w:rPrChange w:id="2445" w:author="Boyko, James" w:date="2025-06-30T12:13:00Z" w16du:dateUtc="2025-06-30T16:13:00Z">
                  <w:rPr>
                    <w:ins w:id="2446" w:author="Boyko, James" w:date="2025-06-30T10:29:00Z" w16du:dateUtc="2025-06-30T14:29:00Z"/>
                    <w:rFonts w:ascii="Aptos Narrow" w:hAnsi="Aptos Narrow"/>
                    <w:color w:val="000000"/>
                    <w:szCs w:val="22"/>
                  </w:rPr>
                </w:rPrChange>
              </w:rPr>
            </w:pPr>
            <w:ins w:id="2447" w:author="Boyko, James" w:date="2025-06-30T10:29:00Z" w16du:dateUtc="2025-06-30T14:29:00Z">
              <w:r w:rsidRPr="00DF66CC">
                <w:rPr>
                  <w:rFonts w:ascii="Aptos Narrow" w:hAnsi="Aptos Narrow"/>
                  <w:color w:val="000000"/>
                  <w:sz w:val="22"/>
                  <w:szCs w:val="21"/>
                  <w:rPrChange w:id="2448" w:author="Boyko, James" w:date="2025-06-30T12:13:00Z" w16du:dateUtc="2025-06-30T16:13:00Z">
                    <w:rPr>
                      <w:rFonts w:ascii="Aptos Narrow" w:hAnsi="Aptos Narrow"/>
                      <w:color w:val="000000"/>
                      <w:szCs w:val="22"/>
                    </w:rPr>
                  </w:rPrChange>
                </w:rPr>
                <w:t>4.86</w:t>
              </w:r>
            </w:ins>
            <w:ins w:id="2449" w:author="Boyko, James" w:date="2025-06-30T12:07:00Z" w16du:dateUtc="2025-06-30T16:07:00Z">
              <w:r w:rsidR="00D51A67" w:rsidRPr="00DF66CC">
                <w:rPr>
                  <w:rFonts w:ascii="Aptos Narrow" w:hAnsi="Aptos Narrow"/>
                  <w:color w:val="000000"/>
                  <w:sz w:val="22"/>
                  <w:szCs w:val="21"/>
                  <w:rPrChange w:id="2450"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451" w:author="Boyko, James" w:date="2025-06-30T12:13:00Z" w16du:dateUtc="2025-06-30T16:13:00Z">
                    <w:rPr>
                      <w:rFonts w:ascii="Aptos Narrow" w:hAnsi="Aptos Narrow"/>
                      <w:color w:val="000000"/>
                      <w:szCs w:val="22"/>
                    </w:rPr>
                  </w:rPrChange>
                </w:rPr>
                <w:t>0.4</w:t>
              </w:r>
              <w:r w:rsidR="00D51A67" w:rsidRPr="00DF66CC">
                <w:rPr>
                  <w:rFonts w:ascii="Aptos Narrow" w:hAnsi="Aptos Narrow"/>
                  <w:color w:val="000000"/>
                  <w:sz w:val="22"/>
                  <w:szCs w:val="21"/>
                  <w:rPrChange w:id="2452" w:author="Boyko, James" w:date="2025-06-30T12:13:00Z" w16du:dateUtc="2025-06-30T16:13:00Z">
                    <w:rPr>
                      <w:rFonts w:ascii="Aptos Narrow" w:hAnsi="Aptos Narrow"/>
                      <w:color w:val="000000"/>
                      <w:szCs w:val="22"/>
                    </w:rPr>
                  </w:rPrChange>
                </w:rPr>
                <w:t>7)</w:t>
              </w:r>
            </w:ins>
          </w:p>
        </w:tc>
        <w:tc>
          <w:tcPr>
            <w:tcW w:w="625" w:type="pct"/>
            <w:tcBorders>
              <w:bottom w:val="single" w:sz="4" w:space="0" w:color="auto"/>
            </w:tcBorders>
            <w:shd w:val="clear" w:color="auto" w:fill="F2F2F2"/>
            <w:noWrap/>
            <w:hideMark/>
            <w:tcPrChange w:id="2453"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0320903C" w14:textId="562944E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454" w:author="Boyko, James" w:date="2025-06-30T10:29:00Z" w16du:dateUtc="2025-06-30T14:29:00Z"/>
                <w:rFonts w:ascii="Aptos Narrow" w:hAnsi="Aptos Narrow"/>
                <w:color w:val="000000"/>
                <w:sz w:val="22"/>
                <w:szCs w:val="21"/>
                <w:rPrChange w:id="2455" w:author="Boyko, James" w:date="2025-06-30T12:13:00Z" w16du:dateUtc="2025-06-30T16:13:00Z">
                  <w:rPr>
                    <w:ins w:id="2456" w:author="Boyko, James" w:date="2025-06-30T10:29:00Z" w16du:dateUtc="2025-06-30T14:29:00Z"/>
                    <w:rFonts w:ascii="Aptos Narrow" w:hAnsi="Aptos Narrow"/>
                    <w:color w:val="000000"/>
                    <w:szCs w:val="22"/>
                  </w:rPr>
                </w:rPrChange>
              </w:rPr>
            </w:pPr>
            <w:ins w:id="2457" w:author="Boyko, James" w:date="2025-06-30T10:29:00Z" w16du:dateUtc="2025-06-30T14:29:00Z">
              <w:r w:rsidRPr="00DF66CC">
                <w:rPr>
                  <w:rFonts w:ascii="Aptos Narrow" w:hAnsi="Aptos Narrow"/>
                  <w:color w:val="000000"/>
                  <w:sz w:val="22"/>
                  <w:szCs w:val="21"/>
                  <w:rPrChange w:id="2458" w:author="Boyko, James" w:date="2025-06-30T12:13:00Z" w16du:dateUtc="2025-06-30T16:13:00Z">
                    <w:rPr>
                      <w:rFonts w:ascii="Aptos Narrow" w:hAnsi="Aptos Narrow"/>
                      <w:color w:val="000000"/>
                      <w:szCs w:val="22"/>
                    </w:rPr>
                  </w:rPrChange>
                </w:rPr>
                <w:t>2.15</w:t>
              </w:r>
            </w:ins>
            <w:ins w:id="2459" w:author="Boyko, James" w:date="2025-06-30T12:09:00Z" w16du:dateUtc="2025-06-30T16:09:00Z">
              <w:r w:rsidR="00D51A67" w:rsidRPr="00DF66CC">
                <w:rPr>
                  <w:rFonts w:ascii="Aptos Narrow" w:hAnsi="Aptos Narrow"/>
                  <w:color w:val="000000"/>
                  <w:sz w:val="22"/>
                  <w:szCs w:val="21"/>
                  <w:rPrChange w:id="2460"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461" w:author="Boyko, James" w:date="2025-06-30T12:13:00Z" w16du:dateUtc="2025-06-30T16:13:00Z">
                    <w:rPr>
                      <w:rFonts w:ascii="Aptos Narrow" w:hAnsi="Aptos Narrow"/>
                      <w:color w:val="000000"/>
                      <w:szCs w:val="22"/>
                    </w:rPr>
                  </w:rPrChange>
                </w:rPr>
                <w:t>0.2</w:t>
              </w:r>
              <w:r w:rsidR="00D51A67" w:rsidRPr="00DF66CC">
                <w:rPr>
                  <w:rFonts w:ascii="Aptos Narrow" w:hAnsi="Aptos Narrow"/>
                  <w:color w:val="000000"/>
                  <w:sz w:val="22"/>
                  <w:szCs w:val="21"/>
                  <w:rPrChange w:id="2462" w:author="Boyko, James" w:date="2025-06-30T12:13:00Z" w16du:dateUtc="2025-06-30T16:13:00Z">
                    <w:rPr>
                      <w:rFonts w:ascii="Aptos Narrow" w:hAnsi="Aptos Narrow"/>
                      <w:color w:val="000000"/>
                      <w:szCs w:val="22"/>
                    </w:rPr>
                  </w:rPrChange>
                </w:rPr>
                <w:t>9)</w:t>
              </w:r>
            </w:ins>
          </w:p>
        </w:tc>
      </w:tr>
      <w:tr w:rsidR="00421F75" w:rsidRPr="00DF66CC" w14:paraId="22AE78B9" w14:textId="77777777" w:rsidTr="00EE7502">
        <w:trPr>
          <w:trHeight w:val="320"/>
          <w:ins w:id="2463" w:author="Boyko, James" w:date="2025-06-30T10:29:00Z" w16du:dateUtc="2025-06-30T14:29:00Z"/>
          <w:trPrChange w:id="2464" w:author="Boyko, James" w:date="2025-06-30T14:14:00Z" w16du:dateUtc="2025-06-30T18:14: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465" w:author="Boyko, James" w:date="2025-06-30T14:14:00Z" w16du:dateUtc="2025-06-30T18:14:00Z">
              <w:tcPr>
                <w:tcW w:w="625" w:type="pct"/>
                <w:tcBorders>
                  <w:top w:val="single" w:sz="4" w:space="0" w:color="auto"/>
                  <w:left w:val="single" w:sz="4" w:space="0" w:color="auto"/>
                </w:tcBorders>
                <w:noWrap/>
                <w:hideMark/>
              </w:tcPr>
            </w:tcPrChange>
          </w:tcPr>
          <w:p w14:paraId="166AEB46" w14:textId="77777777" w:rsidR="00110988" w:rsidRPr="00DF66CC" w:rsidRDefault="00110988" w:rsidP="00A47904">
            <w:pPr>
              <w:jc w:val="left"/>
              <w:rPr>
                <w:ins w:id="2466" w:author="Boyko, James" w:date="2025-06-30T10:29:00Z" w16du:dateUtc="2025-06-30T14:29:00Z"/>
                <w:rFonts w:ascii="Aptos Narrow" w:hAnsi="Aptos Narrow"/>
                <w:color w:val="000000"/>
                <w:sz w:val="22"/>
                <w:szCs w:val="21"/>
                <w:rPrChange w:id="2467" w:author="Boyko, James" w:date="2025-06-30T12:13:00Z" w16du:dateUtc="2025-06-30T16:13:00Z">
                  <w:rPr>
                    <w:ins w:id="2468" w:author="Boyko, James" w:date="2025-06-30T10:29:00Z" w16du:dateUtc="2025-06-30T14:29:00Z"/>
                    <w:rFonts w:ascii="Aptos Narrow" w:hAnsi="Aptos Narrow"/>
                    <w:color w:val="000000"/>
                  </w:rPr>
                </w:rPrChange>
              </w:rPr>
            </w:pPr>
            <w:ins w:id="2469" w:author="Boyko, James" w:date="2025-06-30T10:29:00Z" w16du:dateUtc="2025-06-30T14:29:00Z">
              <w:r w:rsidRPr="00DF66CC">
                <w:rPr>
                  <w:rFonts w:ascii="Aptos Narrow" w:hAnsi="Aptos Narrow"/>
                  <w:color w:val="000000"/>
                  <w:sz w:val="22"/>
                  <w:szCs w:val="21"/>
                  <w:rPrChange w:id="2470" w:author="Boyko, James" w:date="2025-06-30T12:13:00Z" w16du:dateUtc="2025-06-30T16:13:00Z">
                    <w:rPr>
                      <w:rFonts w:ascii="Aptos Narrow" w:hAnsi="Aptos Narrow"/>
                      <w:color w:val="000000"/>
                    </w:rPr>
                  </w:rPrChange>
                </w:rPr>
                <w:t>l1</w:t>
              </w:r>
            </w:ins>
          </w:p>
        </w:tc>
        <w:tc>
          <w:tcPr>
            <w:tcW w:w="625" w:type="pct"/>
            <w:tcBorders>
              <w:right w:val="single" w:sz="4" w:space="0" w:color="auto"/>
            </w:tcBorders>
            <w:noWrap/>
            <w:hideMark/>
            <w:tcPrChange w:id="2471" w:author="Boyko, James" w:date="2025-06-30T14:14:00Z" w16du:dateUtc="2025-06-30T18:14:00Z">
              <w:tcPr>
                <w:tcW w:w="625" w:type="pct"/>
                <w:gridSpan w:val="2"/>
                <w:tcBorders>
                  <w:top w:val="single" w:sz="4" w:space="0" w:color="auto"/>
                  <w:right w:val="single" w:sz="4" w:space="0" w:color="auto"/>
                </w:tcBorders>
                <w:noWrap/>
                <w:hideMark/>
              </w:tcPr>
            </w:tcPrChange>
          </w:tcPr>
          <w:p w14:paraId="1ED0A231"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472" w:author="Boyko, James" w:date="2025-06-30T10:29:00Z" w16du:dateUtc="2025-06-30T14:29:00Z"/>
                <w:rFonts w:ascii="Aptos Narrow" w:hAnsi="Aptos Narrow"/>
                <w:color w:val="000000"/>
                <w:sz w:val="22"/>
                <w:szCs w:val="21"/>
                <w:rPrChange w:id="2473" w:author="Boyko, James" w:date="2025-06-30T12:13:00Z" w16du:dateUtc="2025-06-30T16:13:00Z">
                  <w:rPr>
                    <w:ins w:id="2474" w:author="Boyko, James" w:date="2025-06-30T10:29:00Z" w16du:dateUtc="2025-06-30T14:29:00Z"/>
                    <w:rFonts w:ascii="Aptos Narrow" w:hAnsi="Aptos Narrow"/>
                    <w:color w:val="000000"/>
                    <w:szCs w:val="22"/>
                  </w:rPr>
                </w:rPrChange>
              </w:rPr>
            </w:pPr>
            <w:ins w:id="2475" w:author="Boyko, James" w:date="2025-06-30T10:29:00Z" w16du:dateUtc="2025-06-30T14:29:00Z">
              <w:r w:rsidRPr="00DF66CC">
                <w:rPr>
                  <w:rFonts w:ascii="Aptos Narrow" w:hAnsi="Aptos Narrow"/>
                  <w:color w:val="000000"/>
                  <w:sz w:val="22"/>
                  <w:szCs w:val="21"/>
                  <w:rPrChange w:id="2476" w:author="Boyko, James" w:date="2025-06-30T12:13:00Z" w16du:dateUtc="2025-06-30T16:13:00Z">
                    <w:rPr>
                      <w:rFonts w:ascii="Aptos Narrow" w:hAnsi="Aptos Narrow"/>
                      <w:color w:val="000000"/>
                      <w:szCs w:val="22"/>
                    </w:rPr>
                  </w:rPrChange>
                </w:rPr>
                <w:t>100</w:t>
              </w:r>
            </w:ins>
          </w:p>
        </w:tc>
        <w:tc>
          <w:tcPr>
            <w:tcW w:w="625" w:type="pct"/>
            <w:tcBorders>
              <w:top w:val="single" w:sz="4" w:space="0" w:color="auto"/>
              <w:left w:val="single" w:sz="4" w:space="0" w:color="auto"/>
            </w:tcBorders>
            <w:noWrap/>
            <w:hideMark/>
            <w:tcPrChange w:id="2477" w:author="Boyko, James" w:date="2025-06-30T14:14:00Z" w16du:dateUtc="2025-06-30T18:14:00Z">
              <w:tcPr>
                <w:tcW w:w="625" w:type="pct"/>
                <w:gridSpan w:val="2"/>
                <w:tcBorders>
                  <w:top w:val="single" w:sz="4" w:space="0" w:color="auto"/>
                  <w:left w:val="single" w:sz="4" w:space="0" w:color="auto"/>
                </w:tcBorders>
                <w:noWrap/>
                <w:hideMark/>
              </w:tcPr>
            </w:tcPrChange>
          </w:tcPr>
          <w:p w14:paraId="44EAE966" w14:textId="75354EDD"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478" w:author="Boyko, James" w:date="2025-06-30T10:29:00Z" w16du:dateUtc="2025-06-30T14:29:00Z"/>
                <w:rFonts w:ascii="Aptos Narrow" w:hAnsi="Aptos Narrow"/>
                <w:color w:val="000000"/>
                <w:sz w:val="22"/>
                <w:szCs w:val="21"/>
                <w:rPrChange w:id="2479" w:author="Boyko, James" w:date="2025-06-30T12:13:00Z" w16du:dateUtc="2025-06-30T16:13:00Z">
                  <w:rPr>
                    <w:ins w:id="2480" w:author="Boyko, James" w:date="2025-06-30T10:29:00Z" w16du:dateUtc="2025-06-30T14:29:00Z"/>
                    <w:rFonts w:ascii="Aptos Narrow" w:hAnsi="Aptos Narrow"/>
                    <w:color w:val="000000"/>
                    <w:szCs w:val="22"/>
                  </w:rPr>
                </w:rPrChange>
              </w:rPr>
            </w:pPr>
            <w:ins w:id="2481" w:author="Boyko, James" w:date="2025-06-30T10:29:00Z" w16du:dateUtc="2025-06-30T14:29:00Z">
              <w:r w:rsidRPr="00DF66CC">
                <w:rPr>
                  <w:rFonts w:ascii="Aptos Narrow" w:hAnsi="Aptos Narrow"/>
                  <w:color w:val="000000"/>
                  <w:sz w:val="22"/>
                  <w:szCs w:val="21"/>
                  <w:rPrChange w:id="2482" w:author="Boyko, James" w:date="2025-06-30T12:13:00Z" w16du:dateUtc="2025-06-30T16:13:00Z">
                    <w:rPr>
                      <w:rFonts w:ascii="Aptos Narrow" w:hAnsi="Aptos Narrow"/>
                      <w:color w:val="000000"/>
                      <w:szCs w:val="22"/>
                    </w:rPr>
                  </w:rPrChange>
                </w:rPr>
                <w:t>-0.05</w:t>
              </w:r>
            </w:ins>
            <w:ins w:id="2483" w:author="Boyko, James" w:date="2025-06-30T12:22:00Z" w16du:dateUtc="2025-06-30T16:22: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5</w:t>
              </w:r>
            </w:ins>
            <w:ins w:id="2484" w:author="Boyko, James" w:date="2025-06-30T12:23:00Z" w16du:dateUtc="2025-06-30T16:23:00Z">
              <w:r w:rsidR="00421F75">
                <w:rPr>
                  <w:rFonts w:ascii="Aptos Narrow" w:hAnsi="Aptos Narrow"/>
                  <w:color w:val="000000"/>
                  <w:sz w:val="22"/>
                  <w:szCs w:val="21"/>
                </w:rPr>
                <w:t>)</w:t>
              </w:r>
            </w:ins>
          </w:p>
        </w:tc>
        <w:tc>
          <w:tcPr>
            <w:tcW w:w="625" w:type="pct"/>
            <w:tcBorders>
              <w:top w:val="single" w:sz="4" w:space="0" w:color="auto"/>
            </w:tcBorders>
            <w:noWrap/>
            <w:hideMark/>
            <w:tcPrChange w:id="2485" w:author="Boyko, James" w:date="2025-06-30T14:14:00Z" w16du:dateUtc="2025-06-30T18:14:00Z">
              <w:tcPr>
                <w:tcW w:w="625" w:type="pct"/>
                <w:gridSpan w:val="2"/>
                <w:tcBorders>
                  <w:top w:val="single" w:sz="4" w:space="0" w:color="auto"/>
                </w:tcBorders>
                <w:noWrap/>
                <w:hideMark/>
              </w:tcPr>
            </w:tcPrChange>
          </w:tcPr>
          <w:p w14:paraId="0308BF5B" w14:textId="309D4A0F"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486" w:author="Boyko, James" w:date="2025-06-30T10:29:00Z" w16du:dateUtc="2025-06-30T14:29:00Z"/>
                <w:rFonts w:ascii="Aptos Narrow" w:hAnsi="Aptos Narrow"/>
                <w:color w:val="000000"/>
                <w:sz w:val="22"/>
                <w:szCs w:val="21"/>
                <w:rPrChange w:id="2487" w:author="Boyko, James" w:date="2025-06-30T12:13:00Z" w16du:dateUtc="2025-06-30T16:13:00Z">
                  <w:rPr>
                    <w:ins w:id="2488" w:author="Boyko, James" w:date="2025-06-30T10:29:00Z" w16du:dateUtc="2025-06-30T14:29:00Z"/>
                    <w:rFonts w:ascii="Aptos Narrow" w:hAnsi="Aptos Narrow"/>
                    <w:color w:val="000000"/>
                    <w:szCs w:val="22"/>
                  </w:rPr>
                </w:rPrChange>
              </w:rPr>
            </w:pPr>
            <w:ins w:id="2489" w:author="Boyko, James" w:date="2025-06-30T10:29:00Z" w16du:dateUtc="2025-06-30T14:29:00Z">
              <w:r w:rsidRPr="00DF66CC">
                <w:rPr>
                  <w:rFonts w:ascii="Aptos Narrow" w:hAnsi="Aptos Narrow"/>
                  <w:color w:val="000000"/>
                  <w:sz w:val="22"/>
                  <w:szCs w:val="21"/>
                  <w:rPrChange w:id="2490" w:author="Boyko, James" w:date="2025-06-30T12:13:00Z" w16du:dateUtc="2025-06-30T16:13:00Z">
                    <w:rPr>
                      <w:rFonts w:ascii="Aptos Narrow" w:hAnsi="Aptos Narrow"/>
                      <w:color w:val="000000"/>
                      <w:szCs w:val="22"/>
                    </w:rPr>
                  </w:rPrChange>
                </w:rPr>
                <w:t>2.08</w:t>
              </w:r>
            </w:ins>
            <w:ins w:id="2491"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2.0</w:t>
              </w:r>
              <w:r w:rsidR="00421F75">
                <w:rPr>
                  <w:rFonts w:ascii="Aptos Narrow" w:hAnsi="Aptos Narrow"/>
                  <w:color w:val="000000"/>
                  <w:sz w:val="22"/>
                  <w:szCs w:val="21"/>
                </w:rPr>
                <w:t>3)</w:t>
              </w:r>
            </w:ins>
          </w:p>
        </w:tc>
        <w:tc>
          <w:tcPr>
            <w:tcW w:w="625" w:type="pct"/>
            <w:tcBorders>
              <w:top w:val="single" w:sz="4" w:space="0" w:color="auto"/>
              <w:right w:val="single" w:sz="4" w:space="0" w:color="auto"/>
            </w:tcBorders>
            <w:noWrap/>
            <w:hideMark/>
            <w:tcPrChange w:id="2492" w:author="Boyko, James" w:date="2025-06-30T14:14:00Z" w16du:dateUtc="2025-06-30T18:14:00Z">
              <w:tcPr>
                <w:tcW w:w="625" w:type="pct"/>
                <w:gridSpan w:val="2"/>
                <w:tcBorders>
                  <w:top w:val="single" w:sz="4" w:space="0" w:color="auto"/>
                  <w:right w:val="single" w:sz="4" w:space="0" w:color="auto"/>
                </w:tcBorders>
                <w:noWrap/>
                <w:hideMark/>
              </w:tcPr>
            </w:tcPrChange>
          </w:tcPr>
          <w:p w14:paraId="01A1BC9C" w14:textId="3C6AEE6E"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493" w:author="Boyko, James" w:date="2025-06-30T10:29:00Z" w16du:dateUtc="2025-06-30T14:29:00Z"/>
                <w:rFonts w:ascii="Aptos Narrow" w:hAnsi="Aptos Narrow"/>
                <w:color w:val="000000"/>
                <w:sz w:val="22"/>
                <w:szCs w:val="21"/>
                <w:rPrChange w:id="2494" w:author="Boyko, James" w:date="2025-06-30T12:13:00Z" w16du:dateUtc="2025-06-30T16:13:00Z">
                  <w:rPr>
                    <w:ins w:id="2495" w:author="Boyko, James" w:date="2025-06-30T10:29:00Z" w16du:dateUtc="2025-06-30T14:29:00Z"/>
                    <w:rFonts w:ascii="Aptos Narrow" w:hAnsi="Aptos Narrow"/>
                    <w:color w:val="000000"/>
                    <w:szCs w:val="22"/>
                  </w:rPr>
                </w:rPrChange>
              </w:rPr>
            </w:pPr>
            <w:ins w:id="2496" w:author="Boyko, James" w:date="2025-06-30T10:29:00Z" w16du:dateUtc="2025-06-30T14:29:00Z">
              <w:r w:rsidRPr="00DF66CC">
                <w:rPr>
                  <w:rFonts w:ascii="Aptos Narrow" w:hAnsi="Aptos Narrow"/>
                  <w:color w:val="000000"/>
                  <w:sz w:val="22"/>
                  <w:szCs w:val="21"/>
                  <w:rPrChange w:id="2497" w:author="Boyko, James" w:date="2025-06-30T12:13:00Z" w16du:dateUtc="2025-06-30T16:13:00Z">
                    <w:rPr>
                      <w:rFonts w:ascii="Aptos Narrow" w:hAnsi="Aptos Narrow"/>
                      <w:color w:val="000000"/>
                      <w:szCs w:val="22"/>
                    </w:rPr>
                  </w:rPrChange>
                </w:rPr>
                <w:t>1.4</w:t>
              </w:r>
            </w:ins>
            <w:ins w:id="2498"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38</w:t>
              </w:r>
              <w:r w:rsidR="00421F75">
                <w:rPr>
                  <w:rFonts w:ascii="Aptos Narrow" w:hAnsi="Aptos Narrow"/>
                  <w:color w:val="000000"/>
                  <w:sz w:val="22"/>
                  <w:szCs w:val="21"/>
                </w:rPr>
                <w:t>)</w:t>
              </w:r>
            </w:ins>
          </w:p>
        </w:tc>
        <w:tc>
          <w:tcPr>
            <w:tcW w:w="625" w:type="pct"/>
            <w:tcBorders>
              <w:top w:val="single" w:sz="4" w:space="0" w:color="auto"/>
              <w:left w:val="single" w:sz="4" w:space="0" w:color="auto"/>
            </w:tcBorders>
            <w:noWrap/>
            <w:hideMark/>
            <w:tcPrChange w:id="2499" w:author="Boyko, James" w:date="2025-06-30T14:14:00Z" w16du:dateUtc="2025-06-30T18:14:00Z">
              <w:tcPr>
                <w:tcW w:w="625" w:type="pct"/>
                <w:gridSpan w:val="2"/>
                <w:tcBorders>
                  <w:top w:val="single" w:sz="4" w:space="0" w:color="auto"/>
                  <w:left w:val="single" w:sz="4" w:space="0" w:color="auto"/>
                </w:tcBorders>
                <w:noWrap/>
                <w:hideMark/>
              </w:tcPr>
            </w:tcPrChange>
          </w:tcPr>
          <w:p w14:paraId="34CD6924" w14:textId="4B680DB6"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500" w:author="Boyko, James" w:date="2025-06-30T10:29:00Z" w16du:dateUtc="2025-06-30T14:29:00Z"/>
                <w:rFonts w:ascii="Aptos Narrow" w:hAnsi="Aptos Narrow"/>
                <w:color w:val="000000"/>
                <w:sz w:val="22"/>
                <w:szCs w:val="21"/>
                <w:rPrChange w:id="2501" w:author="Boyko, James" w:date="2025-06-30T12:13:00Z" w16du:dateUtc="2025-06-30T16:13:00Z">
                  <w:rPr>
                    <w:ins w:id="2502" w:author="Boyko, James" w:date="2025-06-30T10:29:00Z" w16du:dateUtc="2025-06-30T14:29:00Z"/>
                    <w:rFonts w:ascii="Aptos Narrow" w:hAnsi="Aptos Narrow"/>
                    <w:color w:val="000000"/>
                    <w:szCs w:val="22"/>
                  </w:rPr>
                </w:rPrChange>
              </w:rPr>
            </w:pPr>
            <w:ins w:id="2503" w:author="Boyko, James" w:date="2025-06-30T10:29:00Z" w16du:dateUtc="2025-06-30T14:29:00Z">
              <w:r w:rsidRPr="00DF66CC">
                <w:rPr>
                  <w:rFonts w:ascii="Aptos Narrow" w:hAnsi="Aptos Narrow"/>
                  <w:color w:val="000000"/>
                  <w:sz w:val="22"/>
                  <w:szCs w:val="21"/>
                  <w:rPrChange w:id="2504" w:author="Boyko, James" w:date="2025-06-30T12:13:00Z" w16du:dateUtc="2025-06-30T16:13:00Z">
                    <w:rPr>
                      <w:rFonts w:ascii="Aptos Narrow" w:hAnsi="Aptos Narrow"/>
                      <w:color w:val="000000"/>
                      <w:szCs w:val="22"/>
                    </w:rPr>
                  </w:rPrChange>
                </w:rPr>
                <w:t>-2.51</w:t>
              </w:r>
            </w:ins>
            <w:ins w:id="2505" w:author="Boyko, James" w:date="2025-06-30T12:05:00Z" w16du:dateUtc="2025-06-30T16:05:00Z">
              <w:r w:rsidR="00000FCD" w:rsidRPr="00DF66CC">
                <w:rPr>
                  <w:rFonts w:ascii="Aptos Narrow" w:hAnsi="Aptos Narrow"/>
                  <w:color w:val="000000"/>
                  <w:sz w:val="22"/>
                  <w:szCs w:val="21"/>
                  <w:rPrChange w:id="2506"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507" w:author="Boyko, James" w:date="2025-06-30T12:13:00Z" w16du:dateUtc="2025-06-30T16:13:00Z">
                    <w:rPr>
                      <w:rFonts w:ascii="Aptos Narrow" w:hAnsi="Aptos Narrow"/>
                      <w:color w:val="000000"/>
                      <w:szCs w:val="22"/>
                    </w:rPr>
                  </w:rPrChange>
                </w:rPr>
                <w:t>0.18</w:t>
              </w:r>
              <w:r w:rsidR="00000FCD" w:rsidRPr="00DF66CC">
                <w:rPr>
                  <w:rFonts w:ascii="Aptos Narrow" w:hAnsi="Aptos Narrow"/>
                  <w:color w:val="000000"/>
                  <w:sz w:val="22"/>
                  <w:szCs w:val="21"/>
                  <w:rPrChange w:id="2508"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noWrap/>
            <w:hideMark/>
            <w:tcPrChange w:id="2509" w:author="Boyko, James" w:date="2025-06-30T14:14:00Z" w16du:dateUtc="2025-06-30T18:14:00Z">
              <w:tcPr>
                <w:tcW w:w="625" w:type="pct"/>
                <w:gridSpan w:val="2"/>
                <w:tcBorders>
                  <w:top w:val="single" w:sz="4" w:space="0" w:color="auto"/>
                </w:tcBorders>
                <w:noWrap/>
                <w:hideMark/>
              </w:tcPr>
            </w:tcPrChange>
          </w:tcPr>
          <w:p w14:paraId="47476AF4" w14:textId="13B1B96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510" w:author="Boyko, James" w:date="2025-06-30T10:29:00Z" w16du:dateUtc="2025-06-30T14:29:00Z"/>
                <w:rFonts w:ascii="Aptos Narrow" w:hAnsi="Aptos Narrow"/>
                <w:color w:val="000000"/>
                <w:sz w:val="22"/>
                <w:szCs w:val="21"/>
                <w:rPrChange w:id="2511" w:author="Boyko, James" w:date="2025-06-30T12:13:00Z" w16du:dateUtc="2025-06-30T16:13:00Z">
                  <w:rPr>
                    <w:ins w:id="2512" w:author="Boyko, James" w:date="2025-06-30T10:29:00Z" w16du:dateUtc="2025-06-30T14:29:00Z"/>
                    <w:rFonts w:ascii="Aptos Narrow" w:hAnsi="Aptos Narrow"/>
                    <w:color w:val="000000"/>
                    <w:szCs w:val="22"/>
                  </w:rPr>
                </w:rPrChange>
              </w:rPr>
            </w:pPr>
            <w:ins w:id="2513" w:author="Boyko, James" w:date="2025-06-30T10:29:00Z" w16du:dateUtc="2025-06-30T14:29:00Z">
              <w:r w:rsidRPr="00DF66CC">
                <w:rPr>
                  <w:rFonts w:ascii="Aptos Narrow" w:hAnsi="Aptos Narrow"/>
                  <w:color w:val="000000"/>
                  <w:sz w:val="22"/>
                  <w:szCs w:val="21"/>
                  <w:rPrChange w:id="2514" w:author="Boyko, James" w:date="2025-06-30T12:13:00Z" w16du:dateUtc="2025-06-30T16:13:00Z">
                    <w:rPr>
                      <w:rFonts w:ascii="Aptos Narrow" w:hAnsi="Aptos Narrow"/>
                      <w:color w:val="000000"/>
                      <w:szCs w:val="22"/>
                    </w:rPr>
                  </w:rPrChange>
                </w:rPr>
                <w:t>17.46</w:t>
              </w:r>
            </w:ins>
            <w:ins w:id="2515" w:author="Boyko, James" w:date="2025-06-30T12:07:00Z" w16du:dateUtc="2025-06-30T16:07:00Z">
              <w:r w:rsidR="00D51A67" w:rsidRPr="00DF66CC">
                <w:rPr>
                  <w:rFonts w:ascii="Aptos Narrow" w:hAnsi="Aptos Narrow"/>
                  <w:color w:val="000000"/>
                  <w:sz w:val="22"/>
                  <w:szCs w:val="21"/>
                  <w:rPrChange w:id="2516"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517" w:author="Boyko, James" w:date="2025-06-30T12:13:00Z" w16du:dateUtc="2025-06-30T16:13:00Z">
                    <w:rPr>
                      <w:rFonts w:ascii="Aptos Narrow" w:hAnsi="Aptos Narrow"/>
                      <w:color w:val="000000"/>
                      <w:szCs w:val="22"/>
                    </w:rPr>
                  </w:rPrChange>
                </w:rPr>
                <w:t>0.6</w:t>
              </w:r>
              <w:r w:rsidR="00D51A67" w:rsidRPr="00DF66CC">
                <w:rPr>
                  <w:rFonts w:ascii="Aptos Narrow" w:hAnsi="Aptos Narrow"/>
                  <w:color w:val="000000"/>
                  <w:sz w:val="22"/>
                  <w:szCs w:val="21"/>
                  <w:rPrChange w:id="2518" w:author="Boyko, James" w:date="2025-06-30T12:13:00Z" w16du:dateUtc="2025-06-30T16:13:00Z">
                    <w:rPr>
                      <w:rFonts w:ascii="Aptos Narrow" w:hAnsi="Aptos Narrow"/>
                      <w:color w:val="000000"/>
                      <w:szCs w:val="22"/>
                    </w:rPr>
                  </w:rPrChange>
                </w:rPr>
                <w:t>5)</w:t>
              </w:r>
            </w:ins>
          </w:p>
        </w:tc>
        <w:tc>
          <w:tcPr>
            <w:tcW w:w="625" w:type="pct"/>
            <w:tcBorders>
              <w:top w:val="single" w:sz="4" w:space="0" w:color="auto"/>
            </w:tcBorders>
            <w:noWrap/>
            <w:hideMark/>
            <w:tcPrChange w:id="2519" w:author="Boyko, James" w:date="2025-06-30T14:14:00Z" w16du:dateUtc="2025-06-30T18:14:00Z">
              <w:tcPr>
                <w:tcW w:w="625" w:type="pct"/>
                <w:gridSpan w:val="2"/>
                <w:tcBorders>
                  <w:top w:val="single" w:sz="4" w:space="0" w:color="auto"/>
                  <w:right w:val="single" w:sz="4" w:space="0" w:color="auto"/>
                </w:tcBorders>
                <w:noWrap/>
                <w:hideMark/>
              </w:tcPr>
            </w:tcPrChange>
          </w:tcPr>
          <w:p w14:paraId="19DEFA6B" w14:textId="154BD5A0"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520" w:author="Boyko, James" w:date="2025-06-30T10:29:00Z" w16du:dateUtc="2025-06-30T14:29:00Z"/>
                <w:rFonts w:ascii="Aptos Narrow" w:hAnsi="Aptos Narrow"/>
                <w:color w:val="000000"/>
                <w:sz w:val="22"/>
                <w:szCs w:val="21"/>
                <w:rPrChange w:id="2521" w:author="Boyko, James" w:date="2025-06-30T12:13:00Z" w16du:dateUtc="2025-06-30T16:13:00Z">
                  <w:rPr>
                    <w:ins w:id="2522" w:author="Boyko, James" w:date="2025-06-30T10:29:00Z" w16du:dateUtc="2025-06-30T14:29:00Z"/>
                    <w:rFonts w:ascii="Aptos Narrow" w:hAnsi="Aptos Narrow"/>
                    <w:color w:val="000000"/>
                    <w:szCs w:val="22"/>
                  </w:rPr>
                </w:rPrChange>
              </w:rPr>
            </w:pPr>
            <w:ins w:id="2523" w:author="Boyko, James" w:date="2025-06-30T10:29:00Z" w16du:dateUtc="2025-06-30T14:29:00Z">
              <w:r w:rsidRPr="00DF66CC">
                <w:rPr>
                  <w:rFonts w:ascii="Aptos Narrow" w:hAnsi="Aptos Narrow"/>
                  <w:color w:val="000000"/>
                  <w:sz w:val="22"/>
                  <w:szCs w:val="21"/>
                  <w:rPrChange w:id="2524" w:author="Boyko, James" w:date="2025-06-30T12:13:00Z" w16du:dateUtc="2025-06-30T16:13:00Z">
                    <w:rPr>
                      <w:rFonts w:ascii="Aptos Narrow" w:hAnsi="Aptos Narrow"/>
                      <w:color w:val="000000"/>
                      <w:szCs w:val="22"/>
                    </w:rPr>
                  </w:rPrChange>
                </w:rPr>
                <w:t>4.82</w:t>
              </w:r>
            </w:ins>
            <w:ins w:id="2525" w:author="Boyko, James" w:date="2025-06-30T12:09:00Z" w16du:dateUtc="2025-06-30T16:09:00Z">
              <w:r w:rsidR="004235B1" w:rsidRPr="00DF66CC">
                <w:rPr>
                  <w:rFonts w:ascii="Aptos Narrow" w:hAnsi="Aptos Narrow"/>
                  <w:color w:val="000000"/>
                  <w:sz w:val="22"/>
                  <w:szCs w:val="21"/>
                  <w:rPrChange w:id="2526"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527" w:author="Boyko, James" w:date="2025-06-30T12:13:00Z" w16du:dateUtc="2025-06-30T16:13:00Z">
                    <w:rPr>
                      <w:rFonts w:ascii="Aptos Narrow" w:hAnsi="Aptos Narrow"/>
                      <w:color w:val="000000"/>
                      <w:szCs w:val="22"/>
                    </w:rPr>
                  </w:rPrChange>
                </w:rPr>
                <w:t>0.6</w:t>
              </w:r>
              <w:r w:rsidR="004235B1" w:rsidRPr="00DF66CC">
                <w:rPr>
                  <w:rFonts w:ascii="Aptos Narrow" w:hAnsi="Aptos Narrow"/>
                  <w:color w:val="000000"/>
                  <w:sz w:val="22"/>
                  <w:szCs w:val="21"/>
                  <w:rPrChange w:id="2528" w:author="Boyko, James" w:date="2025-06-30T12:13:00Z" w16du:dateUtc="2025-06-30T16:13:00Z">
                    <w:rPr>
                      <w:rFonts w:ascii="Aptos Narrow" w:hAnsi="Aptos Narrow"/>
                      <w:color w:val="000000"/>
                      <w:szCs w:val="22"/>
                    </w:rPr>
                  </w:rPrChange>
                </w:rPr>
                <w:t>4)</w:t>
              </w:r>
            </w:ins>
          </w:p>
        </w:tc>
      </w:tr>
      <w:tr w:rsidR="000560A8" w:rsidRPr="00DF66CC" w14:paraId="7F794814" w14:textId="77777777" w:rsidTr="00303AA2">
        <w:trPr>
          <w:cnfStyle w:val="000000100000" w:firstRow="0" w:lastRow="0" w:firstColumn="0" w:lastColumn="0" w:oddVBand="0" w:evenVBand="0" w:oddHBand="1" w:evenHBand="0" w:firstRowFirstColumn="0" w:firstRowLastColumn="0" w:lastRowFirstColumn="0" w:lastRowLastColumn="0"/>
          <w:trHeight w:val="320"/>
          <w:ins w:id="2529" w:author="Boyko, James" w:date="2025-06-30T10:29:00Z" w16du:dateUtc="2025-06-30T14:29:00Z"/>
          <w:trPrChange w:id="2530"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531" w:author="Boyko, James" w:date="2025-06-30T14:15:00Z" w16du:dateUtc="2025-06-30T18:15:00Z">
              <w:tcPr>
                <w:tcW w:w="625" w:type="pct"/>
                <w:gridSpan w:val="2"/>
                <w:noWrap/>
                <w:hideMark/>
              </w:tcPr>
            </w:tcPrChange>
          </w:tcPr>
          <w:p w14:paraId="3060F81D"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532" w:author="Boyko, James" w:date="2025-06-30T10:29:00Z" w16du:dateUtc="2025-06-30T14:29:00Z"/>
                <w:rFonts w:ascii="Aptos Narrow" w:hAnsi="Aptos Narrow"/>
                <w:color w:val="000000"/>
                <w:sz w:val="22"/>
                <w:szCs w:val="21"/>
                <w:rPrChange w:id="2533" w:author="Boyko, James" w:date="2025-06-30T12:13:00Z" w16du:dateUtc="2025-06-30T16:13:00Z">
                  <w:rPr>
                    <w:ins w:id="2534" w:author="Boyko, James" w:date="2025-06-30T10:29:00Z" w16du:dateUtc="2025-06-30T14:29:00Z"/>
                    <w:rFonts w:ascii="Aptos Narrow" w:hAnsi="Aptos Narrow"/>
                    <w:color w:val="000000"/>
                  </w:rPr>
                </w:rPrChange>
              </w:rPr>
            </w:pPr>
            <w:ins w:id="2535" w:author="Boyko, James" w:date="2025-06-30T10:29:00Z" w16du:dateUtc="2025-06-30T14:29:00Z">
              <w:r w:rsidRPr="00DF66CC">
                <w:rPr>
                  <w:rFonts w:ascii="Aptos Narrow" w:hAnsi="Aptos Narrow"/>
                  <w:color w:val="000000"/>
                  <w:sz w:val="22"/>
                  <w:szCs w:val="21"/>
                  <w:rPrChange w:id="2536" w:author="Boyko, James" w:date="2025-06-30T12:13:00Z" w16du:dateUtc="2025-06-30T16:13:00Z">
                    <w:rPr>
                      <w:rFonts w:ascii="Aptos Narrow" w:hAnsi="Aptos Narrow"/>
                      <w:color w:val="000000"/>
                    </w:rPr>
                  </w:rPrChange>
                </w:rPr>
                <w:t>l1</w:t>
              </w:r>
            </w:ins>
          </w:p>
        </w:tc>
        <w:tc>
          <w:tcPr>
            <w:tcW w:w="625" w:type="pct"/>
            <w:tcBorders>
              <w:right w:val="single" w:sz="4" w:space="0" w:color="auto"/>
            </w:tcBorders>
            <w:shd w:val="clear" w:color="auto" w:fill="F2F2F2"/>
            <w:noWrap/>
            <w:hideMark/>
            <w:tcPrChange w:id="2537" w:author="Boyko, James" w:date="2025-06-30T14:15:00Z" w16du:dateUtc="2025-06-30T18:15:00Z">
              <w:tcPr>
                <w:tcW w:w="625" w:type="pct"/>
                <w:gridSpan w:val="2"/>
                <w:tcBorders>
                  <w:right w:val="single" w:sz="4" w:space="0" w:color="auto"/>
                </w:tcBorders>
                <w:shd w:val="clear" w:color="auto" w:fill="E8E8E8" w:themeFill="background2"/>
                <w:noWrap/>
                <w:hideMark/>
              </w:tcPr>
            </w:tcPrChange>
          </w:tcPr>
          <w:p w14:paraId="131B37B8"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38" w:author="Boyko, James" w:date="2025-06-30T10:29:00Z" w16du:dateUtc="2025-06-30T14:29:00Z"/>
                <w:rFonts w:ascii="Aptos Narrow" w:hAnsi="Aptos Narrow"/>
                <w:color w:val="000000"/>
                <w:sz w:val="22"/>
                <w:szCs w:val="21"/>
                <w:rPrChange w:id="2539" w:author="Boyko, James" w:date="2025-06-30T12:13:00Z" w16du:dateUtc="2025-06-30T16:13:00Z">
                  <w:rPr>
                    <w:ins w:id="2540" w:author="Boyko, James" w:date="2025-06-30T10:29:00Z" w16du:dateUtc="2025-06-30T14:29:00Z"/>
                    <w:rFonts w:ascii="Aptos Narrow" w:hAnsi="Aptos Narrow"/>
                    <w:color w:val="000000"/>
                    <w:szCs w:val="22"/>
                  </w:rPr>
                </w:rPrChange>
              </w:rPr>
            </w:pPr>
            <w:ins w:id="2541" w:author="Boyko, James" w:date="2025-06-30T10:29:00Z" w16du:dateUtc="2025-06-30T14:29:00Z">
              <w:r w:rsidRPr="00DF66CC">
                <w:rPr>
                  <w:rFonts w:ascii="Aptos Narrow" w:hAnsi="Aptos Narrow"/>
                  <w:color w:val="000000"/>
                  <w:sz w:val="22"/>
                  <w:szCs w:val="21"/>
                  <w:rPrChange w:id="2542" w:author="Boyko, James" w:date="2025-06-30T12:13:00Z" w16du:dateUtc="2025-06-30T16:13:00Z">
                    <w:rPr>
                      <w:rFonts w:ascii="Aptos Narrow" w:hAnsi="Aptos Narrow"/>
                      <w:color w:val="000000"/>
                      <w:szCs w:val="22"/>
                    </w:rPr>
                  </w:rPrChange>
                </w:rPr>
                <w:t>250</w:t>
              </w:r>
            </w:ins>
          </w:p>
        </w:tc>
        <w:tc>
          <w:tcPr>
            <w:tcW w:w="625" w:type="pct"/>
            <w:tcBorders>
              <w:left w:val="single" w:sz="4" w:space="0" w:color="auto"/>
            </w:tcBorders>
            <w:shd w:val="clear" w:color="auto" w:fill="F2F2F2"/>
            <w:noWrap/>
            <w:hideMark/>
            <w:tcPrChange w:id="2543" w:author="Boyko, James" w:date="2025-06-30T14:15:00Z" w16du:dateUtc="2025-06-30T18:15:00Z">
              <w:tcPr>
                <w:tcW w:w="625" w:type="pct"/>
                <w:gridSpan w:val="2"/>
                <w:tcBorders>
                  <w:left w:val="single" w:sz="4" w:space="0" w:color="auto"/>
                </w:tcBorders>
                <w:shd w:val="clear" w:color="auto" w:fill="E8E8E8" w:themeFill="background2"/>
                <w:noWrap/>
                <w:hideMark/>
              </w:tcPr>
            </w:tcPrChange>
          </w:tcPr>
          <w:p w14:paraId="163556C0" w14:textId="6B166FF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44" w:author="Boyko, James" w:date="2025-06-30T10:29:00Z" w16du:dateUtc="2025-06-30T14:29:00Z"/>
                <w:rFonts w:ascii="Aptos Narrow" w:hAnsi="Aptos Narrow"/>
                <w:color w:val="000000"/>
                <w:sz w:val="22"/>
                <w:szCs w:val="21"/>
                <w:rPrChange w:id="2545" w:author="Boyko, James" w:date="2025-06-30T12:13:00Z" w16du:dateUtc="2025-06-30T16:13:00Z">
                  <w:rPr>
                    <w:ins w:id="2546" w:author="Boyko, James" w:date="2025-06-30T10:29:00Z" w16du:dateUtc="2025-06-30T14:29:00Z"/>
                    <w:rFonts w:ascii="Aptos Narrow" w:hAnsi="Aptos Narrow"/>
                    <w:color w:val="000000"/>
                    <w:szCs w:val="22"/>
                  </w:rPr>
                </w:rPrChange>
              </w:rPr>
            </w:pPr>
            <w:ins w:id="2547" w:author="Boyko, James" w:date="2025-06-30T10:29:00Z" w16du:dateUtc="2025-06-30T14:29:00Z">
              <w:r w:rsidRPr="00DF66CC">
                <w:rPr>
                  <w:rFonts w:ascii="Aptos Narrow" w:hAnsi="Aptos Narrow"/>
                  <w:color w:val="000000"/>
                  <w:sz w:val="22"/>
                  <w:szCs w:val="21"/>
                  <w:rPrChange w:id="2548" w:author="Boyko, James" w:date="2025-06-30T12:13:00Z" w16du:dateUtc="2025-06-30T16:13:00Z">
                    <w:rPr>
                      <w:rFonts w:ascii="Aptos Narrow" w:hAnsi="Aptos Narrow"/>
                      <w:color w:val="000000"/>
                      <w:szCs w:val="22"/>
                    </w:rPr>
                  </w:rPrChange>
                </w:rPr>
                <w:t>0.04</w:t>
              </w:r>
            </w:ins>
            <w:ins w:id="2549" w:author="Boyko, James" w:date="2025-06-30T12:23:00Z" w16du:dateUtc="2025-06-30T16:23: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w:t>
              </w:r>
              <w:r w:rsidR="00421F75">
                <w:rPr>
                  <w:rFonts w:ascii="Aptos Narrow" w:hAnsi="Aptos Narrow"/>
                  <w:color w:val="000000"/>
                  <w:sz w:val="22"/>
                  <w:szCs w:val="21"/>
                </w:rPr>
                <w:t>4)</w:t>
              </w:r>
            </w:ins>
          </w:p>
        </w:tc>
        <w:tc>
          <w:tcPr>
            <w:tcW w:w="625" w:type="pct"/>
            <w:shd w:val="clear" w:color="auto" w:fill="F2F2F2"/>
            <w:noWrap/>
            <w:hideMark/>
            <w:tcPrChange w:id="2550" w:author="Boyko, James" w:date="2025-06-30T14:15:00Z" w16du:dateUtc="2025-06-30T18:15:00Z">
              <w:tcPr>
                <w:tcW w:w="625" w:type="pct"/>
                <w:gridSpan w:val="2"/>
                <w:shd w:val="clear" w:color="auto" w:fill="E8E8E8" w:themeFill="background2"/>
                <w:noWrap/>
                <w:hideMark/>
              </w:tcPr>
            </w:tcPrChange>
          </w:tcPr>
          <w:p w14:paraId="174DD37A" w14:textId="6B89F824"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51" w:author="Boyko, James" w:date="2025-06-30T10:29:00Z" w16du:dateUtc="2025-06-30T14:29:00Z"/>
                <w:rFonts w:ascii="Aptos Narrow" w:hAnsi="Aptos Narrow"/>
                <w:color w:val="000000"/>
                <w:sz w:val="22"/>
                <w:szCs w:val="21"/>
                <w:rPrChange w:id="2552" w:author="Boyko, James" w:date="2025-06-30T12:13:00Z" w16du:dateUtc="2025-06-30T16:13:00Z">
                  <w:rPr>
                    <w:ins w:id="2553" w:author="Boyko, James" w:date="2025-06-30T10:29:00Z" w16du:dateUtc="2025-06-30T14:29:00Z"/>
                    <w:rFonts w:ascii="Aptos Narrow" w:hAnsi="Aptos Narrow"/>
                    <w:color w:val="000000"/>
                    <w:szCs w:val="22"/>
                  </w:rPr>
                </w:rPrChange>
              </w:rPr>
            </w:pPr>
            <w:ins w:id="2554" w:author="Boyko, James" w:date="2025-06-30T10:29:00Z" w16du:dateUtc="2025-06-30T14:29:00Z">
              <w:r w:rsidRPr="00DF66CC">
                <w:rPr>
                  <w:rFonts w:ascii="Aptos Narrow" w:hAnsi="Aptos Narrow"/>
                  <w:color w:val="000000"/>
                  <w:sz w:val="22"/>
                  <w:szCs w:val="21"/>
                  <w:rPrChange w:id="2555" w:author="Boyko, James" w:date="2025-06-30T12:13:00Z" w16du:dateUtc="2025-06-30T16:13:00Z">
                    <w:rPr>
                      <w:rFonts w:ascii="Aptos Narrow" w:hAnsi="Aptos Narrow"/>
                      <w:color w:val="000000"/>
                      <w:szCs w:val="22"/>
                    </w:rPr>
                  </w:rPrChange>
                </w:rPr>
                <w:t>1.71</w:t>
              </w:r>
            </w:ins>
            <w:ins w:id="2556"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6</w:t>
              </w:r>
              <w:r w:rsidR="00421F75">
                <w:rPr>
                  <w:rFonts w:ascii="Aptos Narrow" w:hAnsi="Aptos Narrow"/>
                  <w:color w:val="000000"/>
                  <w:sz w:val="22"/>
                  <w:szCs w:val="21"/>
                </w:rPr>
                <w:t>6)</w:t>
              </w:r>
            </w:ins>
          </w:p>
        </w:tc>
        <w:tc>
          <w:tcPr>
            <w:tcW w:w="625" w:type="pct"/>
            <w:tcBorders>
              <w:right w:val="single" w:sz="4" w:space="0" w:color="auto"/>
            </w:tcBorders>
            <w:shd w:val="clear" w:color="auto" w:fill="F2F2F2"/>
            <w:noWrap/>
            <w:hideMark/>
            <w:tcPrChange w:id="2557" w:author="Boyko, James" w:date="2025-06-30T14:15:00Z" w16du:dateUtc="2025-06-30T18:15:00Z">
              <w:tcPr>
                <w:tcW w:w="625" w:type="pct"/>
                <w:gridSpan w:val="2"/>
                <w:tcBorders>
                  <w:right w:val="single" w:sz="4" w:space="0" w:color="auto"/>
                </w:tcBorders>
                <w:shd w:val="clear" w:color="auto" w:fill="E8E8E8" w:themeFill="background2"/>
                <w:noWrap/>
                <w:hideMark/>
              </w:tcPr>
            </w:tcPrChange>
          </w:tcPr>
          <w:p w14:paraId="1FB6ACFD" w14:textId="6FE10A4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58" w:author="Boyko, James" w:date="2025-06-30T10:29:00Z" w16du:dateUtc="2025-06-30T14:29:00Z"/>
                <w:rFonts w:ascii="Aptos Narrow" w:hAnsi="Aptos Narrow"/>
                <w:color w:val="000000"/>
                <w:sz w:val="22"/>
                <w:szCs w:val="21"/>
                <w:rPrChange w:id="2559" w:author="Boyko, James" w:date="2025-06-30T12:13:00Z" w16du:dateUtc="2025-06-30T16:13:00Z">
                  <w:rPr>
                    <w:ins w:id="2560" w:author="Boyko, James" w:date="2025-06-30T10:29:00Z" w16du:dateUtc="2025-06-30T14:29:00Z"/>
                    <w:rFonts w:ascii="Aptos Narrow" w:hAnsi="Aptos Narrow"/>
                    <w:color w:val="000000"/>
                    <w:szCs w:val="22"/>
                  </w:rPr>
                </w:rPrChange>
              </w:rPr>
            </w:pPr>
            <w:ins w:id="2561" w:author="Boyko, James" w:date="2025-06-30T10:29:00Z" w16du:dateUtc="2025-06-30T14:29:00Z">
              <w:r w:rsidRPr="00DF66CC">
                <w:rPr>
                  <w:rFonts w:ascii="Aptos Narrow" w:hAnsi="Aptos Narrow"/>
                  <w:color w:val="000000"/>
                  <w:sz w:val="22"/>
                  <w:szCs w:val="21"/>
                  <w:rPrChange w:id="2562" w:author="Boyko, James" w:date="2025-06-30T12:13:00Z" w16du:dateUtc="2025-06-30T16:13:00Z">
                    <w:rPr>
                      <w:rFonts w:ascii="Aptos Narrow" w:hAnsi="Aptos Narrow"/>
                      <w:color w:val="000000"/>
                      <w:szCs w:val="22"/>
                    </w:rPr>
                  </w:rPrChange>
                </w:rPr>
                <w:t>1.18</w:t>
              </w:r>
            </w:ins>
            <w:ins w:id="2563"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6)</w:t>
              </w:r>
            </w:ins>
          </w:p>
        </w:tc>
        <w:tc>
          <w:tcPr>
            <w:tcW w:w="625" w:type="pct"/>
            <w:tcBorders>
              <w:left w:val="single" w:sz="4" w:space="0" w:color="auto"/>
            </w:tcBorders>
            <w:shd w:val="clear" w:color="auto" w:fill="F2F2F2"/>
            <w:noWrap/>
            <w:hideMark/>
            <w:tcPrChange w:id="2564" w:author="Boyko, James" w:date="2025-06-30T14:15:00Z" w16du:dateUtc="2025-06-30T18:15:00Z">
              <w:tcPr>
                <w:tcW w:w="625" w:type="pct"/>
                <w:gridSpan w:val="2"/>
                <w:tcBorders>
                  <w:left w:val="single" w:sz="4" w:space="0" w:color="auto"/>
                </w:tcBorders>
                <w:shd w:val="clear" w:color="auto" w:fill="E8E8E8" w:themeFill="background2"/>
                <w:noWrap/>
                <w:hideMark/>
              </w:tcPr>
            </w:tcPrChange>
          </w:tcPr>
          <w:p w14:paraId="3E172C31" w14:textId="03E472A6"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65" w:author="Boyko, James" w:date="2025-06-30T10:29:00Z" w16du:dateUtc="2025-06-30T14:29:00Z"/>
                <w:rFonts w:ascii="Aptos Narrow" w:hAnsi="Aptos Narrow"/>
                <w:color w:val="000000"/>
                <w:sz w:val="22"/>
                <w:szCs w:val="21"/>
                <w:rPrChange w:id="2566" w:author="Boyko, James" w:date="2025-06-30T12:13:00Z" w16du:dateUtc="2025-06-30T16:13:00Z">
                  <w:rPr>
                    <w:ins w:id="2567" w:author="Boyko, James" w:date="2025-06-30T10:29:00Z" w16du:dateUtc="2025-06-30T14:29:00Z"/>
                    <w:rFonts w:ascii="Aptos Narrow" w:hAnsi="Aptos Narrow"/>
                    <w:color w:val="000000"/>
                    <w:szCs w:val="22"/>
                  </w:rPr>
                </w:rPrChange>
              </w:rPr>
            </w:pPr>
            <w:ins w:id="2568" w:author="Boyko, James" w:date="2025-06-30T10:29:00Z" w16du:dateUtc="2025-06-30T14:29:00Z">
              <w:r w:rsidRPr="00DF66CC">
                <w:rPr>
                  <w:rFonts w:ascii="Aptos Narrow" w:hAnsi="Aptos Narrow"/>
                  <w:color w:val="000000"/>
                  <w:sz w:val="22"/>
                  <w:szCs w:val="21"/>
                  <w:rPrChange w:id="2569" w:author="Boyko, James" w:date="2025-06-30T12:13:00Z" w16du:dateUtc="2025-06-30T16:13:00Z">
                    <w:rPr>
                      <w:rFonts w:ascii="Aptos Narrow" w:hAnsi="Aptos Narrow"/>
                      <w:color w:val="000000"/>
                      <w:szCs w:val="22"/>
                    </w:rPr>
                  </w:rPrChange>
                </w:rPr>
                <w:t>-1.31</w:t>
              </w:r>
            </w:ins>
            <w:ins w:id="2570" w:author="Boyko, James" w:date="2025-06-30T12:05:00Z" w16du:dateUtc="2025-06-30T16:05:00Z">
              <w:r w:rsidR="00000FCD" w:rsidRPr="00DF66CC">
                <w:rPr>
                  <w:rFonts w:ascii="Aptos Narrow" w:hAnsi="Aptos Narrow"/>
                  <w:color w:val="000000"/>
                  <w:sz w:val="22"/>
                  <w:szCs w:val="21"/>
                  <w:rPrChange w:id="2571"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572" w:author="Boyko, James" w:date="2025-06-30T12:13:00Z" w16du:dateUtc="2025-06-30T16:13:00Z">
                    <w:rPr>
                      <w:rFonts w:ascii="Aptos Narrow" w:hAnsi="Aptos Narrow"/>
                      <w:color w:val="000000"/>
                      <w:szCs w:val="22"/>
                    </w:rPr>
                  </w:rPrChange>
                </w:rPr>
                <w:t>0.0</w:t>
              </w:r>
            </w:ins>
            <w:ins w:id="2573" w:author="Boyko, James" w:date="2025-06-30T12:23:00Z" w16du:dateUtc="2025-06-30T16:23:00Z">
              <w:r w:rsidR="00421F75">
                <w:rPr>
                  <w:rFonts w:ascii="Aptos Narrow" w:hAnsi="Aptos Narrow"/>
                  <w:color w:val="000000"/>
                  <w:sz w:val="22"/>
                  <w:szCs w:val="21"/>
                </w:rPr>
                <w:t>9</w:t>
              </w:r>
            </w:ins>
            <w:ins w:id="2574" w:author="Boyko, James" w:date="2025-06-30T12:05:00Z" w16du:dateUtc="2025-06-30T16:05:00Z">
              <w:r w:rsidR="00000FCD" w:rsidRPr="00DF66CC">
                <w:rPr>
                  <w:rFonts w:ascii="Aptos Narrow" w:hAnsi="Aptos Narrow"/>
                  <w:color w:val="000000"/>
                  <w:sz w:val="22"/>
                  <w:szCs w:val="21"/>
                  <w:rPrChange w:id="2575" w:author="Boyko, James" w:date="2025-06-30T12:13:00Z" w16du:dateUtc="2025-06-30T16:13:00Z">
                    <w:rPr>
                      <w:rFonts w:ascii="Aptos Narrow" w:hAnsi="Aptos Narrow"/>
                      <w:color w:val="000000"/>
                      <w:szCs w:val="22"/>
                    </w:rPr>
                  </w:rPrChange>
                </w:rPr>
                <w:t>)</w:t>
              </w:r>
            </w:ins>
          </w:p>
        </w:tc>
        <w:tc>
          <w:tcPr>
            <w:tcW w:w="625" w:type="pct"/>
            <w:shd w:val="clear" w:color="auto" w:fill="F2F2F2"/>
            <w:noWrap/>
            <w:hideMark/>
            <w:tcPrChange w:id="2576" w:author="Boyko, James" w:date="2025-06-30T14:15:00Z" w16du:dateUtc="2025-06-30T18:15:00Z">
              <w:tcPr>
                <w:tcW w:w="625" w:type="pct"/>
                <w:gridSpan w:val="2"/>
                <w:shd w:val="clear" w:color="auto" w:fill="E8E8E8" w:themeFill="background2"/>
                <w:noWrap/>
                <w:hideMark/>
              </w:tcPr>
            </w:tcPrChange>
          </w:tcPr>
          <w:p w14:paraId="1A073C2E" w14:textId="1F75B80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77" w:author="Boyko, James" w:date="2025-06-30T10:29:00Z" w16du:dateUtc="2025-06-30T14:29:00Z"/>
                <w:rFonts w:ascii="Aptos Narrow" w:hAnsi="Aptos Narrow"/>
                <w:color w:val="000000"/>
                <w:sz w:val="22"/>
                <w:szCs w:val="21"/>
                <w:rPrChange w:id="2578" w:author="Boyko, James" w:date="2025-06-30T12:13:00Z" w16du:dateUtc="2025-06-30T16:13:00Z">
                  <w:rPr>
                    <w:ins w:id="2579" w:author="Boyko, James" w:date="2025-06-30T10:29:00Z" w16du:dateUtc="2025-06-30T14:29:00Z"/>
                    <w:rFonts w:ascii="Aptos Narrow" w:hAnsi="Aptos Narrow"/>
                    <w:color w:val="000000"/>
                    <w:szCs w:val="22"/>
                  </w:rPr>
                </w:rPrChange>
              </w:rPr>
            </w:pPr>
            <w:ins w:id="2580" w:author="Boyko, James" w:date="2025-06-30T10:29:00Z" w16du:dateUtc="2025-06-30T14:29:00Z">
              <w:r w:rsidRPr="00DF66CC">
                <w:rPr>
                  <w:rFonts w:ascii="Aptos Narrow" w:hAnsi="Aptos Narrow"/>
                  <w:color w:val="000000"/>
                  <w:sz w:val="22"/>
                  <w:szCs w:val="21"/>
                  <w:rPrChange w:id="2581" w:author="Boyko, James" w:date="2025-06-30T12:13:00Z" w16du:dateUtc="2025-06-30T16:13:00Z">
                    <w:rPr>
                      <w:rFonts w:ascii="Aptos Narrow" w:hAnsi="Aptos Narrow"/>
                      <w:color w:val="000000"/>
                      <w:szCs w:val="22"/>
                    </w:rPr>
                  </w:rPrChange>
                </w:rPr>
                <w:t>9.93</w:t>
              </w:r>
            </w:ins>
            <w:ins w:id="2582" w:author="Boyko, James" w:date="2025-06-30T12:08:00Z" w16du:dateUtc="2025-06-30T16:08:00Z">
              <w:r w:rsidR="00D51A67" w:rsidRPr="00DF66CC">
                <w:rPr>
                  <w:rFonts w:ascii="Aptos Narrow" w:hAnsi="Aptos Narrow"/>
                  <w:color w:val="000000"/>
                  <w:sz w:val="22"/>
                  <w:szCs w:val="21"/>
                  <w:rPrChange w:id="2583"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584" w:author="Boyko, James" w:date="2025-06-30T12:13:00Z" w16du:dateUtc="2025-06-30T16:13:00Z">
                    <w:rPr>
                      <w:rFonts w:ascii="Aptos Narrow" w:hAnsi="Aptos Narrow"/>
                      <w:color w:val="000000"/>
                      <w:szCs w:val="22"/>
                    </w:rPr>
                  </w:rPrChange>
                </w:rPr>
                <w:t>0.5</w:t>
              </w:r>
              <w:r w:rsidR="00D51A67" w:rsidRPr="00DF66CC">
                <w:rPr>
                  <w:rFonts w:ascii="Aptos Narrow" w:hAnsi="Aptos Narrow"/>
                  <w:color w:val="000000"/>
                  <w:sz w:val="22"/>
                  <w:szCs w:val="21"/>
                  <w:rPrChange w:id="2585" w:author="Boyko, James" w:date="2025-06-30T12:13:00Z" w16du:dateUtc="2025-06-30T16:13:00Z">
                    <w:rPr>
                      <w:rFonts w:ascii="Aptos Narrow" w:hAnsi="Aptos Narrow"/>
                      <w:color w:val="000000"/>
                      <w:szCs w:val="22"/>
                    </w:rPr>
                  </w:rPrChange>
                </w:rPr>
                <w:t>1)</w:t>
              </w:r>
            </w:ins>
          </w:p>
        </w:tc>
        <w:tc>
          <w:tcPr>
            <w:tcW w:w="625" w:type="pct"/>
            <w:shd w:val="clear" w:color="auto" w:fill="F2F2F2"/>
            <w:noWrap/>
            <w:hideMark/>
            <w:tcPrChange w:id="2586" w:author="Boyko, James" w:date="2025-06-30T14:15:00Z" w16du:dateUtc="2025-06-30T18:15:00Z">
              <w:tcPr>
                <w:tcW w:w="625" w:type="pct"/>
                <w:gridSpan w:val="2"/>
                <w:shd w:val="clear" w:color="auto" w:fill="E8E8E8" w:themeFill="background2"/>
                <w:noWrap/>
                <w:hideMark/>
              </w:tcPr>
            </w:tcPrChange>
          </w:tcPr>
          <w:p w14:paraId="229C652A" w14:textId="63AB632E"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587" w:author="Boyko, James" w:date="2025-06-30T10:29:00Z" w16du:dateUtc="2025-06-30T14:29:00Z"/>
                <w:rFonts w:ascii="Aptos Narrow" w:hAnsi="Aptos Narrow"/>
                <w:color w:val="000000"/>
                <w:sz w:val="22"/>
                <w:szCs w:val="21"/>
                <w:rPrChange w:id="2588" w:author="Boyko, James" w:date="2025-06-30T12:13:00Z" w16du:dateUtc="2025-06-30T16:13:00Z">
                  <w:rPr>
                    <w:ins w:id="2589" w:author="Boyko, James" w:date="2025-06-30T10:29:00Z" w16du:dateUtc="2025-06-30T14:29:00Z"/>
                    <w:rFonts w:ascii="Aptos Narrow" w:hAnsi="Aptos Narrow"/>
                    <w:color w:val="000000"/>
                    <w:szCs w:val="22"/>
                  </w:rPr>
                </w:rPrChange>
              </w:rPr>
            </w:pPr>
            <w:ins w:id="2590" w:author="Boyko, James" w:date="2025-06-30T10:29:00Z" w16du:dateUtc="2025-06-30T14:29:00Z">
              <w:r w:rsidRPr="00DF66CC">
                <w:rPr>
                  <w:rFonts w:ascii="Aptos Narrow" w:hAnsi="Aptos Narrow"/>
                  <w:color w:val="000000"/>
                  <w:sz w:val="22"/>
                  <w:szCs w:val="21"/>
                  <w:rPrChange w:id="2591" w:author="Boyko, James" w:date="2025-06-30T12:13:00Z" w16du:dateUtc="2025-06-30T16:13:00Z">
                    <w:rPr>
                      <w:rFonts w:ascii="Aptos Narrow" w:hAnsi="Aptos Narrow"/>
                      <w:color w:val="000000"/>
                      <w:szCs w:val="22"/>
                    </w:rPr>
                  </w:rPrChange>
                </w:rPr>
                <w:t>3.32</w:t>
              </w:r>
            </w:ins>
            <w:ins w:id="2592" w:author="Boyko, James" w:date="2025-06-30T12:09:00Z" w16du:dateUtc="2025-06-30T16:09:00Z">
              <w:r w:rsidR="004235B1" w:rsidRPr="00DF66CC">
                <w:rPr>
                  <w:rFonts w:ascii="Aptos Narrow" w:hAnsi="Aptos Narrow"/>
                  <w:color w:val="000000"/>
                  <w:sz w:val="22"/>
                  <w:szCs w:val="21"/>
                  <w:rPrChange w:id="2593"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594" w:author="Boyko, James" w:date="2025-06-30T12:13:00Z" w16du:dateUtc="2025-06-30T16:13:00Z">
                    <w:rPr>
                      <w:rFonts w:ascii="Aptos Narrow" w:hAnsi="Aptos Narrow"/>
                      <w:color w:val="000000"/>
                      <w:szCs w:val="22"/>
                    </w:rPr>
                  </w:rPrChange>
                </w:rPr>
                <w:t>0.41</w:t>
              </w:r>
              <w:r w:rsidR="004235B1" w:rsidRPr="00DF66CC">
                <w:rPr>
                  <w:rFonts w:ascii="Aptos Narrow" w:hAnsi="Aptos Narrow"/>
                  <w:color w:val="000000"/>
                  <w:sz w:val="22"/>
                  <w:szCs w:val="21"/>
                  <w:rPrChange w:id="2595" w:author="Boyko, James" w:date="2025-06-30T12:13:00Z" w16du:dateUtc="2025-06-30T16:13:00Z">
                    <w:rPr>
                      <w:rFonts w:ascii="Aptos Narrow" w:hAnsi="Aptos Narrow"/>
                      <w:color w:val="000000"/>
                      <w:szCs w:val="22"/>
                    </w:rPr>
                  </w:rPrChange>
                </w:rPr>
                <w:t>)</w:t>
              </w:r>
            </w:ins>
          </w:p>
        </w:tc>
      </w:tr>
      <w:tr w:rsidR="00421F75" w:rsidRPr="00DF66CC" w14:paraId="52ADFF9F" w14:textId="77777777" w:rsidTr="003B48D4">
        <w:trPr>
          <w:trHeight w:val="320"/>
          <w:ins w:id="2596" w:author="Boyko, James" w:date="2025-06-30T10:29:00Z" w16du:dateUtc="2025-06-30T14:29:00Z"/>
          <w:trPrChange w:id="2597" w:author="Boyko, James" w:date="2025-06-30T14:14:00Z" w16du:dateUtc="2025-06-30T18:14: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598" w:author="Boyko, James" w:date="2025-06-30T14:14:00Z" w16du:dateUtc="2025-06-30T18:14:00Z">
              <w:tcPr>
                <w:tcW w:w="625" w:type="pct"/>
                <w:tcBorders>
                  <w:left w:val="single" w:sz="4" w:space="0" w:color="auto"/>
                  <w:bottom w:val="single" w:sz="4" w:space="0" w:color="auto"/>
                </w:tcBorders>
                <w:noWrap/>
                <w:hideMark/>
              </w:tcPr>
            </w:tcPrChange>
          </w:tcPr>
          <w:p w14:paraId="41FA0724" w14:textId="77777777" w:rsidR="00110988" w:rsidRPr="00DF66CC" w:rsidRDefault="00110988" w:rsidP="00A47904">
            <w:pPr>
              <w:jc w:val="left"/>
              <w:rPr>
                <w:ins w:id="2599" w:author="Boyko, James" w:date="2025-06-30T10:29:00Z" w16du:dateUtc="2025-06-30T14:29:00Z"/>
                <w:rFonts w:ascii="Aptos Narrow" w:hAnsi="Aptos Narrow"/>
                <w:color w:val="000000"/>
                <w:sz w:val="22"/>
                <w:szCs w:val="21"/>
                <w:rPrChange w:id="2600" w:author="Boyko, James" w:date="2025-06-30T12:13:00Z" w16du:dateUtc="2025-06-30T16:13:00Z">
                  <w:rPr>
                    <w:ins w:id="2601" w:author="Boyko, James" w:date="2025-06-30T10:29:00Z" w16du:dateUtc="2025-06-30T14:29:00Z"/>
                    <w:rFonts w:ascii="Aptos Narrow" w:hAnsi="Aptos Narrow"/>
                    <w:color w:val="000000"/>
                  </w:rPr>
                </w:rPrChange>
              </w:rPr>
            </w:pPr>
            <w:ins w:id="2602" w:author="Boyko, James" w:date="2025-06-30T10:29:00Z" w16du:dateUtc="2025-06-30T14:29:00Z">
              <w:r w:rsidRPr="00DF66CC">
                <w:rPr>
                  <w:rFonts w:ascii="Aptos Narrow" w:hAnsi="Aptos Narrow"/>
                  <w:color w:val="000000"/>
                  <w:sz w:val="22"/>
                  <w:szCs w:val="21"/>
                  <w:rPrChange w:id="2603" w:author="Boyko, James" w:date="2025-06-30T12:13:00Z" w16du:dateUtc="2025-06-30T16:13:00Z">
                    <w:rPr>
                      <w:rFonts w:ascii="Aptos Narrow" w:hAnsi="Aptos Narrow"/>
                      <w:color w:val="000000"/>
                    </w:rPr>
                  </w:rPrChange>
                </w:rPr>
                <w:t>l1</w:t>
              </w:r>
            </w:ins>
          </w:p>
        </w:tc>
        <w:tc>
          <w:tcPr>
            <w:tcW w:w="625" w:type="pct"/>
            <w:tcBorders>
              <w:right w:val="single" w:sz="4" w:space="0" w:color="auto"/>
            </w:tcBorders>
            <w:noWrap/>
            <w:hideMark/>
            <w:tcPrChange w:id="2604" w:author="Boyko, James" w:date="2025-06-30T14:14:00Z" w16du:dateUtc="2025-06-30T18:14:00Z">
              <w:tcPr>
                <w:tcW w:w="625" w:type="pct"/>
                <w:gridSpan w:val="2"/>
                <w:tcBorders>
                  <w:bottom w:val="single" w:sz="4" w:space="0" w:color="auto"/>
                  <w:right w:val="single" w:sz="4" w:space="0" w:color="auto"/>
                </w:tcBorders>
                <w:noWrap/>
                <w:hideMark/>
              </w:tcPr>
            </w:tcPrChange>
          </w:tcPr>
          <w:p w14:paraId="2FF0C32D"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05" w:author="Boyko, James" w:date="2025-06-30T10:29:00Z" w16du:dateUtc="2025-06-30T14:29:00Z"/>
                <w:rFonts w:ascii="Aptos Narrow" w:hAnsi="Aptos Narrow"/>
                <w:color w:val="000000"/>
                <w:sz w:val="22"/>
                <w:szCs w:val="21"/>
                <w:rPrChange w:id="2606" w:author="Boyko, James" w:date="2025-06-30T12:13:00Z" w16du:dateUtc="2025-06-30T16:13:00Z">
                  <w:rPr>
                    <w:ins w:id="2607" w:author="Boyko, James" w:date="2025-06-30T10:29:00Z" w16du:dateUtc="2025-06-30T14:29:00Z"/>
                    <w:rFonts w:ascii="Aptos Narrow" w:hAnsi="Aptos Narrow"/>
                    <w:color w:val="000000"/>
                    <w:szCs w:val="22"/>
                  </w:rPr>
                </w:rPrChange>
              </w:rPr>
            </w:pPr>
            <w:ins w:id="2608" w:author="Boyko, James" w:date="2025-06-30T10:29:00Z" w16du:dateUtc="2025-06-30T14:29:00Z">
              <w:r w:rsidRPr="00DF66CC">
                <w:rPr>
                  <w:rFonts w:ascii="Aptos Narrow" w:hAnsi="Aptos Narrow"/>
                  <w:color w:val="000000"/>
                  <w:sz w:val="22"/>
                  <w:szCs w:val="21"/>
                  <w:rPrChange w:id="2609" w:author="Boyko, James" w:date="2025-06-30T12:13:00Z" w16du:dateUtc="2025-06-30T16:13:00Z">
                    <w:rPr>
                      <w:rFonts w:ascii="Aptos Narrow" w:hAnsi="Aptos Narrow"/>
                      <w:color w:val="000000"/>
                      <w:szCs w:val="22"/>
                    </w:rPr>
                  </w:rPrChange>
                </w:rPr>
                <w:t>500</w:t>
              </w:r>
            </w:ins>
          </w:p>
        </w:tc>
        <w:tc>
          <w:tcPr>
            <w:tcW w:w="625" w:type="pct"/>
            <w:tcBorders>
              <w:left w:val="single" w:sz="4" w:space="0" w:color="auto"/>
              <w:bottom w:val="single" w:sz="4" w:space="0" w:color="auto"/>
            </w:tcBorders>
            <w:noWrap/>
            <w:hideMark/>
            <w:tcPrChange w:id="2610" w:author="Boyko, James" w:date="2025-06-30T14:14:00Z" w16du:dateUtc="2025-06-30T18:14:00Z">
              <w:tcPr>
                <w:tcW w:w="625" w:type="pct"/>
                <w:gridSpan w:val="2"/>
                <w:tcBorders>
                  <w:left w:val="single" w:sz="4" w:space="0" w:color="auto"/>
                  <w:bottom w:val="single" w:sz="4" w:space="0" w:color="auto"/>
                </w:tcBorders>
                <w:noWrap/>
                <w:hideMark/>
              </w:tcPr>
            </w:tcPrChange>
          </w:tcPr>
          <w:p w14:paraId="427C59AF" w14:textId="415E7041"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11" w:author="Boyko, James" w:date="2025-06-30T10:29:00Z" w16du:dateUtc="2025-06-30T14:29:00Z"/>
                <w:rFonts w:ascii="Aptos Narrow" w:hAnsi="Aptos Narrow"/>
                <w:color w:val="000000"/>
                <w:sz w:val="22"/>
                <w:szCs w:val="21"/>
                <w:rPrChange w:id="2612" w:author="Boyko, James" w:date="2025-06-30T12:13:00Z" w16du:dateUtc="2025-06-30T16:13:00Z">
                  <w:rPr>
                    <w:ins w:id="2613" w:author="Boyko, James" w:date="2025-06-30T10:29:00Z" w16du:dateUtc="2025-06-30T14:29:00Z"/>
                    <w:rFonts w:ascii="Aptos Narrow" w:hAnsi="Aptos Narrow"/>
                    <w:color w:val="000000"/>
                    <w:szCs w:val="22"/>
                  </w:rPr>
                </w:rPrChange>
              </w:rPr>
            </w:pPr>
            <w:ins w:id="2614" w:author="Boyko, James" w:date="2025-06-30T10:29:00Z" w16du:dateUtc="2025-06-30T14:29:00Z">
              <w:r w:rsidRPr="00DF66CC">
                <w:rPr>
                  <w:rFonts w:ascii="Aptos Narrow" w:hAnsi="Aptos Narrow"/>
                  <w:color w:val="000000"/>
                  <w:sz w:val="22"/>
                  <w:szCs w:val="21"/>
                  <w:rPrChange w:id="2615" w:author="Boyko, James" w:date="2025-06-30T12:13:00Z" w16du:dateUtc="2025-06-30T16:13:00Z">
                    <w:rPr>
                      <w:rFonts w:ascii="Aptos Narrow" w:hAnsi="Aptos Narrow"/>
                      <w:color w:val="000000"/>
                      <w:szCs w:val="22"/>
                    </w:rPr>
                  </w:rPrChange>
                </w:rPr>
                <w:t>0.04</w:t>
              </w:r>
            </w:ins>
            <w:ins w:id="2616" w:author="Boyko, James" w:date="2025-06-30T12:23:00Z" w16du:dateUtc="2025-06-30T16:23: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04</w:t>
              </w:r>
            </w:ins>
            <w:ins w:id="2617" w:author="Boyko, James" w:date="2025-06-30T12:24:00Z" w16du:dateUtc="2025-06-30T16:24:00Z">
              <w:r w:rsidR="00421F75">
                <w:rPr>
                  <w:rFonts w:ascii="Aptos Narrow" w:hAnsi="Aptos Narrow"/>
                  <w:color w:val="000000"/>
                  <w:sz w:val="22"/>
                  <w:szCs w:val="21"/>
                </w:rPr>
                <w:t>)</w:t>
              </w:r>
            </w:ins>
          </w:p>
        </w:tc>
        <w:tc>
          <w:tcPr>
            <w:tcW w:w="625" w:type="pct"/>
            <w:tcBorders>
              <w:bottom w:val="single" w:sz="4" w:space="0" w:color="auto"/>
            </w:tcBorders>
            <w:noWrap/>
            <w:hideMark/>
            <w:tcPrChange w:id="2618" w:author="Boyko, James" w:date="2025-06-30T14:14:00Z" w16du:dateUtc="2025-06-30T18:14:00Z">
              <w:tcPr>
                <w:tcW w:w="625" w:type="pct"/>
                <w:gridSpan w:val="2"/>
                <w:tcBorders>
                  <w:bottom w:val="single" w:sz="4" w:space="0" w:color="auto"/>
                </w:tcBorders>
                <w:noWrap/>
                <w:hideMark/>
              </w:tcPr>
            </w:tcPrChange>
          </w:tcPr>
          <w:p w14:paraId="37895B3A" w14:textId="39F3D845"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19" w:author="Boyko, James" w:date="2025-06-30T10:29:00Z" w16du:dateUtc="2025-06-30T14:29:00Z"/>
                <w:rFonts w:ascii="Aptos Narrow" w:hAnsi="Aptos Narrow"/>
                <w:color w:val="000000"/>
                <w:sz w:val="22"/>
                <w:szCs w:val="21"/>
                <w:rPrChange w:id="2620" w:author="Boyko, James" w:date="2025-06-30T12:13:00Z" w16du:dateUtc="2025-06-30T16:13:00Z">
                  <w:rPr>
                    <w:ins w:id="2621" w:author="Boyko, James" w:date="2025-06-30T10:29:00Z" w16du:dateUtc="2025-06-30T14:29:00Z"/>
                    <w:rFonts w:ascii="Aptos Narrow" w:hAnsi="Aptos Narrow"/>
                    <w:color w:val="000000"/>
                    <w:szCs w:val="22"/>
                  </w:rPr>
                </w:rPrChange>
              </w:rPr>
            </w:pPr>
            <w:ins w:id="2622" w:author="Boyko, James" w:date="2025-06-30T10:29:00Z" w16du:dateUtc="2025-06-30T14:29:00Z">
              <w:r w:rsidRPr="00DF66CC">
                <w:rPr>
                  <w:rFonts w:ascii="Aptos Narrow" w:hAnsi="Aptos Narrow"/>
                  <w:color w:val="000000"/>
                  <w:sz w:val="22"/>
                  <w:szCs w:val="21"/>
                  <w:rPrChange w:id="2623" w:author="Boyko, James" w:date="2025-06-30T12:13:00Z" w16du:dateUtc="2025-06-30T16:13:00Z">
                    <w:rPr>
                      <w:rFonts w:ascii="Aptos Narrow" w:hAnsi="Aptos Narrow"/>
                      <w:color w:val="000000"/>
                      <w:szCs w:val="22"/>
                    </w:rPr>
                  </w:rPrChange>
                </w:rPr>
                <w:t>1.21</w:t>
              </w:r>
            </w:ins>
            <w:ins w:id="2624" w:author="Boyko, James" w:date="2025-06-30T12:26:00Z" w16du:dateUtc="2025-06-30T16:26: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1.1</w:t>
              </w:r>
              <w:r w:rsidR="00421F75">
                <w:rPr>
                  <w:rFonts w:ascii="Aptos Narrow" w:hAnsi="Aptos Narrow"/>
                  <w:color w:val="000000"/>
                  <w:sz w:val="22"/>
                  <w:szCs w:val="21"/>
                </w:rPr>
                <w:t>8)</w:t>
              </w:r>
            </w:ins>
          </w:p>
        </w:tc>
        <w:tc>
          <w:tcPr>
            <w:tcW w:w="625" w:type="pct"/>
            <w:tcBorders>
              <w:bottom w:val="single" w:sz="4" w:space="0" w:color="auto"/>
              <w:right w:val="single" w:sz="4" w:space="0" w:color="auto"/>
            </w:tcBorders>
            <w:noWrap/>
            <w:hideMark/>
            <w:tcPrChange w:id="2625" w:author="Boyko, James" w:date="2025-06-30T14:14:00Z" w16du:dateUtc="2025-06-30T18:14:00Z">
              <w:tcPr>
                <w:tcW w:w="625" w:type="pct"/>
                <w:gridSpan w:val="2"/>
                <w:tcBorders>
                  <w:bottom w:val="single" w:sz="4" w:space="0" w:color="auto"/>
                  <w:right w:val="single" w:sz="4" w:space="0" w:color="auto"/>
                </w:tcBorders>
                <w:noWrap/>
                <w:hideMark/>
              </w:tcPr>
            </w:tcPrChange>
          </w:tcPr>
          <w:p w14:paraId="2B7D92F1" w14:textId="5295D49F"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26" w:author="Boyko, James" w:date="2025-06-30T10:29:00Z" w16du:dateUtc="2025-06-30T14:29:00Z"/>
                <w:rFonts w:ascii="Aptos Narrow" w:hAnsi="Aptos Narrow"/>
                <w:color w:val="000000"/>
                <w:sz w:val="22"/>
                <w:szCs w:val="21"/>
                <w:rPrChange w:id="2627" w:author="Boyko, James" w:date="2025-06-30T12:13:00Z" w16du:dateUtc="2025-06-30T16:13:00Z">
                  <w:rPr>
                    <w:ins w:id="2628" w:author="Boyko, James" w:date="2025-06-30T10:29:00Z" w16du:dateUtc="2025-06-30T14:29:00Z"/>
                    <w:rFonts w:ascii="Aptos Narrow" w:hAnsi="Aptos Narrow"/>
                    <w:color w:val="000000"/>
                    <w:szCs w:val="22"/>
                  </w:rPr>
                </w:rPrChange>
              </w:rPr>
            </w:pPr>
            <w:ins w:id="2629" w:author="Boyko, James" w:date="2025-06-30T10:29:00Z" w16du:dateUtc="2025-06-30T14:29:00Z">
              <w:r w:rsidRPr="00DF66CC">
                <w:rPr>
                  <w:rFonts w:ascii="Aptos Narrow" w:hAnsi="Aptos Narrow"/>
                  <w:color w:val="000000"/>
                  <w:sz w:val="22"/>
                  <w:szCs w:val="21"/>
                  <w:rPrChange w:id="2630" w:author="Boyko, James" w:date="2025-06-30T12:13:00Z" w16du:dateUtc="2025-06-30T16:13:00Z">
                    <w:rPr>
                      <w:rFonts w:ascii="Aptos Narrow" w:hAnsi="Aptos Narrow"/>
                      <w:color w:val="000000"/>
                      <w:szCs w:val="22"/>
                    </w:rPr>
                  </w:rPrChange>
                </w:rPr>
                <w:t>0.86</w:t>
              </w:r>
            </w:ins>
            <w:ins w:id="2631" w:author="Boyko, James" w:date="2025-06-30T12:27:00Z" w16du:dateUtc="2025-06-30T16:27:00Z">
              <w:r w:rsidR="00421F75">
                <w:rPr>
                  <w:rFonts w:ascii="Aptos Narrow" w:hAnsi="Aptos Narrow"/>
                  <w:color w:val="000000"/>
                  <w:sz w:val="22"/>
                  <w:szCs w:val="21"/>
                </w:rPr>
                <w:t xml:space="preserve"> (</w:t>
              </w:r>
              <w:r w:rsidR="00421F75" w:rsidRPr="00421F75">
                <w:rPr>
                  <w:rFonts w:ascii="Aptos Narrow" w:hAnsi="Aptos Narrow"/>
                  <w:color w:val="000000"/>
                  <w:sz w:val="22"/>
                  <w:szCs w:val="21"/>
                </w:rPr>
                <w:t>0.84</w:t>
              </w:r>
              <w:r w:rsidR="00421F75">
                <w:rPr>
                  <w:rFonts w:ascii="Aptos Narrow" w:hAnsi="Aptos Narrow"/>
                  <w:color w:val="000000"/>
                  <w:sz w:val="22"/>
                  <w:szCs w:val="21"/>
                </w:rPr>
                <w:t>)</w:t>
              </w:r>
            </w:ins>
          </w:p>
        </w:tc>
        <w:tc>
          <w:tcPr>
            <w:tcW w:w="625" w:type="pct"/>
            <w:tcBorders>
              <w:left w:val="single" w:sz="4" w:space="0" w:color="auto"/>
              <w:bottom w:val="single" w:sz="4" w:space="0" w:color="auto"/>
            </w:tcBorders>
            <w:noWrap/>
            <w:hideMark/>
            <w:tcPrChange w:id="2632" w:author="Boyko, James" w:date="2025-06-30T14:14:00Z" w16du:dateUtc="2025-06-30T18:14:00Z">
              <w:tcPr>
                <w:tcW w:w="625" w:type="pct"/>
                <w:gridSpan w:val="2"/>
                <w:tcBorders>
                  <w:left w:val="single" w:sz="4" w:space="0" w:color="auto"/>
                  <w:bottom w:val="single" w:sz="4" w:space="0" w:color="auto"/>
                </w:tcBorders>
                <w:noWrap/>
                <w:hideMark/>
              </w:tcPr>
            </w:tcPrChange>
          </w:tcPr>
          <w:p w14:paraId="0B7AFD59" w14:textId="5EF2FB0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33" w:author="Boyko, James" w:date="2025-06-30T10:29:00Z" w16du:dateUtc="2025-06-30T14:29:00Z"/>
                <w:rFonts w:ascii="Aptos Narrow" w:hAnsi="Aptos Narrow"/>
                <w:color w:val="000000"/>
                <w:sz w:val="22"/>
                <w:szCs w:val="21"/>
                <w:rPrChange w:id="2634" w:author="Boyko, James" w:date="2025-06-30T12:13:00Z" w16du:dateUtc="2025-06-30T16:13:00Z">
                  <w:rPr>
                    <w:ins w:id="2635" w:author="Boyko, James" w:date="2025-06-30T10:29:00Z" w16du:dateUtc="2025-06-30T14:29:00Z"/>
                    <w:rFonts w:ascii="Aptos Narrow" w:hAnsi="Aptos Narrow"/>
                    <w:color w:val="000000"/>
                    <w:szCs w:val="22"/>
                  </w:rPr>
                </w:rPrChange>
              </w:rPr>
            </w:pPr>
            <w:ins w:id="2636" w:author="Boyko, James" w:date="2025-06-30T10:29:00Z" w16du:dateUtc="2025-06-30T14:29:00Z">
              <w:r w:rsidRPr="00DF66CC">
                <w:rPr>
                  <w:rFonts w:ascii="Aptos Narrow" w:hAnsi="Aptos Narrow"/>
                  <w:color w:val="000000"/>
                  <w:sz w:val="22"/>
                  <w:szCs w:val="21"/>
                  <w:rPrChange w:id="2637" w:author="Boyko, James" w:date="2025-06-30T12:13:00Z" w16du:dateUtc="2025-06-30T16:13:00Z">
                    <w:rPr>
                      <w:rFonts w:ascii="Aptos Narrow" w:hAnsi="Aptos Narrow"/>
                      <w:color w:val="000000"/>
                      <w:szCs w:val="22"/>
                    </w:rPr>
                  </w:rPrChange>
                </w:rPr>
                <w:t>-0.65</w:t>
              </w:r>
            </w:ins>
            <w:ins w:id="2638" w:author="Boyko, James" w:date="2025-06-30T12:06:00Z" w16du:dateUtc="2025-06-30T16:06:00Z">
              <w:r w:rsidR="00000FCD" w:rsidRPr="00DF66CC">
                <w:rPr>
                  <w:rFonts w:ascii="Aptos Narrow" w:hAnsi="Aptos Narrow"/>
                  <w:color w:val="000000"/>
                  <w:sz w:val="22"/>
                  <w:szCs w:val="21"/>
                  <w:rPrChange w:id="2639"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640" w:author="Boyko, James" w:date="2025-06-30T12:13:00Z" w16du:dateUtc="2025-06-30T16:13:00Z">
                    <w:rPr>
                      <w:rFonts w:ascii="Aptos Narrow" w:hAnsi="Aptos Narrow"/>
                      <w:color w:val="000000"/>
                      <w:szCs w:val="22"/>
                    </w:rPr>
                  </w:rPrChange>
                </w:rPr>
                <w:t>0.04</w:t>
              </w:r>
              <w:r w:rsidR="00000FCD" w:rsidRPr="00DF66CC">
                <w:rPr>
                  <w:rFonts w:ascii="Aptos Narrow" w:hAnsi="Aptos Narrow"/>
                  <w:color w:val="000000"/>
                  <w:sz w:val="22"/>
                  <w:szCs w:val="21"/>
                  <w:rPrChange w:id="2641"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noWrap/>
            <w:hideMark/>
            <w:tcPrChange w:id="2642" w:author="Boyko, James" w:date="2025-06-30T14:14:00Z" w16du:dateUtc="2025-06-30T18:14:00Z">
              <w:tcPr>
                <w:tcW w:w="625" w:type="pct"/>
                <w:gridSpan w:val="2"/>
                <w:tcBorders>
                  <w:bottom w:val="single" w:sz="4" w:space="0" w:color="auto"/>
                </w:tcBorders>
                <w:noWrap/>
                <w:hideMark/>
              </w:tcPr>
            </w:tcPrChange>
          </w:tcPr>
          <w:p w14:paraId="0855F1FD" w14:textId="1C52DD0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43" w:author="Boyko, James" w:date="2025-06-30T10:29:00Z" w16du:dateUtc="2025-06-30T14:29:00Z"/>
                <w:rFonts w:ascii="Aptos Narrow" w:hAnsi="Aptos Narrow"/>
                <w:color w:val="000000"/>
                <w:sz w:val="22"/>
                <w:szCs w:val="21"/>
                <w:rPrChange w:id="2644" w:author="Boyko, James" w:date="2025-06-30T12:13:00Z" w16du:dateUtc="2025-06-30T16:13:00Z">
                  <w:rPr>
                    <w:ins w:id="2645" w:author="Boyko, James" w:date="2025-06-30T10:29:00Z" w16du:dateUtc="2025-06-30T14:29:00Z"/>
                    <w:rFonts w:ascii="Aptos Narrow" w:hAnsi="Aptos Narrow"/>
                    <w:color w:val="000000"/>
                    <w:szCs w:val="22"/>
                  </w:rPr>
                </w:rPrChange>
              </w:rPr>
            </w:pPr>
            <w:ins w:id="2646" w:author="Boyko, James" w:date="2025-06-30T10:29:00Z" w16du:dateUtc="2025-06-30T14:29:00Z">
              <w:r w:rsidRPr="00DF66CC">
                <w:rPr>
                  <w:rFonts w:ascii="Aptos Narrow" w:hAnsi="Aptos Narrow"/>
                  <w:color w:val="000000"/>
                  <w:sz w:val="22"/>
                  <w:szCs w:val="21"/>
                  <w:rPrChange w:id="2647" w:author="Boyko, James" w:date="2025-06-30T12:13:00Z" w16du:dateUtc="2025-06-30T16:13:00Z">
                    <w:rPr>
                      <w:rFonts w:ascii="Aptos Narrow" w:hAnsi="Aptos Narrow"/>
                      <w:color w:val="000000"/>
                      <w:szCs w:val="22"/>
                    </w:rPr>
                  </w:rPrChange>
                </w:rPr>
                <w:t>5.19</w:t>
              </w:r>
            </w:ins>
            <w:ins w:id="2648" w:author="Boyko, James" w:date="2025-06-30T12:08:00Z" w16du:dateUtc="2025-06-30T16:08:00Z">
              <w:r w:rsidR="00D51A67" w:rsidRPr="00DF66CC">
                <w:rPr>
                  <w:rFonts w:ascii="Aptos Narrow" w:hAnsi="Aptos Narrow"/>
                  <w:color w:val="000000"/>
                  <w:sz w:val="22"/>
                  <w:szCs w:val="21"/>
                  <w:rPrChange w:id="2649"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650" w:author="Boyko, James" w:date="2025-06-30T12:13:00Z" w16du:dateUtc="2025-06-30T16:13:00Z">
                    <w:rPr>
                      <w:rFonts w:ascii="Aptos Narrow" w:hAnsi="Aptos Narrow"/>
                      <w:color w:val="000000"/>
                      <w:szCs w:val="22"/>
                    </w:rPr>
                  </w:rPrChange>
                </w:rPr>
                <w:t>0.43</w:t>
              </w:r>
              <w:r w:rsidR="00D51A67" w:rsidRPr="00DF66CC">
                <w:rPr>
                  <w:rFonts w:ascii="Aptos Narrow" w:hAnsi="Aptos Narrow"/>
                  <w:color w:val="000000"/>
                  <w:sz w:val="22"/>
                  <w:szCs w:val="21"/>
                  <w:rPrChange w:id="2651"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noWrap/>
            <w:hideMark/>
            <w:tcPrChange w:id="2652" w:author="Boyko, James" w:date="2025-06-30T14:14:00Z" w16du:dateUtc="2025-06-30T18:14:00Z">
              <w:tcPr>
                <w:tcW w:w="625" w:type="pct"/>
                <w:gridSpan w:val="2"/>
                <w:tcBorders>
                  <w:bottom w:val="single" w:sz="4" w:space="0" w:color="auto"/>
                  <w:right w:val="single" w:sz="4" w:space="0" w:color="auto"/>
                </w:tcBorders>
                <w:noWrap/>
                <w:hideMark/>
              </w:tcPr>
            </w:tcPrChange>
          </w:tcPr>
          <w:p w14:paraId="6431224B" w14:textId="22594E51"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653" w:author="Boyko, James" w:date="2025-06-30T10:29:00Z" w16du:dateUtc="2025-06-30T14:29:00Z"/>
                <w:rFonts w:ascii="Aptos Narrow" w:hAnsi="Aptos Narrow"/>
                <w:color w:val="000000"/>
                <w:sz w:val="22"/>
                <w:szCs w:val="21"/>
                <w:rPrChange w:id="2654" w:author="Boyko, James" w:date="2025-06-30T12:13:00Z" w16du:dateUtc="2025-06-30T16:13:00Z">
                  <w:rPr>
                    <w:ins w:id="2655" w:author="Boyko, James" w:date="2025-06-30T10:29:00Z" w16du:dateUtc="2025-06-30T14:29:00Z"/>
                    <w:rFonts w:ascii="Aptos Narrow" w:hAnsi="Aptos Narrow"/>
                    <w:color w:val="000000"/>
                    <w:szCs w:val="22"/>
                  </w:rPr>
                </w:rPrChange>
              </w:rPr>
            </w:pPr>
            <w:ins w:id="2656" w:author="Boyko, James" w:date="2025-06-30T10:29:00Z" w16du:dateUtc="2025-06-30T14:29:00Z">
              <w:r w:rsidRPr="00DF66CC">
                <w:rPr>
                  <w:rFonts w:ascii="Aptos Narrow" w:hAnsi="Aptos Narrow"/>
                  <w:color w:val="000000"/>
                  <w:sz w:val="22"/>
                  <w:szCs w:val="21"/>
                  <w:rPrChange w:id="2657" w:author="Boyko, James" w:date="2025-06-30T12:13:00Z" w16du:dateUtc="2025-06-30T16:13:00Z">
                    <w:rPr>
                      <w:rFonts w:ascii="Aptos Narrow" w:hAnsi="Aptos Narrow"/>
                      <w:color w:val="000000"/>
                      <w:szCs w:val="22"/>
                    </w:rPr>
                  </w:rPrChange>
                </w:rPr>
                <w:t>2.25</w:t>
              </w:r>
            </w:ins>
            <w:ins w:id="2658" w:author="Boyko, James" w:date="2025-06-30T12:10:00Z" w16du:dateUtc="2025-06-30T16:10:00Z">
              <w:r w:rsidR="004235B1" w:rsidRPr="00DF66CC">
                <w:rPr>
                  <w:rFonts w:ascii="Aptos Narrow" w:hAnsi="Aptos Narrow"/>
                  <w:color w:val="000000"/>
                  <w:sz w:val="22"/>
                  <w:szCs w:val="21"/>
                  <w:rPrChange w:id="2659"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660" w:author="Boyko, James" w:date="2025-06-30T12:13:00Z" w16du:dateUtc="2025-06-30T16:13:00Z">
                    <w:rPr>
                      <w:rFonts w:ascii="Aptos Narrow" w:hAnsi="Aptos Narrow"/>
                      <w:color w:val="000000"/>
                      <w:szCs w:val="22"/>
                    </w:rPr>
                  </w:rPrChange>
                </w:rPr>
                <w:t>0.2</w:t>
              </w:r>
              <w:r w:rsidR="004235B1" w:rsidRPr="00DF66CC">
                <w:rPr>
                  <w:rFonts w:ascii="Aptos Narrow" w:hAnsi="Aptos Narrow"/>
                  <w:color w:val="000000"/>
                  <w:sz w:val="22"/>
                  <w:szCs w:val="21"/>
                  <w:rPrChange w:id="2661" w:author="Boyko, James" w:date="2025-06-30T12:13:00Z" w16du:dateUtc="2025-06-30T16:13:00Z">
                    <w:rPr>
                      <w:rFonts w:ascii="Aptos Narrow" w:hAnsi="Aptos Narrow"/>
                      <w:color w:val="000000"/>
                      <w:szCs w:val="22"/>
                    </w:rPr>
                  </w:rPrChange>
                </w:rPr>
                <w:t>8)</w:t>
              </w:r>
            </w:ins>
          </w:p>
        </w:tc>
      </w:tr>
      <w:tr w:rsidR="000560A8" w:rsidRPr="00DF66CC" w14:paraId="4DC886B7" w14:textId="77777777" w:rsidTr="00303AA2">
        <w:trPr>
          <w:cnfStyle w:val="000000100000" w:firstRow="0" w:lastRow="0" w:firstColumn="0" w:lastColumn="0" w:oddVBand="0" w:evenVBand="0" w:oddHBand="1" w:evenHBand="0" w:firstRowFirstColumn="0" w:firstRowLastColumn="0" w:lastRowFirstColumn="0" w:lastRowLastColumn="0"/>
          <w:trHeight w:val="320"/>
          <w:ins w:id="2662" w:author="Boyko, James" w:date="2025-06-30T10:29:00Z" w16du:dateUtc="2025-06-30T14:29:00Z"/>
          <w:trPrChange w:id="2663"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664" w:author="Boyko, James" w:date="2025-06-30T14:15:00Z" w16du:dateUtc="2025-06-30T18:15:00Z">
              <w:tcPr>
                <w:tcW w:w="625" w:type="pct"/>
                <w:gridSpan w:val="2"/>
                <w:tcBorders>
                  <w:top w:val="single" w:sz="4" w:space="0" w:color="auto"/>
                </w:tcBorders>
                <w:noWrap/>
                <w:hideMark/>
              </w:tcPr>
            </w:tcPrChange>
          </w:tcPr>
          <w:p w14:paraId="55E23F69"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665" w:author="Boyko, James" w:date="2025-06-30T10:29:00Z" w16du:dateUtc="2025-06-30T14:29:00Z"/>
                <w:rFonts w:ascii="Aptos Narrow" w:hAnsi="Aptos Narrow"/>
                <w:color w:val="000000"/>
                <w:sz w:val="22"/>
                <w:szCs w:val="21"/>
                <w:rPrChange w:id="2666" w:author="Boyko, James" w:date="2025-06-30T12:13:00Z" w16du:dateUtc="2025-06-30T16:13:00Z">
                  <w:rPr>
                    <w:ins w:id="2667" w:author="Boyko, James" w:date="2025-06-30T10:29:00Z" w16du:dateUtc="2025-06-30T14:29:00Z"/>
                    <w:rFonts w:ascii="Aptos Narrow" w:hAnsi="Aptos Narrow"/>
                    <w:color w:val="000000"/>
                  </w:rPr>
                </w:rPrChange>
              </w:rPr>
            </w:pPr>
            <w:ins w:id="2668" w:author="Boyko, James" w:date="2025-06-30T10:29:00Z" w16du:dateUtc="2025-06-30T14:29:00Z">
              <w:r w:rsidRPr="00DF66CC">
                <w:rPr>
                  <w:rFonts w:ascii="Aptos Narrow" w:hAnsi="Aptos Narrow"/>
                  <w:color w:val="000000"/>
                  <w:sz w:val="22"/>
                  <w:szCs w:val="21"/>
                  <w:rPrChange w:id="2669" w:author="Boyko, James" w:date="2025-06-30T12:13:00Z" w16du:dateUtc="2025-06-30T16:13:00Z">
                    <w:rPr>
                      <w:rFonts w:ascii="Aptos Narrow" w:hAnsi="Aptos Narrow"/>
                      <w:color w:val="000000"/>
                    </w:rPr>
                  </w:rPrChange>
                </w:rPr>
                <w:t>l2</w:t>
              </w:r>
            </w:ins>
          </w:p>
        </w:tc>
        <w:tc>
          <w:tcPr>
            <w:tcW w:w="625" w:type="pct"/>
            <w:tcBorders>
              <w:right w:val="single" w:sz="4" w:space="0" w:color="auto"/>
            </w:tcBorders>
            <w:shd w:val="clear" w:color="auto" w:fill="F2F2F2"/>
            <w:noWrap/>
            <w:hideMark/>
            <w:tcPrChange w:id="2670" w:author="Boyko, James" w:date="2025-06-30T14:15:00Z" w16du:dateUtc="2025-06-30T18:15:00Z">
              <w:tcPr>
                <w:tcW w:w="625" w:type="pct"/>
                <w:gridSpan w:val="2"/>
                <w:tcBorders>
                  <w:top w:val="single" w:sz="4" w:space="0" w:color="auto"/>
                  <w:right w:val="single" w:sz="4" w:space="0" w:color="auto"/>
                </w:tcBorders>
                <w:shd w:val="clear" w:color="auto" w:fill="E8E8E8" w:themeFill="background2"/>
                <w:noWrap/>
                <w:hideMark/>
              </w:tcPr>
            </w:tcPrChange>
          </w:tcPr>
          <w:p w14:paraId="63A791A2"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71" w:author="Boyko, James" w:date="2025-06-30T10:29:00Z" w16du:dateUtc="2025-06-30T14:29:00Z"/>
                <w:rFonts w:ascii="Aptos Narrow" w:hAnsi="Aptos Narrow"/>
                <w:color w:val="000000"/>
                <w:sz w:val="22"/>
                <w:szCs w:val="21"/>
                <w:rPrChange w:id="2672" w:author="Boyko, James" w:date="2025-06-30T12:13:00Z" w16du:dateUtc="2025-06-30T16:13:00Z">
                  <w:rPr>
                    <w:ins w:id="2673" w:author="Boyko, James" w:date="2025-06-30T10:29:00Z" w16du:dateUtc="2025-06-30T14:29:00Z"/>
                    <w:rFonts w:ascii="Aptos Narrow" w:hAnsi="Aptos Narrow"/>
                    <w:color w:val="000000"/>
                    <w:szCs w:val="22"/>
                  </w:rPr>
                </w:rPrChange>
              </w:rPr>
            </w:pPr>
            <w:ins w:id="2674" w:author="Boyko, James" w:date="2025-06-30T10:29:00Z" w16du:dateUtc="2025-06-30T14:29:00Z">
              <w:r w:rsidRPr="00DF66CC">
                <w:rPr>
                  <w:rFonts w:ascii="Aptos Narrow" w:hAnsi="Aptos Narrow"/>
                  <w:color w:val="000000"/>
                  <w:sz w:val="22"/>
                  <w:szCs w:val="21"/>
                  <w:rPrChange w:id="2675" w:author="Boyko, James" w:date="2025-06-30T12:13:00Z" w16du:dateUtc="2025-06-30T16:13:00Z">
                    <w:rPr>
                      <w:rFonts w:ascii="Aptos Narrow" w:hAnsi="Aptos Narrow"/>
                      <w:color w:val="000000"/>
                      <w:szCs w:val="22"/>
                    </w:rPr>
                  </w:rPrChange>
                </w:rPr>
                <w:t>100</w:t>
              </w:r>
            </w:ins>
          </w:p>
        </w:tc>
        <w:tc>
          <w:tcPr>
            <w:tcW w:w="625" w:type="pct"/>
            <w:tcBorders>
              <w:top w:val="single" w:sz="4" w:space="0" w:color="auto"/>
              <w:left w:val="single" w:sz="4" w:space="0" w:color="auto"/>
            </w:tcBorders>
            <w:shd w:val="clear" w:color="auto" w:fill="F2F2F2"/>
            <w:noWrap/>
            <w:hideMark/>
            <w:tcPrChange w:id="2676" w:author="Boyko, James" w:date="2025-06-30T14:15:00Z" w16du:dateUtc="2025-06-30T18:15:00Z">
              <w:tcPr>
                <w:tcW w:w="625" w:type="pct"/>
                <w:gridSpan w:val="2"/>
                <w:tcBorders>
                  <w:top w:val="single" w:sz="4" w:space="0" w:color="auto"/>
                  <w:left w:val="single" w:sz="4" w:space="0" w:color="auto"/>
                </w:tcBorders>
                <w:shd w:val="clear" w:color="auto" w:fill="E8E8E8" w:themeFill="background2"/>
                <w:noWrap/>
                <w:hideMark/>
              </w:tcPr>
            </w:tcPrChange>
          </w:tcPr>
          <w:p w14:paraId="2E8AE2AC" w14:textId="721C9C94"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77" w:author="Boyko, James" w:date="2025-06-30T10:29:00Z" w16du:dateUtc="2025-06-30T14:29:00Z"/>
                <w:rFonts w:ascii="Aptos Narrow" w:hAnsi="Aptos Narrow"/>
                <w:color w:val="000000"/>
                <w:sz w:val="22"/>
                <w:szCs w:val="21"/>
                <w:rPrChange w:id="2678" w:author="Boyko, James" w:date="2025-06-30T12:13:00Z" w16du:dateUtc="2025-06-30T16:13:00Z">
                  <w:rPr>
                    <w:ins w:id="2679" w:author="Boyko, James" w:date="2025-06-30T10:29:00Z" w16du:dateUtc="2025-06-30T14:29:00Z"/>
                    <w:rFonts w:ascii="Aptos Narrow" w:hAnsi="Aptos Narrow"/>
                    <w:color w:val="000000"/>
                    <w:szCs w:val="22"/>
                  </w:rPr>
                </w:rPrChange>
              </w:rPr>
            </w:pPr>
            <w:ins w:id="2680" w:author="Boyko, James" w:date="2025-06-30T10:29:00Z" w16du:dateUtc="2025-06-30T14:29:00Z">
              <w:r w:rsidRPr="00DF66CC">
                <w:rPr>
                  <w:rFonts w:ascii="Aptos Narrow" w:hAnsi="Aptos Narrow"/>
                  <w:color w:val="000000"/>
                  <w:sz w:val="22"/>
                  <w:szCs w:val="21"/>
                  <w:rPrChange w:id="2681" w:author="Boyko, James" w:date="2025-06-30T12:13:00Z" w16du:dateUtc="2025-06-30T16:13:00Z">
                    <w:rPr>
                      <w:rFonts w:ascii="Aptos Narrow" w:hAnsi="Aptos Narrow"/>
                      <w:color w:val="000000"/>
                      <w:szCs w:val="22"/>
                    </w:rPr>
                  </w:rPrChange>
                </w:rPr>
                <w:t>-0.5</w:t>
              </w:r>
            </w:ins>
            <w:ins w:id="2682"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ins>
          </w:p>
        </w:tc>
        <w:tc>
          <w:tcPr>
            <w:tcW w:w="625" w:type="pct"/>
            <w:tcBorders>
              <w:top w:val="single" w:sz="4" w:space="0" w:color="auto"/>
            </w:tcBorders>
            <w:shd w:val="clear" w:color="auto" w:fill="F2F2F2"/>
            <w:noWrap/>
            <w:hideMark/>
            <w:tcPrChange w:id="2683" w:author="Boyko, James" w:date="2025-06-30T14:15:00Z" w16du:dateUtc="2025-06-30T18:15:00Z">
              <w:tcPr>
                <w:tcW w:w="625" w:type="pct"/>
                <w:gridSpan w:val="2"/>
                <w:tcBorders>
                  <w:top w:val="single" w:sz="4" w:space="0" w:color="auto"/>
                </w:tcBorders>
                <w:shd w:val="clear" w:color="auto" w:fill="E8E8E8" w:themeFill="background2"/>
                <w:noWrap/>
                <w:hideMark/>
              </w:tcPr>
            </w:tcPrChange>
          </w:tcPr>
          <w:p w14:paraId="2126ACC3" w14:textId="55A70B16"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84" w:author="Boyko, James" w:date="2025-06-30T10:29:00Z" w16du:dateUtc="2025-06-30T14:29:00Z"/>
                <w:rFonts w:ascii="Aptos Narrow" w:hAnsi="Aptos Narrow"/>
                <w:color w:val="000000"/>
                <w:sz w:val="22"/>
                <w:szCs w:val="21"/>
                <w:rPrChange w:id="2685" w:author="Boyko, James" w:date="2025-06-30T12:13:00Z" w16du:dateUtc="2025-06-30T16:13:00Z">
                  <w:rPr>
                    <w:ins w:id="2686" w:author="Boyko, James" w:date="2025-06-30T10:29:00Z" w16du:dateUtc="2025-06-30T14:29:00Z"/>
                    <w:rFonts w:ascii="Aptos Narrow" w:hAnsi="Aptos Narrow"/>
                    <w:color w:val="000000"/>
                    <w:szCs w:val="22"/>
                  </w:rPr>
                </w:rPrChange>
              </w:rPr>
            </w:pPr>
            <w:ins w:id="2687" w:author="Boyko, James" w:date="2025-06-30T10:29:00Z" w16du:dateUtc="2025-06-30T14:29:00Z">
              <w:r w:rsidRPr="00DF66CC">
                <w:rPr>
                  <w:rFonts w:ascii="Aptos Narrow" w:hAnsi="Aptos Narrow"/>
                  <w:color w:val="000000"/>
                  <w:sz w:val="22"/>
                  <w:szCs w:val="21"/>
                  <w:rPrChange w:id="2688" w:author="Boyko, James" w:date="2025-06-30T12:13:00Z" w16du:dateUtc="2025-06-30T16:13:00Z">
                    <w:rPr>
                      <w:rFonts w:ascii="Aptos Narrow" w:hAnsi="Aptos Narrow"/>
                      <w:color w:val="000000"/>
                      <w:szCs w:val="22"/>
                    </w:rPr>
                  </w:rPrChange>
                </w:rPr>
                <w:t>0.46</w:t>
              </w:r>
            </w:ins>
            <w:ins w:id="2689" w:author="Boyko, James" w:date="2025-06-30T12:25:00Z" w16du:dateUtc="2025-06-30T16:25: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6</w:t>
              </w:r>
              <w:r w:rsidR="00421F75">
                <w:rPr>
                  <w:rFonts w:ascii="Aptos Narrow" w:hAnsi="Aptos Narrow"/>
                  <w:color w:val="000000"/>
                  <w:sz w:val="22"/>
                  <w:szCs w:val="21"/>
                </w:rPr>
                <w:t>)</w:t>
              </w:r>
            </w:ins>
          </w:p>
        </w:tc>
        <w:tc>
          <w:tcPr>
            <w:tcW w:w="625" w:type="pct"/>
            <w:tcBorders>
              <w:top w:val="single" w:sz="4" w:space="0" w:color="auto"/>
              <w:right w:val="single" w:sz="4" w:space="0" w:color="auto"/>
            </w:tcBorders>
            <w:shd w:val="clear" w:color="auto" w:fill="F2F2F2"/>
            <w:noWrap/>
            <w:hideMark/>
            <w:tcPrChange w:id="2690" w:author="Boyko, James" w:date="2025-06-30T14:15:00Z" w16du:dateUtc="2025-06-30T18:15:00Z">
              <w:tcPr>
                <w:tcW w:w="625" w:type="pct"/>
                <w:gridSpan w:val="2"/>
                <w:tcBorders>
                  <w:top w:val="single" w:sz="4" w:space="0" w:color="auto"/>
                  <w:right w:val="single" w:sz="4" w:space="0" w:color="auto"/>
                </w:tcBorders>
                <w:shd w:val="clear" w:color="auto" w:fill="E8E8E8" w:themeFill="background2"/>
                <w:noWrap/>
                <w:hideMark/>
              </w:tcPr>
            </w:tcPrChange>
          </w:tcPr>
          <w:p w14:paraId="63BE8B3B" w14:textId="2099C3C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91" w:author="Boyko, James" w:date="2025-06-30T10:29:00Z" w16du:dateUtc="2025-06-30T14:29:00Z"/>
                <w:rFonts w:ascii="Aptos Narrow" w:hAnsi="Aptos Narrow"/>
                <w:color w:val="000000"/>
                <w:sz w:val="22"/>
                <w:szCs w:val="21"/>
                <w:rPrChange w:id="2692" w:author="Boyko, James" w:date="2025-06-30T12:13:00Z" w16du:dateUtc="2025-06-30T16:13:00Z">
                  <w:rPr>
                    <w:ins w:id="2693" w:author="Boyko, James" w:date="2025-06-30T10:29:00Z" w16du:dateUtc="2025-06-30T14:29:00Z"/>
                    <w:rFonts w:ascii="Aptos Narrow" w:hAnsi="Aptos Narrow"/>
                    <w:color w:val="000000"/>
                    <w:szCs w:val="22"/>
                  </w:rPr>
                </w:rPrChange>
              </w:rPr>
            </w:pPr>
            <w:ins w:id="2694" w:author="Boyko, James" w:date="2025-06-30T10:29:00Z" w16du:dateUtc="2025-06-30T14:29:00Z">
              <w:r w:rsidRPr="00DF66CC">
                <w:rPr>
                  <w:rFonts w:ascii="Aptos Narrow" w:hAnsi="Aptos Narrow"/>
                  <w:color w:val="000000"/>
                  <w:sz w:val="22"/>
                  <w:szCs w:val="21"/>
                  <w:rPrChange w:id="2695" w:author="Boyko, James" w:date="2025-06-30T12:13:00Z" w16du:dateUtc="2025-06-30T16:13:00Z">
                    <w:rPr>
                      <w:rFonts w:ascii="Aptos Narrow" w:hAnsi="Aptos Narrow"/>
                      <w:color w:val="000000"/>
                      <w:szCs w:val="22"/>
                    </w:rPr>
                  </w:rPrChange>
                </w:rPr>
                <w:t>0.98</w:t>
              </w:r>
            </w:ins>
            <w:ins w:id="2696" w:author="Boyko, James" w:date="2025-06-30T12:25:00Z" w16du:dateUtc="2025-06-30T16:25: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98</w:t>
              </w:r>
              <w:r w:rsidR="00421F75">
                <w:rPr>
                  <w:rFonts w:ascii="Aptos Narrow" w:hAnsi="Aptos Narrow"/>
                  <w:color w:val="000000"/>
                  <w:sz w:val="22"/>
                  <w:szCs w:val="21"/>
                </w:rPr>
                <w:t>)</w:t>
              </w:r>
            </w:ins>
          </w:p>
        </w:tc>
        <w:tc>
          <w:tcPr>
            <w:tcW w:w="625" w:type="pct"/>
            <w:tcBorders>
              <w:top w:val="single" w:sz="4" w:space="0" w:color="auto"/>
              <w:left w:val="single" w:sz="4" w:space="0" w:color="auto"/>
            </w:tcBorders>
            <w:shd w:val="clear" w:color="auto" w:fill="F2F2F2"/>
            <w:noWrap/>
            <w:hideMark/>
            <w:tcPrChange w:id="2697" w:author="Boyko, James" w:date="2025-06-30T14:15:00Z" w16du:dateUtc="2025-06-30T18:15:00Z">
              <w:tcPr>
                <w:tcW w:w="625" w:type="pct"/>
                <w:gridSpan w:val="2"/>
                <w:tcBorders>
                  <w:top w:val="single" w:sz="4" w:space="0" w:color="auto"/>
                  <w:left w:val="single" w:sz="4" w:space="0" w:color="auto"/>
                </w:tcBorders>
                <w:shd w:val="clear" w:color="auto" w:fill="E8E8E8" w:themeFill="background2"/>
                <w:noWrap/>
                <w:hideMark/>
              </w:tcPr>
            </w:tcPrChange>
          </w:tcPr>
          <w:p w14:paraId="1FF040D6" w14:textId="369DC1A0"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698" w:author="Boyko, James" w:date="2025-06-30T10:29:00Z" w16du:dateUtc="2025-06-30T14:29:00Z"/>
                <w:rFonts w:ascii="Aptos Narrow" w:hAnsi="Aptos Narrow"/>
                <w:color w:val="000000"/>
                <w:sz w:val="22"/>
                <w:szCs w:val="21"/>
                <w:rPrChange w:id="2699" w:author="Boyko, James" w:date="2025-06-30T12:13:00Z" w16du:dateUtc="2025-06-30T16:13:00Z">
                  <w:rPr>
                    <w:ins w:id="2700" w:author="Boyko, James" w:date="2025-06-30T10:29:00Z" w16du:dateUtc="2025-06-30T14:29:00Z"/>
                    <w:rFonts w:ascii="Aptos Narrow" w:hAnsi="Aptos Narrow"/>
                    <w:color w:val="000000"/>
                    <w:szCs w:val="22"/>
                  </w:rPr>
                </w:rPrChange>
              </w:rPr>
            </w:pPr>
            <w:ins w:id="2701" w:author="Boyko, James" w:date="2025-06-30T10:29:00Z" w16du:dateUtc="2025-06-30T14:29:00Z">
              <w:r w:rsidRPr="00DF66CC">
                <w:rPr>
                  <w:rFonts w:ascii="Aptos Narrow" w:hAnsi="Aptos Narrow"/>
                  <w:color w:val="000000"/>
                  <w:sz w:val="22"/>
                  <w:szCs w:val="21"/>
                  <w:rPrChange w:id="2702" w:author="Boyko, James" w:date="2025-06-30T12:13:00Z" w16du:dateUtc="2025-06-30T16:13:00Z">
                    <w:rPr>
                      <w:rFonts w:ascii="Aptos Narrow" w:hAnsi="Aptos Narrow"/>
                      <w:color w:val="000000"/>
                      <w:szCs w:val="22"/>
                    </w:rPr>
                  </w:rPrChange>
                </w:rPr>
                <w:t>-2.81</w:t>
              </w:r>
            </w:ins>
            <w:ins w:id="2703" w:author="Boyko, James" w:date="2025-06-30T12:06:00Z" w16du:dateUtc="2025-06-30T16:06:00Z">
              <w:r w:rsidR="00000FCD" w:rsidRPr="00DF66CC">
                <w:rPr>
                  <w:rFonts w:ascii="Aptos Narrow" w:hAnsi="Aptos Narrow"/>
                  <w:color w:val="000000"/>
                  <w:sz w:val="22"/>
                  <w:szCs w:val="21"/>
                  <w:rPrChange w:id="2704"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705" w:author="Boyko, James" w:date="2025-06-30T12:13:00Z" w16du:dateUtc="2025-06-30T16:13:00Z">
                    <w:rPr>
                      <w:rFonts w:ascii="Aptos Narrow" w:hAnsi="Aptos Narrow"/>
                      <w:color w:val="000000"/>
                      <w:szCs w:val="22"/>
                    </w:rPr>
                  </w:rPrChange>
                </w:rPr>
                <w:t>0.38</w:t>
              </w:r>
              <w:r w:rsidR="00000FCD" w:rsidRPr="00DF66CC">
                <w:rPr>
                  <w:rFonts w:ascii="Aptos Narrow" w:hAnsi="Aptos Narrow"/>
                  <w:color w:val="000000"/>
                  <w:sz w:val="22"/>
                  <w:szCs w:val="21"/>
                  <w:rPrChange w:id="2706"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shd w:val="clear" w:color="auto" w:fill="F2F2F2"/>
            <w:noWrap/>
            <w:hideMark/>
            <w:tcPrChange w:id="2707" w:author="Boyko, James" w:date="2025-06-30T14:15:00Z" w16du:dateUtc="2025-06-30T18:15:00Z">
              <w:tcPr>
                <w:tcW w:w="625" w:type="pct"/>
                <w:gridSpan w:val="2"/>
                <w:tcBorders>
                  <w:top w:val="single" w:sz="4" w:space="0" w:color="auto"/>
                </w:tcBorders>
                <w:shd w:val="clear" w:color="auto" w:fill="E8E8E8" w:themeFill="background2"/>
                <w:noWrap/>
                <w:hideMark/>
              </w:tcPr>
            </w:tcPrChange>
          </w:tcPr>
          <w:p w14:paraId="5EF40285" w14:textId="41D24AFA"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708" w:author="Boyko, James" w:date="2025-06-30T10:29:00Z" w16du:dateUtc="2025-06-30T14:29:00Z"/>
                <w:rFonts w:ascii="Aptos Narrow" w:hAnsi="Aptos Narrow"/>
                <w:color w:val="000000"/>
                <w:sz w:val="22"/>
                <w:szCs w:val="21"/>
                <w:rPrChange w:id="2709" w:author="Boyko, James" w:date="2025-06-30T12:13:00Z" w16du:dateUtc="2025-06-30T16:13:00Z">
                  <w:rPr>
                    <w:ins w:id="2710" w:author="Boyko, James" w:date="2025-06-30T10:29:00Z" w16du:dateUtc="2025-06-30T14:29:00Z"/>
                    <w:rFonts w:ascii="Aptos Narrow" w:hAnsi="Aptos Narrow"/>
                    <w:color w:val="000000"/>
                    <w:szCs w:val="22"/>
                  </w:rPr>
                </w:rPrChange>
              </w:rPr>
            </w:pPr>
            <w:ins w:id="2711" w:author="Boyko, James" w:date="2025-06-30T10:29:00Z" w16du:dateUtc="2025-06-30T14:29:00Z">
              <w:r w:rsidRPr="00DF66CC">
                <w:rPr>
                  <w:rFonts w:ascii="Aptos Narrow" w:hAnsi="Aptos Narrow"/>
                  <w:color w:val="000000"/>
                  <w:sz w:val="22"/>
                  <w:szCs w:val="21"/>
                  <w:rPrChange w:id="2712" w:author="Boyko, James" w:date="2025-06-30T12:13:00Z" w16du:dateUtc="2025-06-30T16:13:00Z">
                    <w:rPr>
                      <w:rFonts w:ascii="Aptos Narrow" w:hAnsi="Aptos Narrow"/>
                      <w:color w:val="000000"/>
                      <w:szCs w:val="22"/>
                    </w:rPr>
                  </w:rPrChange>
                </w:rPr>
                <w:t>16.43</w:t>
              </w:r>
            </w:ins>
            <w:ins w:id="2713" w:author="Boyko, James" w:date="2025-06-30T12:08:00Z" w16du:dateUtc="2025-06-30T16:08:00Z">
              <w:r w:rsidR="00D51A67" w:rsidRPr="00DF66CC">
                <w:rPr>
                  <w:rFonts w:ascii="Aptos Narrow" w:hAnsi="Aptos Narrow"/>
                  <w:color w:val="000000"/>
                  <w:sz w:val="22"/>
                  <w:szCs w:val="21"/>
                  <w:rPrChange w:id="2714"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715" w:author="Boyko, James" w:date="2025-06-30T12:13:00Z" w16du:dateUtc="2025-06-30T16:13:00Z">
                    <w:rPr>
                      <w:rFonts w:ascii="Aptos Narrow" w:hAnsi="Aptos Narrow"/>
                      <w:color w:val="000000"/>
                      <w:szCs w:val="22"/>
                    </w:rPr>
                  </w:rPrChange>
                </w:rPr>
                <w:t>0.42</w:t>
              </w:r>
              <w:r w:rsidR="00D51A67" w:rsidRPr="00DF66CC">
                <w:rPr>
                  <w:rFonts w:ascii="Aptos Narrow" w:hAnsi="Aptos Narrow"/>
                  <w:color w:val="000000"/>
                  <w:sz w:val="22"/>
                  <w:szCs w:val="21"/>
                  <w:rPrChange w:id="2716" w:author="Boyko, James" w:date="2025-06-30T12:13:00Z" w16du:dateUtc="2025-06-30T16:13:00Z">
                    <w:rPr>
                      <w:rFonts w:ascii="Aptos Narrow" w:hAnsi="Aptos Narrow"/>
                      <w:color w:val="000000"/>
                      <w:szCs w:val="22"/>
                    </w:rPr>
                  </w:rPrChange>
                </w:rPr>
                <w:t>)</w:t>
              </w:r>
            </w:ins>
          </w:p>
        </w:tc>
        <w:tc>
          <w:tcPr>
            <w:tcW w:w="625" w:type="pct"/>
            <w:tcBorders>
              <w:top w:val="single" w:sz="4" w:space="0" w:color="auto"/>
            </w:tcBorders>
            <w:shd w:val="clear" w:color="auto" w:fill="F2F2F2"/>
            <w:noWrap/>
            <w:hideMark/>
            <w:tcPrChange w:id="2717" w:author="Boyko, James" w:date="2025-06-30T14:15:00Z" w16du:dateUtc="2025-06-30T18:15:00Z">
              <w:tcPr>
                <w:tcW w:w="625" w:type="pct"/>
                <w:gridSpan w:val="2"/>
                <w:tcBorders>
                  <w:top w:val="single" w:sz="4" w:space="0" w:color="auto"/>
                </w:tcBorders>
                <w:shd w:val="clear" w:color="auto" w:fill="E8E8E8" w:themeFill="background2"/>
                <w:noWrap/>
                <w:hideMark/>
              </w:tcPr>
            </w:tcPrChange>
          </w:tcPr>
          <w:p w14:paraId="52118BAC" w14:textId="7EBCF695"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718" w:author="Boyko, James" w:date="2025-06-30T10:29:00Z" w16du:dateUtc="2025-06-30T14:29:00Z"/>
                <w:rFonts w:ascii="Aptos Narrow" w:hAnsi="Aptos Narrow"/>
                <w:color w:val="000000"/>
                <w:sz w:val="22"/>
                <w:szCs w:val="21"/>
                <w:rPrChange w:id="2719" w:author="Boyko, James" w:date="2025-06-30T12:13:00Z" w16du:dateUtc="2025-06-30T16:13:00Z">
                  <w:rPr>
                    <w:ins w:id="2720" w:author="Boyko, James" w:date="2025-06-30T10:29:00Z" w16du:dateUtc="2025-06-30T14:29:00Z"/>
                    <w:rFonts w:ascii="Aptos Narrow" w:hAnsi="Aptos Narrow"/>
                    <w:color w:val="000000"/>
                    <w:szCs w:val="22"/>
                  </w:rPr>
                </w:rPrChange>
              </w:rPr>
            </w:pPr>
            <w:ins w:id="2721" w:author="Boyko, James" w:date="2025-06-30T10:29:00Z" w16du:dateUtc="2025-06-30T14:29:00Z">
              <w:r w:rsidRPr="00DF66CC">
                <w:rPr>
                  <w:rFonts w:ascii="Aptos Narrow" w:hAnsi="Aptos Narrow"/>
                  <w:color w:val="000000"/>
                  <w:sz w:val="22"/>
                  <w:szCs w:val="21"/>
                  <w:rPrChange w:id="2722" w:author="Boyko, James" w:date="2025-06-30T12:13:00Z" w16du:dateUtc="2025-06-30T16:13:00Z">
                    <w:rPr>
                      <w:rFonts w:ascii="Aptos Narrow" w:hAnsi="Aptos Narrow"/>
                      <w:color w:val="000000"/>
                      <w:szCs w:val="22"/>
                    </w:rPr>
                  </w:rPrChange>
                </w:rPr>
                <w:t>4.89</w:t>
              </w:r>
            </w:ins>
            <w:ins w:id="2723" w:author="Boyko, James" w:date="2025-06-30T12:10:00Z" w16du:dateUtc="2025-06-30T16:10:00Z">
              <w:r w:rsidR="004235B1" w:rsidRPr="00DF66CC">
                <w:rPr>
                  <w:rFonts w:ascii="Aptos Narrow" w:hAnsi="Aptos Narrow"/>
                  <w:color w:val="000000"/>
                  <w:sz w:val="22"/>
                  <w:szCs w:val="21"/>
                  <w:rPrChange w:id="2724"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725" w:author="Boyko, James" w:date="2025-06-30T12:13:00Z" w16du:dateUtc="2025-06-30T16:13:00Z">
                    <w:rPr>
                      <w:rFonts w:ascii="Aptos Narrow" w:hAnsi="Aptos Narrow"/>
                      <w:color w:val="000000"/>
                      <w:szCs w:val="22"/>
                    </w:rPr>
                  </w:rPrChange>
                </w:rPr>
                <w:t>0.</w:t>
              </w:r>
              <w:r w:rsidR="004235B1" w:rsidRPr="00DF66CC">
                <w:rPr>
                  <w:rFonts w:ascii="Aptos Narrow" w:hAnsi="Aptos Narrow"/>
                  <w:color w:val="000000"/>
                  <w:sz w:val="22"/>
                  <w:szCs w:val="21"/>
                  <w:rPrChange w:id="2726" w:author="Boyko, James" w:date="2025-06-30T12:13:00Z" w16du:dateUtc="2025-06-30T16:13:00Z">
                    <w:rPr>
                      <w:rFonts w:ascii="Aptos Narrow" w:hAnsi="Aptos Narrow"/>
                      <w:color w:val="000000"/>
                      <w:szCs w:val="22"/>
                    </w:rPr>
                  </w:rPrChange>
                </w:rPr>
                <w:t>7)</w:t>
              </w:r>
            </w:ins>
          </w:p>
        </w:tc>
      </w:tr>
      <w:tr w:rsidR="00421F75" w:rsidRPr="00DF66CC" w14:paraId="5650C3F3" w14:textId="77777777" w:rsidTr="00DC3D4C">
        <w:trPr>
          <w:trHeight w:val="320"/>
          <w:ins w:id="2727" w:author="Boyko, James" w:date="2025-06-30T10:29:00Z" w16du:dateUtc="2025-06-30T14:29:00Z"/>
          <w:trPrChange w:id="2728" w:author="Boyko, James" w:date="2025-06-30T12:31:00Z" w16du:dateUtc="2025-06-30T16:31:00Z">
            <w:trPr>
              <w:gridAfter w:val="0"/>
              <w:trHeight w:val="320"/>
            </w:trPr>
          </w:trPrChange>
        </w:trPr>
        <w:tc>
          <w:tcPr>
            <w:cnfStyle w:val="001000000000" w:firstRow="0" w:lastRow="0" w:firstColumn="1" w:lastColumn="0" w:oddVBand="0" w:evenVBand="0" w:oddHBand="0" w:evenHBand="0" w:firstRowFirstColumn="0" w:firstRowLastColumn="0" w:lastRowFirstColumn="0" w:lastRowLastColumn="0"/>
            <w:tcW w:w="625" w:type="pct"/>
            <w:noWrap/>
            <w:hideMark/>
            <w:tcPrChange w:id="2729" w:author="Boyko, James" w:date="2025-06-30T12:31:00Z" w16du:dateUtc="2025-06-30T16:31:00Z">
              <w:tcPr>
                <w:tcW w:w="625" w:type="pct"/>
                <w:tcBorders>
                  <w:left w:val="single" w:sz="4" w:space="0" w:color="auto"/>
                </w:tcBorders>
                <w:noWrap/>
                <w:hideMark/>
              </w:tcPr>
            </w:tcPrChange>
          </w:tcPr>
          <w:p w14:paraId="4B71CE65" w14:textId="77777777" w:rsidR="00110988" w:rsidRPr="00DF66CC" w:rsidRDefault="00110988" w:rsidP="00A47904">
            <w:pPr>
              <w:jc w:val="left"/>
              <w:rPr>
                <w:ins w:id="2730" w:author="Boyko, James" w:date="2025-06-30T10:29:00Z" w16du:dateUtc="2025-06-30T14:29:00Z"/>
                <w:rFonts w:ascii="Aptos Narrow" w:hAnsi="Aptos Narrow"/>
                <w:color w:val="000000"/>
                <w:sz w:val="22"/>
                <w:szCs w:val="21"/>
                <w:rPrChange w:id="2731" w:author="Boyko, James" w:date="2025-06-30T12:13:00Z" w16du:dateUtc="2025-06-30T16:13:00Z">
                  <w:rPr>
                    <w:ins w:id="2732" w:author="Boyko, James" w:date="2025-06-30T10:29:00Z" w16du:dateUtc="2025-06-30T14:29:00Z"/>
                    <w:rFonts w:ascii="Aptos Narrow" w:hAnsi="Aptos Narrow"/>
                    <w:color w:val="000000"/>
                  </w:rPr>
                </w:rPrChange>
              </w:rPr>
            </w:pPr>
            <w:ins w:id="2733" w:author="Boyko, James" w:date="2025-06-30T10:29:00Z" w16du:dateUtc="2025-06-30T14:29:00Z">
              <w:r w:rsidRPr="00DF66CC">
                <w:rPr>
                  <w:rFonts w:ascii="Aptos Narrow" w:hAnsi="Aptos Narrow"/>
                  <w:color w:val="000000"/>
                  <w:sz w:val="22"/>
                  <w:szCs w:val="21"/>
                  <w:rPrChange w:id="2734" w:author="Boyko, James" w:date="2025-06-30T12:13:00Z" w16du:dateUtc="2025-06-30T16:13:00Z">
                    <w:rPr>
                      <w:rFonts w:ascii="Aptos Narrow" w:hAnsi="Aptos Narrow"/>
                      <w:color w:val="000000"/>
                    </w:rPr>
                  </w:rPrChange>
                </w:rPr>
                <w:t>l2</w:t>
              </w:r>
            </w:ins>
          </w:p>
        </w:tc>
        <w:tc>
          <w:tcPr>
            <w:tcW w:w="625" w:type="pct"/>
            <w:tcBorders>
              <w:right w:val="single" w:sz="4" w:space="0" w:color="auto"/>
            </w:tcBorders>
            <w:noWrap/>
            <w:hideMark/>
            <w:tcPrChange w:id="2735" w:author="Boyko, James" w:date="2025-06-30T12:31:00Z" w16du:dateUtc="2025-06-30T16:31:00Z">
              <w:tcPr>
                <w:tcW w:w="625" w:type="pct"/>
                <w:gridSpan w:val="2"/>
                <w:tcBorders>
                  <w:right w:val="single" w:sz="4" w:space="0" w:color="auto"/>
                </w:tcBorders>
                <w:noWrap/>
                <w:hideMark/>
              </w:tcPr>
            </w:tcPrChange>
          </w:tcPr>
          <w:p w14:paraId="6807D021" w14:textId="77777777"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36" w:author="Boyko, James" w:date="2025-06-30T10:29:00Z" w16du:dateUtc="2025-06-30T14:29:00Z"/>
                <w:rFonts w:ascii="Aptos Narrow" w:hAnsi="Aptos Narrow"/>
                <w:color w:val="000000"/>
                <w:sz w:val="22"/>
                <w:szCs w:val="21"/>
                <w:rPrChange w:id="2737" w:author="Boyko, James" w:date="2025-06-30T12:13:00Z" w16du:dateUtc="2025-06-30T16:13:00Z">
                  <w:rPr>
                    <w:ins w:id="2738" w:author="Boyko, James" w:date="2025-06-30T10:29:00Z" w16du:dateUtc="2025-06-30T14:29:00Z"/>
                    <w:rFonts w:ascii="Aptos Narrow" w:hAnsi="Aptos Narrow"/>
                    <w:color w:val="000000"/>
                    <w:szCs w:val="22"/>
                  </w:rPr>
                </w:rPrChange>
              </w:rPr>
            </w:pPr>
            <w:ins w:id="2739" w:author="Boyko, James" w:date="2025-06-30T10:29:00Z" w16du:dateUtc="2025-06-30T14:29:00Z">
              <w:r w:rsidRPr="00DF66CC">
                <w:rPr>
                  <w:rFonts w:ascii="Aptos Narrow" w:hAnsi="Aptos Narrow"/>
                  <w:color w:val="000000"/>
                  <w:sz w:val="22"/>
                  <w:szCs w:val="21"/>
                  <w:rPrChange w:id="2740" w:author="Boyko, James" w:date="2025-06-30T12:13:00Z" w16du:dateUtc="2025-06-30T16:13:00Z">
                    <w:rPr>
                      <w:rFonts w:ascii="Aptos Narrow" w:hAnsi="Aptos Narrow"/>
                      <w:color w:val="000000"/>
                      <w:szCs w:val="22"/>
                    </w:rPr>
                  </w:rPrChange>
                </w:rPr>
                <w:t>250</w:t>
              </w:r>
            </w:ins>
          </w:p>
        </w:tc>
        <w:tc>
          <w:tcPr>
            <w:tcW w:w="625" w:type="pct"/>
            <w:tcBorders>
              <w:left w:val="single" w:sz="4" w:space="0" w:color="auto"/>
            </w:tcBorders>
            <w:noWrap/>
            <w:hideMark/>
            <w:tcPrChange w:id="2741" w:author="Boyko, James" w:date="2025-06-30T12:31:00Z" w16du:dateUtc="2025-06-30T16:31:00Z">
              <w:tcPr>
                <w:tcW w:w="625" w:type="pct"/>
                <w:gridSpan w:val="2"/>
                <w:tcBorders>
                  <w:left w:val="single" w:sz="4" w:space="0" w:color="auto"/>
                </w:tcBorders>
                <w:noWrap/>
                <w:hideMark/>
              </w:tcPr>
            </w:tcPrChange>
          </w:tcPr>
          <w:p w14:paraId="0EC88138" w14:textId="393DBAC6"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42" w:author="Boyko, James" w:date="2025-06-30T10:29:00Z" w16du:dateUtc="2025-06-30T14:29:00Z"/>
                <w:rFonts w:ascii="Aptos Narrow" w:hAnsi="Aptos Narrow"/>
                <w:color w:val="000000"/>
                <w:sz w:val="22"/>
                <w:szCs w:val="21"/>
                <w:rPrChange w:id="2743" w:author="Boyko, James" w:date="2025-06-30T12:13:00Z" w16du:dateUtc="2025-06-30T16:13:00Z">
                  <w:rPr>
                    <w:ins w:id="2744" w:author="Boyko, James" w:date="2025-06-30T10:29:00Z" w16du:dateUtc="2025-06-30T14:29:00Z"/>
                    <w:rFonts w:ascii="Aptos Narrow" w:hAnsi="Aptos Narrow"/>
                    <w:color w:val="000000"/>
                    <w:szCs w:val="22"/>
                  </w:rPr>
                </w:rPrChange>
              </w:rPr>
            </w:pPr>
            <w:ins w:id="2745" w:author="Boyko, James" w:date="2025-06-30T10:29:00Z" w16du:dateUtc="2025-06-30T14:29:00Z">
              <w:r w:rsidRPr="00DF66CC">
                <w:rPr>
                  <w:rFonts w:ascii="Aptos Narrow" w:hAnsi="Aptos Narrow"/>
                  <w:color w:val="000000"/>
                  <w:sz w:val="22"/>
                  <w:szCs w:val="21"/>
                  <w:rPrChange w:id="2746" w:author="Boyko, James" w:date="2025-06-30T12:13:00Z" w16du:dateUtc="2025-06-30T16:13:00Z">
                    <w:rPr>
                      <w:rFonts w:ascii="Aptos Narrow" w:hAnsi="Aptos Narrow"/>
                      <w:color w:val="000000"/>
                      <w:szCs w:val="22"/>
                    </w:rPr>
                  </w:rPrChange>
                </w:rPr>
                <w:t>-0.33</w:t>
              </w:r>
            </w:ins>
            <w:ins w:id="2747"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33</w:t>
              </w:r>
              <w:r w:rsidR="00421F75">
                <w:rPr>
                  <w:rFonts w:ascii="Aptos Narrow" w:hAnsi="Aptos Narrow"/>
                  <w:color w:val="000000"/>
                  <w:sz w:val="22"/>
                  <w:szCs w:val="21"/>
                </w:rPr>
                <w:t>)</w:t>
              </w:r>
            </w:ins>
          </w:p>
        </w:tc>
        <w:tc>
          <w:tcPr>
            <w:tcW w:w="625" w:type="pct"/>
            <w:noWrap/>
            <w:hideMark/>
            <w:tcPrChange w:id="2748" w:author="Boyko, James" w:date="2025-06-30T12:31:00Z" w16du:dateUtc="2025-06-30T16:31:00Z">
              <w:tcPr>
                <w:tcW w:w="625" w:type="pct"/>
                <w:gridSpan w:val="2"/>
                <w:noWrap/>
                <w:hideMark/>
              </w:tcPr>
            </w:tcPrChange>
          </w:tcPr>
          <w:p w14:paraId="3D120528" w14:textId="05DF2542"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49" w:author="Boyko, James" w:date="2025-06-30T10:29:00Z" w16du:dateUtc="2025-06-30T14:29:00Z"/>
                <w:rFonts w:ascii="Aptos Narrow" w:hAnsi="Aptos Narrow"/>
                <w:color w:val="000000"/>
                <w:sz w:val="22"/>
                <w:szCs w:val="21"/>
                <w:rPrChange w:id="2750" w:author="Boyko, James" w:date="2025-06-30T12:13:00Z" w16du:dateUtc="2025-06-30T16:13:00Z">
                  <w:rPr>
                    <w:ins w:id="2751" w:author="Boyko, James" w:date="2025-06-30T10:29:00Z" w16du:dateUtc="2025-06-30T14:29:00Z"/>
                    <w:rFonts w:ascii="Aptos Narrow" w:hAnsi="Aptos Narrow"/>
                    <w:color w:val="000000"/>
                    <w:szCs w:val="22"/>
                  </w:rPr>
                </w:rPrChange>
              </w:rPr>
            </w:pPr>
            <w:ins w:id="2752" w:author="Boyko, James" w:date="2025-06-30T10:29:00Z" w16du:dateUtc="2025-06-30T14:29:00Z">
              <w:r w:rsidRPr="00DF66CC">
                <w:rPr>
                  <w:rFonts w:ascii="Aptos Narrow" w:hAnsi="Aptos Narrow"/>
                  <w:color w:val="000000"/>
                  <w:sz w:val="22"/>
                  <w:szCs w:val="21"/>
                  <w:rPrChange w:id="2753" w:author="Boyko, James" w:date="2025-06-30T12:13:00Z" w16du:dateUtc="2025-06-30T16:13:00Z">
                    <w:rPr>
                      <w:rFonts w:ascii="Aptos Narrow" w:hAnsi="Aptos Narrow"/>
                      <w:color w:val="000000"/>
                      <w:szCs w:val="22"/>
                    </w:rPr>
                  </w:rPrChange>
                </w:rPr>
                <w:t>0.5</w:t>
              </w:r>
            </w:ins>
            <w:ins w:id="2754"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5</w:t>
              </w:r>
              <w:r w:rsidR="00421F75">
                <w:rPr>
                  <w:rFonts w:ascii="Aptos Narrow" w:hAnsi="Aptos Narrow"/>
                  <w:color w:val="000000"/>
                  <w:sz w:val="22"/>
                  <w:szCs w:val="21"/>
                </w:rPr>
                <w:t>)</w:t>
              </w:r>
            </w:ins>
          </w:p>
        </w:tc>
        <w:tc>
          <w:tcPr>
            <w:tcW w:w="625" w:type="pct"/>
            <w:tcBorders>
              <w:right w:val="single" w:sz="4" w:space="0" w:color="auto"/>
            </w:tcBorders>
            <w:noWrap/>
            <w:hideMark/>
            <w:tcPrChange w:id="2755" w:author="Boyko, James" w:date="2025-06-30T12:31:00Z" w16du:dateUtc="2025-06-30T16:31:00Z">
              <w:tcPr>
                <w:tcW w:w="625" w:type="pct"/>
                <w:gridSpan w:val="2"/>
                <w:tcBorders>
                  <w:right w:val="single" w:sz="4" w:space="0" w:color="auto"/>
                </w:tcBorders>
                <w:noWrap/>
                <w:hideMark/>
              </w:tcPr>
            </w:tcPrChange>
          </w:tcPr>
          <w:p w14:paraId="775C91C4" w14:textId="5613F140"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56" w:author="Boyko, James" w:date="2025-06-30T10:29:00Z" w16du:dateUtc="2025-06-30T14:29:00Z"/>
                <w:rFonts w:ascii="Aptos Narrow" w:hAnsi="Aptos Narrow"/>
                <w:color w:val="000000"/>
                <w:sz w:val="22"/>
                <w:szCs w:val="21"/>
                <w:rPrChange w:id="2757" w:author="Boyko, James" w:date="2025-06-30T12:13:00Z" w16du:dateUtc="2025-06-30T16:13:00Z">
                  <w:rPr>
                    <w:ins w:id="2758" w:author="Boyko, James" w:date="2025-06-30T10:29:00Z" w16du:dateUtc="2025-06-30T14:29:00Z"/>
                    <w:rFonts w:ascii="Aptos Narrow" w:hAnsi="Aptos Narrow"/>
                    <w:color w:val="000000"/>
                    <w:szCs w:val="22"/>
                  </w:rPr>
                </w:rPrChange>
              </w:rPr>
            </w:pPr>
            <w:ins w:id="2759" w:author="Boyko, James" w:date="2025-06-30T10:29:00Z" w16du:dateUtc="2025-06-30T14:29:00Z">
              <w:r w:rsidRPr="00DF66CC">
                <w:rPr>
                  <w:rFonts w:ascii="Aptos Narrow" w:hAnsi="Aptos Narrow"/>
                  <w:color w:val="000000"/>
                  <w:sz w:val="22"/>
                  <w:szCs w:val="21"/>
                  <w:rPrChange w:id="2760" w:author="Boyko, James" w:date="2025-06-30T12:13:00Z" w16du:dateUtc="2025-06-30T16:13:00Z">
                    <w:rPr>
                      <w:rFonts w:ascii="Aptos Narrow" w:hAnsi="Aptos Narrow"/>
                      <w:color w:val="000000"/>
                      <w:szCs w:val="22"/>
                    </w:rPr>
                  </w:rPrChange>
                </w:rPr>
                <w:t>0.81</w:t>
              </w:r>
            </w:ins>
            <w:ins w:id="2761" w:author="Boyko, James" w:date="2025-06-30T12:25:00Z" w16du:dateUtc="2025-06-30T16:25: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81</w:t>
              </w:r>
              <w:r w:rsidR="00421F75">
                <w:rPr>
                  <w:rFonts w:ascii="Aptos Narrow" w:hAnsi="Aptos Narrow"/>
                  <w:color w:val="000000"/>
                  <w:sz w:val="22"/>
                  <w:szCs w:val="21"/>
                </w:rPr>
                <w:t>)</w:t>
              </w:r>
            </w:ins>
          </w:p>
        </w:tc>
        <w:tc>
          <w:tcPr>
            <w:tcW w:w="625" w:type="pct"/>
            <w:tcBorders>
              <w:left w:val="single" w:sz="4" w:space="0" w:color="auto"/>
            </w:tcBorders>
            <w:noWrap/>
            <w:hideMark/>
            <w:tcPrChange w:id="2762" w:author="Boyko, James" w:date="2025-06-30T12:31:00Z" w16du:dateUtc="2025-06-30T16:31:00Z">
              <w:tcPr>
                <w:tcW w:w="625" w:type="pct"/>
                <w:gridSpan w:val="2"/>
                <w:tcBorders>
                  <w:left w:val="single" w:sz="4" w:space="0" w:color="auto"/>
                </w:tcBorders>
                <w:noWrap/>
                <w:hideMark/>
              </w:tcPr>
            </w:tcPrChange>
          </w:tcPr>
          <w:p w14:paraId="3550FBEC" w14:textId="4AE3B320"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63" w:author="Boyko, James" w:date="2025-06-30T10:29:00Z" w16du:dateUtc="2025-06-30T14:29:00Z"/>
                <w:rFonts w:ascii="Aptos Narrow" w:hAnsi="Aptos Narrow"/>
                <w:color w:val="000000"/>
                <w:sz w:val="22"/>
                <w:szCs w:val="21"/>
                <w:rPrChange w:id="2764" w:author="Boyko, James" w:date="2025-06-30T12:13:00Z" w16du:dateUtc="2025-06-30T16:13:00Z">
                  <w:rPr>
                    <w:ins w:id="2765" w:author="Boyko, James" w:date="2025-06-30T10:29:00Z" w16du:dateUtc="2025-06-30T14:29:00Z"/>
                    <w:rFonts w:ascii="Aptos Narrow" w:hAnsi="Aptos Narrow"/>
                    <w:color w:val="000000"/>
                    <w:szCs w:val="22"/>
                  </w:rPr>
                </w:rPrChange>
              </w:rPr>
            </w:pPr>
            <w:ins w:id="2766" w:author="Boyko, James" w:date="2025-06-30T10:29:00Z" w16du:dateUtc="2025-06-30T14:29:00Z">
              <w:r w:rsidRPr="00DF66CC">
                <w:rPr>
                  <w:rFonts w:ascii="Aptos Narrow" w:hAnsi="Aptos Narrow"/>
                  <w:color w:val="000000"/>
                  <w:sz w:val="22"/>
                  <w:szCs w:val="21"/>
                  <w:rPrChange w:id="2767" w:author="Boyko, James" w:date="2025-06-30T12:13:00Z" w16du:dateUtc="2025-06-30T16:13:00Z">
                    <w:rPr>
                      <w:rFonts w:ascii="Aptos Narrow" w:hAnsi="Aptos Narrow"/>
                      <w:color w:val="000000"/>
                      <w:szCs w:val="22"/>
                    </w:rPr>
                  </w:rPrChange>
                </w:rPr>
                <w:t>-1.61</w:t>
              </w:r>
            </w:ins>
            <w:ins w:id="2768" w:author="Boyko, James" w:date="2025-06-30T12:06:00Z" w16du:dateUtc="2025-06-30T16:06:00Z">
              <w:r w:rsidR="00000FCD" w:rsidRPr="00DF66CC">
                <w:rPr>
                  <w:rFonts w:ascii="Aptos Narrow" w:hAnsi="Aptos Narrow"/>
                  <w:color w:val="000000"/>
                  <w:sz w:val="22"/>
                  <w:szCs w:val="21"/>
                  <w:rPrChange w:id="2769"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770" w:author="Boyko, James" w:date="2025-06-30T12:13:00Z" w16du:dateUtc="2025-06-30T16:13:00Z">
                    <w:rPr>
                      <w:rFonts w:ascii="Aptos Narrow" w:hAnsi="Aptos Narrow"/>
                      <w:color w:val="000000"/>
                      <w:szCs w:val="22"/>
                    </w:rPr>
                  </w:rPrChange>
                </w:rPr>
                <w:t>0.2</w:t>
              </w:r>
              <w:r w:rsidR="00000FCD" w:rsidRPr="00DF66CC">
                <w:rPr>
                  <w:rFonts w:ascii="Aptos Narrow" w:hAnsi="Aptos Narrow"/>
                  <w:color w:val="000000"/>
                  <w:sz w:val="22"/>
                  <w:szCs w:val="21"/>
                  <w:rPrChange w:id="2771" w:author="Boyko, James" w:date="2025-06-30T12:13:00Z" w16du:dateUtc="2025-06-30T16:13:00Z">
                    <w:rPr>
                      <w:rFonts w:ascii="Aptos Narrow" w:hAnsi="Aptos Narrow"/>
                      <w:color w:val="000000"/>
                      <w:szCs w:val="22"/>
                    </w:rPr>
                  </w:rPrChange>
                </w:rPr>
                <w:t>1)</w:t>
              </w:r>
            </w:ins>
          </w:p>
        </w:tc>
        <w:tc>
          <w:tcPr>
            <w:tcW w:w="625" w:type="pct"/>
            <w:noWrap/>
            <w:hideMark/>
            <w:tcPrChange w:id="2772" w:author="Boyko, James" w:date="2025-06-30T12:31:00Z" w16du:dateUtc="2025-06-30T16:31:00Z">
              <w:tcPr>
                <w:tcW w:w="625" w:type="pct"/>
                <w:gridSpan w:val="2"/>
                <w:noWrap/>
                <w:hideMark/>
              </w:tcPr>
            </w:tcPrChange>
          </w:tcPr>
          <w:p w14:paraId="7EDD5FFA" w14:textId="6066A343"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73" w:author="Boyko, James" w:date="2025-06-30T10:29:00Z" w16du:dateUtc="2025-06-30T14:29:00Z"/>
                <w:rFonts w:ascii="Aptos Narrow" w:hAnsi="Aptos Narrow"/>
                <w:color w:val="000000"/>
                <w:sz w:val="22"/>
                <w:szCs w:val="21"/>
                <w:rPrChange w:id="2774" w:author="Boyko, James" w:date="2025-06-30T12:13:00Z" w16du:dateUtc="2025-06-30T16:13:00Z">
                  <w:rPr>
                    <w:ins w:id="2775" w:author="Boyko, James" w:date="2025-06-30T10:29:00Z" w16du:dateUtc="2025-06-30T14:29:00Z"/>
                    <w:rFonts w:ascii="Aptos Narrow" w:hAnsi="Aptos Narrow"/>
                    <w:color w:val="000000"/>
                    <w:szCs w:val="22"/>
                  </w:rPr>
                </w:rPrChange>
              </w:rPr>
            </w:pPr>
            <w:ins w:id="2776" w:author="Boyko, James" w:date="2025-06-30T10:29:00Z" w16du:dateUtc="2025-06-30T14:29:00Z">
              <w:r w:rsidRPr="00DF66CC">
                <w:rPr>
                  <w:rFonts w:ascii="Aptos Narrow" w:hAnsi="Aptos Narrow"/>
                  <w:color w:val="000000"/>
                  <w:sz w:val="22"/>
                  <w:szCs w:val="21"/>
                  <w:rPrChange w:id="2777" w:author="Boyko, James" w:date="2025-06-30T12:13:00Z" w16du:dateUtc="2025-06-30T16:13:00Z">
                    <w:rPr>
                      <w:rFonts w:ascii="Aptos Narrow" w:hAnsi="Aptos Narrow"/>
                      <w:color w:val="000000"/>
                      <w:szCs w:val="22"/>
                    </w:rPr>
                  </w:rPrChange>
                </w:rPr>
                <w:t>10.04</w:t>
              </w:r>
            </w:ins>
            <w:ins w:id="2778" w:author="Boyko, James" w:date="2025-06-30T12:08:00Z" w16du:dateUtc="2025-06-30T16:08:00Z">
              <w:r w:rsidR="00D51A67" w:rsidRPr="00DF66CC">
                <w:rPr>
                  <w:rFonts w:ascii="Aptos Narrow" w:hAnsi="Aptos Narrow"/>
                  <w:color w:val="000000"/>
                  <w:sz w:val="22"/>
                  <w:szCs w:val="21"/>
                  <w:rPrChange w:id="2779"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780" w:author="Boyko, James" w:date="2025-06-30T12:13:00Z" w16du:dateUtc="2025-06-30T16:13:00Z">
                    <w:rPr>
                      <w:rFonts w:ascii="Aptos Narrow" w:hAnsi="Aptos Narrow"/>
                      <w:color w:val="000000"/>
                      <w:szCs w:val="22"/>
                    </w:rPr>
                  </w:rPrChange>
                </w:rPr>
                <w:t>0.34</w:t>
              </w:r>
              <w:r w:rsidR="00D51A67" w:rsidRPr="00DF66CC">
                <w:rPr>
                  <w:rFonts w:ascii="Aptos Narrow" w:hAnsi="Aptos Narrow"/>
                  <w:color w:val="000000"/>
                  <w:sz w:val="22"/>
                  <w:szCs w:val="21"/>
                  <w:rPrChange w:id="2781" w:author="Boyko, James" w:date="2025-06-30T12:13:00Z" w16du:dateUtc="2025-06-30T16:13:00Z">
                    <w:rPr>
                      <w:rFonts w:ascii="Aptos Narrow" w:hAnsi="Aptos Narrow"/>
                      <w:color w:val="000000"/>
                      <w:szCs w:val="22"/>
                    </w:rPr>
                  </w:rPrChange>
                </w:rPr>
                <w:t>)</w:t>
              </w:r>
            </w:ins>
          </w:p>
        </w:tc>
        <w:tc>
          <w:tcPr>
            <w:tcW w:w="625" w:type="pct"/>
            <w:noWrap/>
            <w:hideMark/>
            <w:tcPrChange w:id="2782" w:author="Boyko, James" w:date="2025-06-30T12:31:00Z" w16du:dateUtc="2025-06-30T16:31:00Z">
              <w:tcPr>
                <w:tcW w:w="625" w:type="pct"/>
                <w:gridSpan w:val="2"/>
                <w:tcBorders>
                  <w:right w:val="single" w:sz="4" w:space="0" w:color="auto"/>
                </w:tcBorders>
                <w:noWrap/>
                <w:hideMark/>
              </w:tcPr>
            </w:tcPrChange>
          </w:tcPr>
          <w:p w14:paraId="0DB7F275" w14:textId="6E55E578" w:rsidR="00110988" w:rsidRPr="00DF66CC" w:rsidRDefault="00110988" w:rsidP="00A47904">
            <w:pPr>
              <w:jc w:val="right"/>
              <w:cnfStyle w:val="000000000000" w:firstRow="0" w:lastRow="0" w:firstColumn="0" w:lastColumn="0" w:oddVBand="0" w:evenVBand="0" w:oddHBand="0" w:evenHBand="0" w:firstRowFirstColumn="0" w:firstRowLastColumn="0" w:lastRowFirstColumn="0" w:lastRowLastColumn="0"/>
              <w:rPr>
                <w:ins w:id="2783" w:author="Boyko, James" w:date="2025-06-30T10:29:00Z" w16du:dateUtc="2025-06-30T14:29:00Z"/>
                <w:rFonts w:ascii="Aptos Narrow" w:hAnsi="Aptos Narrow"/>
                <w:color w:val="000000"/>
                <w:sz w:val="22"/>
                <w:szCs w:val="21"/>
                <w:rPrChange w:id="2784" w:author="Boyko, James" w:date="2025-06-30T12:13:00Z" w16du:dateUtc="2025-06-30T16:13:00Z">
                  <w:rPr>
                    <w:ins w:id="2785" w:author="Boyko, James" w:date="2025-06-30T10:29:00Z" w16du:dateUtc="2025-06-30T14:29:00Z"/>
                    <w:rFonts w:ascii="Aptos Narrow" w:hAnsi="Aptos Narrow"/>
                    <w:color w:val="000000"/>
                    <w:szCs w:val="22"/>
                  </w:rPr>
                </w:rPrChange>
              </w:rPr>
            </w:pPr>
            <w:ins w:id="2786" w:author="Boyko, James" w:date="2025-06-30T10:29:00Z" w16du:dateUtc="2025-06-30T14:29:00Z">
              <w:r w:rsidRPr="00DF66CC">
                <w:rPr>
                  <w:rFonts w:ascii="Aptos Narrow" w:hAnsi="Aptos Narrow"/>
                  <w:color w:val="000000"/>
                  <w:sz w:val="22"/>
                  <w:szCs w:val="21"/>
                  <w:rPrChange w:id="2787" w:author="Boyko, James" w:date="2025-06-30T12:13:00Z" w16du:dateUtc="2025-06-30T16:13:00Z">
                    <w:rPr>
                      <w:rFonts w:ascii="Aptos Narrow" w:hAnsi="Aptos Narrow"/>
                      <w:color w:val="000000"/>
                      <w:szCs w:val="22"/>
                    </w:rPr>
                  </w:rPrChange>
                </w:rPr>
                <w:t>3.48</w:t>
              </w:r>
            </w:ins>
            <w:ins w:id="2788" w:author="Boyko, James" w:date="2025-06-30T12:10:00Z" w16du:dateUtc="2025-06-30T16:10:00Z">
              <w:r w:rsidR="004235B1" w:rsidRPr="00DF66CC">
                <w:rPr>
                  <w:rFonts w:ascii="Aptos Narrow" w:hAnsi="Aptos Narrow"/>
                  <w:color w:val="000000"/>
                  <w:sz w:val="22"/>
                  <w:szCs w:val="21"/>
                  <w:rPrChange w:id="2789"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790" w:author="Boyko, James" w:date="2025-06-30T12:13:00Z" w16du:dateUtc="2025-06-30T16:13:00Z">
                    <w:rPr>
                      <w:rFonts w:ascii="Aptos Narrow" w:hAnsi="Aptos Narrow"/>
                      <w:color w:val="000000"/>
                      <w:szCs w:val="22"/>
                    </w:rPr>
                  </w:rPrChange>
                </w:rPr>
                <w:t>0.43</w:t>
              </w:r>
              <w:r w:rsidR="004235B1" w:rsidRPr="00DF66CC">
                <w:rPr>
                  <w:rFonts w:ascii="Aptos Narrow" w:hAnsi="Aptos Narrow"/>
                  <w:color w:val="000000"/>
                  <w:sz w:val="22"/>
                  <w:szCs w:val="21"/>
                  <w:rPrChange w:id="2791" w:author="Boyko, James" w:date="2025-06-30T12:13:00Z" w16du:dateUtc="2025-06-30T16:13:00Z">
                    <w:rPr>
                      <w:rFonts w:ascii="Aptos Narrow" w:hAnsi="Aptos Narrow"/>
                      <w:color w:val="000000"/>
                      <w:szCs w:val="22"/>
                    </w:rPr>
                  </w:rPrChange>
                </w:rPr>
                <w:t>)</w:t>
              </w:r>
            </w:ins>
          </w:p>
        </w:tc>
      </w:tr>
      <w:tr w:rsidR="000560A8" w:rsidRPr="00DF66CC" w14:paraId="0C60DDE3" w14:textId="77777777" w:rsidTr="00303AA2">
        <w:trPr>
          <w:cnfStyle w:val="000000100000" w:firstRow="0" w:lastRow="0" w:firstColumn="0" w:lastColumn="0" w:oddVBand="0" w:evenVBand="0" w:oddHBand="1" w:evenHBand="0" w:firstRowFirstColumn="0" w:firstRowLastColumn="0" w:lastRowFirstColumn="0" w:lastRowLastColumn="0"/>
          <w:trHeight w:val="320"/>
          <w:ins w:id="2792" w:author="Boyko, James" w:date="2025-06-30T10:29:00Z" w16du:dateUtc="2025-06-30T14:29:00Z"/>
          <w:trPrChange w:id="2793" w:author="Boyko, James" w:date="2025-06-30T14:15:00Z" w16du:dateUtc="2025-06-30T18:15:00Z">
            <w:trPr>
              <w:trHeight w:val="320"/>
            </w:trPr>
          </w:trPrChange>
        </w:trPr>
        <w:tc>
          <w:tcPr>
            <w:cnfStyle w:val="001000000000" w:firstRow="0" w:lastRow="0" w:firstColumn="1" w:lastColumn="0" w:oddVBand="0" w:evenVBand="0" w:oddHBand="0" w:evenHBand="0" w:firstRowFirstColumn="0" w:firstRowLastColumn="0" w:lastRowFirstColumn="0" w:lastRowLastColumn="0"/>
            <w:tcW w:w="625" w:type="pct"/>
            <w:tcBorders>
              <w:bottom w:val="single" w:sz="4" w:space="0" w:color="auto"/>
            </w:tcBorders>
            <w:noWrap/>
            <w:hideMark/>
            <w:tcPrChange w:id="2794" w:author="Boyko, James" w:date="2025-06-30T14:15:00Z" w16du:dateUtc="2025-06-30T18:15:00Z">
              <w:tcPr>
                <w:tcW w:w="625" w:type="pct"/>
                <w:gridSpan w:val="2"/>
                <w:tcBorders>
                  <w:bottom w:val="single" w:sz="4" w:space="0" w:color="auto"/>
                </w:tcBorders>
                <w:noWrap/>
                <w:hideMark/>
              </w:tcPr>
            </w:tcPrChange>
          </w:tcPr>
          <w:p w14:paraId="159082A1" w14:textId="77777777" w:rsidR="00110988" w:rsidRPr="00DF66CC" w:rsidRDefault="00110988" w:rsidP="00A47904">
            <w:pPr>
              <w:jc w:val="left"/>
              <w:cnfStyle w:val="001000100000" w:firstRow="0" w:lastRow="0" w:firstColumn="1" w:lastColumn="0" w:oddVBand="0" w:evenVBand="0" w:oddHBand="1" w:evenHBand="0" w:firstRowFirstColumn="0" w:firstRowLastColumn="0" w:lastRowFirstColumn="0" w:lastRowLastColumn="0"/>
              <w:rPr>
                <w:ins w:id="2795" w:author="Boyko, James" w:date="2025-06-30T10:29:00Z" w16du:dateUtc="2025-06-30T14:29:00Z"/>
                <w:rFonts w:ascii="Aptos Narrow" w:hAnsi="Aptos Narrow"/>
                <w:color w:val="000000"/>
                <w:sz w:val="22"/>
                <w:szCs w:val="21"/>
                <w:rPrChange w:id="2796" w:author="Boyko, James" w:date="2025-06-30T12:13:00Z" w16du:dateUtc="2025-06-30T16:13:00Z">
                  <w:rPr>
                    <w:ins w:id="2797" w:author="Boyko, James" w:date="2025-06-30T10:29:00Z" w16du:dateUtc="2025-06-30T14:29:00Z"/>
                    <w:rFonts w:ascii="Aptos Narrow" w:hAnsi="Aptos Narrow"/>
                    <w:color w:val="000000"/>
                  </w:rPr>
                </w:rPrChange>
              </w:rPr>
            </w:pPr>
            <w:ins w:id="2798" w:author="Boyko, James" w:date="2025-06-30T10:29:00Z" w16du:dateUtc="2025-06-30T14:29:00Z">
              <w:r w:rsidRPr="00DF66CC">
                <w:rPr>
                  <w:rFonts w:ascii="Aptos Narrow" w:hAnsi="Aptos Narrow"/>
                  <w:color w:val="000000"/>
                  <w:sz w:val="22"/>
                  <w:szCs w:val="21"/>
                  <w:rPrChange w:id="2799" w:author="Boyko, James" w:date="2025-06-30T12:13:00Z" w16du:dateUtc="2025-06-30T16:13:00Z">
                    <w:rPr>
                      <w:rFonts w:ascii="Aptos Narrow" w:hAnsi="Aptos Narrow"/>
                      <w:color w:val="000000"/>
                    </w:rPr>
                  </w:rPrChange>
                </w:rPr>
                <w:t>l2</w:t>
              </w:r>
            </w:ins>
          </w:p>
        </w:tc>
        <w:tc>
          <w:tcPr>
            <w:tcW w:w="625" w:type="pct"/>
            <w:tcBorders>
              <w:bottom w:val="single" w:sz="4" w:space="0" w:color="auto"/>
              <w:right w:val="single" w:sz="4" w:space="0" w:color="auto"/>
            </w:tcBorders>
            <w:shd w:val="clear" w:color="auto" w:fill="F2F2F2"/>
            <w:noWrap/>
            <w:hideMark/>
            <w:tcPrChange w:id="2800" w:author="Boyko, James" w:date="2025-06-30T14:15:00Z" w16du:dateUtc="2025-06-30T18:15:00Z">
              <w:tcPr>
                <w:tcW w:w="625" w:type="pct"/>
                <w:gridSpan w:val="2"/>
                <w:tcBorders>
                  <w:bottom w:val="single" w:sz="4" w:space="0" w:color="auto"/>
                  <w:right w:val="single" w:sz="4" w:space="0" w:color="auto"/>
                </w:tcBorders>
                <w:shd w:val="clear" w:color="auto" w:fill="E8E8E8" w:themeFill="background2"/>
                <w:noWrap/>
                <w:hideMark/>
              </w:tcPr>
            </w:tcPrChange>
          </w:tcPr>
          <w:p w14:paraId="63F0293C" w14:textId="7777777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01" w:author="Boyko, James" w:date="2025-06-30T10:29:00Z" w16du:dateUtc="2025-06-30T14:29:00Z"/>
                <w:rFonts w:ascii="Aptos Narrow" w:hAnsi="Aptos Narrow"/>
                <w:color w:val="000000"/>
                <w:sz w:val="22"/>
                <w:szCs w:val="21"/>
                <w:rPrChange w:id="2802" w:author="Boyko, James" w:date="2025-06-30T12:13:00Z" w16du:dateUtc="2025-06-30T16:13:00Z">
                  <w:rPr>
                    <w:ins w:id="2803" w:author="Boyko, James" w:date="2025-06-30T10:29:00Z" w16du:dateUtc="2025-06-30T14:29:00Z"/>
                    <w:rFonts w:ascii="Aptos Narrow" w:hAnsi="Aptos Narrow"/>
                    <w:color w:val="000000"/>
                    <w:szCs w:val="22"/>
                  </w:rPr>
                </w:rPrChange>
              </w:rPr>
            </w:pPr>
            <w:ins w:id="2804" w:author="Boyko, James" w:date="2025-06-30T10:29:00Z" w16du:dateUtc="2025-06-30T14:29:00Z">
              <w:r w:rsidRPr="00DF66CC">
                <w:rPr>
                  <w:rFonts w:ascii="Aptos Narrow" w:hAnsi="Aptos Narrow"/>
                  <w:color w:val="000000"/>
                  <w:sz w:val="22"/>
                  <w:szCs w:val="21"/>
                  <w:rPrChange w:id="2805" w:author="Boyko, James" w:date="2025-06-30T12:13:00Z" w16du:dateUtc="2025-06-30T16:13:00Z">
                    <w:rPr>
                      <w:rFonts w:ascii="Aptos Narrow" w:hAnsi="Aptos Narrow"/>
                      <w:color w:val="000000"/>
                      <w:szCs w:val="22"/>
                    </w:rPr>
                  </w:rPrChange>
                </w:rPr>
                <w:t>500</w:t>
              </w:r>
            </w:ins>
          </w:p>
        </w:tc>
        <w:tc>
          <w:tcPr>
            <w:tcW w:w="625" w:type="pct"/>
            <w:tcBorders>
              <w:left w:val="single" w:sz="4" w:space="0" w:color="auto"/>
              <w:bottom w:val="single" w:sz="4" w:space="0" w:color="auto"/>
            </w:tcBorders>
            <w:shd w:val="clear" w:color="auto" w:fill="F2F2F2"/>
            <w:noWrap/>
            <w:hideMark/>
            <w:tcPrChange w:id="2806" w:author="Boyko, James" w:date="2025-06-30T14:15:00Z" w16du:dateUtc="2025-06-30T18:15:00Z">
              <w:tcPr>
                <w:tcW w:w="625" w:type="pct"/>
                <w:gridSpan w:val="2"/>
                <w:tcBorders>
                  <w:left w:val="single" w:sz="4" w:space="0" w:color="auto"/>
                  <w:bottom w:val="single" w:sz="4" w:space="0" w:color="auto"/>
                </w:tcBorders>
                <w:shd w:val="clear" w:color="auto" w:fill="E8E8E8" w:themeFill="background2"/>
                <w:noWrap/>
                <w:hideMark/>
              </w:tcPr>
            </w:tcPrChange>
          </w:tcPr>
          <w:p w14:paraId="0F6ADF55" w14:textId="2FD03E57"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07" w:author="Boyko, James" w:date="2025-06-30T10:29:00Z" w16du:dateUtc="2025-06-30T14:29:00Z"/>
                <w:rFonts w:ascii="Aptos Narrow" w:hAnsi="Aptos Narrow"/>
                <w:color w:val="000000"/>
                <w:sz w:val="22"/>
                <w:szCs w:val="21"/>
                <w:rPrChange w:id="2808" w:author="Boyko, James" w:date="2025-06-30T12:13:00Z" w16du:dateUtc="2025-06-30T16:13:00Z">
                  <w:rPr>
                    <w:ins w:id="2809" w:author="Boyko, James" w:date="2025-06-30T10:29:00Z" w16du:dateUtc="2025-06-30T14:29:00Z"/>
                    <w:rFonts w:ascii="Aptos Narrow" w:hAnsi="Aptos Narrow"/>
                    <w:color w:val="000000"/>
                    <w:szCs w:val="22"/>
                  </w:rPr>
                </w:rPrChange>
              </w:rPr>
            </w:pPr>
            <w:ins w:id="2810" w:author="Boyko, James" w:date="2025-06-30T10:29:00Z" w16du:dateUtc="2025-06-30T14:29:00Z">
              <w:r w:rsidRPr="00DF66CC">
                <w:rPr>
                  <w:rFonts w:ascii="Aptos Narrow" w:hAnsi="Aptos Narrow"/>
                  <w:color w:val="000000"/>
                  <w:sz w:val="22"/>
                  <w:szCs w:val="21"/>
                  <w:rPrChange w:id="2811" w:author="Boyko, James" w:date="2025-06-30T12:13:00Z" w16du:dateUtc="2025-06-30T16:13:00Z">
                    <w:rPr>
                      <w:rFonts w:ascii="Aptos Narrow" w:hAnsi="Aptos Narrow"/>
                      <w:color w:val="000000"/>
                      <w:szCs w:val="22"/>
                    </w:rPr>
                  </w:rPrChange>
                </w:rPr>
                <w:t>-0.21</w:t>
              </w:r>
            </w:ins>
            <w:ins w:id="2812"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21</w:t>
              </w:r>
              <w:r w:rsidR="00421F75">
                <w:rPr>
                  <w:rFonts w:ascii="Aptos Narrow" w:hAnsi="Aptos Narrow"/>
                  <w:color w:val="000000"/>
                  <w:sz w:val="22"/>
                  <w:szCs w:val="21"/>
                </w:rPr>
                <w:t>)</w:t>
              </w:r>
            </w:ins>
          </w:p>
        </w:tc>
        <w:tc>
          <w:tcPr>
            <w:tcW w:w="625" w:type="pct"/>
            <w:tcBorders>
              <w:bottom w:val="single" w:sz="4" w:space="0" w:color="auto"/>
            </w:tcBorders>
            <w:shd w:val="clear" w:color="auto" w:fill="F2F2F2"/>
            <w:noWrap/>
            <w:hideMark/>
            <w:tcPrChange w:id="2813"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12066F03" w14:textId="33C40EFD"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14" w:author="Boyko, James" w:date="2025-06-30T10:29:00Z" w16du:dateUtc="2025-06-30T14:29:00Z"/>
                <w:rFonts w:ascii="Aptos Narrow" w:hAnsi="Aptos Narrow"/>
                <w:color w:val="000000"/>
                <w:sz w:val="22"/>
                <w:szCs w:val="21"/>
                <w:rPrChange w:id="2815" w:author="Boyko, James" w:date="2025-06-30T12:13:00Z" w16du:dateUtc="2025-06-30T16:13:00Z">
                  <w:rPr>
                    <w:ins w:id="2816" w:author="Boyko, James" w:date="2025-06-30T10:29:00Z" w16du:dateUtc="2025-06-30T14:29:00Z"/>
                    <w:rFonts w:ascii="Aptos Narrow" w:hAnsi="Aptos Narrow"/>
                    <w:color w:val="000000"/>
                    <w:szCs w:val="22"/>
                  </w:rPr>
                </w:rPrChange>
              </w:rPr>
            </w:pPr>
            <w:ins w:id="2817" w:author="Boyko, James" w:date="2025-06-30T10:29:00Z" w16du:dateUtc="2025-06-30T14:29:00Z">
              <w:r w:rsidRPr="00DF66CC">
                <w:rPr>
                  <w:rFonts w:ascii="Aptos Narrow" w:hAnsi="Aptos Narrow"/>
                  <w:color w:val="000000"/>
                  <w:sz w:val="22"/>
                  <w:szCs w:val="21"/>
                  <w:rPrChange w:id="2818" w:author="Boyko, James" w:date="2025-06-30T12:13:00Z" w16du:dateUtc="2025-06-30T16:13:00Z">
                    <w:rPr>
                      <w:rFonts w:ascii="Aptos Narrow" w:hAnsi="Aptos Narrow"/>
                      <w:color w:val="000000"/>
                      <w:szCs w:val="22"/>
                    </w:rPr>
                  </w:rPrChange>
                </w:rPr>
                <w:t>0.49</w:t>
              </w:r>
            </w:ins>
            <w:ins w:id="2819" w:author="Boyko, James" w:date="2025-06-30T12:24:00Z" w16du:dateUtc="2025-06-30T16:24: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49</w:t>
              </w:r>
              <w:r w:rsidR="00421F75">
                <w:rPr>
                  <w:rFonts w:ascii="Aptos Narrow" w:hAnsi="Aptos Narrow"/>
                  <w:color w:val="000000"/>
                  <w:sz w:val="22"/>
                  <w:szCs w:val="21"/>
                </w:rPr>
                <w:t>)</w:t>
              </w:r>
            </w:ins>
          </w:p>
        </w:tc>
        <w:tc>
          <w:tcPr>
            <w:tcW w:w="625" w:type="pct"/>
            <w:tcBorders>
              <w:bottom w:val="single" w:sz="4" w:space="0" w:color="auto"/>
              <w:right w:val="single" w:sz="4" w:space="0" w:color="auto"/>
            </w:tcBorders>
            <w:shd w:val="clear" w:color="auto" w:fill="F2F2F2"/>
            <w:noWrap/>
            <w:hideMark/>
            <w:tcPrChange w:id="2820" w:author="Boyko, James" w:date="2025-06-30T14:15:00Z" w16du:dateUtc="2025-06-30T18:15:00Z">
              <w:tcPr>
                <w:tcW w:w="625" w:type="pct"/>
                <w:gridSpan w:val="2"/>
                <w:tcBorders>
                  <w:bottom w:val="single" w:sz="4" w:space="0" w:color="auto"/>
                  <w:right w:val="single" w:sz="4" w:space="0" w:color="auto"/>
                </w:tcBorders>
                <w:shd w:val="clear" w:color="auto" w:fill="E8E8E8" w:themeFill="background2"/>
                <w:noWrap/>
                <w:hideMark/>
              </w:tcPr>
            </w:tcPrChange>
          </w:tcPr>
          <w:p w14:paraId="1BDD833C" w14:textId="06516A5C"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21" w:author="Boyko, James" w:date="2025-06-30T10:29:00Z" w16du:dateUtc="2025-06-30T14:29:00Z"/>
                <w:rFonts w:ascii="Aptos Narrow" w:hAnsi="Aptos Narrow"/>
                <w:color w:val="000000"/>
                <w:sz w:val="22"/>
                <w:szCs w:val="21"/>
                <w:rPrChange w:id="2822" w:author="Boyko, James" w:date="2025-06-30T12:13:00Z" w16du:dateUtc="2025-06-30T16:13:00Z">
                  <w:rPr>
                    <w:ins w:id="2823" w:author="Boyko, James" w:date="2025-06-30T10:29:00Z" w16du:dateUtc="2025-06-30T14:29:00Z"/>
                    <w:rFonts w:ascii="Aptos Narrow" w:hAnsi="Aptos Narrow"/>
                    <w:color w:val="000000"/>
                    <w:szCs w:val="22"/>
                  </w:rPr>
                </w:rPrChange>
              </w:rPr>
            </w:pPr>
            <w:ins w:id="2824" w:author="Boyko, James" w:date="2025-06-30T10:29:00Z" w16du:dateUtc="2025-06-30T14:29:00Z">
              <w:r w:rsidRPr="00DF66CC">
                <w:rPr>
                  <w:rFonts w:ascii="Aptos Narrow" w:hAnsi="Aptos Narrow"/>
                  <w:color w:val="000000"/>
                  <w:sz w:val="22"/>
                  <w:szCs w:val="21"/>
                  <w:rPrChange w:id="2825" w:author="Boyko, James" w:date="2025-06-30T12:13:00Z" w16du:dateUtc="2025-06-30T16:13:00Z">
                    <w:rPr>
                      <w:rFonts w:ascii="Aptos Narrow" w:hAnsi="Aptos Narrow"/>
                      <w:color w:val="000000"/>
                      <w:szCs w:val="22"/>
                    </w:rPr>
                  </w:rPrChange>
                </w:rPr>
                <w:t>0.64</w:t>
              </w:r>
            </w:ins>
            <w:ins w:id="2826" w:author="Boyko, James" w:date="2025-06-30T12:25:00Z" w16du:dateUtc="2025-06-30T16:25:00Z">
              <w:r w:rsidR="00421F75">
                <w:rPr>
                  <w:rFonts w:ascii="Aptos Narrow" w:hAnsi="Aptos Narrow"/>
                  <w:color w:val="000000"/>
                  <w:sz w:val="22"/>
                  <w:szCs w:val="21"/>
                </w:rPr>
                <w:t xml:space="preserve"> (</w:t>
              </w:r>
              <w:r w:rsidR="00421F75" w:rsidRPr="00A47904">
                <w:rPr>
                  <w:rFonts w:ascii="Aptos Narrow" w:hAnsi="Aptos Narrow"/>
                  <w:color w:val="000000"/>
                  <w:sz w:val="22"/>
                  <w:szCs w:val="21"/>
                </w:rPr>
                <w:t>0.64</w:t>
              </w:r>
              <w:r w:rsidR="00421F75">
                <w:rPr>
                  <w:rFonts w:ascii="Aptos Narrow" w:hAnsi="Aptos Narrow"/>
                  <w:color w:val="000000"/>
                  <w:sz w:val="22"/>
                  <w:szCs w:val="21"/>
                </w:rPr>
                <w:t>)</w:t>
              </w:r>
            </w:ins>
          </w:p>
        </w:tc>
        <w:tc>
          <w:tcPr>
            <w:tcW w:w="625" w:type="pct"/>
            <w:tcBorders>
              <w:left w:val="single" w:sz="4" w:space="0" w:color="auto"/>
              <w:bottom w:val="single" w:sz="4" w:space="0" w:color="auto"/>
            </w:tcBorders>
            <w:shd w:val="clear" w:color="auto" w:fill="F2F2F2"/>
            <w:noWrap/>
            <w:hideMark/>
            <w:tcPrChange w:id="2827" w:author="Boyko, James" w:date="2025-06-30T14:15:00Z" w16du:dateUtc="2025-06-30T18:15:00Z">
              <w:tcPr>
                <w:tcW w:w="625" w:type="pct"/>
                <w:gridSpan w:val="2"/>
                <w:tcBorders>
                  <w:left w:val="single" w:sz="4" w:space="0" w:color="auto"/>
                  <w:bottom w:val="single" w:sz="4" w:space="0" w:color="auto"/>
                </w:tcBorders>
                <w:shd w:val="clear" w:color="auto" w:fill="E8E8E8" w:themeFill="background2"/>
                <w:noWrap/>
                <w:hideMark/>
              </w:tcPr>
            </w:tcPrChange>
          </w:tcPr>
          <w:p w14:paraId="1C0050AB" w14:textId="1514B8FE"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28" w:author="Boyko, James" w:date="2025-06-30T10:29:00Z" w16du:dateUtc="2025-06-30T14:29:00Z"/>
                <w:rFonts w:ascii="Aptos Narrow" w:hAnsi="Aptos Narrow"/>
                <w:color w:val="000000"/>
                <w:sz w:val="22"/>
                <w:szCs w:val="21"/>
                <w:rPrChange w:id="2829" w:author="Boyko, James" w:date="2025-06-30T12:13:00Z" w16du:dateUtc="2025-06-30T16:13:00Z">
                  <w:rPr>
                    <w:ins w:id="2830" w:author="Boyko, James" w:date="2025-06-30T10:29:00Z" w16du:dateUtc="2025-06-30T14:29:00Z"/>
                    <w:rFonts w:ascii="Aptos Narrow" w:hAnsi="Aptos Narrow"/>
                    <w:color w:val="000000"/>
                    <w:szCs w:val="22"/>
                  </w:rPr>
                </w:rPrChange>
              </w:rPr>
            </w:pPr>
            <w:ins w:id="2831" w:author="Boyko, James" w:date="2025-06-30T10:29:00Z" w16du:dateUtc="2025-06-30T14:29:00Z">
              <w:r w:rsidRPr="00DF66CC">
                <w:rPr>
                  <w:rFonts w:ascii="Aptos Narrow" w:hAnsi="Aptos Narrow"/>
                  <w:color w:val="000000"/>
                  <w:sz w:val="22"/>
                  <w:szCs w:val="21"/>
                  <w:rPrChange w:id="2832" w:author="Boyko, James" w:date="2025-06-30T12:13:00Z" w16du:dateUtc="2025-06-30T16:13:00Z">
                    <w:rPr>
                      <w:rFonts w:ascii="Aptos Narrow" w:hAnsi="Aptos Narrow"/>
                      <w:color w:val="000000"/>
                      <w:szCs w:val="22"/>
                    </w:rPr>
                  </w:rPrChange>
                </w:rPr>
                <w:t>-0.86</w:t>
              </w:r>
            </w:ins>
            <w:ins w:id="2833" w:author="Boyko, James" w:date="2025-06-30T12:06:00Z" w16du:dateUtc="2025-06-30T16:06:00Z">
              <w:r w:rsidR="00000FCD" w:rsidRPr="00DF66CC">
                <w:rPr>
                  <w:rFonts w:ascii="Aptos Narrow" w:hAnsi="Aptos Narrow"/>
                  <w:color w:val="000000"/>
                  <w:sz w:val="22"/>
                  <w:szCs w:val="21"/>
                  <w:rPrChange w:id="2834" w:author="Boyko, James" w:date="2025-06-30T12:13:00Z" w16du:dateUtc="2025-06-30T16:13:00Z">
                    <w:rPr>
                      <w:rFonts w:ascii="Aptos Narrow" w:hAnsi="Aptos Narrow"/>
                      <w:color w:val="000000"/>
                      <w:szCs w:val="22"/>
                    </w:rPr>
                  </w:rPrChange>
                </w:rPr>
                <w:t xml:space="preserve"> (-</w:t>
              </w:r>
              <w:r w:rsidR="00000FCD" w:rsidRPr="00DF66CC">
                <w:rPr>
                  <w:rFonts w:ascii="Aptos Narrow" w:hAnsi="Aptos Narrow"/>
                  <w:color w:val="000000"/>
                  <w:sz w:val="22"/>
                  <w:szCs w:val="21"/>
                  <w:rPrChange w:id="2835" w:author="Boyko, James" w:date="2025-06-30T12:13:00Z" w16du:dateUtc="2025-06-30T16:13:00Z">
                    <w:rPr>
                      <w:rFonts w:ascii="Aptos Narrow" w:hAnsi="Aptos Narrow"/>
                      <w:color w:val="000000"/>
                      <w:szCs w:val="22"/>
                    </w:rPr>
                  </w:rPrChange>
                </w:rPr>
                <w:t>0.12</w:t>
              </w:r>
              <w:r w:rsidR="00000FCD" w:rsidRPr="00DF66CC">
                <w:rPr>
                  <w:rFonts w:ascii="Aptos Narrow" w:hAnsi="Aptos Narrow"/>
                  <w:color w:val="000000"/>
                  <w:sz w:val="22"/>
                  <w:szCs w:val="21"/>
                  <w:rPrChange w:id="2836"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shd w:val="clear" w:color="auto" w:fill="F2F2F2"/>
            <w:noWrap/>
            <w:hideMark/>
            <w:tcPrChange w:id="2837"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5323689E" w14:textId="20AEF70F"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38" w:author="Boyko, James" w:date="2025-06-30T10:29:00Z" w16du:dateUtc="2025-06-30T14:29:00Z"/>
                <w:rFonts w:ascii="Aptos Narrow" w:hAnsi="Aptos Narrow"/>
                <w:color w:val="000000"/>
                <w:sz w:val="22"/>
                <w:szCs w:val="21"/>
                <w:rPrChange w:id="2839" w:author="Boyko, James" w:date="2025-06-30T12:13:00Z" w16du:dateUtc="2025-06-30T16:13:00Z">
                  <w:rPr>
                    <w:ins w:id="2840" w:author="Boyko, James" w:date="2025-06-30T10:29:00Z" w16du:dateUtc="2025-06-30T14:29:00Z"/>
                    <w:rFonts w:ascii="Aptos Narrow" w:hAnsi="Aptos Narrow"/>
                    <w:color w:val="000000"/>
                    <w:szCs w:val="22"/>
                  </w:rPr>
                </w:rPrChange>
              </w:rPr>
            </w:pPr>
            <w:ins w:id="2841" w:author="Boyko, James" w:date="2025-06-30T10:29:00Z" w16du:dateUtc="2025-06-30T14:29:00Z">
              <w:r w:rsidRPr="00DF66CC">
                <w:rPr>
                  <w:rFonts w:ascii="Aptos Narrow" w:hAnsi="Aptos Narrow"/>
                  <w:color w:val="000000"/>
                  <w:sz w:val="22"/>
                  <w:szCs w:val="21"/>
                  <w:rPrChange w:id="2842" w:author="Boyko, James" w:date="2025-06-30T12:13:00Z" w16du:dateUtc="2025-06-30T16:13:00Z">
                    <w:rPr>
                      <w:rFonts w:ascii="Aptos Narrow" w:hAnsi="Aptos Narrow"/>
                      <w:color w:val="000000"/>
                      <w:szCs w:val="22"/>
                    </w:rPr>
                  </w:rPrChange>
                </w:rPr>
                <w:t>5.57</w:t>
              </w:r>
            </w:ins>
            <w:ins w:id="2843" w:author="Boyko, James" w:date="2025-06-30T12:08:00Z" w16du:dateUtc="2025-06-30T16:08:00Z">
              <w:r w:rsidR="00D51A67" w:rsidRPr="00DF66CC">
                <w:rPr>
                  <w:rFonts w:ascii="Aptos Narrow" w:hAnsi="Aptos Narrow"/>
                  <w:color w:val="000000"/>
                  <w:sz w:val="22"/>
                  <w:szCs w:val="21"/>
                  <w:rPrChange w:id="2844" w:author="Boyko, James" w:date="2025-06-30T12:13:00Z" w16du:dateUtc="2025-06-30T16:13:00Z">
                    <w:rPr>
                      <w:rFonts w:ascii="Aptos Narrow" w:hAnsi="Aptos Narrow"/>
                      <w:color w:val="000000"/>
                      <w:szCs w:val="22"/>
                    </w:rPr>
                  </w:rPrChange>
                </w:rPr>
                <w:t xml:space="preserve"> (</w:t>
              </w:r>
              <w:r w:rsidR="00D51A67" w:rsidRPr="00DF66CC">
                <w:rPr>
                  <w:rFonts w:ascii="Aptos Narrow" w:hAnsi="Aptos Narrow"/>
                  <w:color w:val="000000"/>
                  <w:sz w:val="22"/>
                  <w:szCs w:val="21"/>
                  <w:rPrChange w:id="2845" w:author="Boyko, James" w:date="2025-06-30T12:13:00Z" w16du:dateUtc="2025-06-30T16:13:00Z">
                    <w:rPr>
                      <w:rFonts w:ascii="Aptos Narrow" w:hAnsi="Aptos Narrow"/>
                      <w:color w:val="000000"/>
                      <w:szCs w:val="22"/>
                    </w:rPr>
                  </w:rPrChange>
                </w:rPr>
                <w:t>0.34</w:t>
              </w:r>
              <w:r w:rsidR="00D51A67" w:rsidRPr="00DF66CC">
                <w:rPr>
                  <w:rFonts w:ascii="Aptos Narrow" w:hAnsi="Aptos Narrow"/>
                  <w:color w:val="000000"/>
                  <w:sz w:val="22"/>
                  <w:szCs w:val="21"/>
                  <w:rPrChange w:id="2846" w:author="Boyko, James" w:date="2025-06-30T12:13:00Z" w16du:dateUtc="2025-06-30T16:13:00Z">
                    <w:rPr>
                      <w:rFonts w:ascii="Aptos Narrow" w:hAnsi="Aptos Narrow"/>
                      <w:color w:val="000000"/>
                      <w:szCs w:val="22"/>
                    </w:rPr>
                  </w:rPrChange>
                </w:rPr>
                <w:t>)</w:t>
              </w:r>
            </w:ins>
          </w:p>
        </w:tc>
        <w:tc>
          <w:tcPr>
            <w:tcW w:w="625" w:type="pct"/>
            <w:tcBorders>
              <w:bottom w:val="single" w:sz="4" w:space="0" w:color="auto"/>
            </w:tcBorders>
            <w:shd w:val="clear" w:color="auto" w:fill="F2F2F2"/>
            <w:noWrap/>
            <w:hideMark/>
            <w:tcPrChange w:id="2847" w:author="Boyko, James" w:date="2025-06-30T14:15:00Z" w16du:dateUtc="2025-06-30T18:15:00Z">
              <w:tcPr>
                <w:tcW w:w="625" w:type="pct"/>
                <w:gridSpan w:val="2"/>
                <w:tcBorders>
                  <w:bottom w:val="single" w:sz="4" w:space="0" w:color="auto"/>
                </w:tcBorders>
                <w:shd w:val="clear" w:color="auto" w:fill="E8E8E8" w:themeFill="background2"/>
                <w:noWrap/>
                <w:hideMark/>
              </w:tcPr>
            </w:tcPrChange>
          </w:tcPr>
          <w:p w14:paraId="10714D98" w14:textId="581A8D48" w:rsidR="00110988" w:rsidRPr="00DF66CC" w:rsidRDefault="00110988" w:rsidP="00A47904">
            <w:pPr>
              <w:jc w:val="right"/>
              <w:cnfStyle w:val="000000100000" w:firstRow="0" w:lastRow="0" w:firstColumn="0" w:lastColumn="0" w:oddVBand="0" w:evenVBand="0" w:oddHBand="1" w:evenHBand="0" w:firstRowFirstColumn="0" w:firstRowLastColumn="0" w:lastRowFirstColumn="0" w:lastRowLastColumn="0"/>
              <w:rPr>
                <w:ins w:id="2848" w:author="Boyko, James" w:date="2025-06-30T10:29:00Z" w16du:dateUtc="2025-06-30T14:29:00Z"/>
                <w:rFonts w:ascii="Aptos Narrow" w:hAnsi="Aptos Narrow"/>
                <w:color w:val="000000"/>
                <w:sz w:val="22"/>
                <w:szCs w:val="21"/>
                <w:rPrChange w:id="2849" w:author="Boyko, James" w:date="2025-06-30T12:13:00Z" w16du:dateUtc="2025-06-30T16:13:00Z">
                  <w:rPr>
                    <w:ins w:id="2850" w:author="Boyko, James" w:date="2025-06-30T10:29:00Z" w16du:dateUtc="2025-06-30T14:29:00Z"/>
                    <w:rFonts w:ascii="Aptos Narrow" w:hAnsi="Aptos Narrow"/>
                    <w:color w:val="000000"/>
                    <w:szCs w:val="22"/>
                  </w:rPr>
                </w:rPrChange>
              </w:rPr>
            </w:pPr>
            <w:ins w:id="2851" w:author="Boyko, James" w:date="2025-06-30T10:29:00Z" w16du:dateUtc="2025-06-30T14:29:00Z">
              <w:r w:rsidRPr="00DF66CC">
                <w:rPr>
                  <w:rFonts w:ascii="Aptos Narrow" w:hAnsi="Aptos Narrow"/>
                  <w:color w:val="000000"/>
                  <w:sz w:val="22"/>
                  <w:szCs w:val="21"/>
                  <w:rPrChange w:id="2852" w:author="Boyko, James" w:date="2025-06-30T12:13:00Z" w16du:dateUtc="2025-06-30T16:13:00Z">
                    <w:rPr>
                      <w:rFonts w:ascii="Aptos Narrow" w:hAnsi="Aptos Narrow"/>
                      <w:color w:val="000000"/>
                      <w:szCs w:val="22"/>
                    </w:rPr>
                  </w:rPrChange>
                </w:rPr>
                <w:t>2.41</w:t>
              </w:r>
            </w:ins>
            <w:ins w:id="2853" w:author="Boyko, James" w:date="2025-06-30T12:10:00Z" w16du:dateUtc="2025-06-30T16:10:00Z">
              <w:r w:rsidR="004235B1" w:rsidRPr="00DF66CC">
                <w:rPr>
                  <w:rFonts w:ascii="Aptos Narrow" w:hAnsi="Aptos Narrow"/>
                  <w:color w:val="000000"/>
                  <w:sz w:val="22"/>
                  <w:szCs w:val="21"/>
                  <w:rPrChange w:id="2854" w:author="Boyko, James" w:date="2025-06-30T12:13:00Z" w16du:dateUtc="2025-06-30T16:13:00Z">
                    <w:rPr>
                      <w:rFonts w:ascii="Aptos Narrow" w:hAnsi="Aptos Narrow"/>
                      <w:color w:val="000000"/>
                      <w:szCs w:val="22"/>
                    </w:rPr>
                  </w:rPrChange>
                </w:rPr>
                <w:t xml:space="preserve"> (</w:t>
              </w:r>
              <w:r w:rsidR="004235B1" w:rsidRPr="00DF66CC">
                <w:rPr>
                  <w:rFonts w:ascii="Aptos Narrow" w:hAnsi="Aptos Narrow"/>
                  <w:color w:val="000000"/>
                  <w:sz w:val="22"/>
                  <w:szCs w:val="21"/>
                  <w:rPrChange w:id="2855" w:author="Boyko, James" w:date="2025-06-30T12:13:00Z" w16du:dateUtc="2025-06-30T16:13:00Z">
                    <w:rPr>
                      <w:rFonts w:ascii="Aptos Narrow" w:hAnsi="Aptos Narrow"/>
                      <w:color w:val="000000"/>
                      <w:szCs w:val="22"/>
                    </w:rPr>
                  </w:rPrChange>
                </w:rPr>
                <w:t>0.32</w:t>
              </w:r>
              <w:r w:rsidR="004235B1" w:rsidRPr="00DF66CC">
                <w:rPr>
                  <w:rFonts w:ascii="Aptos Narrow" w:hAnsi="Aptos Narrow"/>
                  <w:color w:val="000000"/>
                  <w:sz w:val="22"/>
                  <w:szCs w:val="21"/>
                  <w:rPrChange w:id="2856" w:author="Boyko, James" w:date="2025-06-30T12:13:00Z" w16du:dateUtc="2025-06-30T16:13:00Z">
                    <w:rPr>
                      <w:rFonts w:ascii="Aptos Narrow" w:hAnsi="Aptos Narrow"/>
                      <w:color w:val="000000"/>
                      <w:szCs w:val="22"/>
                    </w:rPr>
                  </w:rPrChange>
                </w:rPr>
                <w:t>)</w:t>
              </w:r>
            </w:ins>
          </w:p>
        </w:tc>
      </w:tr>
    </w:tbl>
    <w:p w14:paraId="656730D2" w14:textId="046CDC06" w:rsidR="00B9691C" w:rsidRPr="00990AA7" w:rsidRDefault="00110988" w:rsidP="00B20478">
      <w:pPr>
        <w:spacing w:line="360" w:lineRule="auto"/>
      </w:pPr>
      <w:moveToRangeStart w:id="2857" w:author="Boyko, James" w:date="2025-06-30T10:29:00Z" w:name="move202171763"/>
      <w:moveTo w:id="2858" w:author="Boyko, James" w:date="2025-06-30T10:29:00Z" w16du:dateUtc="2025-06-30T14:29:00Z">
        <w:del w:id="2859" w:author="Boyko, James" w:date="2025-06-30T10:29:00Z" w16du:dateUtc="2025-06-30T14:29:00Z">
          <w:r w:rsidRPr="00990AA7" w:rsidDel="00110988">
            <w:delText xml:space="preserve">Table </w:delText>
          </w:r>
          <w:r w:rsidDel="00110988">
            <w:fldChar w:fldCharType="begin"/>
          </w:r>
          <w:r w:rsidDel="00110988">
            <w:delInstrText xml:space="preserve"> SEQ Table \* ARABIC </w:delInstrText>
          </w:r>
          <w:r w:rsidDel="00110988">
            <w:fldChar w:fldCharType="separate"/>
          </w:r>
          <w:r w:rsidRPr="00990AA7" w:rsidDel="00110988">
            <w:delText>1</w:delText>
          </w:r>
          <w:r w:rsidDel="00110988">
            <w:fldChar w:fldCharType="end"/>
          </w:r>
          <w:r w:rsidRPr="00990AA7" w:rsidDel="00110988">
            <w:delText xml:space="preserve">: Bias, variance, and overall error (RMSE) for regularized and unregularized models across phylogenies of varying sizes. Regularization methods l1 and l2 demonstrate significant reductions in variance and overall error compared to unregularized (Mk) and er regularized models. l1 regularization consistently achieves </w:delText>
          </w:r>
          <w:r w:rsidDel="00110988">
            <w:delText>a low</w:delText>
          </w:r>
          <w:r w:rsidRPr="00990AA7" w:rsidDel="00110988">
            <w:delText xml:space="preserve"> RMSE and bias across all tree sizes, with a slight positive bias for smaller phylogenies that becomes negative when using the median. l2 regularization similarly reduces RMSE and variance but introduces moderate downward bias.</w:delText>
          </w:r>
        </w:del>
      </w:moveTo>
      <w:moveToRangeEnd w:id="2857"/>
    </w:p>
    <w:p w14:paraId="47F76639" w14:textId="29372B16" w:rsidR="00122183" w:rsidRPr="00990AA7" w:rsidDel="00DC3D4C" w:rsidRDefault="00122183" w:rsidP="00B20478">
      <w:pPr>
        <w:pStyle w:val="BodyText"/>
        <w:keepNext/>
        <w:spacing w:after="0" w:line="360" w:lineRule="auto"/>
        <w:rPr>
          <w:del w:id="2860" w:author="Boyko, James" w:date="2025-06-30T12:30:00Z" w16du:dateUtc="2025-06-30T16:30:00Z"/>
        </w:rPr>
      </w:pPr>
      <w:del w:id="2861" w:author="Boyko, James" w:date="2025-06-30T12:30:00Z" w16du:dateUtc="2025-06-30T16:30:00Z">
        <w:r w:rsidRPr="00990AA7" w:rsidDel="00DC3D4C">
          <w:rPr>
            <w:noProof/>
          </w:rPr>
          <w:drawing>
            <wp:inline distT="0" distB="0" distL="0" distR="0" wp14:anchorId="2CF4B68D" wp14:editId="37D84651">
              <wp:extent cx="2616408" cy="3638811"/>
              <wp:effectExtent l="0" t="0" r="0" b="0"/>
              <wp:docPr id="3" name="Image1" descr="A graph of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A graph of colored lines&#10;&#10;Description automatically generated"/>
                      <pic:cNvPicPr>
                        <a:picLocks noChangeAspect="1" noChangeArrowheads="1"/>
                      </pic:cNvPicPr>
                    </pic:nvPicPr>
                    <pic:blipFill>
                      <a:blip r:embed="rId9"/>
                      <a:stretch>
                        <a:fillRect/>
                      </a:stretch>
                    </pic:blipFill>
                    <pic:spPr bwMode="auto">
                      <a:xfrm>
                        <a:off x="0" y="0"/>
                        <a:ext cx="2645995" cy="3679960"/>
                      </a:xfrm>
                      <a:prstGeom prst="rect">
                        <a:avLst/>
                      </a:prstGeom>
                    </pic:spPr>
                  </pic:pic>
                </a:graphicData>
              </a:graphic>
            </wp:inline>
          </w:drawing>
        </w:r>
      </w:del>
    </w:p>
    <w:p w14:paraId="4C4441B2" w14:textId="2CECBA47" w:rsidR="000C6C6A" w:rsidRPr="000C6C6A" w:rsidDel="00DC3D4C" w:rsidRDefault="00122183">
      <w:pPr>
        <w:pStyle w:val="Caption"/>
        <w:spacing w:before="0" w:after="0"/>
        <w:rPr>
          <w:del w:id="2862" w:author="Boyko, James" w:date="2025-06-30T12:30:00Z" w16du:dateUtc="2025-06-30T16:30:00Z"/>
        </w:rPr>
        <w:pPrChange w:id="2863" w:author="Boyko, James" w:date="2025-06-16T09:54:00Z" w16du:dateUtc="2025-06-16T12:54:00Z">
          <w:pPr>
            <w:pStyle w:val="Caption"/>
            <w:spacing w:before="0" w:after="0" w:line="360" w:lineRule="auto"/>
          </w:pPr>
        </w:pPrChange>
      </w:pPr>
      <w:del w:id="2864" w:author="Boyko, James" w:date="2025-06-30T12:30:00Z" w16du:dateUtc="2025-06-30T16:30:00Z">
        <w:r w:rsidRPr="00990AA7" w:rsidDel="00DC3D4C">
          <w:delText xml:space="preserve">Figure </w:delText>
        </w:r>
        <w:r w:rsidR="004B0387" w:rsidDel="00DC3D4C">
          <w:fldChar w:fldCharType="begin"/>
        </w:r>
        <w:r w:rsidR="004B0387" w:rsidDel="00DC3D4C">
          <w:delInstrText xml:space="preserve"> SEQ Figure \* ARABIC </w:delInstrText>
        </w:r>
        <w:r w:rsidR="004B0387" w:rsidDel="00DC3D4C">
          <w:fldChar w:fldCharType="separate"/>
        </w:r>
        <w:r w:rsidR="004B0387" w:rsidDel="00DC3D4C">
          <w:rPr>
            <w:noProof/>
          </w:rPr>
          <w:delText>3</w:delText>
        </w:r>
        <w:r w:rsidR="004B0387" w:rsidDel="00DC3D4C">
          <w:rPr>
            <w:noProof/>
          </w:rPr>
          <w:fldChar w:fldCharType="end"/>
        </w:r>
        <w:r w:rsidR="00C23952" w:rsidRPr="00990AA7" w:rsidDel="00DC3D4C">
          <w:delText xml:space="preserve"> –</w:delText>
        </w:r>
        <w:r w:rsidRPr="00990AA7" w:rsidDel="00DC3D4C">
          <w:delText xml:space="preserve"> </w:delText>
        </w:r>
        <w:r w:rsidR="000C6C6A" w:rsidRPr="00990AA7" w:rsidDel="00DC3D4C">
          <w:delText>Comparison of parameter estimates across different regularization methods and phylogeny sizes. The dashed line represents a perfectly unbiased estimate (0). Both l1 and l2 regularization show markedly reduced variance compared to unregularized and er regularized models.</w:delText>
        </w:r>
        <w:r w:rsidR="00BF0630" w:rsidRPr="00990AA7" w:rsidDel="00DC3D4C">
          <w:delText xml:space="preserve"> The median values of both</w:delText>
        </w:r>
        <w:r w:rsidR="000C6C6A" w:rsidRPr="00990AA7" w:rsidDel="00DC3D4C">
          <w:delText xml:space="preserve"> l1 regularization </w:delText>
        </w:r>
        <w:r w:rsidR="00BF0630" w:rsidRPr="00990AA7" w:rsidDel="00DC3D4C">
          <w:delText xml:space="preserve">and </w:delText>
        </w:r>
        <w:r w:rsidR="000C6C6A" w:rsidRPr="00990AA7" w:rsidDel="00DC3D4C">
          <w:delText xml:space="preserve">l2 regularization consistently demonstrate a moderate downward bias. </w:delText>
        </w:r>
      </w:del>
    </w:p>
    <w:p w14:paraId="7199151D" w14:textId="0841D24F" w:rsidR="000C6C6A" w:rsidRPr="000C6C6A" w:rsidRDefault="004C117C" w:rsidP="00B20478">
      <w:pPr>
        <w:pStyle w:val="Caption"/>
        <w:spacing w:before="0" w:after="0" w:line="360" w:lineRule="auto"/>
        <w:rPr>
          <w:vanish/>
        </w:rPr>
      </w:pPr>
      <w:ins w:id="2865" w:author="Boyko, James" w:date="2025-06-16T18:01:00Z" w16du:dateUtc="2025-06-16T21:01:00Z">
        <w:r>
          <w:rPr>
            <w:noProof/>
            <w:vanish/>
          </w:rPr>
          <w:drawing>
            <wp:inline distT="0" distB="0" distL="0" distR="0" wp14:anchorId="602DE482" wp14:editId="0C8CA890">
              <wp:extent cx="6332220" cy="6076315"/>
              <wp:effectExtent l="0" t="0" r="5080" b="0"/>
              <wp:docPr id="114451784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17847" name="Picture 1" descr="A screenshot of a computer program&#10;&#10;AI-generated content may be incorrect."/>
                      <pic:cNvPicPr/>
                    </pic:nvPicPr>
                    <pic:blipFill>
                      <a:blip r:embed="rId10">
                        <a:extLst>
                          <a:ext uri="{28A0092B-C50C-407E-A947-70E740481C1C}">
                            <a14:useLocalDpi xmlns:a14="http://schemas.microsoft.com/office/drawing/2010/main"/>
                          </a:ext>
                        </a:extLst>
                      </a:blip>
                      <a:stretch>
                        <a:fillRect/>
                      </a:stretch>
                    </pic:blipFill>
                    <pic:spPr>
                      <a:xfrm>
                        <a:off x="0" y="0"/>
                        <a:ext cx="6332220" cy="6076315"/>
                      </a:xfrm>
                      <a:prstGeom prst="rect">
                        <a:avLst/>
                      </a:prstGeom>
                    </pic:spPr>
                  </pic:pic>
                </a:graphicData>
              </a:graphic>
            </wp:inline>
          </w:drawing>
        </w:r>
      </w:ins>
      <w:r w:rsidR="000C6C6A" w:rsidRPr="000C6C6A">
        <w:rPr>
          <w:vanish/>
        </w:rPr>
        <w:t>Bottom of Form</w:t>
      </w:r>
    </w:p>
    <w:p w14:paraId="128DB238" w14:textId="18CBF65E" w:rsidR="00122183" w:rsidRPr="00990AA7" w:rsidDel="00DC3D4C" w:rsidRDefault="00122183" w:rsidP="00B20478">
      <w:pPr>
        <w:pStyle w:val="Caption"/>
        <w:spacing w:before="0" w:after="0" w:line="360" w:lineRule="auto"/>
        <w:rPr>
          <w:del w:id="2866" w:author="Boyko, James" w:date="2025-06-30T12:30:00Z" w16du:dateUtc="2025-06-30T16:30:00Z"/>
          <w:rFonts w:ascii="Times New Roman" w:eastAsia="Times New Roman" w:hAnsi="Times New Roman" w:cs="Times New Roman"/>
          <w:i w:val="0"/>
          <w:iCs w:val="0"/>
        </w:rPr>
      </w:pPr>
    </w:p>
    <w:p w14:paraId="19D92E43" w14:textId="4D07CF8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I: </w:t>
      </w:r>
      <w:del w:id="2867" w:author="Boyko, James" w:date="2025-06-18T14:27:00Z" w16du:dateUtc="2025-06-18T17:27:00Z">
        <w:r w:rsidRPr="00990AA7" w:rsidDel="000A4DA5">
          <w:rPr>
            <w:rFonts w:ascii="Times New Roman" w:eastAsia="Times New Roman" w:hAnsi="Times New Roman" w:cs="Times New Roman"/>
            <w:i/>
            <w:iCs/>
          </w:rPr>
          <w:delText xml:space="preserve">Similar </w:delText>
        </w:r>
      </w:del>
      <w:r w:rsidRPr="00990AA7">
        <w:rPr>
          <w:rFonts w:ascii="Times New Roman" w:eastAsia="Times New Roman" w:hAnsi="Times New Roman" w:cs="Times New Roman"/>
          <w:i/>
          <w:iCs/>
        </w:rPr>
        <w:t xml:space="preserve">performance for model selection </w:t>
      </w:r>
    </w:p>
    <w:p w14:paraId="6E0F305F" w14:textId="40375624" w:rsidR="00104C40" w:rsidRPr="00990AA7" w:rsidRDefault="002C134E" w:rsidP="002C134E">
      <w:pPr>
        <w:pStyle w:val="BodyText"/>
        <w:spacing w:after="0" w:line="360" w:lineRule="auto"/>
        <w:ind w:firstLine="709"/>
        <w:rPr>
          <w:rFonts w:ascii="Times New Roman" w:eastAsia="Times New Roman" w:hAnsi="Times New Roman" w:cs="Times New Roman"/>
        </w:rPr>
        <w:pPrChange w:id="2868" w:author="Boyko, James" w:date="2025-06-30T14:28:00Z" w16du:dateUtc="2025-06-30T18:28:00Z">
          <w:pPr>
            <w:pStyle w:val="BodyText"/>
            <w:spacing w:after="0" w:line="360" w:lineRule="auto"/>
          </w:pPr>
        </w:pPrChange>
      </w:pPr>
      <w:ins w:id="2869" w:author="Boyko, James" w:date="2025-06-30T14:28:00Z" w16du:dateUtc="2025-06-30T18:28:00Z">
        <w:r w:rsidRPr="002C134E">
          <w:rPr>
            <w:rFonts w:ascii="Times New Roman" w:eastAsia="Times New Roman" w:hAnsi="Times New Roman" w:cs="Times New Roman"/>
          </w:rPr>
          <w:t xml:space="preserve">Both regularized and unregularized methods preformed equally well when it came to automatically inferring the generating model structure (Table 2). The most substantial differences are seen when comparing the simulated annealing routine versus a greedy hill climbing approach (9 out of the 12 tests simulated annealing preforms as well or better). For the correlated model, while all methods accurately recovered the primary dependencies, the simulated annealing search was roughly twice as successful at passing all focal tests simultaneously (10.1% vs 5.1-6.1%). Its advantage was more pronounced for the ordered model, where simulated annealing was substantially more effective at identifying both forbidden transitions (q_(1→3)=0) and irreversible sink states (q_(3→1)=q_(3→2)=0), leading to an overall success rate of 33% compared to ~20% for the greedy searches. </w:t>
        </w:r>
      </w:ins>
      <w:ins w:id="2870" w:author="Boyko, James" w:date="2025-06-30T14:29:00Z" w16du:dateUtc="2025-06-30T18:29:00Z">
        <w:r>
          <w:rPr>
            <w:rFonts w:ascii="Times New Roman" w:eastAsia="Times New Roman" w:hAnsi="Times New Roman" w:cs="Times New Roman"/>
          </w:rPr>
          <w:t>Finally, for</w:t>
        </w:r>
      </w:ins>
      <w:ins w:id="2871" w:author="Boyko, James" w:date="2025-06-30T14:28:00Z" w16du:dateUtc="2025-06-30T18:28:00Z">
        <w:r w:rsidRPr="002C134E">
          <w:rPr>
            <w:rFonts w:ascii="Times New Roman" w:eastAsia="Times New Roman" w:hAnsi="Times New Roman" w:cs="Times New Roman"/>
          </w:rPr>
          <w:t xml:space="preserve"> hidden states model, simulated annealing was </w:t>
        </w:r>
      </w:ins>
      <w:ins w:id="2872" w:author="Boyko, James" w:date="2025-06-30T14:29:00Z" w16du:dateUtc="2025-06-30T18:29:00Z">
        <w:r w:rsidR="00790258">
          <w:rPr>
            <w:rFonts w:ascii="Times New Roman" w:eastAsia="Times New Roman" w:hAnsi="Times New Roman" w:cs="Times New Roman"/>
          </w:rPr>
          <w:t>better</w:t>
        </w:r>
      </w:ins>
      <w:ins w:id="2873" w:author="Boyko, James" w:date="2025-06-30T14:28:00Z" w16du:dateUtc="2025-06-30T18:28:00Z">
        <w:r w:rsidRPr="002C134E">
          <w:rPr>
            <w:rFonts w:ascii="Times New Roman" w:eastAsia="Times New Roman" w:hAnsi="Times New Roman" w:cs="Times New Roman"/>
          </w:rPr>
          <w:t xml:space="preserve"> at detecting the large magnitude difference between the fast and slow rate classes, succeeding in 75.8% of simulations compared to 65.3% for the </w:t>
        </w:r>
      </w:ins>
      <w:ins w:id="2874" w:author="Boyko, James" w:date="2025-06-30T14:29:00Z" w16du:dateUtc="2025-06-30T18:29:00Z">
        <w:r w:rsidR="00790258">
          <w:rPr>
            <w:rFonts w:ascii="Times New Roman" w:eastAsia="Times New Roman" w:hAnsi="Times New Roman" w:cs="Times New Roman"/>
            <w:i/>
            <w:iCs/>
          </w:rPr>
          <w:t>l1-</w:t>
        </w:r>
      </w:ins>
      <w:ins w:id="2875" w:author="Boyko, James" w:date="2025-06-30T14:28:00Z" w16du:dateUtc="2025-06-30T18:28:00Z">
        <w:r w:rsidRPr="002C134E">
          <w:rPr>
            <w:rFonts w:ascii="Times New Roman" w:eastAsia="Times New Roman" w:hAnsi="Times New Roman" w:cs="Times New Roman"/>
          </w:rPr>
          <w:t xml:space="preserve">regularized greedy search and only 25.3% for the unregularized greedy </w:t>
        </w:r>
        <w:r w:rsidRPr="002C134E">
          <w:rPr>
            <w:rFonts w:ascii="Times New Roman" w:eastAsia="Times New Roman" w:hAnsi="Times New Roman" w:cs="Times New Roman"/>
          </w:rPr>
          <w:lastRenderedPageBreak/>
          <w:t xml:space="preserve">search. This indicates that while greedy searches are </w:t>
        </w:r>
      </w:ins>
      <w:ins w:id="2876" w:author="Boyko, James" w:date="2025-06-30T14:30:00Z" w16du:dateUtc="2025-06-30T18:30:00Z">
        <w:r w:rsidR="009F3CB1">
          <w:rPr>
            <w:rFonts w:ascii="Times New Roman" w:eastAsia="Times New Roman" w:hAnsi="Times New Roman" w:cs="Times New Roman"/>
          </w:rPr>
          <w:t xml:space="preserve">generally </w:t>
        </w:r>
      </w:ins>
      <w:ins w:id="2877" w:author="Boyko, James" w:date="2025-06-30T14:28:00Z" w16du:dateUtc="2025-06-30T18:28:00Z">
        <w:r w:rsidRPr="002C134E">
          <w:rPr>
            <w:rFonts w:ascii="Times New Roman" w:eastAsia="Times New Roman" w:hAnsi="Times New Roman" w:cs="Times New Roman"/>
          </w:rPr>
          <w:t xml:space="preserve">proficient, the more exhaustive search of simulated annealing </w:t>
        </w:r>
      </w:ins>
      <w:ins w:id="2878" w:author="Boyko, James" w:date="2025-06-30T14:29:00Z" w16du:dateUtc="2025-06-30T18:29:00Z">
        <w:r w:rsidR="009F3CB1">
          <w:rPr>
            <w:rFonts w:ascii="Times New Roman" w:eastAsia="Times New Roman" w:hAnsi="Times New Roman" w:cs="Times New Roman"/>
          </w:rPr>
          <w:t>can</w:t>
        </w:r>
      </w:ins>
      <w:ins w:id="2879" w:author="Boyko, James" w:date="2025-06-30T14:30:00Z" w16du:dateUtc="2025-06-30T18:30:00Z">
        <w:r w:rsidR="009F3CB1">
          <w:rPr>
            <w:rFonts w:ascii="Times New Roman" w:eastAsia="Times New Roman" w:hAnsi="Times New Roman" w:cs="Times New Roman"/>
          </w:rPr>
          <w:t xml:space="preserve"> help uncover additional </w:t>
        </w:r>
      </w:ins>
      <w:ins w:id="2880" w:author="Boyko, James" w:date="2025-06-30T14:28:00Z" w16du:dateUtc="2025-06-30T18:28:00Z">
        <w:r w:rsidRPr="002C134E">
          <w:rPr>
            <w:rFonts w:ascii="Times New Roman" w:eastAsia="Times New Roman" w:hAnsi="Times New Roman" w:cs="Times New Roman"/>
          </w:rPr>
          <w:t>complex model structures, particularly those involving rate heterogeneity.</w:t>
        </w:r>
      </w:ins>
      <w:del w:id="2881" w:author="Boyko, James" w:date="2025-06-30T14:28:00Z" w16du:dateUtc="2025-06-30T18:28:00Z">
        <w:r w:rsidR="00000000" w:rsidRPr="00990AA7" w:rsidDel="002C134E">
          <w:rPr>
            <w:rFonts w:ascii="Times New Roman" w:eastAsia="Times New Roman" w:hAnsi="Times New Roman" w:cs="Times New Roman"/>
          </w:rPr>
          <w:tab/>
          <w:delText xml:space="preserve">Both regularized and unregularized methods preformed equally well when it came to automatically inferring the generating model structure (Table 2). The most substantial differences are seen </w:delText>
        </w:r>
      </w:del>
      <w:del w:id="2882" w:author="Boyko, James" w:date="2025-06-30T14:23:00Z" w16du:dateUtc="2025-06-30T18:23:00Z">
        <w:r w:rsidR="00000000" w:rsidRPr="00990AA7" w:rsidDel="00E4603C">
          <w:rPr>
            <w:rFonts w:ascii="Times New Roman" w:eastAsia="Times New Roman" w:hAnsi="Times New Roman" w:cs="Times New Roman"/>
          </w:rPr>
          <w:delText>for</w:delText>
        </w:r>
      </w:del>
      <w:del w:id="2883" w:author="Boyko, James" w:date="2025-06-30T14:28:00Z" w16du:dateUtc="2025-06-30T18:28:00Z">
        <w:r w:rsidR="00000000" w:rsidRPr="00990AA7" w:rsidDel="002C134E">
          <w:rPr>
            <w:rFonts w:ascii="Times New Roman" w:eastAsia="Times New Roman" w:hAnsi="Times New Roman" w:cs="Times New Roman"/>
          </w:rPr>
          <w:delText xml:space="preserve"> hidden state models where </w:delText>
        </w:r>
        <w:r w:rsidR="00000000" w:rsidRPr="00990AA7" w:rsidDel="002C134E">
          <w:rPr>
            <w:rFonts w:ascii="Times New Roman" w:eastAsia="Times New Roman" w:hAnsi="Times New Roman" w:cs="Times New Roman"/>
            <w:i/>
            <w:iCs/>
          </w:rPr>
          <w:delText>l1</w:delText>
        </w:r>
        <w:r w:rsidR="00000000" w:rsidRPr="00990AA7" w:rsidDel="002C134E">
          <w:rPr>
            <w:rFonts w:ascii="Times New Roman" w:eastAsia="Times New Roman" w:hAnsi="Times New Roman" w:cs="Times New Roman"/>
          </w:rPr>
          <w:delText xml:space="preserve"> and </w:delText>
        </w:r>
        <w:r w:rsidR="00000000" w:rsidRPr="00990AA7" w:rsidDel="002C134E">
          <w:rPr>
            <w:rFonts w:ascii="Times New Roman" w:eastAsia="Times New Roman" w:hAnsi="Times New Roman" w:cs="Times New Roman"/>
            <w:i/>
            <w:iCs/>
          </w:rPr>
          <w:delText>l2</w:delText>
        </w:r>
        <w:r w:rsidR="00000000" w:rsidRPr="00990AA7" w:rsidDel="002C134E">
          <w:rPr>
            <w:rFonts w:ascii="Times New Roman" w:eastAsia="Times New Roman" w:hAnsi="Times New Roman" w:cs="Times New Roman"/>
          </w:rPr>
          <w:delText xml:space="preserve"> regularization models were better at detecting the magnitude of the differences of the rate classes (</w:delText>
        </w:r>
      </w:del>
      <m:oMath>
        <m:f>
          <m:fPr>
            <m:type m:val="lin"/>
            <m:ctrlPr>
              <w:del w:id="2884" w:author="Boyko, James" w:date="2025-06-30T14:28:00Z" w16du:dateUtc="2025-06-30T18:28:00Z">
                <w:rPr>
                  <w:rFonts w:ascii="Cambria Math" w:hAnsi="Cambria Math"/>
                </w:rPr>
              </w:del>
            </m:ctrlPr>
          </m:fPr>
          <m:num>
            <m:sSub>
              <m:sSubPr>
                <m:ctrlPr>
                  <w:del w:id="2885" w:author="Boyko, James" w:date="2025-06-30T14:28:00Z" w16du:dateUtc="2025-06-30T18:28:00Z">
                    <w:rPr>
                      <w:rFonts w:ascii="Cambria Math" w:hAnsi="Cambria Math"/>
                    </w:rPr>
                  </w:del>
                </m:ctrlPr>
              </m:sSubPr>
              <m:e>
                <m:r>
                  <w:del w:id="2886" w:author="Boyko, James" w:date="2025-06-30T14:28:00Z" w16du:dateUtc="2025-06-30T18:28:00Z">
                    <w:rPr>
                      <w:rFonts w:ascii="Cambria Math" w:hAnsi="Cambria Math"/>
                    </w:rPr>
                    <m:t>q</m:t>
                  </w:del>
                </m:r>
              </m:e>
              <m:sub>
                <m:r>
                  <w:del w:id="2887" w:author="Boyko, James" w:date="2025-06-30T14:28:00Z" w16du:dateUtc="2025-06-30T18:28:00Z">
                    <w:rPr>
                      <w:rFonts w:ascii="Cambria Math" w:hAnsi="Cambria Math"/>
                    </w:rPr>
                    <m:t>12</m:t>
                  </w:del>
                </m:r>
              </m:sub>
            </m:sSub>
            <m:r>
              <w:del w:id="2888" w:author="Boyko, James" w:date="2025-06-30T14:28:00Z" w16du:dateUtc="2025-06-30T18:28:00Z">
                <w:rPr>
                  <w:rFonts w:ascii="Cambria Math" w:hAnsi="Cambria Math"/>
                </w:rPr>
                <m:t>∧</m:t>
              </w:del>
            </m:r>
            <m:sSub>
              <m:sSubPr>
                <m:ctrlPr>
                  <w:del w:id="2889" w:author="Boyko, James" w:date="2025-06-30T14:28:00Z" w16du:dateUtc="2025-06-30T18:28:00Z">
                    <w:rPr>
                      <w:rFonts w:ascii="Cambria Math" w:hAnsi="Cambria Math"/>
                    </w:rPr>
                  </w:del>
                </m:ctrlPr>
              </m:sSubPr>
              <m:e>
                <m:r>
                  <w:del w:id="2890" w:author="Boyko, James" w:date="2025-06-30T14:28:00Z" w16du:dateUtc="2025-06-30T18:28:00Z">
                    <w:rPr>
                      <w:rFonts w:ascii="Cambria Math" w:hAnsi="Cambria Math"/>
                    </w:rPr>
                    <m:t>q</m:t>
                  </w:del>
                </m:r>
              </m:e>
              <m:sub>
                <m:r>
                  <w:del w:id="2891" w:author="Boyko, James" w:date="2025-06-30T14:28:00Z" w16du:dateUtc="2025-06-30T18:28:00Z">
                    <w:rPr>
                      <w:rFonts w:ascii="Cambria Math" w:hAnsi="Cambria Math"/>
                    </w:rPr>
                    <m:t>21</m:t>
                  </w:del>
                </m:r>
              </m:sub>
            </m:sSub>
          </m:num>
          <m:den>
            <m:sSub>
              <m:sSubPr>
                <m:ctrlPr>
                  <w:del w:id="2892" w:author="Boyko, James" w:date="2025-06-30T14:28:00Z" w16du:dateUtc="2025-06-30T18:28:00Z">
                    <w:rPr>
                      <w:rFonts w:ascii="Cambria Math" w:hAnsi="Cambria Math"/>
                    </w:rPr>
                  </w:del>
                </m:ctrlPr>
              </m:sSubPr>
              <m:e>
                <m:r>
                  <w:del w:id="2893" w:author="Boyko, James" w:date="2025-06-30T14:28:00Z" w16du:dateUtc="2025-06-30T18:28:00Z">
                    <w:rPr>
                      <w:rFonts w:ascii="Cambria Math" w:hAnsi="Cambria Math"/>
                    </w:rPr>
                    <m:t>q</m:t>
                  </w:del>
                </m:r>
              </m:e>
              <m:sub>
                <m:r>
                  <w:del w:id="2894" w:author="Boyko, James" w:date="2025-06-30T14:28:00Z" w16du:dateUtc="2025-06-30T18:28:00Z">
                    <w:rPr>
                      <w:rFonts w:ascii="Cambria Math" w:hAnsi="Cambria Math"/>
                    </w:rPr>
                    <m:t>34</m:t>
                  </w:del>
                </m:r>
              </m:sub>
            </m:sSub>
          </m:den>
        </m:f>
        <m:r>
          <w:del w:id="2895" w:author="Boyko, James" w:date="2025-06-30T14:28:00Z" w16du:dateUtc="2025-06-30T18:28:00Z">
            <w:rPr>
              <w:rFonts w:ascii="Cambria Math" w:hAnsi="Cambria Math"/>
            </w:rPr>
            <m:t>∧</m:t>
          </w:del>
        </m:r>
        <m:sSub>
          <m:sSubPr>
            <m:ctrlPr>
              <w:del w:id="2896" w:author="Boyko, James" w:date="2025-06-30T14:28:00Z" w16du:dateUtc="2025-06-30T18:28:00Z">
                <w:rPr>
                  <w:rFonts w:ascii="Cambria Math" w:hAnsi="Cambria Math"/>
                </w:rPr>
              </w:del>
            </m:ctrlPr>
          </m:sSubPr>
          <m:e>
            <m:r>
              <w:del w:id="2897" w:author="Boyko, James" w:date="2025-06-30T14:28:00Z" w16du:dateUtc="2025-06-30T18:28:00Z">
                <w:rPr>
                  <w:rFonts w:ascii="Cambria Math" w:hAnsi="Cambria Math"/>
                </w:rPr>
                <m:t>q</m:t>
              </w:del>
            </m:r>
          </m:e>
          <m:sub>
            <m:r>
              <w:del w:id="2898" w:author="Boyko, James" w:date="2025-06-30T14:28:00Z" w16du:dateUtc="2025-06-30T18:28:00Z">
                <w:rPr>
                  <w:rFonts w:ascii="Cambria Math" w:hAnsi="Cambria Math"/>
                </w:rPr>
                <m:t>43</m:t>
              </w:del>
            </m:r>
          </m:sub>
        </m:sSub>
        <m:r>
          <w:del w:id="2899" w:author="Boyko, James" w:date="2025-06-30T14:28:00Z" w16du:dateUtc="2025-06-30T18:28:00Z">
            <w:rPr>
              <w:rFonts w:ascii="Cambria Math" w:hAnsi="Cambria Math"/>
            </w:rPr>
            <m:t>≥100</m:t>
          </w:del>
        </m:r>
      </m:oMath>
      <w:del w:id="2900" w:author="Boyko, James" w:date="2025-06-30T14:28:00Z" w16du:dateUtc="2025-06-30T18:28:00Z">
        <w:r w:rsidR="00000000" w:rsidRPr="00990AA7" w:rsidDel="002C134E">
          <w:rPr>
            <w:rFonts w:ascii="Times New Roman" w:eastAsia="Times New Roman" w:hAnsi="Times New Roman" w:cs="Times New Roman"/>
          </w:rPr>
          <w:delText>) and at detecting that the transitions between observed states were the same within their rate class (</w:delText>
        </w:r>
      </w:del>
      <m:oMath>
        <m:sSub>
          <m:sSubPr>
            <m:ctrlPr>
              <w:del w:id="2901" w:author="Boyko, James" w:date="2025-06-30T14:28:00Z" w16du:dateUtc="2025-06-30T18:28:00Z">
                <w:rPr>
                  <w:rFonts w:ascii="Cambria Math" w:hAnsi="Cambria Math"/>
                </w:rPr>
              </w:del>
            </m:ctrlPr>
          </m:sSubPr>
          <m:e>
            <m:r>
              <w:del w:id="2902" w:author="Boyko, James" w:date="2025-06-30T14:28:00Z" w16du:dateUtc="2025-06-30T18:28:00Z">
                <w:rPr>
                  <w:rFonts w:ascii="Cambria Math" w:hAnsi="Cambria Math"/>
                </w:rPr>
                <m:t>q</m:t>
              </w:del>
            </m:r>
          </m:e>
          <m:sub>
            <m:r>
              <w:del w:id="2903" w:author="Boyko, James" w:date="2025-06-30T14:28:00Z" w16du:dateUtc="2025-06-30T18:28:00Z">
                <w:rPr>
                  <w:rFonts w:ascii="Cambria Math" w:hAnsi="Cambria Math"/>
                </w:rPr>
                <m:t>12</m:t>
              </w:del>
            </m:r>
          </m:sub>
        </m:sSub>
        <m:r>
          <w:del w:id="2904" w:author="Boyko, James" w:date="2025-06-30T14:28:00Z" w16du:dateUtc="2025-06-30T18:28:00Z">
            <w:rPr>
              <w:rFonts w:ascii="Cambria Math" w:hAnsi="Cambria Math"/>
            </w:rPr>
            <m:t>=</m:t>
          </w:del>
        </m:r>
        <m:sSub>
          <m:sSubPr>
            <m:ctrlPr>
              <w:del w:id="2905" w:author="Boyko, James" w:date="2025-06-30T14:28:00Z" w16du:dateUtc="2025-06-30T18:28:00Z">
                <w:rPr>
                  <w:rFonts w:ascii="Cambria Math" w:hAnsi="Cambria Math"/>
                </w:rPr>
              </w:del>
            </m:ctrlPr>
          </m:sSubPr>
          <m:e>
            <m:r>
              <w:del w:id="2906" w:author="Boyko, James" w:date="2025-06-30T14:28:00Z" w16du:dateUtc="2025-06-30T18:28:00Z">
                <w:rPr>
                  <w:rFonts w:ascii="Cambria Math" w:hAnsi="Cambria Math"/>
                </w:rPr>
                <m:t>q</m:t>
              </w:del>
            </m:r>
          </m:e>
          <m:sub>
            <m:r>
              <w:del w:id="2907" w:author="Boyko, James" w:date="2025-06-30T14:28:00Z" w16du:dateUtc="2025-06-30T18:28:00Z">
                <w:rPr>
                  <w:rFonts w:ascii="Cambria Math" w:hAnsi="Cambria Math"/>
                </w:rPr>
                <m:t>21</m:t>
              </w:del>
            </m:r>
          </m:sub>
        </m:sSub>
        <m:r>
          <w:del w:id="2908" w:author="Boyko, James" w:date="2025-06-30T14:28:00Z" w16du:dateUtc="2025-06-30T18:28:00Z">
            <w:rPr>
              <w:rFonts w:ascii="Cambria Math" w:hAnsi="Cambria Math"/>
            </w:rPr>
            <m:t>∧</m:t>
          </w:del>
        </m:r>
        <m:sSub>
          <m:sSubPr>
            <m:ctrlPr>
              <w:del w:id="2909" w:author="Boyko, James" w:date="2025-06-30T14:28:00Z" w16du:dateUtc="2025-06-30T18:28:00Z">
                <w:rPr>
                  <w:rFonts w:ascii="Cambria Math" w:hAnsi="Cambria Math"/>
                </w:rPr>
              </w:del>
            </m:ctrlPr>
          </m:sSubPr>
          <m:e>
            <m:r>
              <w:del w:id="2910" w:author="Boyko, James" w:date="2025-06-30T14:28:00Z" w16du:dateUtc="2025-06-30T18:28:00Z">
                <w:rPr>
                  <w:rFonts w:ascii="Cambria Math" w:hAnsi="Cambria Math"/>
                </w:rPr>
                <m:t>q</m:t>
              </w:del>
            </m:r>
          </m:e>
          <m:sub>
            <m:r>
              <w:del w:id="2911" w:author="Boyko, James" w:date="2025-06-30T14:28:00Z" w16du:dateUtc="2025-06-30T18:28:00Z">
                <w:rPr>
                  <w:rFonts w:ascii="Cambria Math" w:hAnsi="Cambria Math"/>
                </w:rPr>
                <m:t>34</m:t>
              </w:del>
            </m:r>
          </m:sub>
        </m:sSub>
        <m:r>
          <w:del w:id="2912" w:author="Boyko, James" w:date="2025-06-30T14:28:00Z" w16du:dateUtc="2025-06-30T18:28:00Z">
            <w:rPr>
              <w:rFonts w:ascii="Cambria Math" w:hAnsi="Cambria Math"/>
            </w:rPr>
            <m:t>=</m:t>
          </w:del>
        </m:r>
        <m:sSub>
          <m:sSubPr>
            <m:ctrlPr>
              <w:del w:id="2913" w:author="Boyko, James" w:date="2025-06-30T14:28:00Z" w16du:dateUtc="2025-06-30T18:28:00Z">
                <w:rPr>
                  <w:rFonts w:ascii="Cambria Math" w:hAnsi="Cambria Math"/>
                </w:rPr>
              </w:del>
            </m:ctrlPr>
          </m:sSubPr>
          <m:e>
            <m:r>
              <w:del w:id="2914" w:author="Boyko, James" w:date="2025-06-30T14:28:00Z" w16du:dateUtc="2025-06-30T18:28:00Z">
                <w:rPr>
                  <w:rFonts w:ascii="Cambria Math" w:hAnsi="Cambria Math"/>
                </w:rPr>
                <m:t>q</m:t>
              </w:del>
            </m:r>
          </m:e>
          <m:sub>
            <m:r>
              <w:del w:id="2915" w:author="Boyko, James" w:date="2025-06-30T14:28:00Z" w16du:dateUtc="2025-06-30T18:28:00Z">
                <w:rPr>
                  <w:rFonts w:ascii="Cambria Math" w:hAnsi="Cambria Math"/>
                </w:rPr>
                <m:t>43</m:t>
              </w:del>
            </m:r>
          </m:sub>
        </m:sSub>
      </m:oMath>
      <w:del w:id="2916" w:author="Boyko, James" w:date="2025-06-30T14:28:00Z" w16du:dateUtc="2025-06-30T18:28:00Z">
        <w:r w:rsidR="00000000" w:rsidRPr="00990AA7" w:rsidDel="002C134E">
          <w:rPr>
            <w:rFonts w:ascii="Times New Roman" w:eastAsia="Times New Roman" w:hAnsi="Times New Roman" w:cs="Times New Roman"/>
          </w:rPr>
          <w:delText xml:space="preserve">). Otherwise, it is worth considering the overall performance of automatic model selection and determining which tests posed the greatest difficulties. For the dependent model, only ~50% of the dredges were able to detect that </w:delText>
        </w:r>
      </w:del>
      <m:oMath>
        <m:sSub>
          <m:sSubPr>
            <m:ctrlPr>
              <w:del w:id="2917" w:author="Boyko, James" w:date="2025-06-30T14:28:00Z" w16du:dateUtc="2025-06-30T18:28:00Z">
                <w:rPr>
                  <w:rFonts w:ascii="Cambria Math" w:hAnsi="Cambria Math"/>
                </w:rPr>
              </w:del>
            </m:ctrlPr>
          </m:sSubPr>
          <m:e>
            <m:r>
              <w:del w:id="2918" w:author="Boyko, James" w:date="2025-06-30T14:28:00Z" w16du:dateUtc="2025-06-30T18:28:00Z">
                <w:rPr>
                  <w:rFonts w:ascii="Cambria Math" w:hAnsi="Cambria Math"/>
                </w:rPr>
                <m:t>q</m:t>
              </w:del>
            </m:r>
          </m:e>
          <m:sub>
            <m:r>
              <w:del w:id="2919" w:author="Boyko, James" w:date="2025-06-30T14:28:00Z" w16du:dateUtc="2025-06-30T18:28:00Z">
                <w:rPr>
                  <w:rFonts w:ascii="Cambria Math" w:hAnsi="Cambria Math"/>
                </w:rPr>
                <m:t>21</m:t>
              </w:del>
            </m:r>
          </m:sub>
        </m:sSub>
        <m:r>
          <w:del w:id="2920" w:author="Boyko, James" w:date="2025-06-30T14:28:00Z" w16du:dateUtc="2025-06-30T18:28:00Z">
            <w:rPr>
              <w:rFonts w:ascii="Cambria Math" w:hAnsi="Cambria Math"/>
            </w:rPr>
            <m:t>&gt;</m:t>
          </w:del>
        </m:r>
        <m:sSub>
          <m:sSubPr>
            <m:ctrlPr>
              <w:del w:id="2921" w:author="Boyko, James" w:date="2025-06-30T14:28:00Z" w16du:dateUtc="2025-06-30T18:28:00Z">
                <w:rPr>
                  <w:rFonts w:ascii="Cambria Math" w:hAnsi="Cambria Math"/>
                </w:rPr>
              </w:del>
            </m:ctrlPr>
          </m:sSubPr>
          <m:e>
            <m:r>
              <w:del w:id="2922" w:author="Boyko, James" w:date="2025-06-30T14:28:00Z" w16du:dateUtc="2025-06-30T18:28:00Z">
                <w:rPr>
                  <w:rFonts w:ascii="Cambria Math" w:hAnsi="Cambria Math"/>
                </w:rPr>
                <m:t>q</m:t>
              </w:del>
            </m:r>
          </m:e>
          <m:sub>
            <m:r>
              <w:del w:id="2923" w:author="Boyko, James" w:date="2025-06-30T14:28:00Z" w16du:dateUtc="2025-06-30T18:28:00Z">
                <w:rPr>
                  <w:rFonts w:ascii="Cambria Math" w:hAnsi="Cambria Math"/>
                </w:rPr>
                <m:t>34</m:t>
              </w:del>
            </m:r>
          </m:sub>
        </m:sSub>
        <m:r>
          <w:del w:id="2924" w:author="Boyko, James" w:date="2025-06-30T14:28:00Z" w16du:dateUtc="2025-06-30T18:28:00Z">
            <w:rPr>
              <w:rFonts w:ascii="Cambria Math" w:hAnsi="Cambria Math"/>
            </w:rPr>
            <m:t>&gt;</m:t>
          </w:del>
        </m:r>
        <m:sSub>
          <m:sSubPr>
            <m:ctrlPr>
              <w:del w:id="2925" w:author="Boyko, James" w:date="2025-06-30T14:28:00Z" w16du:dateUtc="2025-06-30T18:28:00Z">
                <w:rPr>
                  <w:rFonts w:ascii="Cambria Math" w:hAnsi="Cambria Math"/>
                </w:rPr>
              </w:del>
            </m:ctrlPr>
          </m:sSubPr>
          <m:e>
            <m:r>
              <w:del w:id="2926" w:author="Boyko, James" w:date="2025-06-30T14:28:00Z" w16du:dateUtc="2025-06-30T18:28:00Z">
                <w:rPr>
                  <w:rFonts w:ascii="Cambria Math" w:hAnsi="Cambria Math"/>
                </w:rPr>
                <m:t>q</m:t>
              </w:del>
            </m:r>
          </m:e>
          <m:sub>
            <m:r>
              <w:del w:id="2927" w:author="Boyko, James" w:date="2025-06-30T14:28:00Z" w16du:dateUtc="2025-06-30T18:28:00Z">
                <w:rPr>
                  <w:rFonts w:ascii="Cambria Math" w:hAnsi="Cambria Math"/>
                </w:rPr>
                <m:t>ij</m:t>
              </w:del>
            </m:r>
          </m:sub>
        </m:sSub>
      </m:oMath>
      <w:del w:id="2928" w:author="Boyko, James" w:date="2025-06-30T14:28:00Z" w16du:dateUtc="2025-06-30T18:28:00Z">
        <w:r w:rsidR="00000000" w:rsidRPr="00990AA7" w:rsidDel="002C134E">
          <w:rPr>
            <w:rFonts w:ascii="Times New Roman" w:eastAsia="Times New Roman" w:hAnsi="Times New Roman" w:cs="Times New Roman"/>
          </w:rPr>
          <w:delText xml:space="preserve"> (the relative magnitude of the rates). Although this is not a particularly important test to pass to identify correlated evolution, there is biological significance to rate differences. For the ordered model, only one test had greater than 50% pass rate (Table 2). This test (</w:delText>
        </w:r>
      </w:del>
      <m:oMath>
        <m:sSub>
          <m:sSubPr>
            <m:ctrlPr>
              <w:del w:id="2929" w:author="Boyko, James" w:date="2025-06-30T14:28:00Z" w16du:dateUtc="2025-06-30T18:28:00Z">
                <w:rPr>
                  <w:rFonts w:ascii="Cambria Math" w:hAnsi="Cambria Math"/>
                </w:rPr>
              </w:del>
            </m:ctrlPr>
          </m:sSubPr>
          <m:e>
            <m:r>
              <w:del w:id="2930" w:author="Boyko, James" w:date="2025-06-30T14:28:00Z" w16du:dateUtc="2025-06-30T18:28:00Z">
                <w:rPr>
                  <w:rFonts w:ascii="Cambria Math" w:hAnsi="Cambria Math"/>
                </w:rPr>
                <m:t>q</m:t>
              </w:del>
            </m:r>
          </m:e>
          <m:sub>
            <m:r>
              <w:del w:id="2931" w:author="Boyko, James" w:date="2025-06-30T14:28:00Z" w16du:dateUtc="2025-06-30T18:28:00Z">
                <w:rPr>
                  <w:rFonts w:ascii="Cambria Math" w:hAnsi="Cambria Math"/>
                </w:rPr>
                <m:t>21</m:t>
              </w:del>
            </m:r>
          </m:sub>
        </m:sSub>
        <m:r>
          <w:del w:id="2932" w:author="Boyko, James" w:date="2025-06-30T14:28:00Z" w16du:dateUtc="2025-06-30T18:28:00Z">
            <w:rPr>
              <w:rFonts w:ascii="Cambria Math" w:hAnsi="Cambria Math"/>
            </w:rPr>
            <m:t>&gt;0∧</m:t>
          </w:del>
        </m:r>
        <m:sSub>
          <m:sSubPr>
            <m:ctrlPr>
              <w:del w:id="2933" w:author="Boyko, James" w:date="2025-06-30T14:28:00Z" w16du:dateUtc="2025-06-30T18:28:00Z">
                <w:rPr>
                  <w:rFonts w:ascii="Cambria Math" w:hAnsi="Cambria Math"/>
                </w:rPr>
              </w:del>
            </m:ctrlPr>
          </m:sSubPr>
          <m:e>
            <m:r>
              <w:del w:id="2934" w:author="Boyko, James" w:date="2025-06-30T14:28:00Z" w16du:dateUtc="2025-06-30T18:28:00Z">
                <w:rPr>
                  <w:rFonts w:ascii="Cambria Math" w:hAnsi="Cambria Math"/>
                </w:rPr>
                <m:t>q</m:t>
              </w:del>
            </m:r>
          </m:e>
          <m:sub>
            <m:r>
              <w:del w:id="2935" w:author="Boyko, James" w:date="2025-06-30T14:28:00Z" w16du:dateUtc="2025-06-30T18:28:00Z">
                <w:rPr>
                  <w:rFonts w:ascii="Cambria Math" w:hAnsi="Cambria Math"/>
                </w:rPr>
                <m:t>23</m:t>
              </w:del>
            </m:r>
          </m:sub>
        </m:sSub>
        <m:r>
          <w:del w:id="2936" w:author="Boyko, James" w:date="2025-06-30T14:28:00Z" w16du:dateUtc="2025-06-30T18:28:00Z">
            <w:rPr>
              <w:rFonts w:ascii="Cambria Math" w:hAnsi="Cambria Math"/>
            </w:rPr>
            <m:t>&gt;0</m:t>
          </w:del>
        </m:r>
      </m:oMath>
      <w:del w:id="2937" w:author="Boyko, James" w:date="2025-06-30T14:28:00Z" w16du:dateUtc="2025-06-30T18:28:00Z">
        <w:r w:rsidR="00000000" w:rsidRPr="00990AA7" w:rsidDel="002C134E">
          <w:rPr>
            <w:rFonts w:ascii="Times New Roman" w:eastAsia="Times New Roman" w:hAnsi="Times New Roman" w:cs="Times New Roman"/>
          </w:rPr>
          <w:delText xml:space="preserve">) is also one in which the model only needs to avoid dropping parameters and should be expected to pass by default. It is more concerning that the pass rate was only around 50% for  </w:delText>
        </w:r>
      </w:del>
      <m:oMath>
        <m:sSub>
          <m:sSubPr>
            <m:ctrlPr>
              <w:del w:id="2938" w:author="Boyko, James" w:date="2025-06-30T14:28:00Z" w16du:dateUtc="2025-06-30T18:28:00Z">
                <w:rPr>
                  <w:rFonts w:ascii="Cambria Math" w:hAnsi="Cambria Math"/>
                </w:rPr>
              </w:del>
            </m:ctrlPr>
          </m:sSubPr>
          <m:e>
            <m:r>
              <w:del w:id="2939" w:author="Boyko, James" w:date="2025-06-30T14:28:00Z" w16du:dateUtc="2025-06-30T18:28:00Z">
                <w:rPr>
                  <w:rFonts w:ascii="Cambria Math" w:hAnsi="Cambria Math"/>
                </w:rPr>
                <m:t>q</m:t>
              </w:del>
            </m:r>
          </m:e>
          <m:sub>
            <m:r>
              <w:del w:id="2940" w:author="Boyko, James" w:date="2025-06-30T14:28:00Z" w16du:dateUtc="2025-06-30T18:28:00Z">
                <w:rPr>
                  <w:rFonts w:ascii="Cambria Math" w:hAnsi="Cambria Math"/>
                </w:rPr>
                <m:t>13</m:t>
              </w:del>
            </m:r>
          </m:sub>
        </m:sSub>
        <m:r>
          <w:del w:id="2941" w:author="Boyko, James" w:date="2025-06-30T14:28:00Z" w16du:dateUtc="2025-06-30T18:28:00Z">
            <w:rPr>
              <w:rFonts w:ascii="Cambria Math" w:hAnsi="Cambria Math"/>
            </w:rPr>
            <m:t>=0</m:t>
          </w:del>
        </m:r>
      </m:oMath>
      <w:del w:id="2942" w:author="Boyko, James" w:date="2025-06-30T14:28:00Z" w16du:dateUtc="2025-06-30T18:28:00Z">
        <w:r w:rsidR="00000000" w:rsidRPr="00990AA7" w:rsidDel="002C134E">
          <w:rPr>
            <w:rFonts w:ascii="Times New Roman" w:eastAsia="Times New Roman" w:hAnsi="Times New Roman" w:cs="Times New Roman"/>
          </w:rPr>
          <w:delText xml:space="preserve">and </w:delText>
        </w:r>
      </w:del>
      <m:oMath>
        <m:sSub>
          <m:sSubPr>
            <m:ctrlPr>
              <w:del w:id="2943" w:author="Boyko, James" w:date="2025-06-30T14:28:00Z" w16du:dateUtc="2025-06-30T18:28:00Z">
                <w:rPr>
                  <w:rFonts w:ascii="Cambria Math" w:hAnsi="Cambria Math"/>
                </w:rPr>
              </w:del>
            </m:ctrlPr>
          </m:sSubPr>
          <m:e>
            <m:r>
              <w:del w:id="2944" w:author="Boyko, James" w:date="2025-06-30T14:28:00Z" w16du:dateUtc="2025-06-30T18:28:00Z">
                <w:rPr>
                  <w:rFonts w:ascii="Cambria Math" w:hAnsi="Cambria Math"/>
                </w:rPr>
                <m:t>q</m:t>
              </w:del>
            </m:r>
          </m:e>
          <m:sub>
            <m:r>
              <w:del w:id="2945" w:author="Boyko, James" w:date="2025-06-30T14:28:00Z" w16du:dateUtc="2025-06-30T18:28:00Z">
                <w:rPr>
                  <w:rFonts w:ascii="Cambria Math" w:hAnsi="Cambria Math"/>
                </w:rPr>
                <m:t>31</m:t>
              </w:del>
            </m:r>
          </m:sub>
        </m:sSub>
        <m:r>
          <w:del w:id="2946" w:author="Boyko, James" w:date="2025-06-30T14:28:00Z" w16du:dateUtc="2025-06-30T18:28:00Z">
            <w:rPr>
              <w:rFonts w:ascii="Cambria Math" w:hAnsi="Cambria Math"/>
            </w:rPr>
            <m:t>=</m:t>
          </w:del>
        </m:r>
        <m:sSub>
          <m:sSubPr>
            <m:ctrlPr>
              <w:del w:id="2947" w:author="Boyko, James" w:date="2025-06-30T14:28:00Z" w16du:dateUtc="2025-06-30T18:28:00Z">
                <w:rPr>
                  <w:rFonts w:ascii="Cambria Math" w:hAnsi="Cambria Math"/>
                </w:rPr>
              </w:del>
            </m:ctrlPr>
          </m:sSubPr>
          <m:e>
            <m:r>
              <w:del w:id="2948" w:author="Boyko, James" w:date="2025-06-30T14:28:00Z" w16du:dateUtc="2025-06-30T18:28:00Z">
                <w:rPr>
                  <w:rFonts w:ascii="Cambria Math" w:hAnsi="Cambria Math"/>
                </w:rPr>
                <m:t>q</m:t>
              </w:del>
            </m:r>
          </m:e>
          <m:sub>
            <m:r>
              <w:del w:id="2949" w:author="Boyko, James" w:date="2025-06-30T14:28:00Z" w16du:dateUtc="2025-06-30T18:28:00Z">
                <w:rPr>
                  <w:rFonts w:ascii="Cambria Math" w:hAnsi="Cambria Math"/>
                </w:rPr>
                <m:t>32</m:t>
              </w:del>
            </m:r>
          </m:sub>
        </m:sSub>
        <m:r>
          <w:del w:id="2950" w:author="Boyko, James" w:date="2025-06-30T14:28:00Z" w16du:dateUtc="2025-06-30T18:28:00Z">
            <w:rPr>
              <w:rFonts w:ascii="Cambria Math" w:hAnsi="Cambria Math"/>
            </w:rPr>
            <m:t>=0</m:t>
          </w:del>
        </m:r>
      </m:oMath>
      <w:del w:id="2951" w:author="Boyko, James" w:date="2025-06-30T14:28:00Z" w16du:dateUtc="2025-06-30T18:28:00Z">
        <w:r w:rsidR="00000000" w:rsidRPr="00990AA7" w:rsidDel="002C134E">
          <w:rPr>
            <w:rFonts w:ascii="Times New Roman" w:eastAsia="Times New Roman" w:hAnsi="Times New Roman" w:cs="Times New Roman"/>
          </w:rPr>
          <w:delText xml:space="preserve"> because these are the defining features of the ordered model. However, just because the generating model was an ordered model does not mean that the simulated data will most support that model. The randomness </w:delText>
        </w:r>
        <w:r w:rsidR="009F68C6" w:rsidRPr="00990AA7" w:rsidDel="002C134E">
          <w:rPr>
            <w:rFonts w:ascii="Times New Roman" w:eastAsia="Times New Roman" w:hAnsi="Times New Roman" w:cs="Times New Roman"/>
          </w:rPr>
          <w:delText xml:space="preserve">and finiteness </w:delText>
        </w:r>
        <w:r w:rsidR="00000000" w:rsidRPr="00990AA7" w:rsidDel="002C134E">
          <w:rPr>
            <w:rFonts w:ascii="Times New Roman" w:eastAsia="Times New Roman" w:hAnsi="Times New Roman" w:cs="Times New Roman"/>
          </w:rPr>
          <w:delText xml:space="preserve">of the generated data means that one cannot expect the generating model to always be the most supported. Viewing these results relative to the standard Mk model, the regularization approaches </w:delText>
        </w:r>
        <w:r w:rsidR="00E14171" w:rsidRPr="00990AA7" w:rsidDel="002C134E">
          <w:rPr>
            <w:rFonts w:ascii="Times New Roman" w:eastAsia="Times New Roman" w:hAnsi="Times New Roman" w:cs="Times New Roman"/>
          </w:rPr>
          <w:delText>matched</w:delText>
        </w:r>
        <w:r w:rsidR="00000000" w:rsidRPr="00990AA7" w:rsidDel="002C134E">
          <w:rPr>
            <w:rFonts w:ascii="Times New Roman" w:eastAsia="Times New Roman" w:hAnsi="Times New Roman" w:cs="Times New Roman"/>
          </w:rPr>
          <w:delText xml:space="preserve"> traditional unregularized methods. </w:delText>
        </w:r>
      </w:del>
    </w:p>
    <w:p w14:paraId="48FD5352" w14:textId="0A59908A" w:rsidR="00EB0295" w:rsidRPr="00990AA7" w:rsidRDefault="00000000">
      <w:pPr>
        <w:pStyle w:val="Table"/>
        <w:keepNext/>
        <w:spacing w:before="0" w:after="0"/>
        <w:pPrChange w:id="2952" w:author="Boyko, James" w:date="2025-06-16T09:54:00Z" w16du:dateUtc="2025-06-16T12:54:00Z">
          <w:pPr>
            <w:pStyle w:val="Table"/>
            <w:keepNext/>
            <w:spacing w:before="0" w:after="0" w:line="360" w:lineRule="auto"/>
          </w:pPr>
        </w:pPrChange>
      </w:pPr>
      <w:r w:rsidRPr="00990AA7">
        <w:t xml:space="preserve">Table </w:t>
      </w:r>
      <w:r w:rsidR="00EB0295">
        <w:fldChar w:fldCharType="begin"/>
      </w:r>
      <w:r w:rsidR="00EB0295">
        <w:instrText xml:space="preserve"> SEQ Table \* ARABIC </w:instrText>
      </w:r>
      <w:r w:rsidR="00EB0295">
        <w:fldChar w:fldCharType="separate"/>
      </w:r>
      <w:r w:rsidR="00EB0295" w:rsidRPr="00990AA7">
        <w:t>2</w:t>
      </w:r>
      <w:r w:rsidR="00EB0295">
        <w:fldChar w:fldCharType="end"/>
      </w:r>
      <w:r w:rsidRPr="00990AA7">
        <w:t xml:space="preserve">: </w:t>
      </w:r>
      <w:r w:rsidR="0008638E" w:rsidRPr="00990AA7">
        <w:t xml:space="preserve">Results from structure tests comparing </w:t>
      </w:r>
      <w:del w:id="2953" w:author="Boyko, James" w:date="2025-06-30T14:01:00Z" w16du:dateUtc="2025-06-30T18:01:00Z">
        <w:r w:rsidR="0008638E" w:rsidRPr="00990AA7" w:rsidDel="00E75182">
          <w:delText>regularized and unregularized methods for model inference</w:delText>
        </w:r>
      </w:del>
      <w:ins w:id="2954" w:author="Boyko, James" w:date="2025-06-30T14:01:00Z" w16du:dateUtc="2025-06-30T18:01:00Z">
        <w:r w:rsidR="00E75182">
          <w:t>a greedy hill climbing search to simulated annealing</w:t>
        </w:r>
      </w:ins>
      <w:r w:rsidR="0008638E" w:rsidRPr="00990AA7">
        <w:t xml:space="preserve">. </w:t>
      </w:r>
      <w:ins w:id="2955" w:author="Boyko, James" w:date="2025-06-14T11:50:00Z" w16du:dateUtc="2025-06-14T14:50:00Z">
        <w:r w:rsidR="0047083D">
          <w:t xml:space="preserve">Right hand values indicate the proportion of time each framework passed the </w:t>
        </w:r>
        <w:r w:rsidR="009D7FD8">
          <w:t xml:space="preserve">row’s </w:t>
        </w:r>
        <w:r w:rsidR="0047083D">
          <w:t xml:space="preserve">Focal Test. </w:t>
        </w:r>
      </w:ins>
      <w:r w:rsidR="0008638E" w:rsidRPr="00990AA7">
        <w:t>All methods</w:t>
      </w:r>
      <w:ins w:id="2956" w:author="Boyko, James" w:date="2025-06-30T14:02:00Z" w16du:dateUtc="2025-06-30T18:02:00Z">
        <w:r w:rsidR="00E75182">
          <w:t xml:space="preserve"> </w:t>
        </w:r>
      </w:ins>
      <w:del w:id="2957" w:author="Boyko, James" w:date="2025-06-30T14:02:00Z" w16du:dateUtc="2025-06-30T18:02:00Z">
        <w:r w:rsidR="0008638E" w:rsidRPr="00990AA7" w:rsidDel="00E75182">
          <w:delText xml:space="preserve">, including Mk, l1, l2, and er regularization, </w:delText>
        </w:r>
      </w:del>
      <w:r w:rsidR="0008638E" w:rsidRPr="00990AA7">
        <w:t xml:space="preserve">performed </w:t>
      </w:r>
      <w:ins w:id="2958" w:author="Boyko, James" w:date="2025-06-30T14:02:00Z" w16du:dateUtc="2025-06-30T18:02:00Z">
        <w:r w:rsidR="00E75182">
          <w:t xml:space="preserve">reasonably </w:t>
        </w:r>
      </w:ins>
      <w:del w:id="2959" w:author="Boyko, James" w:date="2025-06-30T14:02:00Z" w16du:dateUtc="2025-06-30T18:02:00Z">
        <w:r w:rsidR="0008638E" w:rsidRPr="00990AA7" w:rsidDel="00E75182">
          <w:delText xml:space="preserve">similarly </w:delText>
        </w:r>
      </w:del>
      <w:r w:rsidR="0008638E" w:rsidRPr="00990AA7">
        <w:t xml:space="preserve">in identifying the generating model structure. </w:t>
      </w:r>
      <w:del w:id="2960" w:author="Boyko, James" w:date="2025-06-30T14:02:00Z" w16du:dateUtc="2025-06-30T18:02:00Z">
        <w:r w:rsidR="0008638E" w:rsidRPr="00990AA7" w:rsidDel="00E75182">
          <w:delText xml:space="preserve">Regularized approaches, particularly l1 and l2, demonstrated advantages in hidden state models by better detecting the magnitude of rate class differences and the equality of transitions within rate classes. However, challenges remained for tests defining specific models, such as the ordered model. </w:delText>
        </w:r>
      </w:del>
    </w:p>
    <w:tbl>
      <w:tblPr>
        <w:tblW w:w="6810" w:type="dxa"/>
        <w:tblInd w:w="-60" w:type="dxa"/>
        <w:tblLayout w:type="fixed"/>
        <w:tblCellMar>
          <w:left w:w="0" w:type="dxa"/>
          <w:right w:w="0" w:type="dxa"/>
        </w:tblCellMar>
        <w:tblLook w:val="04A0" w:firstRow="1" w:lastRow="0" w:firstColumn="1" w:lastColumn="0" w:noHBand="0" w:noVBand="1"/>
      </w:tblPr>
      <w:tblGrid>
        <w:gridCol w:w="1986"/>
        <w:gridCol w:w="2754"/>
        <w:gridCol w:w="540"/>
        <w:gridCol w:w="540"/>
        <w:gridCol w:w="450"/>
        <w:gridCol w:w="540"/>
      </w:tblGrid>
      <w:tr w:rsidR="00990AA7" w:rsidRPr="00990AA7" w:rsidDel="00DD737F" w14:paraId="13694092" w14:textId="13B866FF" w:rsidTr="001D34B1">
        <w:trPr>
          <w:trHeight w:val="301"/>
          <w:del w:id="2961" w:author="Boyko, James" w:date="2025-06-30T13:55:00Z" w16du:dateUtc="2025-06-30T17:55:00Z"/>
        </w:trPr>
        <w:tc>
          <w:tcPr>
            <w:tcW w:w="1986" w:type="dxa"/>
            <w:tcBorders>
              <w:top w:val="single" w:sz="6" w:space="0" w:color="000000"/>
              <w:bottom w:val="single" w:sz="6" w:space="0" w:color="000000"/>
            </w:tcBorders>
            <w:shd w:val="clear" w:color="auto" w:fill="CCCCCC"/>
            <w:vAlign w:val="bottom"/>
          </w:tcPr>
          <w:p w14:paraId="39723D4B" w14:textId="576F6EDC" w:rsidR="00EB0295" w:rsidRPr="00990AA7" w:rsidDel="00DD737F" w:rsidRDefault="00000000">
            <w:pPr>
              <w:widowControl w:val="0"/>
              <w:rPr>
                <w:del w:id="2962" w:author="Boyko, James" w:date="2025-06-30T13:55:00Z" w16du:dateUtc="2025-06-30T17:55:00Z"/>
                <w:b/>
                <w:bCs/>
              </w:rPr>
              <w:pPrChange w:id="2963" w:author="Boyko, James" w:date="2025-06-16T09:55:00Z" w16du:dateUtc="2025-06-16T12:55:00Z">
                <w:pPr>
                  <w:widowControl w:val="0"/>
                  <w:spacing w:line="360" w:lineRule="auto"/>
                </w:pPr>
              </w:pPrChange>
            </w:pPr>
            <w:del w:id="2964" w:author="Boyko, James" w:date="2025-06-30T13:55:00Z" w16du:dateUtc="2025-06-30T17:55:00Z">
              <w:r w:rsidRPr="00990AA7" w:rsidDel="00DD737F">
                <w:rPr>
                  <w:b/>
                  <w:bCs/>
                </w:rPr>
                <w:delText>Generating model</w:delText>
              </w:r>
            </w:del>
          </w:p>
        </w:tc>
        <w:tc>
          <w:tcPr>
            <w:tcW w:w="2754" w:type="dxa"/>
            <w:tcBorders>
              <w:top w:val="single" w:sz="6" w:space="0" w:color="000000"/>
              <w:bottom w:val="single" w:sz="6" w:space="0" w:color="000000"/>
            </w:tcBorders>
            <w:shd w:val="clear" w:color="auto" w:fill="CCCCCC"/>
            <w:vAlign w:val="bottom"/>
          </w:tcPr>
          <w:p w14:paraId="6EA62B2D" w14:textId="4881E7BB" w:rsidR="00EB0295" w:rsidRPr="00990AA7" w:rsidDel="00DD737F" w:rsidRDefault="00000000">
            <w:pPr>
              <w:widowControl w:val="0"/>
              <w:rPr>
                <w:del w:id="2965" w:author="Boyko, James" w:date="2025-06-30T13:55:00Z" w16du:dateUtc="2025-06-30T17:55:00Z"/>
                <w:b/>
                <w:bCs/>
              </w:rPr>
              <w:pPrChange w:id="2966" w:author="Boyko, James" w:date="2025-06-16T09:55:00Z" w16du:dateUtc="2025-06-16T12:55:00Z">
                <w:pPr>
                  <w:widowControl w:val="0"/>
                  <w:spacing w:line="360" w:lineRule="auto"/>
                </w:pPr>
              </w:pPrChange>
            </w:pPr>
            <w:del w:id="2967" w:author="Boyko, James" w:date="2025-06-30T13:55:00Z" w16du:dateUtc="2025-06-30T17:55:00Z">
              <w:r w:rsidRPr="00990AA7" w:rsidDel="00DD737F">
                <w:rPr>
                  <w:b/>
                  <w:bCs/>
                </w:rPr>
                <w:delText>Focal Test</w:delText>
              </w:r>
            </w:del>
          </w:p>
        </w:tc>
        <w:tc>
          <w:tcPr>
            <w:tcW w:w="540" w:type="dxa"/>
            <w:tcBorders>
              <w:top w:val="single" w:sz="6" w:space="0" w:color="000000"/>
              <w:bottom w:val="single" w:sz="6" w:space="0" w:color="000000"/>
            </w:tcBorders>
            <w:shd w:val="clear" w:color="auto" w:fill="CCCCCC"/>
            <w:vAlign w:val="bottom"/>
          </w:tcPr>
          <w:p w14:paraId="77D361BE" w14:textId="386D6230" w:rsidR="00EB0295" w:rsidRPr="00990AA7" w:rsidDel="00DD737F" w:rsidRDefault="00000000">
            <w:pPr>
              <w:widowControl w:val="0"/>
              <w:rPr>
                <w:del w:id="2968" w:author="Boyko, James" w:date="2025-06-30T13:55:00Z" w16du:dateUtc="2025-06-30T17:55:00Z"/>
                <w:b/>
                <w:bCs/>
                <w:i/>
                <w:iCs/>
              </w:rPr>
              <w:pPrChange w:id="2969" w:author="Boyko, James" w:date="2025-06-16T09:55:00Z" w16du:dateUtc="2025-06-16T12:55:00Z">
                <w:pPr>
                  <w:widowControl w:val="0"/>
                  <w:spacing w:line="360" w:lineRule="auto"/>
                </w:pPr>
              </w:pPrChange>
            </w:pPr>
            <w:del w:id="2970" w:author="Boyko, James" w:date="2025-06-30T13:55:00Z" w16du:dateUtc="2025-06-30T17:55:00Z">
              <w:r w:rsidRPr="00990AA7" w:rsidDel="00DD737F">
                <w:rPr>
                  <w:b/>
                  <w:bCs/>
                  <w:i/>
                  <w:iCs/>
                </w:rPr>
                <w:delText>Mk</w:delText>
              </w:r>
            </w:del>
          </w:p>
        </w:tc>
        <w:tc>
          <w:tcPr>
            <w:tcW w:w="540" w:type="dxa"/>
            <w:tcBorders>
              <w:top w:val="single" w:sz="6" w:space="0" w:color="000000"/>
              <w:bottom w:val="single" w:sz="6" w:space="0" w:color="000000"/>
            </w:tcBorders>
            <w:shd w:val="clear" w:color="auto" w:fill="CCCCCC"/>
            <w:vAlign w:val="bottom"/>
          </w:tcPr>
          <w:p w14:paraId="0359B4BB" w14:textId="19069D6A" w:rsidR="00EB0295" w:rsidRPr="00990AA7" w:rsidDel="00DD737F" w:rsidRDefault="00000000">
            <w:pPr>
              <w:widowControl w:val="0"/>
              <w:rPr>
                <w:del w:id="2971" w:author="Boyko, James" w:date="2025-06-30T13:55:00Z" w16du:dateUtc="2025-06-30T17:55:00Z"/>
                <w:b/>
                <w:bCs/>
                <w:i/>
                <w:iCs/>
              </w:rPr>
              <w:pPrChange w:id="2972" w:author="Boyko, James" w:date="2025-06-16T09:55:00Z" w16du:dateUtc="2025-06-16T12:55:00Z">
                <w:pPr>
                  <w:widowControl w:val="0"/>
                  <w:spacing w:line="360" w:lineRule="auto"/>
                </w:pPr>
              </w:pPrChange>
            </w:pPr>
            <w:del w:id="2973" w:author="Boyko, James" w:date="2025-06-30T13:55:00Z" w16du:dateUtc="2025-06-30T17:55:00Z">
              <w:r w:rsidRPr="00990AA7" w:rsidDel="00DD737F">
                <w:rPr>
                  <w:b/>
                  <w:bCs/>
                  <w:i/>
                  <w:iCs/>
                </w:rPr>
                <w:delText>l1</w:delText>
              </w:r>
            </w:del>
          </w:p>
        </w:tc>
        <w:tc>
          <w:tcPr>
            <w:tcW w:w="450" w:type="dxa"/>
            <w:tcBorders>
              <w:top w:val="single" w:sz="6" w:space="0" w:color="000000"/>
              <w:bottom w:val="single" w:sz="6" w:space="0" w:color="000000"/>
            </w:tcBorders>
            <w:shd w:val="clear" w:color="auto" w:fill="CCCCCC"/>
            <w:vAlign w:val="bottom"/>
          </w:tcPr>
          <w:p w14:paraId="23772368" w14:textId="607EDC2E" w:rsidR="00EB0295" w:rsidRPr="00990AA7" w:rsidDel="00DD737F" w:rsidRDefault="00000000">
            <w:pPr>
              <w:widowControl w:val="0"/>
              <w:rPr>
                <w:del w:id="2974" w:author="Boyko, James" w:date="2025-06-30T13:55:00Z" w16du:dateUtc="2025-06-30T17:55:00Z"/>
                <w:b/>
                <w:bCs/>
                <w:i/>
                <w:iCs/>
              </w:rPr>
              <w:pPrChange w:id="2975" w:author="Boyko, James" w:date="2025-06-16T09:55:00Z" w16du:dateUtc="2025-06-16T12:55:00Z">
                <w:pPr>
                  <w:widowControl w:val="0"/>
                  <w:spacing w:line="360" w:lineRule="auto"/>
                </w:pPr>
              </w:pPrChange>
            </w:pPr>
            <w:del w:id="2976" w:author="Boyko, James" w:date="2025-06-30T13:55:00Z" w16du:dateUtc="2025-06-30T17:55:00Z">
              <w:r w:rsidRPr="00990AA7" w:rsidDel="00DD737F">
                <w:rPr>
                  <w:b/>
                  <w:bCs/>
                  <w:i/>
                  <w:iCs/>
                </w:rPr>
                <w:delText>l2</w:delText>
              </w:r>
            </w:del>
          </w:p>
        </w:tc>
        <w:tc>
          <w:tcPr>
            <w:tcW w:w="540" w:type="dxa"/>
            <w:tcBorders>
              <w:top w:val="single" w:sz="6" w:space="0" w:color="000000"/>
              <w:bottom w:val="single" w:sz="6" w:space="0" w:color="000000"/>
            </w:tcBorders>
            <w:shd w:val="clear" w:color="auto" w:fill="CCCCCC"/>
            <w:vAlign w:val="bottom"/>
          </w:tcPr>
          <w:p w14:paraId="2C960C79" w14:textId="70B9672F" w:rsidR="00EB0295" w:rsidRPr="00990AA7" w:rsidDel="00DD737F" w:rsidRDefault="00000000">
            <w:pPr>
              <w:widowControl w:val="0"/>
              <w:rPr>
                <w:del w:id="2977" w:author="Boyko, James" w:date="2025-06-30T13:55:00Z" w16du:dateUtc="2025-06-30T17:55:00Z"/>
                <w:b/>
                <w:bCs/>
                <w:i/>
                <w:iCs/>
              </w:rPr>
              <w:pPrChange w:id="2978" w:author="Boyko, James" w:date="2025-06-16T09:55:00Z" w16du:dateUtc="2025-06-16T12:55:00Z">
                <w:pPr>
                  <w:widowControl w:val="0"/>
                  <w:spacing w:line="360" w:lineRule="auto"/>
                </w:pPr>
              </w:pPrChange>
            </w:pPr>
            <w:del w:id="2979" w:author="Boyko, James" w:date="2025-06-30T13:55:00Z" w16du:dateUtc="2025-06-30T17:55:00Z">
              <w:r w:rsidRPr="00990AA7" w:rsidDel="00DD737F">
                <w:rPr>
                  <w:b/>
                  <w:bCs/>
                  <w:i/>
                  <w:iCs/>
                </w:rPr>
                <w:delText>er</w:delText>
              </w:r>
            </w:del>
          </w:p>
        </w:tc>
      </w:tr>
      <w:tr w:rsidR="00990AA7" w:rsidRPr="00990AA7" w:rsidDel="00DD737F" w14:paraId="0EF758DF" w14:textId="730E12E0" w:rsidTr="001D34B1">
        <w:trPr>
          <w:trHeight w:val="301"/>
          <w:del w:id="2980" w:author="Boyko, James" w:date="2025-06-30T13:55:00Z" w16du:dateUtc="2025-06-30T17:55:00Z"/>
        </w:trPr>
        <w:tc>
          <w:tcPr>
            <w:tcW w:w="1986" w:type="dxa"/>
            <w:vAlign w:val="bottom"/>
          </w:tcPr>
          <w:p w14:paraId="47DEE6DF" w14:textId="42DB53CC" w:rsidR="00EB0295" w:rsidRPr="00990AA7" w:rsidDel="00DD737F" w:rsidRDefault="00000000">
            <w:pPr>
              <w:widowControl w:val="0"/>
              <w:rPr>
                <w:del w:id="2981" w:author="Boyko, James" w:date="2025-06-30T13:55:00Z" w16du:dateUtc="2025-06-30T17:55:00Z"/>
              </w:rPr>
              <w:pPrChange w:id="2982" w:author="Boyko, James" w:date="2025-06-16T09:55:00Z" w16du:dateUtc="2025-06-16T12:55:00Z">
                <w:pPr>
                  <w:widowControl w:val="0"/>
                  <w:spacing w:line="360" w:lineRule="auto"/>
                </w:pPr>
              </w:pPrChange>
            </w:pPr>
            <w:del w:id="2983" w:author="Boyko, James" w:date="2025-06-30T13:55:00Z" w16du:dateUtc="2025-06-30T17:55:00Z">
              <w:r w:rsidRPr="00990AA7" w:rsidDel="00DD737F">
                <w:delText>dependent</w:delText>
              </w:r>
            </w:del>
          </w:p>
        </w:tc>
        <w:tc>
          <w:tcPr>
            <w:tcW w:w="2754" w:type="dxa"/>
            <w:vAlign w:val="bottom"/>
          </w:tcPr>
          <w:p w14:paraId="4D4BDDF1" w14:textId="574C6401" w:rsidR="00EB0295" w:rsidRPr="00990AA7" w:rsidDel="00DD737F" w:rsidRDefault="00000000">
            <w:pPr>
              <w:widowControl w:val="0"/>
              <w:rPr>
                <w:del w:id="2984" w:author="Boyko, James" w:date="2025-06-30T13:55:00Z" w16du:dateUtc="2025-06-30T17:55:00Z"/>
              </w:rPr>
              <w:pPrChange w:id="2985" w:author="Boyko, James" w:date="2025-06-16T09:55:00Z" w16du:dateUtc="2025-06-16T12:55:00Z">
                <w:pPr>
                  <w:widowControl w:val="0"/>
                  <w:spacing w:line="360" w:lineRule="auto"/>
                </w:pPr>
              </w:pPrChange>
            </w:pPr>
            <m:oMathPara>
              <m:oMathParaPr>
                <m:jc m:val="left"/>
              </m:oMathParaPr>
              <m:oMath>
                <m:sSub>
                  <m:sSubPr>
                    <m:ctrlPr>
                      <w:del w:id="2986" w:author="Boyko, James" w:date="2025-06-30T13:55:00Z" w16du:dateUtc="2025-06-30T17:55:00Z">
                        <w:rPr>
                          <w:rFonts w:ascii="Cambria Math" w:hAnsi="Cambria Math"/>
                        </w:rPr>
                      </w:del>
                    </m:ctrlPr>
                  </m:sSubPr>
                  <m:e>
                    <m:r>
                      <w:del w:id="2987" w:author="Boyko, James" w:date="2025-06-30T13:55:00Z" w16du:dateUtc="2025-06-30T17:55:00Z">
                        <w:rPr>
                          <w:rFonts w:ascii="Cambria Math" w:hAnsi="Cambria Math"/>
                        </w:rPr>
                        <m:t>q</m:t>
                      </w:del>
                    </m:r>
                  </m:e>
                  <m:sub>
                    <m:r>
                      <w:del w:id="2988" w:author="Boyko, James" w:date="2025-06-30T13:55:00Z" w16du:dateUtc="2025-06-30T17:55:00Z">
                        <w:rPr>
                          <w:rFonts w:ascii="Cambria Math" w:hAnsi="Cambria Math"/>
                        </w:rPr>
                        <m:t>34</m:t>
                      </w:del>
                    </m:r>
                  </m:sub>
                </m:sSub>
                <m:r>
                  <w:del w:id="2989" w:author="Boyko, James" w:date="2025-06-30T13:55:00Z" w16du:dateUtc="2025-06-30T17:55:00Z">
                    <w:rPr>
                      <w:rFonts w:ascii="Cambria Math" w:hAnsi="Cambria Math"/>
                    </w:rPr>
                    <m:t>&gt;</m:t>
                  </w:del>
                </m:r>
                <m:sSub>
                  <m:sSubPr>
                    <m:ctrlPr>
                      <w:del w:id="2990" w:author="Boyko, James" w:date="2025-06-30T13:55:00Z" w16du:dateUtc="2025-06-30T17:55:00Z">
                        <w:rPr>
                          <w:rFonts w:ascii="Cambria Math" w:hAnsi="Cambria Math"/>
                        </w:rPr>
                      </w:del>
                    </m:ctrlPr>
                  </m:sSubPr>
                  <m:e>
                    <m:r>
                      <w:del w:id="2991" w:author="Boyko, James" w:date="2025-06-30T13:55:00Z" w16du:dateUtc="2025-06-30T17:55:00Z">
                        <w:rPr>
                          <w:rFonts w:ascii="Cambria Math" w:hAnsi="Cambria Math"/>
                        </w:rPr>
                        <m:t>q</m:t>
                      </w:del>
                    </m:r>
                  </m:e>
                  <m:sub>
                    <m:r>
                      <w:del w:id="2992" w:author="Boyko, James" w:date="2025-06-30T13:55:00Z" w16du:dateUtc="2025-06-30T17:55:00Z">
                        <w:rPr>
                          <w:rFonts w:ascii="Cambria Math" w:hAnsi="Cambria Math"/>
                        </w:rPr>
                        <m:t>12</m:t>
                      </w:del>
                    </m:r>
                  </m:sub>
                </m:sSub>
              </m:oMath>
            </m:oMathPara>
          </w:p>
        </w:tc>
        <w:tc>
          <w:tcPr>
            <w:tcW w:w="540" w:type="dxa"/>
            <w:vAlign w:val="bottom"/>
          </w:tcPr>
          <w:p w14:paraId="728E33B9" w14:textId="6B738B5A" w:rsidR="00EB0295" w:rsidRPr="00990AA7" w:rsidDel="00DD737F" w:rsidRDefault="00000000">
            <w:pPr>
              <w:widowControl w:val="0"/>
              <w:rPr>
                <w:del w:id="2993" w:author="Boyko, James" w:date="2025-06-30T13:55:00Z" w16du:dateUtc="2025-06-30T17:55:00Z"/>
              </w:rPr>
              <w:pPrChange w:id="2994" w:author="Boyko, James" w:date="2025-06-16T09:55:00Z" w16du:dateUtc="2025-06-16T12:55:00Z">
                <w:pPr>
                  <w:widowControl w:val="0"/>
                  <w:spacing w:line="360" w:lineRule="auto"/>
                </w:pPr>
              </w:pPrChange>
            </w:pPr>
            <w:del w:id="2995" w:author="Boyko, James" w:date="2025-06-30T13:55:00Z" w16du:dateUtc="2025-06-30T17:55:00Z">
              <w:r w:rsidRPr="00990AA7" w:rsidDel="00DD737F">
                <w:delText>0.88</w:delText>
              </w:r>
            </w:del>
          </w:p>
        </w:tc>
        <w:tc>
          <w:tcPr>
            <w:tcW w:w="540" w:type="dxa"/>
            <w:vAlign w:val="bottom"/>
          </w:tcPr>
          <w:p w14:paraId="546343DB" w14:textId="3EEFE1F2" w:rsidR="00EB0295" w:rsidRPr="00990AA7" w:rsidDel="00DD737F" w:rsidRDefault="00000000">
            <w:pPr>
              <w:widowControl w:val="0"/>
              <w:rPr>
                <w:del w:id="2996" w:author="Boyko, James" w:date="2025-06-30T13:55:00Z" w16du:dateUtc="2025-06-30T17:55:00Z"/>
              </w:rPr>
              <w:pPrChange w:id="2997" w:author="Boyko, James" w:date="2025-06-16T09:55:00Z" w16du:dateUtc="2025-06-16T12:55:00Z">
                <w:pPr>
                  <w:widowControl w:val="0"/>
                  <w:spacing w:line="360" w:lineRule="auto"/>
                </w:pPr>
              </w:pPrChange>
            </w:pPr>
            <w:del w:id="2998" w:author="Boyko, James" w:date="2025-06-30T13:55:00Z" w16du:dateUtc="2025-06-30T17:55:00Z">
              <w:r w:rsidRPr="00990AA7" w:rsidDel="00DD737F">
                <w:delText>0.88</w:delText>
              </w:r>
            </w:del>
          </w:p>
        </w:tc>
        <w:tc>
          <w:tcPr>
            <w:tcW w:w="450" w:type="dxa"/>
            <w:vAlign w:val="bottom"/>
          </w:tcPr>
          <w:p w14:paraId="7F2F07F0" w14:textId="27625FB2" w:rsidR="00EB0295" w:rsidRPr="00990AA7" w:rsidDel="00DD737F" w:rsidRDefault="00000000">
            <w:pPr>
              <w:widowControl w:val="0"/>
              <w:rPr>
                <w:del w:id="2999" w:author="Boyko, James" w:date="2025-06-30T13:55:00Z" w16du:dateUtc="2025-06-30T17:55:00Z"/>
              </w:rPr>
              <w:pPrChange w:id="3000" w:author="Boyko, James" w:date="2025-06-16T09:55:00Z" w16du:dateUtc="2025-06-16T12:55:00Z">
                <w:pPr>
                  <w:widowControl w:val="0"/>
                  <w:spacing w:line="360" w:lineRule="auto"/>
                </w:pPr>
              </w:pPrChange>
            </w:pPr>
            <w:del w:id="3001" w:author="Boyko, James" w:date="2025-06-30T13:55:00Z" w16du:dateUtc="2025-06-30T17:55:00Z">
              <w:r w:rsidRPr="00990AA7" w:rsidDel="00DD737F">
                <w:delText>0.88</w:delText>
              </w:r>
            </w:del>
          </w:p>
        </w:tc>
        <w:tc>
          <w:tcPr>
            <w:tcW w:w="540" w:type="dxa"/>
            <w:vAlign w:val="bottom"/>
          </w:tcPr>
          <w:p w14:paraId="4A508B28" w14:textId="3F27C06E" w:rsidR="00EB0295" w:rsidRPr="00990AA7" w:rsidDel="00DD737F" w:rsidRDefault="00000000">
            <w:pPr>
              <w:widowControl w:val="0"/>
              <w:rPr>
                <w:del w:id="3002" w:author="Boyko, James" w:date="2025-06-30T13:55:00Z" w16du:dateUtc="2025-06-30T17:55:00Z"/>
              </w:rPr>
              <w:pPrChange w:id="3003" w:author="Boyko, James" w:date="2025-06-16T09:55:00Z" w16du:dateUtc="2025-06-16T12:55:00Z">
                <w:pPr>
                  <w:widowControl w:val="0"/>
                  <w:spacing w:line="360" w:lineRule="auto"/>
                </w:pPr>
              </w:pPrChange>
            </w:pPr>
            <w:del w:id="3004" w:author="Boyko, James" w:date="2025-06-30T13:55:00Z" w16du:dateUtc="2025-06-30T17:55:00Z">
              <w:r w:rsidRPr="00990AA7" w:rsidDel="00DD737F">
                <w:delText>0.86</w:delText>
              </w:r>
            </w:del>
          </w:p>
        </w:tc>
      </w:tr>
      <w:tr w:rsidR="00990AA7" w:rsidRPr="00990AA7" w:rsidDel="00DD737F" w14:paraId="2BEA2BAA" w14:textId="6CE38272" w:rsidTr="001D34B1">
        <w:trPr>
          <w:trHeight w:val="301"/>
          <w:del w:id="3005" w:author="Boyko, James" w:date="2025-06-30T13:55:00Z" w16du:dateUtc="2025-06-30T17:55:00Z"/>
        </w:trPr>
        <w:tc>
          <w:tcPr>
            <w:tcW w:w="1986" w:type="dxa"/>
            <w:vAlign w:val="bottom"/>
          </w:tcPr>
          <w:p w14:paraId="42192699" w14:textId="0A34E22C" w:rsidR="00EB0295" w:rsidRPr="00990AA7" w:rsidDel="00DD737F" w:rsidRDefault="00000000">
            <w:pPr>
              <w:widowControl w:val="0"/>
              <w:rPr>
                <w:del w:id="3006" w:author="Boyko, James" w:date="2025-06-30T13:55:00Z" w16du:dateUtc="2025-06-30T17:55:00Z"/>
              </w:rPr>
              <w:pPrChange w:id="3007" w:author="Boyko, James" w:date="2025-06-16T09:55:00Z" w16du:dateUtc="2025-06-16T12:55:00Z">
                <w:pPr>
                  <w:widowControl w:val="0"/>
                  <w:spacing w:line="360" w:lineRule="auto"/>
                </w:pPr>
              </w:pPrChange>
            </w:pPr>
            <w:del w:id="3008" w:author="Boyko, James" w:date="2025-06-30T13:55:00Z" w16du:dateUtc="2025-06-30T17:55:00Z">
              <w:r w:rsidRPr="00990AA7" w:rsidDel="00DD737F">
                <w:delText>dependent</w:delText>
              </w:r>
            </w:del>
          </w:p>
        </w:tc>
        <w:tc>
          <w:tcPr>
            <w:tcW w:w="2754" w:type="dxa"/>
            <w:vAlign w:val="bottom"/>
          </w:tcPr>
          <w:p w14:paraId="59EA8F47" w14:textId="2B5F85D8" w:rsidR="00EB0295" w:rsidRPr="00990AA7" w:rsidDel="00DD737F" w:rsidRDefault="00000000">
            <w:pPr>
              <w:widowControl w:val="0"/>
              <w:rPr>
                <w:del w:id="3009" w:author="Boyko, James" w:date="2025-06-30T13:55:00Z" w16du:dateUtc="2025-06-30T17:55:00Z"/>
              </w:rPr>
              <w:pPrChange w:id="3010" w:author="Boyko, James" w:date="2025-06-16T09:55:00Z" w16du:dateUtc="2025-06-16T12:55:00Z">
                <w:pPr>
                  <w:widowControl w:val="0"/>
                  <w:spacing w:line="360" w:lineRule="auto"/>
                </w:pPr>
              </w:pPrChange>
            </w:pPr>
            <m:oMathPara>
              <m:oMathParaPr>
                <m:jc m:val="left"/>
              </m:oMathParaPr>
              <m:oMath>
                <m:sSub>
                  <m:sSubPr>
                    <m:ctrlPr>
                      <w:del w:id="3011" w:author="Boyko, James" w:date="2025-06-30T13:55:00Z" w16du:dateUtc="2025-06-30T17:55:00Z">
                        <w:rPr>
                          <w:rFonts w:ascii="Cambria Math" w:hAnsi="Cambria Math"/>
                        </w:rPr>
                      </w:del>
                    </m:ctrlPr>
                  </m:sSubPr>
                  <m:e>
                    <m:r>
                      <w:del w:id="3012" w:author="Boyko, James" w:date="2025-06-30T13:55:00Z" w16du:dateUtc="2025-06-30T17:55:00Z">
                        <w:rPr>
                          <w:rFonts w:ascii="Cambria Math" w:hAnsi="Cambria Math"/>
                        </w:rPr>
                        <m:t>q</m:t>
                      </w:del>
                    </m:r>
                  </m:e>
                  <m:sub>
                    <m:r>
                      <w:del w:id="3013" w:author="Boyko, James" w:date="2025-06-30T13:55:00Z" w16du:dateUtc="2025-06-30T17:55:00Z">
                        <w:rPr>
                          <w:rFonts w:ascii="Cambria Math" w:hAnsi="Cambria Math"/>
                        </w:rPr>
                        <m:t>21</m:t>
                      </w:del>
                    </m:r>
                  </m:sub>
                </m:sSub>
                <m:r>
                  <w:del w:id="3014" w:author="Boyko, James" w:date="2025-06-30T13:55:00Z" w16du:dateUtc="2025-06-30T17:55:00Z">
                    <w:rPr>
                      <w:rFonts w:ascii="Cambria Math" w:hAnsi="Cambria Math"/>
                    </w:rPr>
                    <m:t>&gt;</m:t>
                  </w:del>
                </m:r>
                <m:sSub>
                  <m:sSubPr>
                    <m:ctrlPr>
                      <w:del w:id="3015" w:author="Boyko, James" w:date="2025-06-30T13:55:00Z" w16du:dateUtc="2025-06-30T17:55:00Z">
                        <w:rPr>
                          <w:rFonts w:ascii="Cambria Math" w:hAnsi="Cambria Math"/>
                        </w:rPr>
                      </w:del>
                    </m:ctrlPr>
                  </m:sSubPr>
                  <m:e>
                    <m:r>
                      <w:del w:id="3016" w:author="Boyko, James" w:date="2025-06-30T13:55:00Z" w16du:dateUtc="2025-06-30T17:55:00Z">
                        <w:rPr>
                          <w:rFonts w:ascii="Cambria Math" w:hAnsi="Cambria Math"/>
                        </w:rPr>
                        <m:t>q</m:t>
                      </w:del>
                    </m:r>
                  </m:e>
                  <m:sub>
                    <m:r>
                      <w:del w:id="3017" w:author="Boyko, James" w:date="2025-06-30T13:55:00Z" w16du:dateUtc="2025-06-30T17:55:00Z">
                        <w:rPr>
                          <w:rFonts w:ascii="Cambria Math" w:hAnsi="Cambria Math"/>
                        </w:rPr>
                        <m:t>43</m:t>
                      </w:del>
                    </m:r>
                  </m:sub>
                </m:sSub>
              </m:oMath>
            </m:oMathPara>
          </w:p>
        </w:tc>
        <w:tc>
          <w:tcPr>
            <w:tcW w:w="540" w:type="dxa"/>
            <w:vAlign w:val="bottom"/>
          </w:tcPr>
          <w:p w14:paraId="16876C84" w14:textId="7CC7873C" w:rsidR="00EB0295" w:rsidRPr="00990AA7" w:rsidDel="00DD737F" w:rsidRDefault="00000000">
            <w:pPr>
              <w:widowControl w:val="0"/>
              <w:rPr>
                <w:del w:id="3018" w:author="Boyko, James" w:date="2025-06-30T13:55:00Z" w16du:dateUtc="2025-06-30T17:55:00Z"/>
              </w:rPr>
              <w:pPrChange w:id="3019" w:author="Boyko, James" w:date="2025-06-16T09:55:00Z" w16du:dateUtc="2025-06-16T12:55:00Z">
                <w:pPr>
                  <w:widowControl w:val="0"/>
                  <w:spacing w:line="360" w:lineRule="auto"/>
                </w:pPr>
              </w:pPrChange>
            </w:pPr>
            <w:del w:id="3020" w:author="Boyko, James" w:date="2025-06-30T13:55:00Z" w16du:dateUtc="2025-06-30T17:55:00Z">
              <w:r w:rsidRPr="00990AA7" w:rsidDel="00DD737F">
                <w:delText>0.8</w:delText>
              </w:r>
            </w:del>
          </w:p>
        </w:tc>
        <w:tc>
          <w:tcPr>
            <w:tcW w:w="540" w:type="dxa"/>
            <w:vAlign w:val="bottom"/>
          </w:tcPr>
          <w:p w14:paraId="645AAFA2" w14:textId="3309F9AA" w:rsidR="00EB0295" w:rsidRPr="00990AA7" w:rsidDel="00DD737F" w:rsidRDefault="00000000">
            <w:pPr>
              <w:widowControl w:val="0"/>
              <w:rPr>
                <w:del w:id="3021" w:author="Boyko, James" w:date="2025-06-30T13:55:00Z" w16du:dateUtc="2025-06-30T17:55:00Z"/>
              </w:rPr>
              <w:pPrChange w:id="3022" w:author="Boyko, James" w:date="2025-06-16T09:55:00Z" w16du:dateUtc="2025-06-16T12:55:00Z">
                <w:pPr>
                  <w:widowControl w:val="0"/>
                  <w:spacing w:line="360" w:lineRule="auto"/>
                </w:pPr>
              </w:pPrChange>
            </w:pPr>
            <w:del w:id="3023" w:author="Boyko, James" w:date="2025-06-30T13:55:00Z" w16du:dateUtc="2025-06-30T17:55:00Z">
              <w:r w:rsidRPr="00990AA7" w:rsidDel="00DD737F">
                <w:delText>0.88</w:delText>
              </w:r>
            </w:del>
          </w:p>
        </w:tc>
        <w:tc>
          <w:tcPr>
            <w:tcW w:w="450" w:type="dxa"/>
            <w:vAlign w:val="bottom"/>
          </w:tcPr>
          <w:p w14:paraId="0610D616" w14:textId="600B3BBE" w:rsidR="00EB0295" w:rsidRPr="00990AA7" w:rsidDel="00DD737F" w:rsidRDefault="00000000">
            <w:pPr>
              <w:widowControl w:val="0"/>
              <w:rPr>
                <w:del w:id="3024" w:author="Boyko, James" w:date="2025-06-30T13:55:00Z" w16du:dateUtc="2025-06-30T17:55:00Z"/>
              </w:rPr>
              <w:pPrChange w:id="3025" w:author="Boyko, James" w:date="2025-06-16T09:55:00Z" w16du:dateUtc="2025-06-16T12:55:00Z">
                <w:pPr>
                  <w:widowControl w:val="0"/>
                  <w:spacing w:line="360" w:lineRule="auto"/>
                </w:pPr>
              </w:pPrChange>
            </w:pPr>
            <w:del w:id="3026" w:author="Boyko, James" w:date="2025-06-30T13:55:00Z" w16du:dateUtc="2025-06-30T17:55:00Z">
              <w:r w:rsidRPr="00990AA7" w:rsidDel="00DD737F">
                <w:delText>0.88</w:delText>
              </w:r>
            </w:del>
          </w:p>
        </w:tc>
        <w:tc>
          <w:tcPr>
            <w:tcW w:w="540" w:type="dxa"/>
            <w:vAlign w:val="bottom"/>
          </w:tcPr>
          <w:p w14:paraId="4EF1C39D" w14:textId="563290A2" w:rsidR="00EB0295" w:rsidRPr="00990AA7" w:rsidDel="00DD737F" w:rsidRDefault="00000000">
            <w:pPr>
              <w:widowControl w:val="0"/>
              <w:rPr>
                <w:del w:id="3027" w:author="Boyko, James" w:date="2025-06-30T13:55:00Z" w16du:dateUtc="2025-06-30T17:55:00Z"/>
              </w:rPr>
              <w:pPrChange w:id="3028" w:author="Boyko, James" w:date="2025-06-16T09:55:00Z" w16du:dateUtc="2025-06-16T12:55:00Z">
                <w:pPr>
                  <w:widowControl w:val="0"/>
                  <w:spacing w:line="360" w:lineRule="auto"/>
                </w:pPr>
              </w:pPrChange>
            </w:pPr>
            <w:del w:id="3029" w:author="Boyko, James" w:date="2025-06-30T13:55:00Z" w16du:dateUtc="2025-06-30T17:55:00Z">
              <w:r w:rsidRPr="00990AA7" w:rsidDel="00DD737F">
                <w:delText>0.83</w:delText>
              </w:r>
            </w:del>
          </w:p>
        </w:tc>
      </w:tr>
      <w:tr w:rsidR="00990AA7" w:rsidRPr="00990AA7" w:rsidDel="00DD737F" w14:paraId="4069C851" w14:textId="1AA5E720" w:rsidTr="001D34B1">
        <w:trPr>
          <w:trHeight w:val="301"/>
          <w:del w:id="3030" w:author="Boyko, James" w:date="2025-06-30T13:55:00Z" w16du:dateUtc="2025-06-30T17:55:00Z"/>
        </w:trPr>
        <w:tc>
          <w:tcPr>
            <w:tcW w:w="1986" w:type="dxa"/>
            <w:vAlign w:val="bottom"/>
          </w:tcPr>
          <w:p w14:paraId="5199D320" w14:textId="5ED9BD02" w:rsidR="00EB0295" w:rsidRPr="00990AA7" w:rsidDel="00DD737F" w:rsidRDefault="00000000">
            <w:pPr>
              <w:widowControl w:val="0"/>
              <w:rPr>
                <w:del w:id="3031" w:author="Boyko, James" w:date="2025-06-30T13:55:00Z" w16du:dateUtc="2025-06-30T17:55:00Z"/>
              </w:rPr>
              <w:pPrChange w:id="3032" w:author="Boyko, James" w:date="2025-06-16T09:55:00Z" w16du:dateUtc="2025-06-16T12:55:00Z">
                <w:pPr>
                  <w:widowControl w:val="0"/>
                  <w:spacing w:line="360" w:lineRule="auto"/>
                </w:pPr>
              </w:pPrChange>
            </w:pPr>
            <w:del w:id="3033" w:author="Boyko, James" w:date="2025-06-30T13:55:00Z" w16du:dateUtc="2025-06-30T17:55:00Z">
              <w:r w:rsidRPr="00990AA7" w:rsidDel="00DD737F">
                <w:delText>dependent</w:delText>
              </w:r>
            </w:del>
          </w:p>
        </w:tc>
        <w:tc>
          <w:tcPr>
            <w:tcW w:w="2754" w:type="dxa"/>
            <w:vAlign w:val="bottom"/>
          </w:tcPr>
          <w:p w14:paraId="15455F93" w14:textId="731E2769" w:rsidR="00EB0295" w:rsidRPr="00990AA7" w:rsidDel="00DD737F" w:rsidRDefault="00000000">
            <w:pPr>
              <w:widowControl w:val="0"/>
              <w:rPr>
                <w:del w:id="3034" w:author="Boyko, James" w:date="2025-06-30T13:55:00Z" w16du:dateUtc="2025-06-30T17:55:00Z"/>
              </w:rPr>
              <w:pPrChange w:id="3035" w:author="Boyko, James" w:date="2025-06-16T09:55:00Z" w16du:dateUtc="2025-06-16T12:55:00Z">
                <w:pPr>
                  <w:widowControl w:val="0"/>
                  <w:spacing w:line="360" w:lineRule="auto"/>
                </w:pPr>
              </w:pPrChange>
            </w:pPr>
            <m:oMathPara>
              <m:oMathParaPr>
                <m:jc m:val="left"/>
              </m:oMathParaPr>
              <m:oMath>
                <m:sSub>
                  <m:sSubPr>
                    <m:ctrlPr>
                      <w:del w:id="3036" w:author="Boyko, James" w:date="2025-06-30T13:55:00Z" w16du:dateUtc="2025-06-30T17:55:00Z">
                        <w:rPr>
                          <w:rFonts w:ascii="Cambria Math" w:hAnsi="Cambria Math"/>
                        </w:rPr>
                      </w:del>
                    </m:ctrlPr>
                  </m:sSubPr>
                  <m:e>
                    <m:r>
                      <w:del w:id="3037" w:author="Boyko, James" w:date="2025-06-30T13:55:00Z" w16du:dateUtc="2025-06-30T17:55:00Z">
                        <w:rPr>
                          <w:rFonts w:ascii="Cambria Math" w:hAnsi="Cambria Math"/>
                        </w:rPr>
                        <m:t>q</m:t>
                      </w:del>
                    </m:r>
                  </m:e>
                  <m:sub>
                    <m:r>
                      <w:del w:id="3038" w:author="Boyko, James" w:date="2025-06-30T13:55:00Z" w16du:dateUtc="2025-06-30T17:55:00Z">
                        <w:rPr>
                          <w:rFonts w:ascii="Cambria Math" w:hAnsi="Cambria Math"/>
                        </w:rPr>
                        <m:t>21</m:t>
                      </w:del>
                    </m:r>
                  </m:sub>
                </m:sSub>
                <m:r>
                  <w:del w:id="3039" w:author="Boyko, James" w:date="2025-06-30T13:55:00Z" w16du:dateUtc="2025-06-30T17:55:00Z">
                    <w:rPr>
                      <w:rFonts w:ascii="Cambria Math" w:hAnsi="Cambria Math"/>
                    </w:rPr>
                    <m:t>&gt;</m:t>
                  </w:del>
                </m:r>
                <m:sSub>
                  <m:sSubPr>
                    <m:ctrlPr>
                      <w:del w:id="3040" w:author="Boyko, James" w:date="2025-06-30T13:55:00Z" w16du:dateUtc="2025-06-30T17:55:00Z">
                        <w:rPr>
                          <w:rFonts w:ascii="Cambria Math" w:hAnsi="Cambria Math"/>
                        </w:rPr>
                      </w:del>
                    </m:ctrlPr>
                  </m:sSubPr>
                  <m:e>
                    <m:r>
                      <w:del w:id="3041" w:author="Boyko, James" w:date="2025-06-30T13:55:00Z" w16du:dateUtc="2025-06-30T17:55:00Z">
                        <w:rPr>
                          <w:rFonts w:ascii="Cambria Math" w:hAnsi="Cambria Math"/>
                        </w:rPr>
                        <m:t>q</m:t>
                      </w:del>
                    </m:r>
                  </m:e>
                  <m:sub>
                    <m:r>
                      <w:del w:id="3042" w:author="Boyko, James" w:date="2025-06-30T13:55:00Z" w16du:dateUtc="2025-06-30T17:55:00Z">
                        <w:rPr>
                          <w:rFonts w:ascii="Cambria Math" w:hAnsi="Cambria Math"/>
                        </w:rPr>
                        <m:t>34</m:t>
                      </w:del>
                    </m:r>
                  </m:sub>
                </m:sSub>
                <m:r>
                  <w:del w:id="3043" w:author="Boyko, James" w:date="2025-06-30T13:55:00Z" w16du:dateUtc="2025-06-30T17:55:00Z">
                    <w:rPr>
                      <w:rFonts w:ascii="Cambria Math" w:hAnsi="Cambria Math"/>
                    </w:rPr>
                    <m:t>&gt;</m:t>
                  </w:del>
                </m:r>
                <m:sSub>
                  <m:sSubPr>
                    <m:ctrlPr>
                      <w:del w:id="3044" w:author="Boyko, James" w:date="2025-06-30T13:55:00Z" w16du:dateUtc="2025-06-30T17:55:00Z">
                        <w:rPr>
                          <w:rFonts w:ascii="Cambria Math" w:hAnsi="Cambria Math"/>
                        </w:rPr>
                      </w:del>
                    </m:ctrlPr>
                  </m:sSubPr>
                  <m:e>
                    <m:r>
                      <w:del w:id="3045" w:author="Boyko, James" w:date="2025-06-30T13:55:00Z" w16du:dateUtc="2025-06-30T17:55:00Z">
                        <w:rPr>
                          <w:rFonts w:ascii="Cambria Math" w:hAnsi="Cambria Math"/>
                        </w:rPr>
                        <m:t>q</m:t>
                      </w:del>
                    </m:r>
                  </m:e>
                  <m:sub>
                    <m:r>
                      <w:del w:id="3046" w:author="Boyko, James" w:date="2025-06-30T13:55:00Z" w16du:dateUtc="2025-06-30T17:55:00Z">
                        <w:rPr>
                          <w:rFonts w:ascii="Cambria Math" w:hAnsi="Cambria Math"/>
                        </w:rPr>
                        <m:t>ij</m:t>
                      </w:del>
                    </m:r>
                  </m:sub>
                </m:sSub>
              </m:oMath>
            </m:oMathPara>
          </w:p>
        </w:tc>
        <w:tc>
          <w:tcPr>
            <w:tcW w:w="540" w:type="dxa"/>
            <w:vAlign w:val="bottom"/>
          </w:tcPr>
          <w:p w14:paraId="217041ED" w14:textId="72C282ED" w:rsidR="00EB0295" w:rsidRPr="00990AA7" w:rsidDel="00DD737F" w:rsidRDefault="00000000">
            <w:pPr>
              <w:widowControl w:val="0"/>
              <w:rPr>
                <w:del w:id="3047" w:author="Boyko, James" w:date="2025-06-30T13:55:00Z" w16du:dateUtc="2025-06-30T17:55:00Z"/>
              </w:rPr>
              <w:pPrChange w:id="3048" w:author="Boyko, James" w:date="2025-06-16T09:55:00Z" w16du:dateUtc="2025-06-16T12:55:00Z">
                <w:pPr>
                  <w:widowControl w:val="0"/>
                  <w:spacing w:line="360" w:lineRule="auto"/>
                </w:pPr>
              </w:pPrChange>
            </w:pPr>
            <w:del w:id="3049" w:author="Boyko, James" w:date="2025-06-30T13:55:00Z" w16du:dateUtc="2025-06-30T17:55:00Z">
              <w:r w:rsidRPr="00990AA7" w:rsidDel="00DD737F">
                <w:delText>0.45</w:delText>
              </w:r>
            </w:del>
          </w:p>
        </w:tc>
        <w:tc>
          <w:tcPr>
            <w:tcW w:w="540" w:type="dxa"/>
            <w:vAlign w:val="bottom"/>
          </w:tcPr>
          <w:p w14:paraId="6A9DEB6D" w14:textId="6186C734" w:rsidR="00EB0295" w:rsidRPr="00990AA7" w:rsidDel="00DD737F" w:rsidRDefault="00000000">
            <w:pPr>
              <w:widowControl w:val="0"/>
              <w:rPr>
                <w:del w:id="3050" w:author="Boyko, James" w:date="2025-06-30T13:55:00Z" w16du:dateUtc="2025-06-30T17:55:00Z"/>
              </w:rPr>
              <w:pPrChange w:id="3051" w:author="Boyko, James" w:date="2025-06-16T09:55:00Z" w16du:dateUtc="2025-06-16T12:55:00Z">
                <w:pPr>
                  <w:widowControl w:val="0"/>
                  <w:spacing w:line="360" w:lineRule="auto"/>
                </w:pPr>
              </w:pPrChange>
            </w:pPr>
            <w:del w:id="3052" w:author="Boyko, James" w:date="2025-06-30T13:55:00Z" w16du:dateUtc="2025-06-30T17:55:00Z">
              <w:r w:rsidRPr="00990AA7" w:rsidDel="00DD737F">
                <w:delText>0.53</w:delText>
              </w:r>
            </w:del>
          </w:p>
        </w:tc>
        <w:tc>
          <w:tcPr>
            <w:tcW w:w="450" w:type="dxa"/>
            <w:vAlign w:val="bottom"/>
          </w:tcPr>
          <w:p w14:paraId="475D95A1" w14:textId="123BA263" w:rsidR="00EB0295" w:rsidRPr="00990AA7" w:rsidDel="00DD737F" w:rsidRDefault="00000000">
            <w:pPr>
              <w:widowControl w:val="0"/>
              <w:rPr>
                <w:del w:id="3053" w:author="Boyko, James" w:date="2025-06-30T13:55:00Z" w16du:dateUtc="2025-06-30T17:55:00Z"/>
              </w:rPr>
              <w:pPrChange w:id="3054" w:author="Boyko, James" w:date="2025-06-16T09:55:00Z" w16du:dateUtc="2025-06-16T12:55:00Z">
                <w:pPr>
                  <w:widowControl w:val="0"/>
                  <w:spacing w:line="360" w:lineRule="auto"/>
                </w:pPr>
              </w:pPrChange>
            </w:pPr>
            <w:del w:id="3055" w:author="Boyko, James" w:date="2025-06-30T13:55:00Z" w16du:dateUtc="2025-06-30T17:55:00Z">
              <w:r w:rsidRPr="00990AA7" w:rsidDel="00DD737F">
                <w:delText>0.52</w:delText>
              </w:r>
            </w:del>
          </w:p>
        </w:tc>
        <w:tc>
          <w:tcPr>
            <w:tcW w:w="540" w:type="dxa"/>
            <w:vAlign w:val="bottom"/>
          </w:tcPr>
          <w:p w14:paraId="6C4223F1" w14:textId="43367150" w:rsidR="00EB0295" w:rsidRPr="00990AA7" w:rsidDel="00DD737F" w:rsidRDefault="00000000">
            <w:pPr>
              <w:widowControl w:val="0"/>
              <w:rPr>
                <w:del w:id="3056" w:author="Boyko, James" w:date="2025-06-30T13:55:00Z" w16du:dateUtc="2025-06-30T17:55:00Z"/>
              </w:rPr>
              <w:pPrChange w:id="3057" w:author="Boyko, James" w:date="2025-06-16T09:55:00Z" w16du:dateUtc="2025-06-16T12:55:00Z">
                <w:pPr>
                  <w:widowControl w:val="0"/>
                  <w:spacing w:line="360" w:lineRule="auto"/>
                </w:pPr>
              </w:pPrChange>
            </w:pPr>
            <w:del w:id="3058" w:author="Boyko, James" w:date="2025-06-30T13:55:00Z" w16du:dateUtc="2025-06-30T17:55:00Z">
              <w:r w:rsidRPr="00990AA7" w:rsidDel="00DD737F">
                <w:delText>0.45</w:delText>
              </w:r>
            </w:del>
          </w:p>
        </w:tc>
      </w:tr>
      <w:tr w:rsidR="00990AA7" w:rsidRPr="00990AA7" w:rsidDel="00DD737F" w14:paraId="63B0CF28" w14:textId="244CA4DA" w:rsidTr="001D34B1">
        <w:trPr>
          <w:trHeight w:val="301"/>
          <w:del w:id="3059" w:author="Boyko, James" w:date="2025-06-30T13:55:00Z" w16du:dateUtc="2025-06-30T17:55:00Z"/>
        </w:trPr>
        <w:tc>
          <w:tcPr>
            <w:tcW w:w="1986" w:type="dxa"/>
            <w:vAlign w:val="bottom"/>
          </w:tcPr>
          <w:p w14:paraId="35369754" w14:textId="4D82D18B" w:rsidR="00EB0295" w:rsidRPr="00990AA7" w:rsidDel="00DD737F" w:rsidRDefault="00000000">
            <w:pPr>
              <w:widowControl w:val="0"/>
              <w:rPr>
                <w:del w:id="3060" w:author="Boyko, James" w:date="2025-06-30T13:55:00Z" w16du:dateUtc="2025-06-30T17:55:00Z"/>
              </w:rPr>
              <w:pPrChange w:id="3061" w:author="Boyko, James" w:date="2025-06-16T09:55:00Z" w16du:dateUtc="2025-06-16T12:55:00Z">
                <w:pPr>
                  <w:widowControl w:val="0"/>
                  <w:spacing w:line="360" w:lineRule="auto"/>
                </w:pPr>
              </w:pPrChange>
            </w:pPr>
            <w:del w:id="3062" w:author="Boyko, James" w:date="2025-06-30T13:55:00Z" w16du:dateUtc="2025-06-30T17:55:00Z">
              <w:r w:rsidRPr="00990AA7" w:rsidDel="00DD737F">
                <w:delText>ordered</w:delText>
              </w:r>
            </w:del>
          </w:p>
        </w:tc>
        <w:tc>
          <w:tcPr>
            <w:tcW w:w="2754" w:type="dxa"/>
            <w:vAlign w:val="bottom"/>
          </w:tcPr>
          <w:p w14:paraId="0A584B6F" w14:textId="5D881CE9" w:rsidR="00EB0295" w:rsidRPr="00990AA7" w:rsidDel="00DD737F" w:rsidRDefault="00000000">
            <w:pPr>
              <w:widowControl w:val="0"/>
              <w:rPr>
                <w:del w:id="3063" w:author="Boyko, James" w:date="2025-06-30T13:55:00Z" w16du:dateUtc="2025-06-30T17:55:00Z"/>
              </w:rPr>
              <w:pPrChange w:id="3064" w:author="Boyko, James" w:date="2025-06-16T09:55:00Z" w16du:dateUtc="2025-06-16T12:55:00Z">
                <w:pPr>
                  <w:widowControl w:val="0"/>
                  <w:spacing w:line="360" w:lineRule="auto"/>
                </w:pPr>
              </w:pPrChange>
            </w:pPr>
            <m:oMathPara>
              <m:oMathParaPr>
                <m:jc m:val="left"/>
              </m:oMathParaPr>
              <m:oMath>
                <m:sSub>
                  <m:sSubPr>
                    <m:ctrlPr>
                      <w:del w:id="3065" w:author="Boyko, James" w:date="2025-06-30T13:55:00Z" w16du:dateUtc="2025-06-30T17:55:00Z">
                        <w:rPr>
                          <w:rFonts w:ascii="Cambria Math" w:hAnsi="Cambria Math"/>
                        </w:rPr>
                      </w:del>
                    </m:ctrlPr>
                  </m:sSubPr>
                  <m:e>
                    <m:r>
                      <w:del w:id="3066" w:author="Boyko, James" w:date="2025-06-30T13:55:00Z" w16du:dateUtc="2025-06-30T17:55:00Z">
                        <w:rPr>
                          <w:rFonts w:ascii="Cambria Math" w:hAnsi="Cambria Math"/>
                        </w:rPr>
                        <m:t>q</m:t>
                      </w:del>
                    </m:r>
                  </m:e>
                  <m:sub>
                    <m:r>
                      <w:del w:id="3067" w:author="Boyko, James" w:date="2025-06-30T13:55:00Z" w16du:dateUtc="2025-06-30T17:55:00Z">
                        <w:rPr>
                          <w:rFonts w:ascii="Cambria Math" w:hAnsi="Cambria Math"/>
                        </w:rPr>
                        <m:t>13</m:t>
                      </w:del>
                    </m:r>
                  </m:sub>
                </m:sSub>
                <m:r>
                  <w:del w:id="3068" w:author="Boyko, James" w:date="2025-06-30T13:55:00Z" w16du:dateUtc="2025-06-30T17:55:00Z">
                    <w:rPr>
                      <w:rFonts w:ascii="Cambria Math" w:hAnsi="Cambria Math"/>
                    </w:rPr>
                    <m:t>=0</m:t>
                  </w:del>
                </m:r>
              </m:oMath>
            </m:oMathPara>
          </w:p>
        </w:tc>
        <w:tc>
          <w:tcPr>
            <w:tcW w:w="540" w:type="dxa"/>
            <w:vAlign w:val="bottom"/>
          </w:tcPr>
          <w:p w14:paraId="78529399" w14:textId="64F8C140" w:rsidR="00EB0295" w:rsidRPr="00990AA7" w:rsidDel="00DD737F" w:rsidRDefault="00000000">
            <w:pPr>
              <w:widowControl w:val="0"/>
              <w:rPr>
                <w:del w:id="3069" w:author="Boyko, James" w:date="2025-06-30T13:55:00Z" w16du:dateUtc="2025-06-30T17:55:00Z"/>
              </w:rPr>
              <w:pPrChange w:id="3070" w:author="Boyko, James" w:date="2025-06-16T09:55:00Z" w16du:dateUtc="2025-06-16T12:55:00Z">
                <w:pPr>
                  <w:widowControl w:val="0"/>
                  <w:spacing w:line="360" w:lineRule="auto"/>
                </w:pPr>
              </w:pPrChange>
            </w:pPr>
            <w:del w:id="3071" w:author="Boyko, James" w:date="2025-06-30T13:55:00Z" w16du:dateUtc="2025-06-30T17:55:00Z">
              <w:r w:rsidRPr="00990AA7" w:rsidDel="00DD737F">
                <w:delText>0.45</w:delText>
              </w:r>
            </w:del>
          </w:p>
        </w:tc>
        <w:tc>
          <w:tcPr>
            <w:tcW w:w="540" w:type="dxa"/>
            <w:vAlign w:val="bottom"/>
          </w:tcPr>
          <w:p w14:paraId="12F55037" w14:textId="34AFCFAF" w:rsidR="00EB0295" w:rsidRPr="00990AA7" w:rsidDel="00DD737F" w:rsidRDefault="00000000">
            <w:pPr>
              <w:widowControl w:val="0"/>
              <w:rPr>
                <w:del w:id="3072" w:author="Boyko, James" w:date="2025-06-30T13:55:00Z" w16du:dateUtc="2025-06-30T17:55:00Z"/>
              </w:rPr>
              <w:pPrChange w:id="3073" w:author="Boyko, James" w:date="2025-06-16T09:55:00Z" w16du:dateUtc="2025-06-16T12:55:00Z">
                <w:pPr>
                  <w:widowControl w:val="0"/>
                  <w:spacing w:line="360" w:lineRule="auto"/>
                </w:pPr>
              </w:pPrChange>
            </w:pPr>
            <w:del w:id="3074" w:author="Boyko, James" w:date="2025-06-30T13:55:00Z" w16du:dateUtc="2025-06-30T17:55:00Z">
              <w:r w:rsidRPr="00990AA7" w:rsidDel="00DD737F">
                <w:delText>0.44</w:delText>
              </w:r>
            </w:del>
          </w:p>
        </w:tc>
        <w:tc>
          <w:tcPr>
            <w:tcW w:w="450" w:type="dxa"/>
            <w:vAlign w:val="bottom"/>
          </w:tcPr>
          <w:p w14:paraId="68131C94" w14:textId="5C820A45" w:rsidR="00EB0295" w:rsidRPr="00990AA7" w:rsidDel="00DD737F" w:rsidRDefault="00000000">
            <w:pPr>
              <w:widowControl w:val="0"/>
              <w:rPr>
                <w:del w:id="3075" w:author="Boyko, James" w:date="2025-06-30T13:55:00Z" w16du:dateUtc="2025-06-30T17:55:00Z"/>
              </w:rPr>
              <w:pPrChange w:id="3076" w:author="Boyko, James" w:date="2025-06-16T09:55:00Z" w16du:dateUtc="2025-06-16T12:55:00Z">
                <w:pPr>
                  <w:widowControl w:val="0"/>
                  <w:spacing w:line="360" w:lineRule="auto"/>
                </w:pPr>
              </w:pPrChange>
            </w:pPr>
            <w:del w:id="3077" w:author="Boyko, James" w:date="2025-06-30T13:55:00Z" w16du:dateUtc="2025-06-30T17:55:00Z">
              <w:r w:rsidRPr="00990AA7" w:rsidDel="00DD737F">
                <w:delText>0.4</w:delText>
              </w:r>
            </w:del>
          </w:p>
        </w:tc>
        <w:tc>
          <w:tcPr>
            <w:tcW w:w="540" w:type="dxa"/>
            <w:vAlign w:val="bottom"/>
          </w:tcPr>
          <w:p w14:paraId="403C485C" w14:textId="7EE14CCF" w:rsidR="00EB0295" w:rsidRPr="00990AA7" w:rsidDel="00DD737F" w:rsidRDefault="00000000">
            <w:pPr>
              <w:widowControl w:val="0"/>
              <w:rPr>
                <w:del w:id="3078" w:author="Boyko, James" w:date="2025-06-30T13:55:00Z" w16du:dateUtc="2025-06-30T17:55:00Z"/>
              </w:rPr>
              <w:pPrChange w:id="3079" w:author="Boyko, James" w:date="2025-06-16T09:55:00Z" w16du:dateUtc="2025-06-16T12:55:00Z">
                <w:pPr>
                  <w:widowControl w:val="0"/>
                  <w:spacing w:line="360" w:lineRule="auto"/>
                </w:pPr>
              </w:pPrChange>
            </w:pPr>
            <w:del w:id="3080" w:author="Boyko, James" w:date="2025-06-30T13:55:00Z" w16du:dateUtc="2025-06-30T17:55:00Z">
              <w:r w:rsidRPr="00990AA7" w:rsidDel="00DD737F">
                <w:delText>0.47</w:delText>
              </w:r>
            </w:del>
          </w:p>
        </w:tc>
      </w:tr>
      <w:tr w:rsidR="00990AA7" w:rsidRPr="00990AA7" w:rsidDel="00DD737F" w14:paraId="31D9A6E8" w14:textId="472D33EF" w:rsidTr="001D34B1">
        <w:trPr>
          <w:trHeight w:val="301"/>
          <w:del w:id="3081" w:author="Boyko, James" w:date="2025-06-30T13:55:00Z" w16du:dateUtc="2025-06-30T17:55:00Z"/>
        </w:trPr>
        <w:tc>
          <w:tcPr>
            <w:tcW w:w="1986" w:type="dxa"/>
            <w:vAlign w:val="bottom"/>
          </w:tcPr>
          <w:p w14:paraId="1108144A" w14:textId="28AB3896" w:rsidR="00EB0295" w:rsidRPr="00990AA7" w:rsidDel="00DD737F" w:rsidRDefault="00000000">
            <w:pPr>
              <w:widowControl w:val="0"/>
              <w:rPr>
                <w:del w:id="3082" w:author="Boyko, James" w:date="2025-06-30T13:55:00Z" w16du:dateUtc="2025-06-30T17:55:00Z"/>
              </w:rPr>
              <w:pPrChange w:id="3083" w:author="Boyko, James" w:date="2025-06-16T09:55:00Z" w16du:dateUtc="2025-06-16T12:55:00Z">
                <w:pPr>
                  <w:widowControl w:val="0"/>
                  <w:spacing w:line="360" w:lineRule="auto"/>
                </w:pPr>
              </w:pPrChange>
            </w:pPr>
            <w:del w:id="3084" w:author="Boyko, James" w:date="2025-06-30T13:55:00Z" w16du:dateUtc="2025-06-30T17:55:00Z">
              <w:r w:rsidRPr="00990AA7" w:rsidDel="00DD737F">
                <w:delText>ordered</w:delText>
              </w:r>
            </w:del>
          </w:p>
        </w:tc>
        <w:tc>
          <w:tcPr>
            <w:tcW w:w="2754" w:type="dxa"/>
            <w:vAlign w:val="bottom"/>
          </w:tcPr>
          <w:p w14:paraId="7DFF1DCA" w14:textId="7F34A215" w:rsidR="00EB0295" w:rsidRPr="00990AA7" w:rsidDel="00DD737F" w:rsidRDefault="00000000">
            <w:pPr>
              <w:widowControl w:val="0"/>
              <w:rPr>
                <w:del w:id="3085" w:author="Boyko, James" w:date="2025-06-30T13:55:00Z" w16du:dateUtc="2025-06-30T17:55:00Z"/>
              </w:rPr>
              <w:pPrChange w:id="3086" w:author="Boyko, James" w:date="2025-06-16T09:55:00Z" w16du:dateUtc="2025-06-16T12:55:00Z">
                <w:pPr>
                  <w:widowControl w:val="0"/>
                  <w:spacing w:line="360" w:lineRule="auto"/>
                </w:pPr>
              </w:pPrChange>
            </w:pPr>
            <m:oMathPara>
              <m:oMathParaPr>
                <m:jc m:val="left"/>
              </m:oMathParaPr>
              <m:oMath>
                <m:sSub>
                  <m:sSubPr>
                    <m:ctrlPr>
                      <w:del w:id="3087" w:author="Boyko, James" w:date="2025-06-30T13:55:00Z" w16du:dateUtc="2025-06-30T17:55:00Z">
                        <w:rPr>
                          <w:rFonts w:ascii="Cambria Math" w:hAnsi="Cambria Math"/>
                        </w:rPr>
                      </w:del>
                    </m:ctrlPr>
                  </m:sSubPr>
                  <m:e>
                    <m:r>
                      <w:del w:id="3088" w:author="Boyko, James" w:date="2025-06-30T13:55:00Z" w16du:dateUtc="2025-06-30T17:55:00Z">
                        <w:rPr>
                          <w:rFonts w:ascii="Cambria Math" w:hAnsi="Cambria Math"/>
                        </w:rPr>
                        <m:t>q</m:t>
                      </w:del>
                    </m:r>
                  </m:e>
                  <m:sub>
                    <m:r>
                      <w:del w:id="3089" w:author="Boyko, James" w:date="2025-06-30T13:55:00Z" w16du:dateUtc="2025-06-30T17:55:00Z">
                        <w:rPr>
                          <w:rFonts w:ascii="Cambria Math" w:hAnsi="Cambria Math"/>
                        </w:rPr>
                        <m:t>21</m:t>
                      </w:del>
                    </m:r>
                  </m:sub>
                </m:sSub>
                <m:r>
                  <w:del w:id="3090" w:author="Boyko, James" w:date="2025-06-30T13:55:00Z" w16du:dateUtc="2025-06-30T17:55:00Z">
                    <w:rPr>
                      <w:rFonts w:ascii="Cambria Math" w:hAnsi="Cambria Math"/>
                    </w:rPr>
                    <m:t>&gt;0∧</m:t>
                  </w:del>
                </m:r>
                <m:sSub>
                  <m:sSubPr>
                    <m:ctrlPr>
                      <w:del w:id="3091" w:author="Boyko, James" w:date="2025-06-30T13:55:00Z" w16du:dateUtc="2025-06-30T17:55:00Z">
                        <w:rPr>
                          <w:rFonts w:ascii="Cambria Math" w:hAnsi="Cambria Math"/>
                        </w:rPr>
                      </w:del>
                    </m:ctrlPr>
                  </m:sSubPr>
                  <m:e>
                    <m:r>
                      <w:del w:id="3092" w:author="Boyko, James" w:date="2025-06-30T13:55:00Z" w16du:dateUtc="2025-06-30T17:55:00Z">
                        <w:rPr>
                          <w:rFonts w:ascii="Cambria Math" w:hAnsi="Cambria Math"/>
                        </w:rPr>
                        <m:t>q</m:t>
                      </w:del>
                    </m:r>
                  </m:e>
                  <m:sub>
                    <m:r>
                      <w:del w:id="3093" w:author="Boyko, James" w:date="2025-06-30T13:55:00Z" w16du:dateUtc="2025-06-30T17:55:00Z">
                        <w:rPr>
                          <w:rFonts w:ascii="Cambria Math" w:hAnsi="Cambria Math"/>
                        </w:rPr>
                        <m:t>23</m:t>
                      </w:del>
                    </m:r>
                  </m:sub>
                </m:sSub>
                <m:r>
                  <w:del w:id="3094" w:author="Boyko, James" w:date="2025-06-30T13:55:00Z" w16du:dateUtc="2025-06-30T17:55:00Z">
                    <w:rPr>
                      <w:rFonts w:ascii="Cambria Math" w:hAnsi="Cambria Math"/>
                    </w:rPr>
                    <m:t>&gt;0</m:t>
                  </w:del>
                </m:r>
              </m:oMath>
            </m:oMathPara>
          </w:p>
        </w:tc>
        <w:tc>
          <w:tcPr>
            <w:tcW w:w="540" w:type="dxa"/>
            <w:vAlign w:val="bottom"/>
          </w:tcPr>
          <w:p w14:paraId="3F26D674" w14:textId="7021D85D" w:rsidR="00EB0295" w:rsidRPr="00990AA7" w:rsidDel="00DD737F" w:rsidRDefault="00000000">
            <w:pPr>
              <w:widowControl w:val="0"/>
              <w:rPr>
                <w:del w:id="3095" w:author="Boyko, James" w:date="2025-06-30T13:55:00Z" w16du:dateUtc="2025-06-30T17:55:00Z"/>
              </w:rPr>
              <w:pPrChange w:id="3096" w:author="Boyko, James" w:date="2025-06-16T09:55:00Z" w16du:dateUtc="2025-06-16T12:55:00Z">
                <w:pPr>
                  <w:widowControl w:val="0"/>
                  <w:spacing w:line="360" w:lineRule="auto"/>
                </w:pPr>
              </w:pPrChange>
            </w:pPr>
            <w:del w:id="3097" w:author="Boyko, James" w:date="2025-06-30T13:55:00Z" w16du:dateUtc="2025-06-30T17:55:00Z">
              <w:r w:rsidRPr="00990AA7" w:rsidDel="00DD737F">
                <w:delText>0.94</w:delText>
              </w:r>
            </w:del>
          </w:p>
        </w:tc>
        <w:tc>
          <w:tcPr>
            <w:tcW w:w="540" w:type="dxa"/>
            <w:vAlign w:val="bottom"/>
          </w:tcPr>
          <w:p w14:paraId="4FFDF496" w14:textId="20EAD8D2" w:rsidR="00EB0295" w:rsidRPr="00990AA7" w:rsidDel="00DD737F" w:rsidRDefault="00000000">
            <w:pPr>
              <w:widowControl w:val="0"/>
              <w:rPr>
                <w:del w:id="3098" w:author="Boyko, James" w:date="2025-06-30T13:55:00Z" w16du:dateUtc="2025-06-30T17:55:00Z"/>
              </w:rPr>
              <w:pPrChange w:id="3099" w:author="Boyko, James" w:date="2025-06-16T09:55:00Z" w16du:dateUtc="2025-06-16T12:55:00Z">
                <w:pPr>
                  <w:widowControl w:val="0"/>
                  <w:spacing w:line="360" w:lineRule="auto"/>
                </w:pPr>
              </w:pPrChange>
            </w:pPr>
            <w:del w:id="3100" w:author="Boyko, James" w:date="2025-06-30T13:55:00Z" w16du:dateUtc="2025-06-30T17:55:00Z">
              <w:r w:rsidRPr="00990AA7" w:rsidDel="00DD737F">
                <w:delText>0.91</w:delText>
              </w:r>
            </w:del>
          </w:p>
        </w:tc>
        <w:tc>
          <w:tcPr>
            <w:tcW w:w="450" w:type="dxa"/>
            <w:vAlign w:val="bottom"/>
          </w:tcPr>
          <w:p w14:paraId="5C9CED2A" w14:textId="6B39BEF3" w:rsidR="00EB0295" w:rsidRPr="00990AA7" w:rsidDel="00DD737F" w:rsidRDefault="00000000">
            <w:pPr>
              <w:widowControl w:val="0"/>
              <w:rPr>
                <w:del w:id="3101" w:author="Boyko, James" w:date="2025-06-30T13:55:00Z" w16du:dateUtc="2025-06-30T17:55:00Z"/>
              </w:rPr>
              <w:pPrChange w:id="3102" w:author="Boyko, James" w:date="2025-06-16T09:55:00Z" w16du:dateUtc="2025-06-16T12:55:00Z">
                <w:pPr>
                  <w:widowControl w:val="0"/>
                  <w:spacing w:line="360" w:lineRule="auto"/>
                </w:pPr>
              </w:pPrChange>
            </w:pPr>
            <w:del w:id="3103" w:author="Boyko, James" w:date="2025-06-30T13:55:00Z" w16du:dateUtc="2025-06-30T17:55:00Z">
              <w:r w:rsidRPr="00990AA7" w:rsidDel="00DD737F">
                <w:delText>0.93</w:delText>
              </w:r>
            </w:del>
          </w:p>
        </w:tc>
        <w:tc>
          <w:tcPr>
            <w:tcW w:w="540" w:type="dxa"/>
            <w:vAlign w:val="bottom"/>
          </w:tcPr>
          <w:p w14:paraId="0B4359D3" w14:textId="62FE0C5D" w:rsidR="00EB0295" w:rsidRPr="00990AA7" w:rsidDel="00DD737F" w:rsidRDefault="00000000">
            <w:pPr>
              <w:widowControl w:val="0"/>
              <w:rPr>
                <w:del w:id="3104" w:author="Boyko, James" w:date="2025-06-30T13:55:00Z" w16du:dateUtc="2025-06-30T17:55:00Z"/>
              </w:rPr>
              <w:pPrChange w:id="3105" w:author="Boyko, James" w:date="2025-06-16T09:55:00Z" w16du:dateUtc="2025-06-16T12:55:00Z">
                <w:pPr>
                  <w:widowControl w:val="0"/>
                  <w:spacing w:line="360" w:lineRule="auto"/>
                </w:pPr>
              </w:pPrChange>
            </w:pPr>
            <w:del w:id="3106" w:author="Boyko, James" w:date="2025-06-30T13:55:00Z" w16du:dateUtc="2025-06-30T17:55:00Z">
              <w:r w:rsidRPr="00990AA7" w:rsidDel="00DD737F">
                <w:delText>0.94</w:delText>
              </w:r>
            </w:del>
          </w:p>
        </w:tc>
      </w:tr>
      <w:tr w:rsidR="00990AA7" w:rsidRPr="00990AA7" w:rsidDel="00DD737F" w14:paraId="13AF0B59" w14:textId="58541CFD" w:rsidTr="001D34B1">
        <w:trPr>
          <w:trHeight w:val="301"/>
          <w:del w:id="3107" w:author="Boyko, James" w:date="2025-06-30T13:55:00Z" w16du:dateUtc="2025-06-30T17:55:00Z"/>
        </w:trPr>
        <w:tc>
          <w:tcPr>
            <w:tcW w:w="1986" w:type="dxa"/>
            <w:vAlign w:val="bottom"/>
          </w:tcPr>
          <w:p w14:paraId="05E4CF0D" w14:textId="05F7389F" w:rsidR="00EB0295" w:rsidRPr="00990AA7" w:rsidDel="00DD737F" w:rsidRDefault="00000000">
            <w:pPr>
              <w:widowControl w:val="0"/>
              <w:rPr>
                <w:del w:id="3108" w:author="Boyko, James" w:date="2025-06-30T13:55:00Z" w16du:dateUtc="2025-06-30T17:55:00Z"/>
              </w:rPr>
              <w:pPrChange w:id="3109" w:author="Boyko, James" w:date="2025-06-16T09:55:00Z" w16du:dateUtc="2025-06-16T12:55:00Z">
                <w:pPr>
                  <w:widowControl w:val="0"/>
                  <w:spacing w:line="360" w:lineRule="auto"/>
                </w:pPr>
              </w:pPrChange>
            </w:pPr>
            <w:del w:id="3110" w:author="Boyko, James" w:date="2025-06-30T13:55:00Z" w16du:dateUtc="2025-06-30T17:55:00Z">
              <w:r w:rsidRPr="00990AA7" w:rsidDel="00DD737F">
                <w:delText>ordered</w:delText>
              </w:r>
            </w:del>
          </w:p>
        </w:tc>
        <w:tc>
          <w:tcPr>
            <w:tcW w:w="2754" w:type="dxa"/>
            <w:vAlign w:val="bottom"/>
          </w:tcPr>
          <w:p w14:paraId="35E7E51D" w14:textId="28FAE362" w:rsidR="00EB0295" w:rsidRPr="00990AA7" w:rsidDel="00DD737F" w:rsidRDefault="00000000">
            <w:pPr>
              <w:widowControl w:val="0"/>
              <w:rPr>
                <w:del w:id="3111" w:author="Boyko, James" w:date="2025-06-30T13:55:00Z" w16du:dateUtc="2025-06-30T17:55:00Z"/>
              </w:rPr>
              <w:pPrChange w:id="3112" w:author="Boyko, James" w:date="2025-06-16T09:55:00Z" w16du:dateUtc="2025-06-16T12:55:00Z">
                <w:pPr>
                  <w:widowControl w:val="0"/>
                  <w:spacing w:line="360" w:lineRule="auto"/>
                </w:pPr>
              </w:pPrChange>
            </w:pPr>
            <m:oMathPara>
              <m:oMathParaPr>
                <m:jc m:val="left"/>
              </m:oMathParaPr>
              <m:oMath>
                <m:sSub>
                  <m:sSubPr>
                    <m:ctrlPr>
                      <w:del w:id="3113" w:author="Boyko, James" w:date="2025-06-30T13:55:00Z" w16du:dateUtc="2025-06-30T17:55:00Z">
                        <w:rPr>
                          <w:rFonts w:ascii="Cambria Math" w:hAnsi="Cambria Math"/>
                        </w:rPr>
                      </w:del>
                    </m:ctrlPr>
                  </m:sSubPr>
                  <m:e>
                    <m:r>
                      <w:del w:id="3114" w:author="Boyko, James" w:date="2025-06-30T13:55:00Z" w16du:dateUtc="2025-06-30T17:55:00Z">
                        <w:rPr>
                          <w:rFonts w:ascii="Cambria Math" w:hAnsi="Cambria Math"/>
                        </w:rPr>
                        <m:t>q</m:t>
                      </w:del>
                    </m:r>
                  </m:e>
                  <m:sub>
                    <m:r>
                      <w:del w:id="3115" w:author="Boyko, James" w:date="2025-06-30T13:55:00Z" w16du:dateUtc="2025-06-30T17:55:00Z">
                        <w:rPr>
                          <w:rFonts w:ascii="Cambria Math" w:hAnsi="Cambria Math"/>
                        </w:rPr>
                        <m:t>31</m:t>
                      </w:del>
                    </m:r>
                  </m:sub>
                </m:sSub>
                <m:r>
                  <w:del w:id="3116" w:author="Boyko, James" w:date="2025-06-30T13:55:00Z" w16du:dateUtc="2025-06-30T17:55:00Z">
                    <w:rPr>
                      <w:rFonts w:ascii="Cambria Math" w:hAnsi="Cambria Math"/>
                    </w:rPr>
                    <m:t>=</m:t>
                  </w:del>
                </m:r>
                <m:sSub>
                  <m:sSubPr>
                    <m:ctrlPr>
                      <w:del w:id="3117" w:author="Boyko, James" w:date="2025-06-30T13:55:00Z" w16du:dateUtc="2025-06-30T17:55:00Z">
                        <w:rPr>
                          <w:rFonts w:ascii="Cambria Math" w:hAnsi="Cambria Math"/>
                        </w:rPr>
                      </w:del>
                    </m:ctrlPr>
                  </m:sSubPr>
                  <m:e>
                    <m:r>
                      <w:del w:id="3118" w:author="Boyko, James" w:date="2025-06-30T13:55:00Z" w16du:dateUtc="2025-06-30T17:55:00Z">
                        <w:rPr>
                          <w:rFonts w:ascii="Cambria Math" w:hAnsi="Cambria Math"/>
                        </w:rPr>
                        <m:t>q</m:t>
                      </w:del>
                    </m:r>
                  </m:e>
                  <m:sub>
                    <m:r>
                      <w:del w:id="3119" w:author="Boyko, James" w:date="2025-06-30T13:55:00Z" w16du:dateUtc="2025-06-30T17:55:00Z">
                        <w:rPr>
                          <w:rFonts w:ascii="Cambria Math" w:hAnsi="Cambria Math"/>
                        </w:rPr>
                        <m:t>32</m:t>
                      </w:del>
                    </m:r>
                  </m:sub>
                </m:sSub>
                <m:r>
                  <w:del w:id="3120" w:author="Boyko, James" w:date="2025-06-30T13:55:00Z" w16du:dateUtc="2025-06-30T17:55:00Z">
                    <w:rPr>
                      <w:rFonts w:ascii="Cambria Math" w:hAnsi="Cambria Math"/>
                    </w:rPr>
                    <m:t>=0</m:t>
                  </w:del>
                </m:r>
              </m:oMath>
            </m:oMathPara>
          </w:p>
        </w:tc>
        <w:tc>
          <w:tcPr>
            <w:tcW w:w="540" w:type="dxa"/>
            <w:vAlign w:val="bottom"/>
          </w:tcPr>
          <w:p w14:paraId="1C4D56A4" w14:textId="4B83DDB1" w:rsidR="00EB0295" w:rsidRPr="00990AA7" w:rsidDel="00DD737F" w:rsidRDefault="00000000">
            <w:pPr>
              <w:widowControl w:val="0"/>
              <w:rPr>
                <w:del w:id="3121" w:author="Boyko, James" w:date="2025-06-30T13:55:00Z" w16du:dateUtc="2025-06-30T17:55:00Z"/>
              </w:rPr>
              <w:pPrChange w:id="3122" w:author="Boyko, James" w:date="2025-06-16T09:55:00Z" w16du:dateUtc="2025-06-16T12:55:00Z">
                <w:pPr>
                  <w:widowControl w:val="0"/>
                  <w:spacing w:line="360" w:lineRule="auto"/>
                </w:pPr>
              </w:pPrChange>
            </w:pPr>
            <w:del w:id="3123" w:author="Boyko, James" w:date="2025-06-30T13:55:00Z" w16du:dateUtc="2025-06-30T17:55:00Z">
              <w:r w:rsidRPr="00990AA7" w:rsidDel="00DD737F">
                <w:delText>0.47</w:delText>
              </w:r>
            </w:del>
          </w:p>
        </w:tc>
        <w:tc>
          <w:tcPr>
            <w:tcW w:w="540" w:type="dxa"/>
            <w:vAlign w:val="bottom"/>
          </w:tcPr>
          <w:p w14:paraId="5E018188" w14:textId="589C5863" w:rsidR="00EB0295" w:rsidRPr="00990AA7" w:rsidDel="00DD737F" w:rsidRDefault="00000000">
            <w:pPr>
              <w:widowControl w:val="0"/>
              <w:rPr>
                <w:del w:id="3124" w:author="Boyko, James" w:date="2025-06-30T13:55:00Z" w16du:dateUtc="2025-06-30T17:55:00Z"/>
              </w:rPr>
              <w:pPrChange w:id="3125" w:author="Boyko, James" w:date="2025-06-16T09:55:00Z" w16du:dateUtc="2025-06-16T12:55:00Z">
                <w:pPr>
                  <w:widowControl w:val="0"/>
                  <w:spacing w:line="360" w:lineRule="auto"/>
                </w:pPr>
              </w:pPrChange>
            </w:pPr>
            <w:del w:id="3126" w:author="Boyko, James" w:date="2025-06-30T13:55:00Z" w16du:dateUtc="2025-06-30T17:55:00Z">
              <w:r w:rsidRPr="00990AA7" w:rsidDel="00DD737F">
                <w:delText>0.48</w:delText>
              </w:r>
            </w:del>
          </w:p>
        </w:tc>
        <w:tc>
          <w:tcPr>
            <w:tcW w:w="450" w:type="dxa"/>
            <w:vAlign w:val="bottom"/>
          </w:tcPr>
          <w:p w14:paraId="7AD321D5" w14:textId="390CCE93" w:rsidR="00EB0295" w:rsidRPr="00990AA7" w:rsidDel="00DD737F" w:rsidRDefault="00000000">
            <w:pPr>
              <w:widowControl w:val="0"/>
              <w:rPr>
                <w:del w:id="3127" w:author="Boyko, James" w:date="2025-06-30T13:55:00Z" w16du:dateUtc="2025-06-30T17:55:00Z"/>
              </w:rPr>
              <w:pPrChange w:id="3128" w:author="Boyko, James" w:date="2025-06-16T09:55:00Z" w16du:dateUtc="2025-06-16T12:55:00Z">
                <w:pPr>
                  <w:widowControl w:val="0"/>
                  <w:spacing w:line="360" w:lineRule="auto"/>
                </w:pPr>
              </w:pPrChange>
            </w:pPr>
            <w:del w:id="3129" w:author="Boyko, James" w:date="2025-06-30T13:55:00Z" w16du:dateUtc="2025-06-30T17:55:00Z">
              <w:r w:rsidRPr="00990AA7" w:rsidDel="00DD737F">
                <w:delText>0.48</w:delText>
              </w:r>
            </w:del>
          </w:p>
        </w:tc>
        <w:tc>
          <w:tcPr>
            <w:tcW w:w="540" w:type="dxa"/>
            <w:vAlign w:val="bottom"/>
          </w:tcPr>
          <w:p w14:paraId="10C5EA02" w14:textId="16B5D25E" w:rsidR="00EB0295" w:rsidRPr="00990AA7" w:rsidDel="00DD737F" w:rsidRDefault="00000000">
            <w:pPr>
              <w:widowControl w:val="0"/>
              <w:rPr>
                <w:del w:id="3130" w:author="Boyko, James" w:date="2025-06-30T13:55:00Z" w16du:dateUtc="2025-06-30T17:55:00Z"/>
              </w:rPr>
              <w:pPrChange w:id="3131" w:author="Boyko, James" w:date="2025-06-16T09:55:00Z" w16du:dateUtc="2025-06-16T12:55:00Z">
                <w:pPr>
                  <w:widowControl w:val="0"/>
                  <w:spacing w:line="360" w:lineRule="auto"/>
                </w:pPr>
              </w:pPrChange>
            </w:pPr>
            <w:del w:id="3132" w:author="Boyko, James" w:date="2025-06-30T13:55:00Z" w16du:dateUtc="2025-06-30T17:55:00Z">
              <w:r w:rsidRPr="00990AA7" w:rsidDel="00DD737F">
                <w:delText>0.5</w:delText>
              </w:r>
            </w:del>
          </w:p>
        </w:tc>
      </w:tr>
      <w:tr w:rsidR="00990AA7" w:rsidRPr="00990AA7" w:rsidDel="00DD737F" w14:paraId="2C71D04B" w14:textId="22E4E4A5" w:rsidTr="001D34B1">
        <w:trPr>
          <w:trHeight w:val="301"/>
          <w:del w:id="3133" w:author="Boyko, James" w:date="2025-06-30T13:55:00Z" w16du:dateUtc="2025-06-30T17:55:00Z"/>
        </w:trPr>
        <w:tc>
          <w:tcPr>
            <w:tcW w:w="1986" w:type="dxa"/>
            <w:vAlign w:val="bottom"/>
          </w:tcPr>
          <w:p w14:paraId="3D5306C9" w14:textId="5F16C9D5" w:rsidR="00EB0295" w:rsidRPr="00990AA7" w:rsidDel="00DD737F" w:rsidRDefault="00000000">
            <w:pPr>
              <w:widowControl w:val="0"/>
              <w:rPr>
                <w:del w:id="3134" w:author="Boyko, James" w:date="2025-06-30T13:55:00Z" w16du:dateUtc="2025-06-30T17:55:00Z"/>
              </w:rPr>
              <w:pPrChange w:id="3135" w:author="Boyko, James" w:date="2025-06-16T09:55:00Z" w16du:dateUtc="2025-06-16T12:55:00Z">
                <w:pPr>
                  <w:widowControl w:val="0"/>
                  <w:spacing w:line="360" w:lineRule="auto"/>
                </w:pPr>
              </w:pPrChange>
            </w:pPr>
            <w:del w:id="3136" w:author="Boyko, James" w:date="2025-06-30T13:55:00Z" w16du:dateUtc="2025-06-30T17:55:00Z">
              <w:r w:rsidRPr="00990AA7" w:rsidDel="00DD737F">
                <w:delText>ordered</w:delText>
              </w:r>
            </w:del>
          </w:p>
        </w:tc>
        <w:tc>
          <w:tcPr>
            <w:tcW w:w="2754" w:type="dxa"/>
            <w:vAlign w:val="bottom"/>
          </w:tcPr>
          <w:p w14:paraId="3538225D" w14:textId="6D05C13A" w:rsidR="00EB0295" w:rsidRPr="00990AA7" w:rsidDel="00DD737F" w:rsidRDefault="00000000">
            <w:pPr>
              <w:widowControl w:val="0"/>
              <w:rPr>
                <w:del w:id="3137" w:author="Boyko, James" w:date="2025-06-30T13:55:00Z" w16du:dateUtc="2025-06-30T17:55:00Z"/>
              </w:rPr>
              <w:pPrChange w:id="3138" w:author="Boyko, James" w:date="2025-06-16T09:55:00Z" w16du:dateUtc="2025-06-16T12:55:00Z">
                <w:pPr>
                  <w:widowControl w:val="0"/>
                  <w:spacing w:line="360" w:lineRule="auto"/>
                </w:pPr>
              </w:pPrChange>
            </w:pPr>
            <m:oMathPara>
              <m:oMathParaPr>
                <m:jc m:val="left"/>
              </m:oMathParaPr>
              <m:oMath>
                <m:sSub>
                  <m:sSubPr>
                    <m:ctrlPr>
                      <w:del w:id="3139" w:author="Boyko, James" w:date="2025-06-30T13:55:00Z" w16du:dateUtc="2025-06-30T17:55:00Z">
                        <w:rPr>
                          <w:rFonts w:ascii="Cambria Math" w:hAnsi="Cambria Math"/>
                        </w:rPr>
                      </w:del>
                    </m:ctrlPr>
                  </m:sSubPr>
                  <m:e>
                    <m:r>
                      <w:del w:id="3140" w:author="Boyko, James" w:date="2025-06-30T13:55:00Z" w16du:dateUtc="2025-06-30T17:55:00Z">
                        <w:rPr>
                          <w:rFonts w:ascii="Cambria Math" w:hAnsi="Cambria Math"/>
                        </w:rPr>
                        <m:t>q</m:t>
                      </w:del>
                    </m:r>
                  </m:e>
                  <m:sub>
                    <m:r>
                      <w:del w:id="3141" w:author="Boyko, James" w:date="2025-06-30T13:55:00Z" w16du:dateUtc="2025-06-30T17:55:00Z">
                        <w:rPr>
                          <w:rFonts w:ascii="Cambria Math" w:hAnsi="Cambria Math"/>
                        </w:rPr>
                        <m:t>ij</m:t>
                      </w:del>
                    </m:r>
                  </m:sub>
                </m:sSub>
                <m:r>
                  <w:del w:id="3142" w:author="Boyko, James" w:date="2025-06-30T13:55:00Z" w16du:dateUtc="2025-06-30T17:55:00Z">
                    <w:rPr>
                      <w:rFonts w:ascii="Cambria Math" w:hAnsi="Cambria Math"/>
                    </w:rPr>
                    <m:t>=1</m:t>
                  </w:del>
                </m:r>
              </m:oMath>
            </m:oMathPara>
          </w:p>
        </w:tc>
        <w:tc>
          <w:tcPr>
            <w:tcW w:w="540" w:type="dxa"/>
            <w:vAlign w:val="bottom"/>
          </w:tcPr>
          <w:p w14:paraId="458B1F5A" w14:textId="7D4C7E21" w:rsidR="00EB0295" w:rsidRPr="00990AA7" w:rsidDel="00DD737F" w:rsidRDefault="00000000">
            <w:pPr>
              <w:widowControl w:val="0"/>
              <w:rPr>
                <w:del w:id="3143" w:author="Boyko, James" w:date="2025-06-30T13:55:00Z" w16du:dateUtc="2025-06-30T17:55:00Z"/>
              </w:rPr>
              <w:pPrChange w:id="3144" w:author="Boyko, James" w:date="2025-06-16T09:55:00Z" w16du:dateUtc="2025-06-16T12:55:00Z">
                <w:pPr>
                  <w:widowControl w:val="0"/>
                  <w:spacing w:line="360" w:lineRule="auto"/>
                </w:pPr>
              </w:pPrChange>
            </w:pPr>
            <w:del w:id="3145" w:author="Boyko, James" w:date="2025-06-30T13:55:00Z" w16du:dateUtc="2025-06-30T17:55:00Z">
              <w:r w:rsidRPr="00990AA7" w:rsidDel="00DD737F">
                <w:delText>0.32</w:delText>
              </w:r>
            </w:del>
          </w:p>
        </w:tc>
        <w:tc>
          <w:tcPr>
            <w:tcW w:w="540" w:type="dxa"/>
            <w:vAlign w:val="bottom"/>
          </w:tcPr>
          <w:p w14:paraId="053EAA2C" w14:textId="78ADC98B" w:rsidR="00EB0295" w:rsidRPr="00990AA7" w:rsidDel="00DD737F" w:rsidRDefault="00000000">
            <w:pPr>
              <w:widowControl w:val="0"/>
              <w:rPr>
                <w:del w:id="3146" w:author="Boyko, James" w:date="2025-06-30T13:55:00Z" w16du:dateUtc="2025-06-30T17:55:00Z"/>
              </w:rPr>
              <w:pPrChange w:id="3147" w:author="Boyko, James" w:date="2025-06-16T09:55:00Z" w16du:dateUtc="2025-06-16T12:55:00Z">
                <w:pPr>
                  <w:widowControl w:val="0"/>
                  <w:spacing w:line="360" w:lineRule="auto"/>
                </w:pPr>
              </w:pPrChange>
            </w:pPr>
            <w:del w:id="3148" w:author="Boyko, James" w:date="2025-06-30T13:55:00Z" w16du:dateUtc="2025-06-30T17:55:00Z">
              <w:r w:rsidRPr="00990AA7" w:rsidDel="00DD737F">
                <w:delText>0.32</w:delText>
              </w:r>
            </w:del>
          </w:p>
        </w:tc>
        <w:tc>
          <w:tcPr>
            <w:tcW w:w="450" w:type="dxa"/>
            <w:vAlign w:val="bottom"/>
          </w:tcPr>
          <w:p w14:paraId="501311BB" w14:textId="016DF205" w:rsidR="00EB0295" w:rsidRPr="00990AA7" w:rsidDel="00DD737F" w:rsidRDefault="00000000">
            <w:pPr>
              <w:widowControl w:val="0"/>
              <w:rPr>
                <w:del w:id="3149" w:author="Boyko, James" w:date="2025-06-30T13:55:00Z" w16du:dateUtc="2025-06-30T17:55:00Z"/>
              </w:rPr>
              <w:pPrChange w:id="3150" w:author="Boyko, James" w:date="2025-06-16T09:55:00Z" w16du:dateUtc="2025-06-16T12:55:00Z">
                <w:pPr>
                  <w:widowControl w:val="0"/>
                  <w:spacing w:line="360" w:lineRule="auto"/>
                </w:pPr>
              </w:pPrChange>
            </w:pPr>
            <w:del w:id="3151" w:author="Boyko, James" w:date="2025-06-30T13:55:00Z" w16du:dateUtc="2025-06-30T17:55:00Z">
              <w:r w:rsidRPr="00990AA7" w:rsidDel="00DD737F">
                <w:delText>0.29</w:delText>
              </w:r>
            </w:del>
          </w:p>
        </w:tc>
        <w:tc>
          <w:tcPr>
            <w:tcW w:w="540" w:type="dxa"/>
            <w:vAlign w:val="bottom"/>
          </w:tcPr>
          <w:p w14:paraId="069C122C" w14:textId="45748A27" w:rsidR="00EB0295" w:rsidRPr="00990AA7" w:rsidDel="00DD737F" w:rsidRDefault="00000000">
            <w:pPr>
              <w:widowControl w:val="0"/>
              <w:rPr>
                <w:del w:id="3152" w:author="Boyko, James" w:date="2025-06-30T13:55:00Z" w16du:dateUtc="2025-06-30T17:55:00Z"/>
              </w:rPr>
              <w:pPrChange w:id="3153" w:author="Boyko, James" w:date="2025-06-16T09:55:00Z" w16du:dateUtc="2025-06-16T12:55:00Z">
                <w:pPr>
                  <w:widowControl w:val="0"/>
                  <w:spacing w:line="360" w:lineRule="auto"/>
                </w:pPr>
              </w:pPrChange>
            </w:pPr>
            <w:del w:id="3154" w:author="Boyko, James" w:date="2025-06-30T13:55:00Z" w16du:dateUtc="2025-06-30T17:55:00Z">
              <w:r w:rsidRPr="00990AA7" w:rsidDel="00DD737F">
                <w:delText>0.34</w:delText>
              </w:r>
            </w:del>
          </w:p>
        </w:tc>
      </w:tr>
      <w:tr w:rsidR="00990AA7" w:rsidRPr="00990AA7" w:rsidDel="00DD737F" w14:paraId="05EC7E65" w14:textId="2CC65175" w:rsidTr="001D34B1">
        <w:trPr>
          <w:trHeight w:val="301"/>
          <w:del w:id="3155" w:author="Boyko, James" w:date="2025-06-30T13:55:00Z" w16du:dateUtc="2025-06-30T17:55:00Z"/>
        </w:trPr>
        <w:tc>
          <w:tcPr>
            <w:tcW w:w="1986" w:type="dxa"/>
            <w:vAlign w:val="bottom"/>
          </w:tcPr>
          <w:p w14:paraId="25508A77" w14:textId="0492502D" w:rsidR="00EB0295" w:rsidRPr="00990AA7" w:rsidDel="00DD737F" w:rsidRDefault="00000000">
            <w:pPr>
              <w:widowControl w:val="0"/>
              <w:rPr>
                <w:del w:id="3156" w:author="Boyko, James" w:date="2025-06-30T13:55:00Z" w16du:dateUtc="2025-06-30T17:55:00Z"/>
              </w:rPr>
              <w:pPrChange w:id="3157" w:author="Boyko, James" w:date="2025-06-16T09:55:00Z" w16du:dateUtc="2025-06-16T12:55:00Z">
                <w:pPr>
                  <w:widowControl w:val="0"/>
                  <w:spacing w:line="360" w:lineRule="auto"/>
                </w:pPr>
              </w:pPrChange>
            </w:pPr>
            <w:del w:id="3158" w:author="Boyko, James" w:date="2025-06-30T13:55:00Z" w16du:dateUtc="2025-06-30T17:55:00Z">
              <w:r w:rsidRPr="00990AA7" w:rsidDel="00DD737F">
                <w:delText>hidden states</w:delText>
              </w:r>
            </w:del>
          </w:p>
        </w:tc>
        <w:tc>
          <w:tcPr>
            <w:tcW w:w="2754" w:type="dxa"/>
            <w:vAlign w:val="bottom"/>
          </w:tcPr>
          <w:p w14:paraId="1DDCBA12" w14:textId="1AEFB82A" w:rsidR="00EB0295" w:rsidRPr="00990AA7" w:rsidDel="00DD737F" w:rsidRDefault="00000000">
            <w:pPr>
              <w:widowControl w:val="0"/>
              <w:rPr>
                <w:del w:id="3159" w:author="Boyko, James" w:date="2025-06-30T13:55:00Z" w16du:dateUtc="2025-06-30T17:55:00Z"/>
              </w:rPr>
              <w:pPrChange w:id="3160" w:author="Boyko, James" w:date="2025-06-16T09:55:00Z" w16du:dateUtc="2025-06-16T12:55:00Z">
                <w:pPr>
                  <w:widowControl w:val="0"/>
                  <w:spacing w:line="360" w:lineRule="auto"/>
                </w:pPr>
              </w:pPrChange>
            </w:pPr>
            <m:oMathPara>
              <m:oMathParaPr>
                <m:jc m:val="left"/>
              </m:oMathParaPr>
              <m:oMath>
                <m:r>
                  <w:del w:id="3161" w:author="Boyko, James" w:date="2025-06-30T13:55:00Z" w16du:dateUtc="2025-06-30T17:55:00Z">
                    <w:rPr>
                      <w:rFonts w:ascii="Cambria Math" w:hAnsi="Cambria Math"/>
                    </w:rPr>
                    <m:t>k&gt;2</m:t>
                  </w:del>
                </m:r>
              </m:oMath>
            </m:oMathPara>
          </w:p>
        </w:tc>
        <w:tc>
          <w:tcPr>
            <w:tcW w:w="540" w:type="dxa"/>
            <w:vAlign w:val="bottom"/>
          </w:tcPr>
          <w:p w14:paraId="37DAF8EA" w14:textId="2D008E64" w:rsidR="00EB0295" w:rsidRPr="00990AA7" w:rsidDel="00DD737F" w:rsidRDefault="00000000">
            <w:pPr>
              <w:widowControl w:val="0"/>
              <w:rPr>
                <w:del w:id="3162" w:author="Boyko, James" w:date="2025-06-30T13:55:00Z" w16du:dateUtc="2025-06-30T17:55:00Z"/>
              </w:rPr>
              <w:pPrChange w:id="3163" w:author="Boyko, James" w:date="2025-06-16T09:55:00Z" w16du:dateUtc="2025-06-16T12:55:00Z">
                <w:pPr>
                  <w:widowControl w:val="0"/>
                  <w:spacing w:line="360" w:lineRule="auto"/>
                </w:pPr>
              </w:pPrChange>
            </w:pPr>
            <w:del w:id="3164" w:author="Boyko, James" w:date="2025-06-30T13:55:00Z" w16du:dateUtc="2025-06-30T17:55:00Z">
              <w:r w:rsidRPr="00990AA7" w:rsidDel="00DD737F">
                <w:delText>0.78</w:delText>
              </w:r>
            </w:del>
          </w:p>
        </w:tc>
        <w:tc>
          <w:tcPr>
            <w:tcW w:w="540" w:type="dxa"/>
            <w:vAlign w:val="bottom"/>
          </w:tcPr>
          <w:p w14:paraId="668C0192" w14:textId="4490126F" w:rsidR="00EB0295" w:rsidRPr="00990AA7" w:rsidDel="00DD737F" w:rsidRDefault="00000000">
            <w:pPr>
              <w:widowControl w:val="0"/>
              <w:rPr>
                <w:del w:id="3165" w:author="Boyko, James" w:date="2025-06-30T13:55:00Z" w16du:dateUtc="2025-06-30T17:55:00Z"/>
              </w:rPr>
              <w:pPrChange w:id="3166" w:author="Boyko, James" w:date="2025-06-16T09:55:00Z" w16du:dateUtc="2025-06-16T12:55:00Z">
                <w:pPr>
                  <w:widowControl w:val="0"/>
                  <w:spacing w:line="360" w:lineRule="auto"/>
                </w:pPr>
              </w:pPrChange>
            </w:pPr>
            <w:del w:id="3167" w:author="Boyko, James" w:date="2025-06-30T13:55:00Z" w16du:dateUtc="2025-06-30T17:55:00Z">
              <w:r w:rsidRPr="00990AA7" w:rsidDel="00DD737F">
                <w:delText>0.77</w:delText>
              </w:r>
            </w:del>
          </w:p>
        </w:tc>
        <w:tc>
          <w:tcPr>
            <w:tcW w:w="450" w:type="dxa"/>
            <w:vAlign w:val="bottom"/>
          </w:tcPr>
          <w:p w14:paraId="242532B4" w14:textId="74F2926D" w:rsidR="00EB0295" w:rsidRPr="00990AA7" w:rsidDel="00DD737F" w:rsidRDefault="00000000">
            <w:pPr>
              <w:widowControl w:val="0"/>
              <w:rPr>
                <w:del w:id="3168" w:author="Boyko, James" w:date="2025-06-30T13:55:00Z" w16du:dateUtc="2025-06-30T17:55:00Z"/>
              </w:rPr>
              <w:pPrChange w:id="3169" w:author="Boyko, James" w:date="2025-06-16T09:55:00Z" w16du:dateUtc="2025-06-16T12:55:00Z">
                <w:pPr>
                  <w:widowControl w:val="0"/>
                  <w:spacing w:line="360" w:lineRule="auto"/>
                </w:pPr>
              </w:pPrChange>
            </w:pPr>
            <w:del w:id="3170" w:author="Boyko, James" w:date="2025-06-30T13:55:00Z" w16du:dateUtc="2025-06-30T17:55:00Z">
              <w:r w:rsidRPr="00990AA7" w:rsidDel="00DD737F">
                <w:delText>0.77</w:delText>
              </w:r>
            </w:del>
          </w:p>
        </w:tc>
        <w:tc>
          <w:tcPr>
            <w:tcW w:w="540" w:type="dxa"/>
            <w:vAlign w:val="bottom"/>
          </w:tcPr>
          <w:p w14:paraId="4216F61D" w14:textId="26F1FEBD" w:rsidR="00EB0295" w:rsidRPr="00990AA7" w:rsidDel="00DD737F" w:rsidRDefault="00000000">
            <w:pPr>
              <w:widowControl w:val="0"/>
              <w:rPr>
                <w:del w:id="3171" w:author="Boyko, James" w:date="2025-06-30T13:55:00Z" w16du:dateUtc="2025-06-30T17:55:00Z"/>
              </w:rPr>
              <w:pPrChange w:id="3172" w:author="Boyko, James" w:date="2025-06-16T09:55:00Z" w16du:dateUtc="2025-06-16T12:55:00Z">
                <w:pPr>
                  <w:widowControl w:val="0"/>
                  <w:spacing w:line="360" w:lineRule="auto"/>
                </w:pPr>
              </w:pPrChange>
            </w:pPr>
            <w:del w:id="3173" w:author="Boyko, James" w:date="2025-06-30T13:55:00Z" w16du:dateUtc="2025-06-30T17:55:00Z">
              <w:r w:rsidRPr="00990AA7" w:rsidDel="00DD737F">
                <w:delText>0.79</w:delText>
              </w:r>
            </w:del>
          </w:p>
        </w:tc>
      </w:tr>
      <w:tr w:rsidR="00990AA7" w:rsidRPr="00990AA7" w:rsidDel="00DD737F" w14:paraId="083387BD" w14:textId="08FBD616" w:rsidTr="001D34B1">
        <w:trPr>
          <w:trHeight w:val="301"/>
          <w:del w:id="3174" w:author="Boyko, James" w:date="2025-06-30T13:55:00Z" w16du:dateUtc="2025-06-30T17:55:00Z"/>
        </w:trPr>
        <w:tc>
          <w:tcPr>
            <w:tcW w:w="1986" w:type="dxa"/>
            <w:vAlign w:val="bottom"/>
          </w:tcPr>
          <w:p w14:paraId="5CB9A395" w14:textId="76608997" w:rsidR="00EB0295" w:rsidRPr="00990AA7" w:rsidDel="00DD737F" w:rsidRDefault="00000000">
            <w:pPr>
              <w:widowControl w:val="0"/>
              <w:rPr>
                <w:del w:id="3175" w:author="Boyko, James" w:date="2025-06-30T13:55:00Z" w16du:dateUtc="2025-06-30T17:55:00Z"/>
              </w:rPr>
              <w:pPrChange w:id="3176" w:author="Boyko, James" w:date="2025-06-16T09:55:00Z" w16du:dateUtc="2025-06-16T12:55:00Z">
                <w:pPr>
                  <w:widowControl w:val="0"/>
                  <w:spacing w:line="360" w:lineRule="auto"/>
                </w:pPr>
              </w:pPrChange>
            </w:pPr>
            <w:del w:id="3177" w:author="Boyko, James" w:date="2025-06-30T13:55:00Z" w16du:dateUtc="2025-06-30T17:55:00Z">
              <w:r w:rsidRPr="00990AA7" w:rsidDel="00DD737F">
                <w:delText>hidden states</w:delText>
              </w:r>
            </w:del>
          </w:p>
        </w:tc>
        <w:tc>
          <w:tcPr>
            <w:tcW w:w="2754" w:type="dxa"/>
            <w:vAlign w:val="bottom"/>
          </w:tcPr>
          <w:p w14:paraId="58C5827D" w14:textId="78DC1FA9" w:rsidR="00EB0295" w:rsidRPr="00990AA7" w:rsidDel="00DD737F" w:rsidRDefault="00000000">
            <w:pPr>
              <w:widowControl w:val="0"/>
              <w:rPr>
                <w:del w:id="3178" w:author="Boyko, James" w:date="2025-06-30T13:55:00Z" w16du:dateUtc="2025-06-30T17:55:00Z"/>
              </w:rPr>
              <w:pPrChange w:id="3179" w:author="Boyko, James" w:date="2025-06-16T09:55:00Z" w16du:dateUtc="2025-06-16T12:55:00Z">
                <w:pPr>
                  <w:widowControl w:val="0"/>
                  <w:spacing w:line="360" w:lineRule="auto"/>
                </w:pPr>
              </w:pPrChange>
            </w:pPr>
            <m:oMathPara>
              <m:oMathParaPr>
                <m:jc m:val="left"/>
              </m:oMathParaPr>
              <m:oMath>
                <m:f>
                  <m:fPr>
                    <m:type m:val="lin"/>
                    <m:ctrlPr>
                      <w:del w:id="3180" w:author="Boyko, James" w:date="2025-06-30T13:55:00Z" w16du:dateUtc="2025-06-30T17:55:00Z">
                        <w:rPr>
                          <w:rFonts w:ascii="Cambria Math" w:hAnsi="Cambria Math"/>
                        </w:rPr>
                      </w:del>
                    </m:ctrlPr>
                  </m:fPr>
                  <m:num>
                    <m:sSub>
                      <m:sSubPr>
                        <m:ctrlPr>
                          <w:del w:id="3181" w:author="Boyko, James" w:date="2025-06-30T13:55:00Z" w16du:dateUtc="2025-06-30T17:55:00Z">
                            <w:rPr>
                              <w:rFonts w:ascii="Cambria Math" w:hAnsi="Cambria Math"/>
                            </w:rPr>
                          </w:del>
                        </m:ctrlPr>
                      </m:sSubPr>
                      <m:e>
                        <m:r>
                          <w:del w:id="3182" w:author="Boyko, James" w:date="2025-06-30T13:55:00Z" w16du:dateUtc="2025-06-30T17:55:00Z">
                            <w:rPr>
                              <w:rFonts w:ascii="Cambria Math" w:hAnsi="Cambria Math"/>
                            </w:rPr>
                            <m:t>q</m:t>
                          </w:del>
                        </m:r>
                      </m:e>
                      <m:sub>
                        <m:r>
                          <w:del w:id="3183" w:author="Boyko, James" w:date="2025-06-30T13:55:00Z" w16du:dateUtc="2025-06-30T17:55:00Z">
                            <w:rPr>
                              <w:rFonts w:ascii="Cambria Math" w:hAnsi="Cambria Math"/>
                            </w:rPr>
                            <m:t>12</m:t>
                          </w:del>
                        </m:r>
                      </m:sub>
                    </m:sSub>
                    <m:r>
                      <w:del w:id="3184" w:author="Boyko, James" w:date="2025-06-30T13:55:00Z" w16du:dateUtc="2025-06-30T17:55:00Z">
                        <w:rPr>
                          <w:rFonts w:ascii="Cambria Math" w:hAnsi="Cambria Math"/>
                        </w:rPr>
                        <m:t>∧</m:t>
                      </w:del>
                    </m:r>
                    <m:sSub>
                      <m:sSubPr>
                        <m:ctrlPr>
                          <w:del w:id="3185" w:author="Boyko, James" w:date="2025-06-30T13:55:00Z" w16du:dateUtc="2025-06-30T17:55:00Z">
                            <w:rPr>
                              <w:rFonts w:ascii="Cambria Math" w:hAnsi="Cambria Math"/>
                            </w:rPr>
                          </w:del>
                        </m:ctrlPr>
                      </m:sSubPr>
                      <m:e>
                        <m:r>
                          <w:del w:id="3186" w:author="Boyko, James" w:date="2025-06-30T13:55:00Z" w16du:dateUtc="2025-06-30T17:55:00Z">
                            <w:rPr>
                              <w:rFonts w:ascii="Cambria Math" w:hAnsi="Cambria Math"/>
                            </w:rPr>
                            <m:t>q</m:t>
                          </w:del>
                        </m:r>
                      </m:e>
                      <m:sub>
                        <m:r>
                          <w:del w:id="3187" w:author="Boyko, James" w:date="2025-06-30T13:55:00Z" w16du:dateUtc="2025-06-30T17:55:00Z">
                            <w:rPr>
                              <w:rFonts w:ascii="Cambria Math" w:hAnsi="Cambria Math"/>
                            </w:rPr>
                            <m:t>21</m:t>
                          </w:del>
                        </m:r>
                      </m:sub>
                    </m:sSub>
                  </m:num>
                  <m:den>
                    <m:sSub>
                      <m:sSubPr>
                        <m:ctrlPr>
                          <w:del w:id="3188" w:author="Boyko, James" w:date="2025-06-30T13:55:00Z" w16du:dateUtc="2025-06-30T17:55:00Z">
                            <w:rPr>
                              <w:rFonts w:ascii="Cambria Math" w:hAnsi="Cambria Math"/>
                            </w:rPr>
                          </w:del>
                        </m:ctrlPr>
                      </m:sSubPr>
                      <m:e>
                        <m:r>
                          <w:del w:id="3189" w:author="Boyko, James" w:date="2025-06-30T13:55:00Z" w16du:dateUtc="2025-06-30T17:55:00Z">
                            <w:rPr>
                              <w:rFonts w:ascii="Cambria Math" w:hAnsi="Cambria Math"/>
                            </w:rPr>
                            <m:t>q</m:t>
                          </w:del>
                        </m:r>
                      </m:e>
                      <m:sub>
                        <m:r>
                          <w:del w:id="3190" w:author="Boyko, James" w:date="2025-06-30T13:55:00Z" w16du:dateUtc="2025-06-30T17:55:00Z">
                            <w:rPr>
                              <w:rFonts w:ascii="Cambria Math" w:hAnsi="Cambria Math"/>
                            </w:rPr>
                            <m:t>34</m:t>
                          </w:del>
                        </m:r>
                      </m:sub>
                    </m:sSub>
                  </m:den>
                </m:f>
                <m:r>
                  <w:del w:id="3191" w:author="Boyko, James" w:date="2025-06-30T13:55:00Z" w16du:dateUtc="2025-06-30T17:55:00Z">
                    <w:rPr>
                      <w:rFonts w:ascii="Cambria Math" w:hAnsi="Cambria Math"/>
                    </w:rPr>
                    <m:t>∧</m:t>
                  </w:del>
                </m:r>
                <m:sSub>
                  <m:sSubPr>
                    <m:ctrlPr>
                      <w:del w:id="3192" w:author="Boyko, James" w:date="2025-06-30T13:55:00Z" w16du:dateUtc="2025-06-30T17:55:00Z">
                        <w:rPr>
                          <w:rFonts w:ascii="Cambria Math" w:hAnsi="Cambria Math"/>
                        </w:rPr>
                      </w:del>
                    </m:ctrlPr>
                  </m:sSubPr>
                  <m:e>
                    <m:r>
                      <w:del w:id="3193" w:author="Boyko, James" w:date="2025-06-30T13:55:00Z" w16du:dateUtc="2025-06-30T17:55:00Z">
                        <w:rPr>
                          <w:rFonts w:ascii="Cambria Math" w:hAnsi="Cambria Math"/>
                        </w:rPr>
                        <m:t>q</m:t>
                      </w:del>
                    </m:r>
                  </m:e>
                  <m:sub>
                    <m:r>
                      <w:del w:id="3194" w:author="Boyko, James" w:date="2025-06-30T13:55:00Z" w16du:dateUtc="2025-06-30T17:55:00Z">
                        <w:rPr>
                          <w:rFonts w:ascii="Cambria Math" w:hAnsi="Cambria Math"/>
                        </w:rPr>
                        <m:t>43</m:t>
                      </w:del>
                    </m:r>
                  </m:sub>
                </m:sSub>
                <m:r>
                  <w:del w:id="3195" w:author="Boyko, James" w:date="2025-06-30T13:55:00Z" w16du:dateUtc="2025-06-30T17:55:00Z">
                    <w:rPr>
                      <w:rFonts w:ascii="Cambria Math" w:hAnsi="Cambria Math"/>
                    </w:rPr>
                    <m:t>≥100</m:t>
                  </w:del>
                </m:r>
              </m:oMath>
            </m:oMathPara>
          </w:p>
        </w:tc>
        <w:tc>
          <w:tcPr>
            <w:tcW w:w="540" w:type="dxa"/>
            <w:vAlign w:val="bottom"/>
          </w:tcPr>
          <w:p w14:paraId="2C2BDCD0" w14:textId="2DA6C4F5" w:rsidR="00EB0295" w:rsidRPr="00990AA7" w:rsidDel="00DD737F" w:rsidRDefault="00000000">
            <w:pPr>
              <w:widowControl w:val="0"/>
              <w:rPr>
                <w:del w:id="3196" w:author="Boyko, James" w:date="2025-06-30T13:55:00Z" w16du:dateUtc="2025-06-30T17:55:00Z"/>
              </w:rPr>
              <w:pPrChange w:id="3197" w:author="Boyko, James" w:date="2025-06-16T09:55:00Z" w16du:dateUtc="2025-06-16T12:55:00Z">
                <w:pPr>
                  <w:widowControl w:val="0"/>
                  <w:spacing w:line="360" w:lineRule="auto"/>
                </w:pPr>
              </w:pPrChange>
            </w:pPr>
            <w:del w:id="3198" w:author="Boyko, James" w:date="2025-06-30T13:55:00Z" w16du:dateUtc="2025-06-30T17:55:00Z">
              <w:r w:rsidRPr="00990AA7" w:rsidDel="00DD737F">
                <w:delText>0.48</w:delText>
              </w:r>
            </w:del>
          </w:p>
        </w:tc>
        <w:tc>
          <w:tcPr>
            <w:tcW w:w="540" w:type="dxa"/>
            <w:vAlign w:val="bottom"/>
          </w:tcPr>
          <w:p w14:paraId="29C2E484" w14:textId="0A018658" w:rsidR="00EB0295" w:rsidRPr="00990AA7" w:rsidDel="00DD737F" w:rsidRDefault="00000000">
            <w:pPr>
              <w:widowControl w:val="0"/>
              <w:rPr>
                <w:del w:id="3199" w:author="Boyko, James" w:date="2025-06-30T13:55:00Z" w16du:dateUtc="2025-06-30T17:55:00Z"/>
              </w:rPr>
              <w:pPrChange w:id="3200" w:author="Boyko, James" w:date="2025-06-16T09:55:00Z" w16du:dateUtc="2025-06-16T12:55:00Z">
                <w:pPr>
                  <w:widowControl w:val="0"/>
                  <w:spacing w:line="360" w:lineRule="auto"/>
                </w:pPr>
              </w:pPrChange>
            </w:pPr>
            <w:del w:id="3201" w:author="Boyko, James" w:date="2025-06-30T13:55:00Z" w16du:dateUtc="2025-06-30T17:55:00Z">
              <w:r w:rsidRPr="00990AA7" w:rsidDel="00DD737F">
                <w:delText>0.62</w:delText>
              </w:r>
            </w:del>
          </w:p>
        </w:tc>
        <w:tc>
          <w:tcPr>
            <w:tcW w:w="450" w:type="dxa"/>
            <w:vAlign w:val="bottom"/>
          </w:tcPr>
          <w:p w14:paraId="34C56456" w14:textId="3F49603E" w:rsidR="00EB0295" w:rsidRPr="00990AA7" w:rsidDel="00DD737F" w:rsidRDefault="00000000">
            <w:pPr>
              <w:widowControl w:val="0"/>
              <w:rPr>
                <w:del w:id="3202" w:author="Boyko, James" w:date="2025-06-30T13:55:00Z" w16du:dateUtc="2025-06-30T17:55:00Z"/>
              </w:rPr>
              <w:pPrChange w:id="3203" w:author="Boyko, James" w:date="2025-06-16T09:55:00Z" w16du:dateUtc="2025-06-16T12:55:00Z">
                <w:pPr>
                  <w:widowControl w:val="0"/>
                  <w:spacing w:line="360" w:lineRule="auto"/>
                </w:pPr>
              </w:pPrChange>
            </w:pPr>
            <w:del w:id="3204" w:author="Boyko, James" w:date="2025-06-30T13:55:00Z" w16du:dateUtc="2025-06-30T17:55:00Z">
              <w:r w:rsidRPr="00990AA7" w:rsidDel="00DD737F">
                <w:delText>0.58</w:delText>
              </w:r>
            </w:del>
          </w:p>
        </w:tc>
        <w:tc>
          <w:tcPr>
            <w:tcW w:w="540" w:type="dxa"/>
            <w:vAlign w:val="bottom"/>
          </w:tcPr>
          <w:p w14:paraId="13A6FC8E" w14:textId="3878AFC4" w:rsidR="00EB0295" w:rsidRPr="00990AA7" w:rsidDel="00DD737F" w:rsidRDefault="00000000">
            <w:pPr>
              <w:widowControl w:val="0"/>
              <w:rPr>
                <w:del w:id="3205" w:author="Boyko, James" w:date="2025-06-30T13:55:00Z" w16du:dateUtc="2025-06-30T17:55:00Z"/>
              </w:rPr>
              <w:pPrChange w:id="3206" w:author="Boyko, James" w:date="2025-06-16T09:55:00Z" w16du:dateUtc="2025-06-16T12:55:00Z">
                <w:pPr>
                  <w:widowControl w:val="0"/>
                  <w:spacing w:line="360" w:lineRule="auto"/>
                </w:pPr>
              </w:pPrChange>
            </w:pPr>
            <w:del w:id="3207" w:author="Boyko, James" w:date="2025-06-30T13:55:00Z" w16du:dateUtc="2025-06-30T17:55:00Z">
              <w:r w:rsidRPr="00990AA7" w:rsidDel="00DD737F">
                <w:delText>0.48</w:delText>
              </w:r>
            </w:del>
          </w:p>
        </w:tc>
      </w:tr>
      <w:tr w:rsidR="00990AA7" w:rsidRPr="00990AA7" w:rsidDel="00DD737F" w14:paraId="28654607" w14:textId="62AEBC79" w:rsidTr="001D34B1">
        <w:trPr>
          <w:trHeight w:val="301"/>
          <w:del w:id="3208" w:author="Boyko, James" w:date="2025-06-30T13:55:00Z" w16du:dateUtc="2025-06-30T17:55:00Z"/>
        </w:trPr>
        <w:tc>
          <w:tcPr>
            <w:tcW w:w="1986" w:type="dxa"/>
            <w:vAlign w:val="bottom"/>
          </w:tcPr>
          <w:p w14:paraId="3BEB2152" w14:textId="753C4DDB" w:rsidR="00EB0295" w:rsidRPr="00990AA7" w:rsidDel="00DD737F" w:rsidRDefault="00000000">
            <w:pPr>
              <w:widowControl w:val="0"/>
              <w:rPr>
                <w:del w:id="3209" w:author="Boyko, James" w:date="2025-06-30T13:55:00Z" w16du:dateUtc="2025-06-30T17:55:00Z"/>
              </w:rPr>
              <w:pPrChange w:id="3210" w:author="Boyko, James" w:date="2025-06-16T09:55:00Z" w16du:dateUtc="2025-06-16T12:55:00Z">
                <w:pPr>
                  <w:widowControl w:val="0"/>
                  <w:spacing w:line="360" w:lineRule="auto"/>
                </w:pPr>
              </w:pPrChange>
            </w:pPr>
            <w:del w:id="3211" w:author="Boyko, James" w:date="2025-06-30T13:55:00Z" w16du:dateUtc="2025-06-30T17:55:00Z">
              <w:r w:rsidRPr="00990AA7" w:rsidDel="00DD737F">
                <w:delText>hidden states</w:delText>
              </w:r>
            </w:del>
          </w:p>
        </w:tc>
        <w:tc>
          <w:tcPr>
            <w:tcW w:w="2754" w:type="dxa"/>
            <w:vAlign w:val="bottom"/>
          </w:tcPr>
          <w:p w14:paraId="466A2174" w14:textId="74BF3E46" w:rsidR="00EB0295" w:rsidRPr="00990AA7" w:rsidDel="00DD737F" w:rsidRDefault="00000000">
            <w:pPr>
              <w:widowControl w:val="0"/>
              <w:rPr>
                <w:del w:id="3212" w:author="Boyko, James" w:date="2025-06-30T13:55:00Z" w16du:dateUtc="2025-06-30T17:55:00Z"/>
              </w:rPr>
              <w:pPrChange w:id="3213" w:author="Boyko, James" w:date="2025-06-16T09:55:00Z" w16du:dateUtc="2025-06-16T12:55:00Z">
                <w:pPr>
                  <w:widowControl w:val="0"/>
                  <w:spacing w:line="360" w:lineRule="auto"/>
                </w:pPr>
              </w:pPrChange>
            </w:pPr>
            <m:oMathPara>
              <m:oMathParaPr>
                <m:jc m:val="left"/>
              </m:oMathParaPr>
              <m:oMath>
                <m:sSub>
                  <m:sSubPr>
                    <m:ctrlPr>
                      <w:del w:id="3214" w:author="Boyko, James" w:date="2025-06-30T13:55:00Z" w16du:dateUtc="2025-06-30T17:55:00Z">
                        <w:rPr>
                          <w:rFonts w:ascii="Cambria Math" w:hAnsi="Cambria Math"/>
                        </w:rPr>
                      </w:del>
                    </m:ctrlPr>
                  </m:sSubPr>
                  <m:e>
                    <m:r>
                      <w:del w:id="3215" w:author="Boyko, James" w:date="2025-06-30T13:55:00Z" w16du:dateUtc="2025-06-30T17:55:00Z">
                        <w:rPr>
                          <w:rFonts w:ascii="Cambria Math" w:hAnsi="Cambria Math"/>
                        </w:rPr>
                        <m:t>q</m:t>
                      </w:del>
                    </m:r>
                  </m:e>
                  <m:sub>
                    <m:r>
                      <w:del w:id="3216" w:author="Boyko, James" w:date="2025-06-30T13:55:00Z" w16du:dateUtc="2025-06-30T17:55:00Z">
                        <w:rPr>
                          <w:rFonts w:ascii="Cambria Math" w:hAnsi="Cambria Math"/>
                        </w:rPr>
                        <m:t>12</m:t>
                      </w:del>
                    </m:r>
                  </m:sub>
                </m:sSub>
                <m:r>
                  <w:del w:id="3217" w:author="Boyko, James" w:date="2025-06-30T13:55:00Z" w16du:dateUtc="2025-06-30T17:55:00Z">
                    <w:rPr>
                      <w:rFonts w:ascii="Cambria Math" w:hAnsi="Cambria Math"/>
                    </w:rPr>
                    <m:t>∨</m:t>
                  </w:del>
                </m:r>
                <m:sSub>
                  <m:sSubPr>
                    <m:ctrlPr>
                      <w:del w:id="3218" w:author="Boyko, James" w:date="2025-06-30T13:55:00Z" w16du:dateUtc="2025-06-30T17:55:00Z">
                        <w:rPr>
                          <w:rFonts w:ascii="Cambria Math" w:hAnsi="Cambria Math"/>
                        </w:rPr>
                      </w:del>
                    </m:ctrlPr>
                  </m:sSubPr>
                  <m:e>
                    <m:r>
                      <w:del w:id="3219" w:author="Boyko, James" w:date="2025-06-30T13:55:00Z" w16du:dateUtc="2025-06-30T17:55:00Z">
                        <w:rPr>
                          <w:rFonts w:ascii="Cambria Math" w:hAnsi="Cambria Math"/>
                        </w:rPr>
                        <m:t>q</m:t>
                      </w:del>
                    </m:r>
                  </m:e>
                  <m:sub>
                    <m:r>
                      <w:del w:id="3220" w:author="Boyko, James" w:date="2025-06-30T13:55:00Z" w16du:dateUtc="2025-06-30T17:55:00Z">
                        <w:rPr>
                          <w:rFonts w:ascii="Cambria Math" w:hAnsi="Cambria Math"/>
                        </w:rPr>
                        <m:t>21</m:t>
                      </w:del>
                    </m:r>
                  </m:sub>
                </m:sSub>
                <m:r>
                  <w:del w:id="3221" w:author="Boyko, James" w:date="2025-06-30T13:55:00Z" w16du:dateUtc="2025-06-30T17:55:00Z">
                    <w:rPr>
                      <w:rFonts w:ascii="Cambria Math" w:hAnsi="Cambria Math"/>
                    </w:rPr>
                    <m:t>&gt;</m:t>
                  </w:del>
                </m:r>
                <m:sSub>
                  <m:sSubPr>
                    <m:ctrlPr>
                      <w:del w:id="3222" w:author="Boyko, James" w:date="2025-06-30T13:55:00Z" w16du:dateUtc="2025-06-30T17:55:00Z">
                        <w:rPr>
                          <w:rFonts w:ascii="Cambria Math" w:hAnsi="Cambria Math"/>
                        </w:rPr>
                      </w:del>
                    </m:ctrlPr>
                  </m:sSubPr>
                  <m:e>
                    <m:r>
                      <w:del w:id="3223" w:author="Boyko, James" w:date="2025-06-30T13:55:00Z" w16du:dateUtc="2025-06-30T17:55:00Z">
                        <w:rPr>
                          <w:rFonts w:ascii="Cambria Math" w:hAnsi="Cambria Math"/>
                        </w:rPr>
                        <m:t>q</m:t>
                      </w:del>
                    </m:r>
                  </m:e>
                  <m:sub>
                    <m:r>
                      <w:del w:id="3224" w:author="Boyko, James" w:date="2025-06-30T13:55:00Z" w16du:dateUtc="2025-06-30T17:55:00Z">
                        <w:rPr>
                          <w:rFonts w:ascii="Cambria Math" w:hAnsi="Cambria Math"/>
                        </w:rPr>
                        <m:t>ij</m:t>
                      </w:del>
                    </m:r>
                  </m:sub>
                </m:sSub>
              </m:oMath>
            </m:oMathPara>
          </w:p>
        </w:tc>
        <w:tc>
          <w:tcPr>
            <w:tcW w:w="540" w:type="dxa"/>
            <w:vAlign w:val="bottom"/>
          </w:tcPr>
          <w:p w14:paraId="709230BC" w14:textId="0BC77400" w:rsidR="00EB0295" w:rsidRPr="00990AA7" w:rsidDel="00DD737F" w:rsidRDefault="00000000">
            <w:pPr>
              <w:widowControl w:val="0"/>
              <w:rPr>
                <w:del w:id="3225" w:author="Boyko, James" w:date="2025-06-30T13:55:00Z" w16du:dateUtc="2025-06-30T17:55:00Z"/>
              </w:rPr>
              <w:pPrChange w:id="3226" w:author="Boyko, James" w:date="2025-06-16T09:55:00Z" w16du:dateUtc="2025-06-16T12:55:00Z">
                <w:pPr>
                  <w:widowControl w:val="0"/>
                  <w:spacing w:line="360" w:lineRule="auto"/>
                </w:pPr>
              </w:pPrChange>
            </w:pPr>
            <w:del w:id="3227" w:author="Boyko, James" w:date="2025-06-30T13:55:00Z" w16du:dateUtc="2025-06-30T17:55:00Z">
              <w:r w:rsidRPr="00990AA7" w:rsidDel="00DD737F">
                <w:delText>0.75</w:delText>
              </w:r>
            </w:del>
          </w:p>
        </w:tc>
        <w:tc>
          <w:tcPr>
            <w:tcW w:w="540" w:type="dxa"/>
            <w:vAlign w:val="bottom"/>
          </w:tcPr>
          <w:p w14:paraId="33649515" w14:textId="5C86A0C2" w:rsidR="00EB0295" w:rsidRPr="00990AA7" w:rsidDel="00DD737F" w:rsidRDefault="00000000">
            <w:pPr>
              <w:widowControl w:val="0"/>
              <w:rPr>
                <w:del w:id="3228" w:author="Boyko, James" w:date="2025-06-30T13:55:00Z" w16du:dateUtc="2025-06-30T17:55:00Z"/>
              </w:rPr>
              <w:pPrChange w:id="3229" w:author="Boyko, James" w:date="2025-06-16T09:55:00Z" w16du:dateUtc="2025-06-16T12:55:00Z">
                <w:pPr>
                  <w:widowControl w:val="0"/>
                  <w:spacing w:line="360" w:lineRule="auto"/>
                </w:pPr>
              </w:pPrChange>
            </w:pPr>
            <w:del w:id="3230" w:author="Boyko, James" w:date="2025-06-30T13:55:00Z" w16du:dateUtc="2025-06-30T17:55:00Z">
              <w:r w:rsidRPr="00990AA7" w:rsidDel="00DD737F">
                <w:delText>0.7</w:delText>
              </w:r>
            </w:del>
          </w:p>
        </w:tc>
        <w:tc>
          <w:tcPr>
            <w:tcW w:w="450" w:type="dxa"/>
            <w:vAlign w:val="bottom"/>
          </w:tcPr>
          <w:p w14:paraId="34B818FA" w14:textId="20961E67" w:rsidR="00EB0295" w:rsidRPr="00990AA7" w:rsidDel="00DD737F" w:rsidRDefault="00000000">
            <w:pPr>
              <w:widowControl w:val="0"/>
              <w:rPr>
                <w:del w:id="3231" w:author="Boyko, James" w:date="2025-06-30T13:55:00Z" w16du:dateUtc="2025-06-30T17:55:00Z"/>
              </w:rPr>
              <w:pPrChange w:id="3232" w:author="Boyko, James" w:date="2025-06-16T09:55:00Z" w16du:dateUtc="2025-06-16T12:55:00Z">
                <w:pPr>
                  <w:widowControl w:val="0"/>
                  <w:spacing w:line="360" w:lineRule="auto"/>
                </w:pPr>
              </w:pPrChange>
            </w:pPr>
            <w:del w:id="3233" w:author="Boyko, James" w:date="2025-06-30T13:55:00Z" w16du:dateUtc="2025-06-30T17:55:00Z">
              <w:r w:rsidRPr="00990AA7" w:rsidDel="00DD737F">
                <w:delText>0.72</w:delText>
              </w:r>
            </w:del>
          </w:p>
        </w:tc>
        <w:tc>
          <w:tcPr>
            <w:tcW w:w="540" w:type="dxa"/>
            <w:vAlign w:val="bottom"/>
          </w:tcPr>
          <w:p w14:paraId="15A2FA33" w14:textId="728490AA" w:rsidR="00EB0295" w:rsidRPr="00990AA7" w:rsidDel="00DD737F" w:rsidRDefault="00000000">
            <w:pPr>
              <w:widowControl w:val="0"/>
              <w:rPr>
                <w:del w:id="3234" w:author="Boyko, James" w:date="2025-06-30T13:55:00Z" w16du:dateUtc="2025-06-30T17:55:00Z"/>
              </w:rPr>
              <w:pPrChange w:id="3235" w:author="Boyko, James" w:date="2025-06-16T09:55:00Z" w16du:dateUtc="2025-06-16T12:55:00Z">
                <w:pPr>
                  <w:widowControl w:val="0"/>
                  <w:spacing w:line="360" w:lineRule="auto"/>
                </w:pPr>
              </w:pPrChange>
            </w:pPr>
            <w:del w:id="3236" w:author="Boyko, James" w:date="2025-06-30T13:55:00Z" w16du:dateUtc="2025-06-30T17:55:00Z">
              <w:r w:rsidRPr="00990AA7" w:rsidDel="00DD737F">
                <w:delText>0.75</w:delText>
              </w:r>
            </w:del>
          </w:p>
        </w:tc>
      </w:tr>
      <w:tr w:rsidR="00990AA7" w:rsidRPr="00990AA7" w:rsidDel="00DD737F" w14:paraId="34998FBB" w14:textId="0DFE3998" w:rsidTr="001D34B1">
        <w:trPr>
          <w:trHeight w:val="301"/>
          <w:del w:id="3237" w:author="Boyko, James" w:date="2025-06-30T13:55:00Z" w16du:dateUtc="2025-06-30T17:55:00Z"/>
        </w:trPr>
        <w:tc>
          <w:tcPr>
            <w:tcW w:w="1986" w:type="dxa"/>
            <w:tcBorders>
              <w:bottom w:val="single" w:sz="6" w:space="0" w:color="000000"/>
            </w:tcBorders>
            <w:vAlign w:val="bottom"/>
          </w:tcPr>
          <w:p w14:paraId="503C49AB" w14:textId="4F362893" w:rsidR="00EB0295" w:rsidRPr="00990AA7" w:rsidDel="00DD737F" w:rsidRDefault="00000000">
            <w:pPr>
              <w:widowControl w:val="0"/>
              <w:rPr>
                <w:del w:id="3238" w:author="Boyko, James" w:date="2025-06-30T13:55:00Z" w16du:dateUtc="2025-06-30T17:55:00Z"/>
                <w:b/>
                <w:bCs/>
              </w:rPr>
              <w:pPrChange w:id="3239" w:author="Boyko, James" w:date="2025-06-16T09:55:00Z" w16du:dateUtc="2025-06-16T12:55:00Z">
                <w:pPr>
                  <w:widowControl w:val="0"/>
                  <w:spacing w:line="360" w:lineRule="auto"/>
                </w:pPr>
              </w:pPrChange>
            </w:pPr>
            <w:del w:id="3240" w:author="Boyko, James" w:date="2025-06-30T13:55:00Z" w16du:dateUtc="2025-06-30T17:55:00Z">
              <w:r w:rsidRPr="00990AA7" w:rsidDel="00DD737F">
                <w:rPr>
                  <w:bCs/>
                </w:rPr>
                <w:delText>hidden states</w:delText>
              </w:r>
            </w:del>
          </w:p>
        </w:tc>
        <w:tc>
          <w:tcPr>
            <w:tcW w:w="2754" w:type="dxa"/>
            <w:tcBorders>
              <w:bottom w:val="single" w:sz="6" w:space="0" w:color="000000"/>
            </w:tcBorders>
            <w:vAlign w:val="bottom"/>
          </w:tcPr>
          <w:p w14:paraId="33E2F7C5" w14:textId="7FA7FEFB" w:rsidR="00EB0295" w:rsidRPr="00990AA7" w:rsidDel="00DD737F" w:rsidRDefault="00000000">
            <w:pPr>
              <w:widowControl w:val="0"/>
              <w:rPr>
                <w:del w:id="3241" w:author="Boyko, James" w:date="2025-06-30T13:55:00Z" w16du:dateUtc="2025-06-30T17:55:00Z"/>
                <w:b/>
                <w:bCs/>
              </w:rPr>
              <w:pPrChange w:id="3242" w:author="Boyko, James" w:date="2025-06-16T09:55:00Z" w16du:dateUtc="2025-06-16T12:55:00Z">
                <w:pPr>
                  <w:widowControl w:val="0"/>
                  <w:spacing w:line="360" w:lineRule="auto"/>
                </w:pPr>
              </w:pPrChange>
            </w:pPr>
            <m:oMathPara>
              <m:oMathParaPr>
                <m:jc m:val="left"/>
              </m:oMathParaPr>
              <m:oMath>
                <m:sSub>
                  <m:sSubPr>
                    <m:ctrlPr>
                      <w:del w:id="3243" w:author="Boyko, James" w:date="2025-06-30T13:55:00Z" w16du:dateUtc="2025-06-30T17:55:00Z">
                        <w:rPr>
                          <w:rFonts w:ascii="Cambria Math" w:hAnsi="Cambria Math"/>
                        </w:rPr>
                      </w:del>
                    </m:ctrlPr>
                  </m:sSubPr>
                  <m:e>
                    <m:r>
                      <w:del w:id="3244" w:author="Boyko, James" w:date="2025-06-30T13:55:00Z" w16du:dateUtc="2025-06-30T17:55:00Z">
                        <w:rPr>
                          <w:rFonts w:ascii="Cambria Math" w:hAnsi="Cambria Math"/>
                        </w:rPr>
                        <m:t>q</m:t>
                      </w:del>
                    </m:r>
                  </m:e>
                  <m:sub>
                    <m:r>
                      <w:del w:id="3245" w:author="Boyko, James" w:date="2025-06-30T13:55:00Z" w16du:dateUtc="2025-06-30T17:55:00Z">
                        <w:rPr>
                          <w:rFonts w:ascii="Cambria Math" w:hAnsi="Cambria Math"/>
                        </w:rPr>
                        <m:t>12</m:t>
                      </w:del>
                    </m:r>
                  </m:sub>
                </m:sSub>
                <m:r>
                  <w:del w:id="3246" w:author="Boyko, James" w:date="2025-06-30T13:55:00Z" w16du:dateUtc="2025-06-30T17:55:00Z">
                    <w:rPr>
                      <w:rFonts w:ascii="Cambria Math" w:hAnsi="Cambria Math"/>
                    </w:rPr>
                    <m:t>=</m:t>
                  </w:del>
                </m:r>
                <m:sSub>
                  <m:sSubPr>
                    <m:ctrlPr>
                      <w:del w:id="3247" w:author="Boyko, James" w:date="2025-06-30T13:55:00Z" w16du:dateUtc="2025-06-30T17:55:00Z">
                        <w:rPr>
                          <w:rFonts w:ascii="Cambria Math" w:hAnsi="Cambria Math"/>
                        </w:rPr>
                      </w:del>
                    </m:ctrlPr>
                  </m:sSubPr>
                  <m:e>
                    <m:r>
                      <w:del w:id="3248" w:author="Boyko, James" w:date="2025-06-30T13:55:00Z" w16du:dateUtc="2025-06-30T17:55:00Z">
                        <w:rPr>
                          <w:rFonts w:ascii="Cambria Math" w:hAnsi="Cambria Math"/>
                        </w:rPr>
                        <m:t>q</m:t>
                      </w:del>
                    </m:r>
                  </m:e>
                  <m:sub>
                    <m:r>
                      <w:del w:id="3249" w:author="Boyko, James" w:date="2025-06-30T13:55:00Z" w16du:dateUtc="2025-06-30T17:55:00Z">
                        <w:rPr>
                          <w:rFonts w:ascii="Cambria Math" w:hAnsi="Cambria Math"/>
                        </w:rPr>
                        <m:t>21</m:t>
                      </w:del>
                    </m:r>
                  </m:sub>
                </m:sSub>
                <m:r>
                  <w:del w:id="3250" w:author="Boyko, James" w:date="2025-06-30T13:55:00Z" w16du:dateUtc="2025-06-30T17:55:00Z">
                    <w:rPr>
                      <w:rFonts w:ascii="Cambria Math" w:hAnsi="Cambria Math"/>
                    </w:rPr>
                    <m:t>∧</m:t>
                  </w:del>
                </m:r>
                <m:sSub>
                  <m:sSubPr>
                    <m:ctrlPr>
                      <w:del w:id="3251" w:author="Boyko, James" w:date="2025-06-30T13:55:00Z" w16du:dateUtc="2025-06-30T17:55:00Z">
                        <w:rPr>
                          <w:rFonts w:ascii="Cambria Math" w:hAnsi="Cambria Math"/>
                        </w:rPr>
                      </w:del>
                    </m:ctrlPr>
                  </m:sSubPr>
                  <m:e>
                    <m:r>
                      <w:del w:id="3252" w:author="Boyko, James" w:date="2025-06-30T13:55:00Z" w16du:dateUtc="2025-06-30T17:55:00Z">
                        <w:rPr>
                          <w:rFonts w:ascii="Cambria Math" w:hAnsi="Cambria Math"/>
                        </w:rPr>
                        <m:t>q</m:t>
                      </w:del>
                    </m:r>
                  </m:e>
                  <m:sub>
                    <m:r>
                      <w:del w:id="3253" w:author="Boyko, James" w:date="2025-06-30T13:55:00Z" w16du:dateUtc="2025-06-30T17:55:00Z">
                        <w:rPr>
                          <w:rFonts w:ascii="Cambria Math" w:hAnsi="Cambria Math"/>
                        </w:rPr>
                        <m:t>34</m:t>
                      </w:del>
                    </m:r>
                  </m:sub>
                </m:sSub>
                <m:r>
                  <w:del w:id="3254" w:author="Boyko, James" w:date="2025-06-30T13:55:00Z" w16du:dateUtc="2025-06-30T17:55:00Z">
                    <w:rPr>
                      <w:rFonts w:ascii="Cambria Math" w:hAnsi="Cambria Math"/>
                    </w:rPr>
                    <m:t>=</m:t>
                  </w:del>
                </m:r>
                <m:sSub>
                  <m:sSubPr>
                    <m:ctrlPr>
                      <w:del w:id="3255" w:author="Boyko, James" w:date="2025-06-30T13:55:00Z" w16du:dateUtc="2025-06-30T17:55:00Z">
                        <w:rPr>
                          <w:rFonts w:ascii="Cambria Math" w:hAnsi="Cambria Math"/>
                        </w:rPr>
                      </w:del>
                    </m:ctrlPr>
                  </m:sSubPr>
                  <m:e>
                    <m:r>
                      <w:del w:id="3256" w:author="Boyko, James" w:date="2025-06-30T13:55:00Z" w16du:dateUtc="2025-06-30T17:55:00Z">
                        <w:rPr>
                          <w:rFonts w:ascii="Cambria Math" w:hAnsi="Cambria Math"/>
                        </w:rPr>
                        <m:t>q</m:t>
                      </w:del>
                    </m:r>
                  </m:e>
                  <m:sub>
                    <m:r>
                      <w:del w:id="3257" w:author="Boyko, James" w:date="2025-06-30T13:55:00Z" w16du:dateUtc="2025-06-30T17:55:00Z">
                        <w:rPr>
                          <w:rFonts w:ascii="Cambria Math" w:hAnsi="Cambria Math"/>
                        </w:rPr>
                        <m:t>43</m:t>
                      </w:del>
                    </m:r>
                  </m:sub>
                </m:sSub>
              </m:oMath>
            </m:oMathPara>
          </w:p>
        </w:tc>
        <w:tc>
          <w:tcPr>
            <w:tcW w:w="540" w:type="dxa"/>
            <w:tcBorders>
              <w:bottom w:val="single" w:sz="6" w:space="0" w:color="000000"/>
            </w:tcBorders>
            <w:vAlign w:val="bottom"/>
          </w:tcPr>
          <w:p w14:paraId="25480175" w14:textId="4278874D" w:rsidR="00EB0295" w:rsidRPr="00990AA7" w:rsidDel="00DD737F" w:rsidRDefault="00000000">
            <w:pPr>
              <w:widowControl w:val="0"/>
              <w:rPr>
                <w:del w:id="3258" w:author="Boyko, James" w:date="2025-06-30T13:55:00Z" w16du:dateUtc="2025-06-30T17:55:00Z"/>
                <w:b/>
                <w:bCs/>
              </w:rPr>
              <w:pPrChange w:id="3259" w:author="Boyko, James" w:date="2025-06-16T09:55:00Z" w16du:dateUtc="2025-06-16T12:55:00Z">
                <w:pPr>
                  <w:widowControl w:val="0"/>
                  <w:spacing w:line="360" w:lineRule="auto"/>
                </w:pPr>
              </w:pPrChange>
            </w:pPr>
            <w:del w:id="3260" w:author="Boyko, James" w:date="2025-06-30T13:55:00Z" w16du:dateUtc="2025-06-30T17:55:00Z">
              <w:r w:rsidRPr="00990AA7" w:rsidDel="00DD737F">
                <w:rPr>
                  <w:bCs/>
                </w:rPr>
                <w:delText>0.36</w:delText>
              </w:r>
            </w:del>
          </w:p>
        </w:tc>
        <w:tc>
          <w:tcPr>
            <w:tcW w:w="540" w:type="dxa"/>
            <w:tcBorders>
              <w:bottom w:val="single" w:sz="6" w:space="0" w:color="000000"/>
            </w:tcBorders>
            <w:vAlign w:val="bottom"/>
          </w:tcPr>
          <w:p w14:paraId="566CA484" w14:textId="781AE6D1" w:rsidR="00EB0295" w:rsidRPr="00990AA7" w:rsidDel="00DD737F" w:rsidRDefault="00000000">
            <w:pPr>
              <w:widowControl w:val="0"/>
              <w:rPr>
                <w:del w:id="3261" w:author="Boyko, James" w:date="2025-06-30T13:55:00Z" w16du:dateUtc="2025-06-30T17:55:00Z"/>
                <w:b/>
                <w:bCs/>
              </w:rPr>
              <w:pPrChange w:id="3262" w:author="Boyko, James" w:date="2025-06-16T09:55:00Z" w16du:dateUtc="2025-06-16T12:55:00Z">
                <w:pPr>
                  <w:widowControl w:val="0"/>
                  <w:spacing w:line="360" w:lineRule="auto"/>
                </w:pPr>
              </w:pPrChange>
            </w:pPr>
            <w:del w:id="3263" w:author="Boyko, James" w:date="2025-06-30T13:55:00Z" w16du:dateUtc="2025-06-30T17:55:00Z">
              <w:r w:rsidRPr="00990AA7" w:rsidDel="00DD737F">
                <w:rPr>
                  <w:bCs/>
                </w:rPr>
                <w:delText>0.64</w:delText>
              </w:r>
            </w:del>
          </w:p>
        </w:tc>
        <w:tc>
          <w:tcPr>
            <w:tcW w:w="450" w:type="dxa"/>
            <w:tcBorders>
              <w:bottom w:val="single" w:sz="6" w:space="0" w:color="000000"/>
            </w:tcBorders>
            <w:vAlign w:val="bottom"/>
          </w:tcPr>
          <w:p w14:paraId="20F052F1" w14:textId="4F66F934" w:rsidR="00EB0295" w:rsidRPr="00990AA7" w:rsidDel="00DD737F" w:rsidRDefault="00000000">
            <w:pPr>
              <w:widowControl w:val="0"/>
              <w:rPr>
                <w:del w:id="3264" w:author="Boyko, James" w:date="2025-06-30T13:55:00Z" w16du:dateUtc="2025-06-30T17:55:00Z"/>
                <w:b/>
                <w:bCs/>
              </w:rPr>
              <w:pPrChange w:id="3265" w:author="Boyko, James" w:date="2025-06-16T09:55:00Z" w16du:dateUtc="2025-06-16T12:55:00Z">
                <w:pPr>
                  <w:widowControl w:val="0"/>
                  <w:spacing w:line="360" w:lineRule="auto"/>
                </w:pPr>
              </w:pPrChange>
            </w:pPr>
            <w:del w:id="3266" w:author="Boyko, James" w:date="2025-06-30T13:55:00Z" w16du:dateUtc="2025-06-30T17:55:00Z">
              <w:r w:rsidRPr="00990AA7" w:rsidDel="00DD737F">
                <w:rPr>
                  <w:bCs/>
                </w:rPr>
                <w:delText>0.67</w:delText>
              </w:r>
            </w:del>
          </w:p>
        </w:tc>
        <w:tc>
          <w:tcPr>
            <w:tcW w:w="540" w:type="dxa"/>
            <w:tcBorders>
              <w:bottom w:val="single" w:sz="6" w:space="0" w:color="000000"/>
            </w:tcBorders>
            <w:vAlign w:val="bottom"/>
          </w:tcPr>
          <w:p w14:paraId="3EAAAC1C" w14:textId="26B1CC7A" w:rsidR="00EB0295" w:rsidRPr="00990AA7" w:rsidDel="00DD737F" w:rsidRDefault="00000000">
            <w:pPr>
              <w:widowControl w:val="0"/>
              <w:rPr>
                <w:del w:id="3267" w:author="Boyko, James" w:date="2025-06-30T13:55:00Z" w16du:dateUtc="2025-06-30T17:55:00Z"/>
                <w:b/>
                <w:bCs/>
              </w:rPr>
              <w:pPrChange w:id="3268" w:author="Boyko, James" w:date="2025-06-16T09:55:00Z" w16du:dateUtc="2025-06-16T12:55:00Z">
                <w:pPr>
                  <w:widowControl w:val="0"/>
                  <w:spacing w:line="360" w:lineRule="auto"/>
                </w:pPr>
              </w:pPrChange>
            </w:pPr>
            <w:del w:id="3269" w:author="Boyko, James" w:date="2025-06-30T13:55:00Z" w16du:dateUtc="2025-06-30T17:55:00Z">
              <w:r w:rsidRPr="00990AA7" w:rsidDel="00DD737F">
                <w:rPr>
                  <w:bCs/>
                </w:rPr>
                <w:delText>0.4</w:delText>
              </w:r>
            </w:del>
          </w:p>
        </w:tc>
      </w:tr>
    </w:tbl>
    <w:tbl>
      <w:tblPr>
        <w:tblStyle w:val="PlainTable5"/>
        <w:tblW w:w="0" w:type="auto"/>
        <w:tblLayout w:type="fixed"/>
        <w:tblLook w:val="04A0" w:firstRow="1" w:lastRow="0" w:firstColumn="1" w:lastColumn="0" w:noHBand="0" w:noVBand="1"/>
        <w:tblPrChange w:id="3270" w:author="Boyko, James" w:date="2025-06-30T14:12:00Z" w16du:dateUtc="2025-06-30T18:12:00Z">
          <w:tblPr>
            <w:tblStyle w:val="PlainTable5"/>
            <w:tblW w:w="0" w:type="auto"/>
            <w:tblLayout w:type="fixed"/>
            <w:tblLook w:val="04A0" w:firstRow="1" w:lastRow="0" w:firstColumn="1" w:lastColumn="0" w:noHBand="0" w:noVBand="1"/>
          </w:tblPr>
        </w:tblPrChange>
      </w:tblPr>
      <w:tblGrid>
        <w:gridCol w:w="1530"/>
        <w:gridCol w:w="3690"/>
        <w:gridCol w:w="1584"/>
        <w:gridCol w:w="1584"/>
        <w:gridCol w:w="1584"/>
        <w:tblGridChange w:id="3271">
          <w:tblGrid>
            <w:gridCol w:w="1530"/>
            <w:gridCol w:w="226"/>
            <w:gridCol w:w="2277"/>
            <w:gridCol w:w="1007"/>
            <w:gridCol w:w="180"/>
            <w:gridCol w:w="631"/>
            <w:gridCol w:w="833"/>
            <w:gridCol w:w="120"/>
            <w:gridCol w:w="865"/>
            <w:gridCol w:w="659"/>
            <w:gridCol w:w="60"/>
            <w:gridCol w:w="1584"/>
          </w:tblGrid>
        </w:tblGridChange>
      </w:tblGrid>
      <w:tr w:rsidR="00AD606A" w:rsidRPr="00DD737F" w14:paraId="6AADC93B" w14:textId="77777777" w:rsidTr="000560A8">
        <w:trPr>
          <w:cnfStyle w:val="100000000000" w:firstRow="1" w:lastRow="0" w:firstColumn="0" w:lastColumn="0" w:oddVBand="0" w:evenVBand="0" w:oddHBand="0" w:evenHBand="0" w:firstRowFirstColumn="0" w:firstRowLastColumn="0" w:lastRowFirstColumn="0" w:lastRowLastColumn="0"/>
          <w:trHeight w:val="260"/>
          <w:ins w:id="3272" w:author="Boyko, James" w:date="2025-06-30T13:55:00Z" w16du:dateUtc="2025-06-30T17:55:00Z"/>
          <w:trPrChange w:id="3273" w:author="Boyko, James" w:date="2025-06-30T14:12:00Z" w16du:dateUtc="2025-06-30T18:12:00Z">
            <w:trPr>
              <w:trHeight w:val="260"/>
            </w:trPr>
          </w:trPrChange>
        </w:trPr>
        <w:tc>
          <w:tcPr>
            <w:cnfStyle w:val="001000000100" w:firstRow="0" w:lastRow="0" w:firstColumn="1" w:lastColumn="0" w:oddVBand="0" w:evenVBand="0" w:oddHBand="0" w:evenHBand="0" w:firstRowFirstColumn="1" w:firstRowLastColumn="0" w:lastRowFirstColumn="0" w:lastRowLastColumn="0"/>
            <w:tcW w:w="1530" w:type="dxa"/>
            <w:tcBorders>
              <w:top w:val="single" w:sz="4" w:space="0" w:color="auto"/>
              <w:right w:val="single" w:sz="4" w:space="0" w:color="auto"/>
            </w:tcBorders>
            <w:noWrap/>
            <w:hideMark/>
            <w:tcPrChange w:id="3274" w:author="Boyko, James" w:date="2025-06-30T14:12:00Z" w16du:dateUtc="2025-06-30T18:12:00Z">
              <w:tcPr>
                <w:tcW w:w="1530" w:type="dxa"/>
                <w:tcBorders>
                  <w:right w:val="single" w:sz="4" w:space="0" w:color="auto"/>
                </w:tcBorders>
                <w:noWrap/>
                <w:hideMark/>
              </w:tcPr>
            </w:tcPrChange>
          </w:tcPr>
          <w:p w14:paraId="506AFC2B" w14:textId="0AA5A09D" w:rsidR="00DD737F" w:rsidRPr="00505079" w:rsidRDefault="00251574" w:rsidP="008625BD">
            <w:pPr>
              <w:jc w:val="left"/>
              <w:cnfStyle w:val="101000000100" w:firstRow="1" w:lastRow="0" w:firstColumn="1" w:lastColumn="0" w:oddVBand="0" w:evenVBand="0" w:oddHBand="0" w:evenHBand="0" w:firstRowFirstColumn="1" w:firstRowLastColumn="0" w:lastRowFirstColumn="0" w:lastRowLastColumn="0"/>
              <w:rPr>
                <w:ins w:id="3275" w:author="Boyko, James" w:date="2025-06-30T13:55:00Z" w16du:dateUtc="2025-06-30T17:55:00Z"/>
                <w:rFonts w:ascii="Arial" w:hAnsi="Arial" w:cs="Arial"/>
                <w:sz w:val="21"/>
                <w:szCs w:val="21"/>
                <w:rPrChange w:id="3276" w:author="Boyko, James" w:date="2025-06-30T14:00:00Z" w16du:dateUtc="2025-06-30T18:00:00Z">
                  <w:rPr>
                    <w:ins w:id="3277" w:author="Boyko, James" w:date="2025-06-30T13:55:00Z" w16du:dateUtc="2025-06-30T17:55:00Z"/>
                    <w:rFonts w:ascii="Arial" w:hAnsi="Arial" w:cs="Arial"/>
                    <w:sz w:val="20"/>
                    <w:szCs w:val="20"/>
                  </w:rPr>
                </w:rPrChange>
              </w:rPr>
              <w:pPrChange w:id="3278" w:author="Boyko, James" w:date="2025-06-30T13:57:00Z" w16du:dateUtc="2025-06-30T17:57:00Z">
                <w:pPr>
                  <w:cnfStyle w:val="101000000100" w:firstRow="1" w:lastRow="0" w:firstColumn="1" w:lastColumn="0" w:oddVBand="0" w:evenVBand="0" w:oddHBand="0" w:evenHBand="0" w:firstRowFirstColumn="1" w:firstRowLastColumn="0" w:lastRowFirstColumn="0" w:lastRowLastColumn="0"/>
                </w:pPr>
              </w:pPrChange>
            </w:pPr>
            <w:ins w:id="3279" w:author="Boyko, James" w:date="2025-06-30T14:09:00Z" w16du:dateUtc="2025-06-30T18:09:00Z">
              <w:r>
                <w:rPr>
                  <w:rFonts w:ascii="Arial" w:hAnsi="Arial" w:cs="Arial"/>
                  <w:sz w:val="21"/>
                  <w:szCs w:val="21"/>
                </w:rPr>
                <w:t>M</w:t>
              </w:r>
            </w:ins>
            <w:ins w:id="3280" w:author="Boyko, James" w:date="2025-06-30T13:55:00Z" w16du:dateUtc="2025-06-30T17:55:00Z">
              <w:r w:rsidR="00DD737F" w:rsidRPr="00505079">
                <w:rPr>
                  <w:rFonts w:ascii="Arial" w:hAnsi="Arial" w:cs="Arial"/>
                  <w:sz w:val="21"/>
                  <w:szCs w:val="21"/>
                  <w:rPrChange w:id="3281" w:author="Boyko, James" w:date="2025-06-30T14:00:00Z" w16du:dateUtc="2025-06-30T18:00:00Z">
                    <w:rPr>
                      <w:rFonts w:ascii="Arial" w:hAnsi="Arial" w:cs="Arial"/>
                      <w:sz w:val="20"/>
                      <w:szCs w:val="20"/>
                    </w:rPr>
                  </w:rPrChange>
                </w:rPr>
                <w:t>odel</w:t>
              </w:r>
            </w:ins>
          </w:p>
        </w:tc>
        <w:tc>
          <w:tcPr>
            <w:tcW w:w="3690" w:type="dxa"/>
            <w:tcBorders>
              <w:top w:val="single" w:sz="4" w:space="0" w:color="auto"/>
              <w:left w:val="single" w:sz="4" w:space="0" w:color="auto"/>
            </w:tcBorders>
            <w:noWrap/>
            <w:hideMark/>
            <w:tcPrChange w:id="3282" w:author="Boyko, James" w:date="2025-06-30T14:12:00Z" w16du:dateUtc="2025-06-30T18:12:00Z">
              <w:tcPr>
                <w:tcW w:w="3690" w:type="dxa"/>
                <w:gridSpan w:val="4"/>
                <w:tcBorders>
                  <w:left w:val="single" w:sz="4" w:space="0" w:color="auto"/>
                </w:tcBorders>
                <w:noWrap/>
                <w:hideMark/>
              </w:tcPr>
            </w:tcPrChange>
          </w:tcPr>
          <w:p w14:paraId="3358DFDA" w14:textId="166358B7" w:rsidR="00DD737F" w:rsidRPr="00505079" w:rsidRDefault="00DD737F">
            <w:pPr>
              <w:cnfStyle w:val="100000000000" w:firstRow="1" w:lastRow="0" w:firstColumn="0" w:lastColumn="0" w:oddVBand="0" w:evenVBand="0" w:oddHBand="0" w:evenHBand="0" w:firstRowFirstColumn="0" w:firstRowLastColumn="0" w:lastRowFirstColumn="0" w:lastRowLastColumn="0"/>
              <w:rPr>
                <w:ins w:id="3283" w:author="Boyko, James" w:date="2025-06-30T13:55:00Z" w16du:dateUtc="2025-06-30T17:55:00Z"/>
                <w:rFonts w:ascii="Arial" w:hAnsi="Arial" w:cs="Arial"/>
                <w:sz w:val="21"/>
                <w:szCs w:val="21"/>
                <w:rPrChange w:id="3284" w:author="Boyko, James" w:date="2025-06-30T14:00:00Z" w16du:dateUtc="2025-06-30T18:00:00Z">
                  <w:rPr>
                    <w:ins w:id="3285" w:author="Boyko, James" w:date="2025-06-30T13:55:00Z" w16du:dateUtc="2025-06-30T17:55:00Z"/>
                    <w:rFonts w:ascii="Arial" w:hAnsi="Arial" w:cs="Arial"/>
                    <w:sz w:val="20"/>
                    <w:szCs w:val="20"/>
                  </w:rPr>
                </w:rPrChange>
              </w:rPr>
            </w:pPr>
            <w:ins w:id="3286" w:author="Boyko, James" w:date="2025-06-30T13:56:00Z" w16du:dateUtc="2025-06-30T17:56:00Z">
              <w:r w:rsidRPr="00505079">
                <w:rPr>
                  <w:rFonts w:ascii="Arial" w:hAnsi="Arial" w:cs="Arial"/>
                  <w:sz w:val="21"/>
                  <w:szCs w:val="21"/>
                  <w:rPrChange w:id="3287" w:author="Boyko, James" w:date="2025-06-30T14:00:00Z" w16du:dateUtc="2025-06-30T18:00:00Z">
                    <w:rPr>
                      <w:rFonts w:ascii="Arial" w:hAnsi="Arial" w:cs="Arial"/>
                      <w:sz w:val="20"/>
                      <w:szCs w:val="20"/>
                    </w:rPr>
                  </w:rPrChange>
                </w:rPr>
                <w:t>Focal Test</w:t>
              </w:r>
            </w:ins>
          </w:p>
        </w:tc>
        <w:tc>
          <w:tcPr>
            <w:tcW w:w="1584" w:type="dxa"/>
            <w:tcBorders>
              <w:top w:val="single" w:sz="4" w:space="0" w:color="auto"/>
            </w:tcBorders>
            <w:noWrap/>
            <w:hideMark/>
            <w:tcPrChange w:id="3288" w:author="Boyko, James" w:date="2025-06-30T14:12:00Z" w16du:dateUtc="2025-06-30T18:12:00Z">
              <w:tcPr>
                <w:tcW w:w="1584" w:type="dxa"/>
                <w:gridSpan w:val="3"/>
                <w:noWrap/>
                <w:hideMark/>
              </w:tcPr>
            </w:tcPrChange>
          </w:tcPr>
          <w:p w14:paraId="73908D0D" w14:textId="35365479" w:rsidR="00DD737F" w:rsidRPr="00505079" w:rsidRDefault="000205CC" w:rsidP="00355853">
            <w:pPr>
              <w:jc w:val="right"/>
              <w:cnfStyle w:val="100000000000" w:firstRow="1" w:lastRow="0" w:firstColumn="0" w:lastColumn="0" w:oddVBand="0" w:evenVBand="0" w:oddHBand="0" w:evenHBand="0" w:firstRowFirstColumn="0" w:firstRowLastColumn="0" w:lastRowFirstColumn="0" w:lastRowLastColumn="0"/>
              <w:rPr>
                <w:ins w:id="3289" w:author="Boyko, James" w:date="2025-06-30T13:55:00Z" w16du:dateUtc="2025-06-30T17:55:00Z"/>
                <w:rFonts w:ascii="Arial" w:hAnsi="Arial" w:cs="Arial"/>
                <w:sz w:val="21"/>
                <w:szCs w:val="21"/>
                <w:rPrChange w:id="3290" w:author="Boyko, James" w:date="2025-06-30T14:00:00Z" w16du:dateUtc="2025-06-30T18:00:00Z">
                  <w:rPr>
                    <w:ins w:id="3291" w:author="Boyko, James" w:date="2025-06-30T13:55:00Z" w16du:dateUtc="2025-06-30T17:55:00Z"/>
                    <w:rFonts w:ascii="Arial" w:hAnsi="Arial" w:cs="Arial"/>
                    <w:sz w:val="20"/>
                    <w:szCs w:val="20"/>
                  </w:rPr>
                </w:rPrChange>
              </w:rPr>
              <w:pPrChange w:id="3292" w:author="Boyko, James" w:date="2025-06-30T13:57:00Z" w16du:dateUtc="2025-06-30T17:57:00Z">
                <w:pPr>
                  <w:cnfStyle w:val="100000000000" w:firstRow="1" w:lastRow="0" w:firstColumn="0" w:lastColumn="0" w:oddVBand="0" w:evenVBand="0" w:oddHBand="0" w:evenHBand="0" w:firstRowFirstColumn="0" w:firstRowLastColumn="0" w:lastRowFirstColumn="0" w:lastRowLastColumn="0"/>
                </w:pPr>
              </w:pPrChange>
            </w:pPr>
            <w:ins w:id="3293" w:author="Boyko, James" w:date="2025-06-30T13:58:00Z" w16du:dateUtc="2025-06-30T17:58:00Z">
              <w:r w:rsidRPr="00505079">
                <w:rPr>
                  <w:rFonts w:ascii="Arial" w:hAnsi="Arial" w:cs="Arial"/>
                  <w:sz w:val="21"/>
                  <w:szCs w:val="21"/>
                </w:rPr>
                <w:t>Greedy (</w:t>
              </w:r>
            </w:ins>
            <w:ins w:id="3294" w:author="Boyko, James" w:date="2025-06-30T13:55:00Z" w16du:dateUtc="2025-06-30T17:55:00Z">
              <w:r w:rsidR="00DD737F" w:rsidRPr="00505079">
                <w:rPr>
                  <w:rFonts w:ascii="Arial" w:hAnsi="Arial" w:cs="Arial"/>
                  <w:sz w:val="21"/>
                  <w:szCs w:val="21"/>
                  <w:rPrChange w:id="3295" w:author="Boyko, James" w:date="2025-06-30T14:00:00Z" w16du:dateUtc="2025-06-30T18:00:00Z">
                    <w:rPr>
                      <w:rFonts w:ascii="Arial" w:hAnsi="Arial" w:cs="Arial"/>
                      <w:sz w:val="20"/>
                      <w:szCs w:val="20"/>
                    </w:rPr>
                  </w:rPrChange>
                </w:rPr>
                <w:t>l0</w:t>
              </w:r>
            </w:ins>
            <w:ins w:id="3296" w:author="Boyko, James" w:date="2025-06-30T13:58:00Z" w16du:dateUtc="2025-06-30T17:58:00Z">
              <w:r w:rsidRPr="00505079">
                <w:rPr>
                  <w:rFonts w:ascii="Arial" w:hAnsi="Arial" w:cs="Arial"/>
                  <w:sz w:val="21"/>
                  <w:szCs w:val="21"/>
                </w:rPr>
                <w:t>)</w:t>
              </w:r>
            </w:ins>
          </w:p>
        </w:tc>
        <w:tc>
          <w:tcPr>
            <w:tcW w:w="1584" w:type="dxa"/>
            <w:tcBorders>
              <w:top w:val="single" w:sz="4" w:space="0" w:color="auto"/>
            </w:tcBorders>
            <w:noWrap/>
            <w:hideMark/>
            <w:tcPrChange w:id="3297" w:author="Boyko, James" w:date="2025-06-30T14:12:00Z" w16du:dateUtc="2025-06-30T18:12:00Z">
              <w:tcPr>
                <w:tcW w:w="1584" w:type="dxa"/>
                <w:gridSpan w:val="3"/>
                <w:noWrap/>
                <w:hideMark/>
              </w:tcPr>
            </w:tcPrChange>
          </w:tcPr>
          <w:p w14:paraId="0B802A48" w14:textId="68CE464D" w:rsidR="00DD737F" w:rsidRPr="00505079" w:rsidRDefault="000205CC" w:rsidP="00355853">
            <w:pPr>
              <w:jc w:val="right"/>
              <w:cnfStyle w:val="100000000000" w:firstRow="1" w:lastRow="0" w:firstColumn="0" w:lastColumn="0" w:oddVBand="0" w:evenVBand="0" w:oddHBand="0" w:evenHBand="0" w:firstRowFirstColumn="0" w:firstRowLastColumn="0" w:lastRowFirstColumn="0" w:lastRowLastColumn="0"/>
              <w:rPr>
                <w:ins w:id="3298" w:author="Boyko, James" w:date="2025-06-30T13:55:00Z" w16du:dateUtc="2025-06-30T17:55:00Z"/>
                <w:rFonts w:ascii="Arial" w:hAnsi="Arial" w:cs="Arial"/>
                <w:sz w:val="21"/>
                <w:szCs w:val="21"/>
                <w:rPrChange w:id="3299" w:author="Boyko, James" w:date="2025-06-30T14:00:00Z" w16du:dateUtc="2025-06-30T18:00:00Z">
                  <w:rPr>
                    <w:ins w:id="3300" w:author="Boyko, James" w:date="2025-06-30T13:55:00Z" w16du:dateUtc="2025-06-30T17:55:00Z"/>
                    <w:rFonts w:ascii="Arial" w:hAnsi="Arial" w:cs="Arial"/>
                    <w:sz w:val="20"/>
                    <w:szCs w:val="20"/>
                  </w:rPr>
                </w:rPrChange>
              </w:rPr>
              <w:pPrChange w:id="3301" w:author="Boyko, James" w:date="2025-06-30T13:57:00Z" w16du:dateUtc="2025-06-30T17:57:00Z">
                <w:pPr>
                  <w:cnfStyle w:val="100000000000" w:firstRow="1" w:lastRow="0" w:firstColumn="0" w:lastColumn="0" w:oddVBand="0" w:evenVBand="0" w:oddHBand="0" w:evenHBand="0" w:firstRowFirstColumn="0" w:firstRowLastColumn="0" w:lastRowFirstColumn="0" w:lastRowLastColumn="0"/>
                </w:pPr>
              </w:pPrChange>
            </w:pPr>
            <w:ins w:id="3302" w:author="Boyko, James" w:date="2025-06-30T13:58:00Z" w16du:dateUtc="2025-06-30T17:58:00Z">
              <w:r w:rsidRPr="00505079">
                <w:rPr>
                  <w:rFonts w:ascii="Arial" w:hAnsi="Arial" w:cs="Arial"/>
                  <w:sz w:val="21"/>
                  <w:szCs w:val="21"/>
                </w:rPr>
                <w:t>Greedy (</w:t>
              </w:r>
            </w:ins>
            <w:ins w:id="3303" w:author="Boyko, James" w:date="2025-06-30T13:55:00Z" w16du:dateUtc="2025-06-30T17:55:00Z">
              <w:r w:rsidR="00DD737F" w:rsidRPr="00505079">
                <w:rPr>
                  <w:rFonts w:ascii="Arial" w:hAnsi="Arial" w:cs="Arial"/>
                  <w:sz w:val="21"/>
                  <w:szCs w:val="21"/>
                  <w:rPrChange w:id="3304" w:author="Boyko, James" w:date="2025-06-30T14:00:00Z" w16du:dateUtc="2025-06-30T18:00:00Z">
                    <w:rPr>
                      <w:rFonts w:ascii="Arial" w:hAnsi="Arial" w:cs="Arial"/>
                      <w:sz w:val="20"/>
                      <w:szCs w:val="20"/>
                    </w:rPr>
                  </w:rPrChange>
                </w:rPr>
                <w:t>l1</w:t>
              </w:r>
            </w:ins>
            <w:ins w:id="3305" w:author="Boyko, James" w:date="2025-06-30T13:58:00Z" w16du:dateUtc="2025-06-30T17:58:00Z">
              <w:r w:rsidRPr="00505079">
                <w:rPr>
                  <w:rFonts w:ascii="Arial" w:hAnsi="Arial" w:cs="Arial"/>
                  <w:sz w:val="21"/>
                  <w:szCs w:val="21"/>
                </w:rPr>
                <w:t>)</w:t>
              </w:r>
            </w:ins>
          </w:p>
        </w:tc>
        <w:tc>
          <w:tcPr>
            <w:tcW w:w="1584" w:type="dxa"/>
            <w:tcBorders>
              <w:top w:val="single" w:sz="4" w:space="0" w:color="auto"/>
            </w:tcBorders>
            <w:noWrap/>
            <w:hideMark/>
            <w:tcPrChange w:id="3306" w:author="Boyko, James" w:date="2025-06-30T14:12:00Z" w16du:dateUtc="2025-06-30T18:12:00Z">
              <w:tcPr>
                <w:tcW w:w="1584" w:type="dxa"/>
                <w:noWrap/>
                <w:hideMark/>
              </w:tcPr>
            </w:tcPrChange>
          </w:tcPr>
          <w:p w14:paraId="4EE2B7B0" w14:textId="7DF9B407" w:rsidR="00DD737F" w:rsidRPr="00505079" w:rsidRDefault="00251574" w:rsidP="00355853">
            <w:pPr>
              <w:jc w:val="right"/>
              <w:cnfStyle w:val="100000000000" w:firstRow="1" w:lastRow="0" w:firstColumn="0" w:lastColumn="0" w:oddVBand="0" w:evenVBand="0" w:oddHBand="0" w:evenHBand="0" w:firstRowFirstColumn="0" w:firstRowLastColumn="0" w:lastRowFirstColumn="0" w:lastRowLastColumn="0"/>
              <w:rPr>
                <w:ins w:id="3307" w:author="Boyko, James" w:date="2025-06-30T13:55:00Z" w16du:dateUtc="2025-06-30T17:55:00Z"/>
                <w:rFonts w:ascii="Arial" w:hAnsi="Arial" w:cs="Arial"/>
                <w:sz w:val="21"/>
                <w:szCs w:val="21"/>
                <w:rPrChange w:id="3308" w:author="Boyko, James" w:date="2025-06-30T14:00:00Z" w16du:dateUtc="2025-06-30T18:00:00Z">
                  <w:rPr>
                    <w:ins w:id="3309" w:author="Boyko, James" w:date="2025-06-30T13:55:00Z" w16du:dateUtc="2025-06-30T17:55:00Z"/>
                    <w:rFonts w:ascii="Arial" w:hAnsi="Arial" w:cs="Arial"/>
                    <w:sz w:val="20"/>
                    <w:szCs w:val="20"/>
                  </w:rPr>
                </w:rPrChange>
              </w:rPr>
              <w:pPrChange w:id="3310" w:author="Boyko, James" w:date="2025-06-30T13:57:00Z" w16du:dateUtc="2025-06-30T17:57:00Z">
                <w:pPr>
                  <w:cnfStyle w:val="100000000000" w:firstRow="1" w:lastRow="0" w:firstColumn="0" w:lastColumn="0" w:oddVBand="0" w:evenVBand="0" w:oddHBand="0" w:evenHBand="0" w:firstRowFirstColumn="0" w:firstRowLastColumn="0" w:lastRowFirstColumn="0" w:lastRowLastColumn="0"/>
                </w:pPr>
              </w:pPrChange>
            </w:pPr>
            <w:ins w:id="3311" w:author="Boyko, James" w:date="2025-06-30T14:09:00Z" w16du:dateUtc="2025-06-30T18:09:00Z">
              <w:r>
                <w:rPr>
                  <w:rFonts w:ascii="Arial" w:hAnsi="Arial" w:cs="Arial"/>
                  <w:sz w:val="21"/>
                  <w:szCs w:val="21"/>
                </w:rPr>
                <w:t>SA</w:t>
              </w:r>
            </w:ins>
            <w:ins w:id="3312" w:author="Boyko, James" w:date="2025-06-30T13:58:00Z" w16du:dateUtc="2025-06-30T17:58:00Z">
              <w:r w:rsidR="000205CC" w:rsidRPr="00505079">
                <w:rPr>
                  <w:rFonts w:ascii="Arial" w:hAnsi="Arial" w:cs="Arial"/>
                  <w:sz w:val="21"/>
                  <w:szCs w:val="21"/>
                </w:rPr>
                <w:t xml:space="preserve"> (l1)</w:t>
              </w:r>
            </w:ins>
          </w:p>
        </w:tc>
      </w:tr>
      <w:tr w:rsidR="00AD606A" w:rsidRPr="00DD737F" w14:paraId="7A2F49D8" w14:textId="77777777" w:rsidTr="000560A8">
        <w:trPr>
          <w:cnfStyle w:val="000000100000" w:firstRow="0" w:lastRow="0" w:firstColumn="0" w:lastColumn="0" w:oddVBand="0" w:evenVBand="0" w:oddHBand="1" w:evenHBand="0" w:firstRowFirstColumn="0" w:firstRowLastColumn="0" w:lastRowFirstColumn="0" w:lastRowLastColumn="0"/>
          <w:trHeight w:val="260"/>
          <w:ins w:id="3313" w:author="Boyko, James" w:date="2025-06-30T13:55:00Z" w16du:dateUtc="2025-06-30T17:55:00Z"/>
          <w:trPrChange w:id="3314" w:author="Boyko, James" w:date="2025-06-30T14:12:00Z" w16du:dateUtc="2025-06-30T18:12: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tcBorders>
              <w:right w:val="single" w:sz="4" w:space="0" w:color="auto"/>
            </w:tcBorders>
            <w:noWrap/>
            <w:hideMark/>
            <w:tcPrChange w:id="3315" w:author="Boyko, James" w:date="2025-06-30T14:12:00Z" w16du:dateUtc="2025-06-30T18:12:00Z">
              <w:tcPr>
                <w:tcW w:w="1530" w:type="dxa"/>
                <w:noWrap/>
                <w:hideMark/>
              </w:tcPr>
            </w:tcPrChange>
          </w:tcPr>
          <w:p w14:paraId="280DC4A9" w14:textId="77777777" w:rsidR="00DD737F" w:rsidRPr="00DD737F" w:rsidRDefault="00DD737F" w:rsidP="00DD737F">
            <w:pPr>
              <w:jc w:val="left"/>
              <w:cnfStyle w:val="001000100000" w:firstRow="0" w:lastRow="0" w:firstColumn="1" w:lastColumn="0" w:oddVBand="0" w:evenVBand="0" w:oddHBand="1" w:evenHBand="0" w:firstRowFirstColumn="0" w:firstRowLastColumn="0" w:lastRowFirstColumn="0" w:lastRowLastColumn="0"/>
              <w:rPr>
                <w:ins w:id="3316" w:author="Boyko, James" w:date="2025-06-30T13:55:00Z" w16du:dateUtc="2025-06-30T17:55:00Z"/>
                <w:rFonts w:ascii="Arial" w:hAnsi="Arial" w:cs="Arial"/>
                <w:sz w:val="21"/>
                <w:szCs w:val="21"/>
                <w:rPrChange w:id="3317" w:author="Boyko, James" w:date="2025-06-30T13:56:00Z" w16du:dateUtc="2025-06-30T17:56:00Z">
                  <w:rPr>
                    <w:ins w:id="3318" w:author="Boyko, James" w:date="2025-06-30T13:55:00Z" w16du:dateUtc="2025-06-30T17:55:00Z"/>
                    <w:rFonts w:ascii="Arial" w:hAnsi="Arial" w:cs="Arial"/>
                    <w:sz w:val="20"/>
                    <w:szCs w:val="20"/>
                  </w:rPr>
                </w:rPrChange>
              </w:rPr>
              <w:pPrChange w:id="3319" w:author="Boyko, James" w:date="2025-06-30T13:57:00Z" w16du:dateUtc="2025-06-30T17:57:00Z">
                <w:pPr>
                  <w:cnfStyle w:val="001000100000" w:firstRow="0" w:lastRow="0" w:firstColumn="1" w:lastColumn="0" w:oddVBand="0" w:evenVBand="0" w:oddHBand="1" w:evenHBand="0" w:firstRowFirstColumn="0" w:firstRowLastColumn="0" w:lastRowFirstColumn="0" w:lastRowLastColumn="0"/>
                </w:pPr>
              </w:pPrChange>
            </w:pPr>
            <w:ins w:id="3320" w:author="Boyko, James" w:date="2025-06-30T13:55:00Z" w16du:dateUtc="2025-06-30T17:55:00Z">
              <w:r w:rsidRPr="00DD737F">
                <w:rPr>
                  <w:rFonts w:ascii="Arial" w:hAnsi="Arial" w:cs="Arial"/>
                  <w:sz w:val="21"/>
                  <w:szCs w:val="21"/>
                  <w:rPrChange w:id="3321" w:author="Boyko, James" w:date="2025-06-30T13:56:00Z" w16du:dateUtc="2025-06-30T17:56:00Z">
                    <w:rPr>
                      <w:rFonts w:ascii="Arial" w:hAnsi="Arial" w:cs="Arial"/>
                      <w:sz w:val="20"/>
                      <w:szCs w:val="20"/>
                    </w:rPr>
                  </w:rPrChange>
                </w:rPr>
                <w:t>dependent</w:t>
              </w:r>
            </w:ins>
          </w:p>
        </w:tc>
        <w:tc>
          <w:tcPr>
            <w:tcW w:w="3690" w:type="dxa"/>
            <w:tcBorders>
              <w:top w:val="single" w:sz="4" w:space="0" w:color="7F7F7F" w:themeColor="text1" w:themeTint="80"/>
              <w:left w:val="single" w:sz="4" w:space="0" w:color="auto"/>
            </w:tcBorders>
            <w:noWrap/>
            <w:hideMark/>
            <w:tcPrChange w:id="3322" w:author="Boyko, James" w:date="2025-06-30T14:12:00Z" w16du:dateUtc="2025-06-30T18:12:00Z">
              <w:tcPr>
                <w:tcW w:w="3690" w:type="dxa"/>
                <w:gridSpan w:val="4"/>
                <w:noWrap/>
                <w:hideMark/>
              </w:tcPr>
            </w:tcPrChange>
          </w:tcPr>
          <w:p w14:paraId="333E5446" w14:textId="73C342DF" w:rsidR="00DD737F" w:rsidRPr="00DD737F" w:rsidRDefault="00990391">
            <w:pPr>
              <w:cnfStyle w:val="000000100000" w:firstRow="0" w:lastRow="0" w:firstColumn="0" w:lastColumn="0" w:oddVBand="0" w:evenVBand="0" w:oddHBand="1" w:evenHBand="0" w:firstRowFirstColumn="0" w:firstRowLastColumn="0" w:lastRowFirstColumn="0" w:lastRowLastColumn="0"/>
              <w:rPr>
                <w:ins w:id="3323" w:author="Boyko, James" w:date="2025-06-30T13:55:00Z" w16du:dateUtc="2025-06-30T17:55:00Z"/>
                <w:rFonts w:ascii="Arial" w:hAnsi="Arial" w:cs="Arial"/>
                <w:sz w:val="21"/>
                <w:szCs w:val="21"/>
                <w:rPrChange w:id="3324" w:author="Boyko, James" w:date="2025-06-30T13:56:00Z" w16du:dateUtc="2025-06-30T17:56:00Z">
                  <w:rPr>
                    <w:ins w:id="3325" w:author="Boyko, James" w:date="2025-06-30T13:55:00Z" w16du:dateUtc="2025-06-30T17:55:00Z"/>
                    <w:rFonts w:ascii="Arial" w:hAnsi="Arial" w:cs="Arial"/>
                    <w:sz w:val="20"/>
                    <w:szCs w:val="20"/>
                  </w:rPr>
                </w:rPrChange>
              </w:rPr>
            </w:pPr>
            <m:oMathPara>
              <m:oMath>
                <m:sSub>
                  <m:sSubPr>
                    <m:ctrlPr>
                      <w:ins w:id="3326" w:author="Boyko, James" w:date="2025-06-30T14:03:00Z" w16du:dateUtc="2025-06-30T18:03:00Z">
                        <w:rPr>
                          <w:rFonts w:ascii="Cambria Math" w:hAnsi="Cambria Math"/>
                          <w:sz w:val="22"/>
                          <w:szCs w:val="22"/>
                        </w:rPr>
                      </w:ins>
                    </m:ctrlPr>
                  </m:sSubPr>
                  <m:e>
                    <m:r>
                      <w:ins w:id="3327" w:author="Boyko, James" w:date="2025-06-30T14:03:00Z" w16du:dateUtc="2025-06-30T18:03:00Z">
                        <w:rPr>
                          <w:rFonts w:ascii="Cambria Math" w:hAnsi="Cambria Math"/>
                          <w:sz w:val="22"/>
                          <w:szCs w:val="22"/>
                        </w:rPr>
                        <m:t>q</m:t>
                      </w:ins>
                    </m:r>
                  </m:e>
                  <m:sub>
                    <m:sSub>
                      <m:sSubPr>
                        <m:ctrlPr>
                          <w:ins w:id="3328" w:author="Boyko, James" w:date="2025-06-30T14:03:00Z" w16du:dateUtc="2025-06-30T18:03:00Z">
                            <w:rPr>
                              <w:rFonts w:ascii="Cambria Math" w:hAnsi="Cambria Math"/>
                              <w:sz w:val="22"/>
                              <w:szCs w:val="22"/>
                            </w:rPr>
                          </w:ins>
                        </m:ctrlPr>
                      </m:sSubPr>
                      <m:e>
                        <m:r>
                          <w:ins w:id="3329" w:author="Boyko, James" w:date="2025-06-30T14:03:00Z" w16du:dateUtc="2025-06-30T18:03:00Z">
                            <w:rPr>
                              <w:rFonts w:ascii="Cambria Math" w:hAnsi="Cambria Math"/>
                              <w:sz w:val="22"/>
                              <w:szCs w:val="22"/>
                            </w:rPr>
                            <m:t>(X</m:t>
                          </w:ins>
                        </m:r>
                      </m:e>
                      <m:sub>
                        <m:r>
                          <w:ins w:id="3330" w:author="Boyko, James" w:date="2025-06-30T14:03:00Z" w16du:dateUtc="2025-06-30T18:03:00Z">
                            <w:rPr>
                              <w:rFonts w:ascii="Cambria Math" w:hAnsi="Cambria Math"/>
                              <w:sz w:val="22"/>
                              <w:szCs w:val="22"/>
                            </w:rPr>
                            <m:t>0</m:t>
                          </w:ins>
                        </m:r>
                      </m:sub>
                    </m:sSub>
                    <m:r>
                      <w:ins w:id="3331" w:author="Boyko, James" w:date="2025-06-30T14:03:00Z" w16du:dateUtc="2025-06-30T18:03:00Z">
                        <w:rPr>
                          <w:rFonts w:ascii="Cambria Math" w:hAnsi="Cambria Math"/>
                          <w:sz w:val="22"/>
                          <w:szCs w:val="22"/>
                        </w:rPr>
                        <m:t>→</m:t>
                      </w:ins>
                    </m:r>
                    <m:sSub>
                      <m:sSubPr>
                        <m:ctrlPr>
                          <w:ins w:id="3332" w:author="Boyko, James" w:date="2025-06-30T14:03:00Z" w16du:dateUtc="2025-06-30T18:03:00Z">
                            <w:rPr>
                              <w:rFonts w:ascii="Cambria Math" w:hAnsi="Cambria Math"/>
                              <w:sz w:val="22"/>
                              <w:szCs w:val="22"/>
                            </w:rPr>
                          </w:ins>
                        </m:ctrlPr>
                      </m:sSubPr>
                      <m:e>
                        <m:r>
                          <w:ins w:id="3333" w:author="Boyko, James" w:date="2025-06-30T14:03:00Z" w16du:dateUtc="2025-06-30T18:03:00Z">
                            <w:rPr>
                              <w:rFonts w:ascii="Cambria Math" w:hAnsi="Cambria Math"/>
                              <w:sz w:val="22"/>
                              <w:szCs w:val="22"/>
                            </w:rPr>
                            <m:t>X</m:t>
                          </w:ins>
                        </m:r>
                      </m:e>
                      <m:sub>
                        <m:r>
                          <w:ins w:id="3334" w:author="Boyko, James" w:date="2025-06-30T14:03:00Z" w16du:dateUtc="2025-06-30T18:03:00Z">
                            <w:rPr>
                              <w:rFonts w:ascii="Cambria Math" w:hAnsi="Cambria Math"/>
                              <w:sz w:val="22"/>
                              <w:szCs w:val="22"/>
                            </w:rPr>
                            <m:t>1</m:t>
                          </w:ins>
                        </m:r>
                      </m:sub>
                    </m:sSub>
                    <m:r>
                      <w:ins w:id="3335" w:author="Boyko, James" w:date="2025-06-30T14:03:00Z" w16du:dateUtc="2025-06-30T18:03:00Z">
                        <w:rPr>
                          <w:rFonts w:ascii="Cambria Math" w:hAnsi="Cambria Math"/>
                          <w:sz w:val="22"/>
                          <w:szCs w:val="22"/>
                        </w:rPr>
                        <m:t>)|</m:t>
                      </w:ins>
                    </m:r>
                    <m:sSub>
                      <m:sSubPr>
                        <m:ctrlPr>
                          <w:ins w:id="3336" w:author="Boyko, James" w:date="2025-06-30T14:03:00Z" w16du:dateUtc="2025-06-30T18:03:00Z">
                            <w:rPr>
                              <w:rFonts w:ascii="Cambria Math" w:hAnsi="Cambria Math"/>
                              <w:sz w:val="22"/>
                              <w:szCs w:val="22"/>
                            </w:rPr>
                          </w:ins>
                        </m:ctrlPr>
                      </m:sSubPr>
                      <m:e>
                        <m:r>
                          <w:ins w:id="3337" w:author="Boyko, James" w:date="2025-06-30T14:03:00Z" w16du:dateUtc="2025-06-30T18:03:00Z">
                            <w:rPr>
                              <w:rFonts w:ascii="Cambria Math" w:hAnsi="Cambria Math"/>
                              <w:sz w:val="22"/>
                              <w:szCs w:val="22"/>
                            </w:rPr>
                            <m:t>Y</m:t>
                          </w:ins>
                        </m:r>
                      </m:e>
                      <m:sub>
                        <m:r>
                          <w:ins w:id="3338" w:author="Boyko, James" w:date="2025-06-30T14:03:00Z" w16du:dateUtc="2025-06-30T18:03:00Z">
                            <w:rPr>
                              <w:rFonts w:ascii="Cambria Math" w:hAnsi="Cambria Math"/>
                              <w:sz w:val="22"/>
                              <w:szCs w:val="22"/>
                            </w:rPr>
                            <m:t>1</m:t>
                          </w:ins>
                        </m:r>
                      </m:sub>
                    </m:sSub>
                  </m:sub>
                </m:sSub>
                <m:r>
                  <w:ins w:id="3339" w:author="Boyko, James" w:date="2025-06-30T14:03:00Z" w16du:dateUtc="2025-06-30T18:03:00Z">
                    <w:rPr>
                      <w:rFonts w:ascii="Cambria Math" w:hAnsi="Cambria Math"/>
                    </w:rPr>
                    <m:t>&gt;</m:t>
                  </w:ins>
                </m:r>
                <m:sSub>
                  <m:sSubPr>
                    <m:ctrlPr>
                      <w:ins w:id="3340" w:author="Boyko, James" w:date="2025-06-30T14:03:00Z" w16du:dateUtc="2025-06-30T18:03:00Z">
                        <w:rPr>
                          <w:rFonts w:ascii="Cambria Math" w:hAnsi="Cambria Math"/>
                          <w:sz w:val="22"/>
                          <w:szCs w:val="22"/>
                        </w:rPr>
                      </w:ins>
                    </m:ctrlPr>
                  </m:sSubPr>
                  <m:e>
                    <m:r>
                      <w:ins w:id="3341" w:author="Boyko, James" w:date="2025-06-30T14:03:00Z" w16du:dateUtc="2025-06-30T18:03:00Z">
                        <w:rPr>
                          <w:rFonts w:ascii="Cambria Math" w:hAnsi="Cambria Math"/>
                          <w:sz w:val="22"/>
                          <w:szCs w:val="22"/>
                        </w:rPr>
                        <m:t>q</m:t>
                      </w:ins>
                    </m:r>
                  </m:e>
                  <m:sub>
                    <m:r>
                      <w:ins w:id="3342" w:author="Boyko, James" w:date="2025-06-30T14:03:00Z" w16du:dateUtc="2025-06-30T18:03:00Z">
                        <w:rPr>
                          <w:rFonts w:ascii="Cambria Math" w:hAnsi="Cambria Math"/>
                          <w:sz w:val="22"/>
                          <w:szCs w:val="22"/>
                        </w:rPr>
                        <m:t>(</m:t>
                      </w:ins>
                    </m:r>
                    <m:sSub>
                      <m:sSubPr>
                        <m:ctrlPr>
                          <w:ins w:id="3343" w:author="Boyko, James" w:date="2025-06-30T14:03:00Z" w16du:dateUtc="2025-06-30T18:03:00Z">
                            <w:rPr>
                              <w:rFonts w:ascii="Cambria Math" w:hAnsi="Cambria Math"/>
                              <w:sz w:val="22"/>
                              <w:szCs w:val="22"/>
                            </w:rPr>
                          </w:ins>
                        </m:ctrlPr>
                      </m:sSubPr>
                      <m:e>
                        <m:r>
                          <w:ins w:id="3344" w:author="Boyko, James" w:date="2025-06-30T14:03:00Z" w16du:dateUtc="2025-06-30T18:03:00Z">
                            <w:rPr>
                              <w:rFonts w:ascii="Cambria Math" w:hAnsi="Cambria Math"/>
                              <w:sz w:val="22"/>
                              <w:szCs w:val="22"/>
                            </w:rPr>
                            <m:t>X</m:t>
                          </w:ins>
                        </m:r>
                      </m:e>
                      <m:sub>
                        <m:r>
                          <w:ins w:id="3345" w:author="Boyko, James" w:date="2025-06-30T14:03:00Z" w16du:dateUtc="2025-06-30T18:03:00Z">
                            <w:rPr>
                              <w:rFonts w:ascii="Cambria Math" w:hAnsi="Cambria Math"/>
                              <w:sz w:val="22"/>
                              <w:szCs w:val="22"/>
                            </w:rPr>
                            <m:t>0</m:t>
                          </w:ins>
                        </m:r>
                      </m:sub>
                    </m:sSub>
                    <m:r>
                      <w:ins w:id="3346" w:author="Boyko, James" w:date="2025-06-30T14:03:00Z" w16du:dateUtc="2025-06-30T18:03:00Z">
                        <w:rPr>
                          <w:rFonts w:ascii="Cambria Math" w:hAnsi="Cambria Math"/>
                          <w:sz w:val="22"/>
                          <w:szCs w:val="22"/>
                        </w:rPr>
                        <m:t>→</m:t>
                      </w:ins>
                    </m:r>
                    <m:sSub>
                      <m:sSubPr>
                        <m:ctrlPr>
                          <w:ins w:id="3347" w:author="Boyko, James" w:date="2025-06-30T14:03:00Z" w16du:dateUtc="2025-06-30T18:03:00Z">
                            <w:rPr>
                              <w:rFonts w:ascii="Cambria Math" w:hAnsi="Cambria Math"/>
                              <w:sz w:val="22"/>
                              <w:szCs w:val="22"/>
                            </w:rPr>
                          </w:ins>
                        </m:ctrlPr>
                      </m:sSubPr>
                      <m:e>
                        <m:r>
                          <w:ins w:id="3348" w:author="Boyko, James" w:date="2025-06-30T14:03:00Z" w16du:dateUtc="2025-06-30T18:03:00Z">
                            <w:rPr>
                              <w:rFonts w:ascii="Cambria Math" w:hAnsi="Cambria Math"/>
                              <w:sz w:val="22"/>
                              <w:szCs w:val="22"/>
                            </w:rPr>
                            <m:t>X</m:t>
                          </w:ins>
                        </m:r>
                      </m:e>
                      <m:sub>
                        <m:r>
                          <w:ins w:id="3349" w:author="Boyko, James" w:date="2025-06-30T14:03:00Z" w16du:dateUtc="2025-06-30T18:03:00Z">
                            <w:rPr>
                              <w:rFonts w:ascii="Cambria Math" w:hAnsi="Cambria Math"/>
                              <w:sz w:val="22"/>
                              <w:szCs w:val="22"/>
                            </w:rPr>
                            <m:t>1</m:t>
                          </w:ins>
                        </m:r>
                      </m:sub>
                    </m:sSub>
                    <m:r>
                      <w:ins w:id="3350" w:author="Boyko, James" w:date="2025-06-30T14:03:00Z" w16du:dateUtc="2025-06-30T18:03:00Z">
                        <w:rPr>
                          <w:rFonts w:ascii="Cambria Math" w:hAnsi="Cambria Math"/>
                          <w:sz w:val="22"/>
                          <w:szCs w:val="22"/>
                        </w:rPr>
                        <m:t>)|</m:t>
                      </w:ins>
                    </m:r>
                    <m:sSub>
                      <m:sSubPr>
                        <m:ctrlPr>
                          <w:ins w:id="3351" w:author="Boyko, James" w:date="2025-06-30T14:03:00Z" w16du:dateUtc="2025-06-30T18:03:00Z">
                            <w:rPr>
                              <w:rFonts w:ascii="Cambria Math" w:hAnsi="Cambria Math"/>
                              <w:sz w:val="22"/>
                              <w:szCs w:val="22"/>
                            </w:rPr>
                          </w:ins>
                        </m:ctrlPr>
                      </m:sSubPr>
                      <m:e>
                        <m:r>
                          <w:ins w:id="3352" w:author="Boyko, James" w:date="2025-06-30T14:03:00Z" w16du:dateUtc="2025-06-30T18:03:00Z">
                            <w:rPr>
                              <w:rFonts w:ascii="Cambria Math" w:hAnsi="Cambria Math"/>
                              <w:sz w:val="22"/>
                              <w:szCs w:val="22"/>
                            </w:rPr>
                            <m:t>Y</m:t>
                          </w:ins>
                        </m:r>
                      </m:e>
                      <m:sub>
                        <m:r>
                          <w:ins w:id="3353" w:author="Boyko, James" w:date="2025-06-30T14:03:00Z" w16du:dateUtc="2025-06-30T18:03:00Z">
                            <w:rPr>
                              <w:rFonts w:ascii="Cambria Math" w:hAnsi="Cambria Math"/>
                              <w:sz w:val="22"/>
                              <w:szCs w:val="22"/>
                            </w:rPr>
                            <m:t>0</m:t>
                          </w:ins>
                        </m:r>
                      </m:sub>
                    </m:sSub>
                  </m:sub>
                </m:sSub>
              </m:oMath>
            </m:oMathPara>
          </w:p>
        </w:tc>
        <w:tc>
          <w:tcPr>
            <w:tcW w:w="1584" w:type="dxa"/>
            <w:noWrap/>
            <w:hideMark/>
            <w:tcPrChange w:id="3354" w:author="Boyko, James" w:date="2025-06-30T14:12:00Z" w16du:dateUtc="2025-06-30T18:12:00Z">
              <w:tcPr>
                <w:tcW w:w="1584" w:type="dxa"/>
                <w:gridSpan w:val="3"/>
                <w:noWrap/>
                <w:hideMark/>
              </w:tcPr>
            </w:tcPrChange>
          </w:tcPr>
          <w:p w14:paraId="7933C2D7"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355" w:author="Boyko, James" w:date="2025-06-30T13:55:00Z" w16du:dateUtc="2025-06-30T17:55:00Z"/>
                <w:rFonts w:ascii="Arial" w:hAnsi="Arial" w:cs="Arial"/>
                <w:sz w:val="21"/>
                <w:szCs w:val="21"/>
                <w:rPrChange w:id="3356" w:author="Boyko, James" w:date="2025-06-30T13:56:00Z" w16du:dateUtc="2025-06-30T17:56:00Z">
                  <w:rPr>
                    <w:ins w:id="3357" w:author="Boyko, James" w:date="2025-06-30T13:55:00Z" w16du:dateUtc="2025-06-30T17:55:00Z"/>
                    <w:rFonts w:ascii="Arial" w:hAnsi="Arial" w:cs="Arial"/>
                    <w:sz w:val="20"/>
                    <w:szCs w:val="20"/>
                  </w:rPr>
                </w:rPrChange>
              </w:rPr>
            </w:pPr>
            <w:ins w:id="3358" w:author="Boyko, James" w:date="2025-06-30T13:55:00Z" w16du:dateUtc="2025-06-30T17:55:00Z">
              <w:r w:rsidRPr="00DD737F">
                <w:rPr>
                  <w:rFonts w:ascii="Arial" w:hAnsi="Arial" w:cs="Arial"/>
                  <w:sz w:val="21"/>
                  <w:szCs w:val="21"/>
                  <w:rPrChange w:id="3359" w:author="Boyko, James" w:date="2025-06-30T13:56:00Z" w16du:dateUtc="2025-06-30T17:56:00Z">
                    <w:rPr>
                      <w:rFonts w:ascii="Arial" w:hAnsi="Arial" w:cs="Arial"/>
                      <w:sz w:val="20"/>
                      <w:szCs w:val="20"/>
                    </w:rPr>
                  </w:rPrChange>
                </w:rPr>
                <w:t>0.98</w:t>
              </w:r>
            </w:ins>
          </w:p>
        </w:tc>
        <w:tc>
          <w:tcPr>
            <w:tcW w:w="1584" w:type="dxa"/>
            <w:noWrap/>
            <w:hideMark/>
            <w:tcPrChange w:id="3360" w:author="Boyko, James" w:date="2025-06-30T14:12:00Z" w16du:dateUtc="2025-06-30T18:12:00Z">
              <w:tcPr>
                <w:tcW w:w="1584" w:type="dxa"/>
                <w:gridSpan w:val="3"/>
                <w:noWrap/>
                <w:hideMark/>
              </w:tcPr>
            </w:tcPrChange>
          </w:tcPr>
          <w:p w14:paraId="51C6A1E6"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361" w:author="Boyko, James" w:date="2025-06-30T13:55:00Z" w16du:dateUtc="2025-06-30T17:55:00Z"/>
                <w:rFonts w:ascii="Arial" w:hAnsi="Arial" w:cs="Arial"/>
                <w:b/>
                <w:bCs/>
                <w:sz w:val="21"/>
                <w:szCs w:val="21"/>
                <w:rPrChange w:id="3362" w:author="Boyko, James" w:date="2025-06-30T14:00:00Z" w16du:dateUtc="2025-06-30T18:00:00Z">
                  <w:rPr>
                    <w:ins w:id="3363" w:author="Boyko, James" w:date="2025-06-30T13:55:00Z" w16du:dateUtc="2025-06-30T17:55:00Z"/>
                    <w:rFonts w:ascii="Arial" w:hAnsi="Arial" w:cs="Arial"/>
                    <w:sz w:val="20"/>
                    <w:szCs w:val="20"/>
                  </w:rPr>
                </w:rPrChange>
              </w:rPr>
            </w:pPr>
            <w:ins w:id="3364" w:author="Boyko, James" w:date="2025-06-30T13:55:00Z" w16du:dateUtc="2025-06-30T17:55:00Z">
              <w:r w:rsidRPr="00505079">
                <w:rPr>
                  <w:rFonts w:ascii="Arial" w:hAnsi="Arial" w:cs="Arial"/>
                  <w:b/>
                  <w:bCs/>
                  <w:sz w:val="21"/>
                  <w:szCs w:val="21"/>
                  <w:rPrChange w:id="3365" w:author="Boyko, James" w:date="2025-06-30T14:00:00Z" w16du:dateUtc="2025-06-30T18:00:00Z">
                    <w:rPr>
                      <w:rFonts w:ascii="Arial" w:hAnsi="Arial" w:cs="Arial"/>
                      <w:sz w:val="20"/>
                      <w:szCs w:val="20"/>
                    </w:rPr>
                  </w:rPrChange>
                </w:rPr>
                <w:t>0.99</w:t>
              </w:r>
            </w:ins>
          </w:p>
        </w:tc>
        <w:tc>
          <w:tcPr>
            <w:tcW w:w="1584" w:type="dxa"/>
            <w:noWrap/>
            <w:hideMark/>
            <w:tcPrChange w:id="3366" w:author="Boyko, James" w:date="2025-06-30T14:12:00Z" w16du:dateUtc="2025-06-30T18:12:00Z">
              <w:tcPr>
                <w:tcW w:w="1584" w:type="dxa"/>
                <w:noWrap/>
                <w:hideMark/>
              </w:tcPr>
            </w:tcPrChange>
          </w:tcPr>
          <w:p w14:paraId="4C3DCEB1"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367" w:author="Boyko, James" w:date="2025-06-30T13:55:00Z" w16du:dateUtc="2025-06-30T17:55:00Z"/>
                <w:rFonts w:ascii="Arial" w:hAnsi="Arial" w:cs="Arial"/>
                <w:sz w:val="21"/>
                <w:szCs w:val="21"/>
                <w:rPrChange w:id="3368" w:author="Boyko, James" w:date="2025-06-30T13:56:00Z" w16du:dateUtc="2025-06-30T17:56:00Z">
                  <w:rPr>
                    <w:ins w:id="3369" w:author="Boyko, James" w:date="2025-06-30T13:55:00Z" w16du:dateUtc="2025-06-30T17:55:00Z"/>
                    <w:rFonts w:ascii="Arial" w:hAnsi="Arial" w:cs="Arial"/>
                    <w:sz w:val="20"/>
                    <w:szCs w:val="20"/>
                  </w:rPr>
                </w:rPrChange>
              </w:rPr>
            </w:pPr>
            <w:ins w:id="3370" w:author="Boyko, James" w:date="2025-06-30T13:55:00Z" w16du:dateUtc="2025-06-30T17:55:00Z">
              <w:r w:rsidRPr="00DD737F">
                <w:rPr>
                  <w:rFonts w:ascii="Arial" w:hAnsi="Arial" w:cs="Arial"/>
                  <w:sz w:val="21"/>
                  <w:szCs w:val="21"/>
                  <w:rPrChange w:id="3371" w:author="Boyko, James" w:date="2025-06-30T13:56:00Z" w16du:dateUtc="2025-06-30T17:56:00Z">
                    <w:rPr>
                      <w:rFonts w:ascii="Arial" w:hAnsi="Arial" w:cs="Arial"/>
                      <w:sz w:val="20"/>
                      <w:szCs w:val="20"/>
                    </w:rPr>
                  </w:rPrChange>
                </w:rPr>
                <w:t>0.97</w:t>
              </w:r>
            </w:ins>
          </w:p>
        </w:tc>
      </w:tr>
      <w:tr w:rsidR="00990391" w:rsidRPr="00DD737F" w14:paraId="6F2412FF" w14:textId="77777777" w:rsidTr="00012F29">
        <w:trPr>
          <w:trHeight w:val="260"/>
          <w:ins w:id="3372" w:author="Boyko, James" w:date="2025-06-30T13:55:00Z" w16du:dateUtc="2025-06-30T17:55:00Z"/>
          <w:trPrChange w:id="3373"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374" w:author="Boyko, James" w:date="2025-06-30T14:07:00Z" w16du:dateUtc="2025-06-30T18:07:00Z">
              <w:tcPr>
                <w:tcW w:w="1756" w:type="dxa"/>
                <w:gridSpan w:val="2"/>
                <w:noWrap/>
                <w:hideMark/>
              </w:tcPr>
            </w:tcPrChange>
          </w:tcPr>
          <w:p w14:paraId="0330D2BE" w14:textId="77777777" w:rsidR="00DD737F" w:rsidRPr="00DD737F" w:rsidRDefault="00DD737F">
            <w:pPr>
              <w:jc w:val="left"/>
              <w:rPr>
                <w:ins w:id="3375" w:author="Boyko, James" w:date="2025-06-30T13:55:00Z" w16du:dateUtc="2025-06-30T17:55:00Z"/>
                <w:rFonts w:ascii="Arial" w:hAnsi="Arial" w:cs="Arial"/>
                <w:sz w:val="21"/>
                <w:szCs w:val="21"/>
                <w:rPrChange w:id="3376" w:author="Boyko, James" w:date="2025-06-30T13:56:00Z" w16du:dateUtc="2025-06-30T17:56:00Z">
                  <w:rPr>
                    <w:ins w:id="3377" w:author="Boyko, James" w:date="2025-06-30T13:55:00Z" w16du:dateUtc="2025-06-30T17:55:00Z"/>
                    <w:rFonts w:ascii="Arial" w:hAnsi="Arial" w:cs="Arial"/>
                    <w:sz w:val="20"/>
                    <w:szCs w:val="20"/>
                  </w:rPr>
                </w:rPrChange>
              </w:rPr>
            </w:pPr>
            <w:ins w:id="3378" w:author="Boyko, James" w:date="2025-06-30T13:55:00Z" w16du:dateUtc="2025-06-30T17:55:00Z">
              <w:r w:rsidRPr="00DD737F">
                <w:rPr>
                  <w:rFonts w:ascii="Arial" w:hAnsi="Arial" w:cs="Arial"/>
                  <w:sz w:val="21"/>
                  <w:szCs w:val="21"/>
                  <w:rPrChange w:id="3379" w:author="Boyko, James" w:date="2025-06-30T13:56:00Z" w16du:dateUtc="2025-06-30T17:56:00Z">
                    <w:rPr>
                      <w:rFonts w:ascii="Arial" w:hAnsi="Arial" w:cs="Arial"/>
                      <w:sz w:val="20"/>
                      <w:szCs w:val="20"/>
                    </w:rPr>
                  </w:rPrChange>
                </w:rPr>
                <w:t>dependent</w:t>
              </w:r>
            </w:ins>
          </w:p>
        </w:tc>
        <w:tc>
          <w:tcPr>
            <w:tcW w:w="3690" w:type="dxa"/>
            <w:noWrap/>
            <w:hideMark/>
            <w:tcPrChange w:id="3380" w:author="Boyko, James" w:date="2025-06-30T14:07:00Z" w16du:dateUtc="2025-06-30T18:07:00Z">
              <w:tcPr>
                <w:tcW w:w="3284" w:type="dxa"/>
                <w:gridSpan w:val="2"/>
                <w:noWrap/>
                <w:hideMark/>
              </w:tcPr>
            </w:tcPrChange>
          </w:tcPr>
          <w:p w14:paraId="03116C76" w14:textId="44DFFA3A" w:rsidR="00DD737F" w:rsidRPr="00DD737F" w:rsidRDefault="00343A94">
            <w:pPr>
              <w:cnfStyle w:val="000000000000" w:firstRow="0" w:lastRow="0" w:firstColumn="0" w:lastColumn="0" w:oddVBand="0" w:evenVBand="0" w:oddHBand="0" w:evenHBand="0" w:firstRowFirstColumn="0" w:firstRowLastColumn="0" w:lastRowFirstColumn="0" w:lastRowLastColumn="0"/>
              <w:rPr>
                <w:ins w:id="3381" w:author="Boyko, James" w:date="2025-06-30T13:55:00Z" w16du:dateUtc="2025-06-30T17:55:00Z"/>
                <w:rFonts w:ascii="Arial" w:hAnsi="Arial" w:cs="Arial"/>
                <w:sz w:val="21"/>
                <w:szCs w:val="21"/>
                <w:rPrChange w:id="3382" w:author="Boyko, James" w:date="2025-06-30T13:56:00Z" w16du:dateUtc="2025-06-30T17:56:00Z">
                  <w:rPr>
                    <w:ins w:id="3383" w:author="Boyko, James" w:date="2025-06-30T13:55:00Z" w16du:dateUtc="2025-06-30T17:55:00Z"/>
                    <w:rFonts w:ascii="Arial" w:hAnsi="Arial" w:cs="Arial"/>
                    <w:sz w:val="20"/>
                    <w:szCs w:val="20"/>
                  </w:rPr>
                </w:rPrChange>
              </w:rPr>
            </w:pPr>
            <m:oMathPara>
              <m:oMath>
                <m:sSub>
                  <m:sSubPr>
                    <m:ctrlPr>
                      <w:ins w:id="3384" w:author="Boyko, James" w:date="2025-06-30T14:04:00Z" w16du:dateUtc="2025-06-30T18:04:00Z">
                        <w:rPr>
                          <w:rFonts w:ascii="Cambria Math" w:hAnsi="Cambria Math"/>
                          <w:sz w:val="22"/>
                          <w:szCs w:val="22"/>
                        </w:rPr>
                      </w:ins>
                    </m:ctrlPr>
                  </m:sSubPr>
                  <m:e>
                    <m:r>
                      <w:ins w:id="3385" w:author="Boyko, James" w:date="2025-06-30T14:04:00Z" w16du:dateUtc="2025-06-30T18:04:00Z">
                        <w:rPr>
                          <w:rFonts w:ascii="Cambria Math" w:hAnsi="Cambria Math"/>
                          <w:sz w:val="22"/>
                          <w:szCs w:val="22"/>
                        </w:rPr>
                        <m:t>q</m:t>
                      </w:ins>
                    </m:r>
                  </m:e>
                  <m:sub>
                    <m:r>
                      <w:ins w:id="3386" w:author="Boyko, James" w:date="2025-06-30T14:04:00Z" w16du:dateUtc="2025-06-30T18:04:00Z">
                        <w:rPr>
                          <w:rFonts w:ascii="Cambria Math" w:hAnsi="Cambria Math"/>
                          <w:sz w:val="22"/>
                          <w:szCs w:val="22"/>
                        </w:rPr>
                        <m:t>(</m:t>
                      </w:ins>
                    </m:r>
                    <m:sSub>
                      <m:sSubPr>
                        <m:ctrlPr>
                          <w:ins w:id="3387" w:author="Boyko, James" w:date="2025-06-30T14:04:00Z" w16du:dateUtc="2025-06-30T18:04:00Z">
                            <w:rPr>
                              <w:rFonts w:ascii="Cambria Math" w:hAnsi="Cambria Math"/>
                              <w:sz w:val="22"/>
                              <w:szCs w:val="22"/>
                            </w:rPr>
                          </w:ins>
                        </m:ctrlPr>
                      </m:sSubPr>
                      <m:e>
                        <m:r>
                          <w:ins w:id="3388" w:author="Boyko, James" w:date="2025-06-30T14:04:00Z" w16du:dateUtc="2025-06-30T18:04:00Z">
                            <w:rPr>
                              <w:rFonts w:ascii="Cambria Math" w:hAnsi="Cambria Math"/>
                              <w:sz w:val="22"/>
                              <w:szCs w:val="22"/>
                            </w:rPr>
                            <m:t>X</m:t>
                          </w:ins>
                        </m:r>
                      </m:e>
                      <m:sub>
                        <m:r>
                          <w:ins w:id="3389" w:author="Boyko, James" w:date="2025-06-30T14:04:00Z" w16du:dateUtc="2025-06-30T18:04:00Z">
                            <w:rPr>
                              <w:rFonts w:ascii="Cambria Math" w:hAnsi="Cambria Math"/>
                              <w:sz w:val="22"/>
                              <w:szCs w:val="22"/>
                            </w:rPr>
                            <m:t>1</m:t>
                          </w:ins>
                        </m:r>
                      </m:sub>
                    </m:sSub>
                    <m:r>
                      <w:ins w:id="3390" w:author="Boyko, James" w:date="2025-06-30T14:04:00Z" w16du:dateUtc="2025-06-30T18:04:00Z">
                        <w:rPr>
                          <w:rFonts w:ascii="Cambria Math" w:hAnsi="Cambria Math"/>
                          <w:sz w:val="22"/>
                          <w:szCs w:val="22"/>
                        </w:rPr>
                        <m:t>→</m:t>
                      </w:ins>
                    </m:r>
                    <m:sSub>
                      <m:sSubPr>
                        <m:ctrlPr>
                          <w:ins w:id="3391" w:author="Boyko, James" w:date="2025-06-30T14:04:00Z" w16du:dateUtc="2025-06-30T18:04:00Z">
                            <w:rPr>
                              <w:rFonts w:ascii="Cambria Math" w:hAnsi="Cambria Math"/>
                              <w:sz w:val="22"/>
                              <w:szCs w:val="22"/>
                            </w:rPr>
                          </w:ins>
                        </m:ctrlPr>
                      </m:sSubPr>
                      <m:e>
                        <m:r>
                          <w:ins w:id="3392" w:author="Boyko, James" w:date="2025-06-30T14:04:00Z" w16du:dateUtc="2025-06-30T18:04:00Z">
                            <w:rPr>
                              <w:rFonts w:ascii="Cambria Math" w:hAnsi="Cambria Math"/>
                              <w:sz w:val="22"/>
                              <w:szCs w:val="22"/>
                            </w:rPr>
                            <m:t>X</m:t>
                          </w:ins>
                        </m:r>
                      </m:e>
                      <m:sub>
                        <m:r>
                          <w:ins w:id="3393" w:author="Boyko, James" w:date="2025-06-30T14:04:00Z" w16du:dateUtc="2025-06-30T18:04:00Z">
                            <w:rPr>
                              <w:rFonts w:ascii="Cambria Math" w:hAnsi="Cambria Math"/>
                              <w:sz w:val="22"/>
                              <w:szCs w:val="22"/>
                            </w:rPr>
                            <m:t>0</m:t>
                          </w:ins>
                        </m:r>
                      </m:sub>
                    </m:sSub>
                    <m:r>
                      <w:ins w:id="3394" w:author="Boyko, James" w:date="2025-06-30T14:04:00Z" w16du:dateUtc="2025-06-30T18:04:00Z">
                        <w:rPr>
                          <w:rFonts w:ascii="Cambria Math" w:hAnsi="Cambria Math"/>
                          <w:sz w:val="22"/>
                          <w:szCs w:val="22"/>
                        </w:rPr>
                        <m:t>)|</m:t>
                      </w:ins>
                    </m:r>
                    <m:sSub>
                      <m:sSubPr>
                        <m:ctrlPr>
                          <w:ins w:id="3395" w:author="Boyko, James" w:date="2025-06-30T14:04:00Z" w16du:dateUtc="2025-06-30T18:04:00Z">
                            <w:rPr>
                              <w:rFonts w:ascii="Cambria Math" w:hAnsi="Cambria Math"/>
                              <w:sz w:val="22"/>
                              <w:szCs w:val="22"/>
                            </w:rPr>
                          </w:ins>
                        </m:ctrlPr>
                      </m:sSubPr>
                      <m:e>
                        <m:r>
                          <w:ins w:id="3396" w:author="Boyko, James" w:date="2025-06-30T14:04:00Z" w16du:dateUtc="2025-06-30T18:04:00Z">
                            <w:rPr>
                              <w:rFonts w:ascii="Cambria Math" w:hAnsi="Cambria Math"/>
                              <w:sz w:val="22"/>
                              <w:szCs w:val="22"/>
                            </w:rPr>
                            <m:t>Y</m:t>
                          </w:ins>
                        </m:r>
                      </m:e>
                      <m:sub>
                        <m:r>
                          <w:ins w:id="3397" w:author="Boyko, James" w:date="2025-06-30T14:04:00Z" w16du:dateUtc="2025-06-30T18:04:00Z">
                            <w:rPr>
                              <w:rFonts w:ascii="Cambria Math" w:hAnsi="Cambria Math"/>
                              <w:sz w:val="22"/>
                              <w:szCs w:val="22"/>
                            </w:rPr>
                            <m:t>0</m:t>
                          </w:ins>
                        </m:r>
                      </m:sub>
                    </m:sSub>
                  </m:sub>
                </m:sSub>
                <m:r>
                  <w:ins w:id="3398" w:author="Boyko, James" w:date="2025-06-30T14:04:00Z" w16du:dateUtc="2025-06-30T18:04:00Z">
                    <w:rPr>
                      <w:rFonts w:ascii="Cambria Math" w:hAnsi="Cambria Math"/>
                    </w:rPr>
                    <m:t>&gt;</m:t>
                  </w:ins>
                </m:r>
                <m:sSub>
                  <m:sSubPr>
                    <m:ctrlPr>
                      <w:ins w:id="3399" w:author="Boyko, James" w:date="2025-06-30T14:04:00Z" w16du:dateUtc="2025-06-30T18:04:00Z">
                        <w:rPr>
                          <w:rFonts w:ascii="Cambria Math" w:hAnsi="Cambria Math"/>
                          <w:sz w:val="22"/>
                          <w:szCs w:val="22"/>
                        </w:rPr>
                      </w:ins>
                    </m:ctrlPr>
                  </m:sSubPr>
                  <m:e>
                    <m:r>
                      <w:ins w:id="3400" w:author="Boyko, James" w:date="2025-06-30T14:04:00Z" w16du:dateUtc="2025-06-30T18:04:00Z">
                        <w:rPr>
                          <w:rFonts w:ascii="Cambria Math" w:hAnsi="Cambria Math"/>
                          <w:sz w:val="22"/>
                          <w:szCs w:val="22"/>
                        </w:rPr>
                        <m:t>q</m:t>
                      </w:ins>
                    </m:r>
                  </m:e>
                  <m:sub>
                    <m:r>
                      <w:ins w:id="3401" w:author="Boyko, James" w:date="2025-06-30T14:04:00Z" w16du:dateUtc="2025-06-30T18:04:00Z">
                        <w:rPr>
                          <w:rFonts w:ascii="Cambria Math" w:hAnsi="Cambria Math"/>
                          <w:sz w:val="22"/>
                          <w:szCs w:val="22"/>
                        </w:rPr>
                        <m:t>(</m:t>
                      </w:ins>
                    </m:r>
                    <m:sSub>
                      <m:sSubPr>
                        <m:ctrlPr>
                          <w:ins w:id="3402" w:author="Boyko, James" w:date="2025-06-30T14:04:00Z" w16du:dateUtc="2025-06-30T18:04:00Z">
                            <w:rPr>
                              <w:rFonts w:ascii="Cambria Math" w:hAnsi="Cambria Math"/>
                              <w:sz w:val="22"/>
                              <w:szCs w:val="22"/>
                            </w:rPr>
                          </w:ins>
                        </m:ctrlPr>
                      </m:sSubPr>
                      <m:e>
                        <m:r>
                          <w:ins w:id="3403" w:author="Boyko, James" w:date="2025-06-30T14:04:00Z" w16du:dateUtc="2025-06-30T18:04:00Z">
                            <w:rPr>
                              <w:rFonts w:ascii="Cambria Math" w:hAnsi="Cambria Math"/>
                              <w:sz w:val="22"/>
                              <w:szCs w:val="22"/>
                            </w:rPr>
                            <m:t>X</m:t>
                          </w:ins>
                        </m:r>
                      </m:e>
                      <m:sub>
                        <m:r>
                          <w:ins w:id="3404" w:author="Boyko, James" w:date="2025-06-30T14:04:00Z" w16du:dateUtc="2025-06-30T18:04:00Z">
                            <w:rPr>
                              <w:rFonts w:ascii="Cambria Math" w:hAnsi="Cambria Math"/>
                              <w:sz w:val="22"/>
                              <w:szCs w:val="22"/>
                            </w:rPr>
                            <m:t>1</m:t>
                          </w:ins>
                        </m:r>
                      </m:sub>
                    </m:sSub>
                    <m:r>
                      <w:ins w:id="3405" w:author="Boyko, James" w:date="2025-06-30T14:04:00Z" w16du:dateUtc="2025-06-30T18:04:00Z">
                        <w:rPr>
                          <w:rFonts w:ascii="Cambria Math" w:hAnsi="Cambria Math"/>
                          <w:sz w:val="22"/>
                          <w:szCs w:val="22"/>
                        </w:rPr>
                        <m:t>→</m:t>
                      </w:ins>
                    </m:r>
                    <m:sSub>
                      <m:sSubPr>
                        <m:ctrlPr>
                          <w:ins w:id="3406" w:author="Boyko, James" w:date="2025-06-30T14:04:00Z" w16du:dateUtc="2025-06-30T18:04:00Z">
                            <w:rPr>
                              <w:rFonts w:ascii="Cambria Math" w:hAnsi="Cambria Math"/>
                              <w:sz w:val="22"/>
                              <w:szCs w:val="22"/>
                            </w:rPr>
                          </w:ins>
                        </m:ctrlPr>
                      </m:sSubPr>
                      <m:e>
                        <m:r>
                          <w:ins w:id="3407" w:author="Boyko, James" w:date="2025-06-30T14:04:00Z" w16du:dateUtc="2025-06-30T18:04:00Z">
                            <w:rPr>
                              <w:rFonts w:ascii="Cambria Math" w:hAnsi="Cambria Math"/>
                              <w:sz w:val="22"/>
                              <w:szCs w:val="22"/>
                            </w:rPr>
                            <m:t>X</m:t>
                          </w:ins>
                        </m:r>
                      </m:e>
                      <m:sub>
                        <m:r>
                          <w:ins w:id="3408" w:author="Boyko, James" w:date="2025-06-30T14:04:00Z" w16du:dateUtc="2025-06-30T18:04:00Z">
                            <w:rPr>
                              <w:rFonts w:ascii="Cambria Math" w:hAnsi="Cambria Math"/>
                              <w:sz w:val="22"/>
                              <w:szCs w:val="22"/>
                            </w:rPr>
                            <m:t>0</m:t>
                          </w:ins>
                        </m:r>
                      </m:sub>
                    </m:sSub>
                    <m:r>
                      <w:ins w:id="3409" w:author="Boyko, James" w:date="2025-06-30T14:04:00Z" w16du:dateUtc="2025-06-30T18:04:00Z">
                        <w:rPr>
                          <w:rFonts w:ascii="Cambria Math" w:hAnsi="Cambria Math"/>
                          <w:sz w:val="22"/>
                          <w:szCs w:val="22"/>
                        </w:rPr>
                        <m:t>)|</m:t>
                      </w:ins>
                    </m:r>
                    <m:sSub>
                      <m:sSubPr>
                        <m:ctrlPr>
                          <w:ins w:id="3410" w:author="Boyko, James" w:date="2025-06-30T14:04:00Z" w16du:dateUtc="2025-06-30T18:04:00Z">
                            <w:rPr>
                              <w:rFonts w:ascii="Cambria Math" w:hAnsi="Cambria Math"/>
                              <w:sz w:val="22"/>
                              <w:szCs w:val="22"/>
                            </w:rPr>
                          </w:ins>
                        </m:ctrlPr>
                      </m:sSubPr>
                      <m:e>
                        <m:r>
                          <w:ins w:id="3411" w:author="Boyko, James" w:date="2025-06-30T14:04:00Z" w16du:dateUtc="2025-06-30T18:04:00Z">
                            <w:rPr>
                              <w:rFonts w:ascii="Cambria Math" w:hAnsi="Cambria Math"/>
                              <w:sz w:val="22"/>
                              <w:szCs w:val="22"/>
                            </w:rPr>
                            <m:t>Y</m:t>
                          </w:ins>
                        </m:r>
                      </m:e>
                      <m:sub>
                        <m:r>
                          <w:ins w:id="3412" w:author="Boyko, James" w:date="2025-06-30T14:04:00Z" w16du:dateUtc="2025-06-30T18:04:00Z">
                            <w:rPr>
                              <w:rFonts w:ascii="Cambria Math" w:hAnsi="Cambria Math"/>
                              <w:sz w:val="22"/>
                              <w:szCs w:val="22"/>
                            </w:rPr>
                            <m:t>1</m:t>
                          </w:ins>
                        </m:r>
                      </m:sub>
                    </m:sSub>
                  </m:sub>
                </m:sSub>
              </m:oMath>
            </m:oMathPara>
          </w:p>
        </w:tc>
        <w:tc>
          <w:tcPr>
            <w:tcW w:w="1584" w:type="dxa"/>
            <w:noWrap/>
            <w:hideMark/>
            <w:tcPrChange w:id="3413" w:author="Boyko, James" w:date="2025-06-30T14:07:00Z" w16du:dateUtc="2025-06-30T18:07:00Z">
              <w:tcPr>
                <w:tcW w:w="1644" w:type="dxa"/>
                <w:gridSpan w:val="3"/>
                <w:noWrap/>
                <w:hideMark/>
              </w:tcPr>
            </w:tcPrChange>
          </w:tcPr>
          <w:p w14:paraId="4E7AAF81"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414" w:author="Boyko, James" w:date="2025-06-30T13:55:00Z" w16du:dateUtc="2025-06-30T17:55:00Z"/>
                <w:rFonts w:ascii="Arial" w:hAnsi="Arial" w:cs="Arial"/>
                <w:sz w:val="21"/>
                <w:szCs w:val="21"/>
                <w:rPrChange w:id="3415" w:author="Boyko, James" w:date="2025-06-30T13:56:00Z" w16du:dateUtc="2025-06-30T17:56:00Z">
                  <w:rPr>
                    <w:ins w:id="3416" w:author="Boyko, James" w:date="2025-06-30T13:55:00Z" w16du:dateUtc="2025-06-30T17:55:00Z"/>
                    <w:rFonts w:ascii="Arial" w:hAnsi="Arial" w:cs="Arial"/>
                    <w:sz w:val="20"/>
                    <w:szCs w:val="20"/>
                  </w:rPr>
                </w:rPrChange>
              </w:rPr>
            </w:pPr>
            <w:ins w:id="3417" w:author="Boyko, James" w:date="2025-06-30T13:55:00Z" w16du:dateUtc="2025-06-30T17:55:00Z">
              <w:r w:rsidRPr="00DD737F">
                <w:rPr>
                  <w:rFonts w:ascii="Arial" w:hAnsi="Arial" w:cs="Arial"/>
                  <w:sz w:val="21"/>
                  <w:szCs w:val="21"/>
                  <w:rPrChange w:id="3418" w:author="Boyko, James" w:date="2025-06-30T13:56:00Z" w16du:dateUtc="2025-06-30T17:56:00Z">
                    <w:rPr>
                      <w:rFonts w:ascii="Arial" w:hAnsi="Arial" w:cs="Arial"/>
                      <w:sz w:val="20"/>
                      <w:szCs w:val="20"/>
                    </w:rPr>
                  </w:rPrChange>
                </w:rPr>
                <w:t>0.899</w:t>
              </w:r>
            </w:ins>
          </w:p>
        </w:tc>
        <w:tc>
          <w:tcPr>
            <w:tcW w:w="1584" w:type="dxa"/>
            <w:noWrap/>
            <w:hideMark/>
            <w:tcPrChange w:id="3419" w:author="Boyko, James" w:date="2025-06-30T14:07:00Z" w16du:dateUtc="2025-06-30T18:07:00Z">
              <w:tcPr>
                <w:tcW w:w="1644" w:type="dxa"/>
                <w:gridSpan w:val="3"/>
                <w:noWrap/>
                <w:hideMark/>
              </w:tcPr>
            </w:tcPrChange>
          </w:tcPr>
          <w:p w14:paraId="53ABC106"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420" w:author="Boyko, James" w:date="2025-06-30T13:55:00Z" w16du:dateUtc="2025-06-30T17:55:00Z"/>
                <w:rFonts w:ascii="Arial" w:hAnsi="Arial" w:cs="Arial"/>
                <w:sz w:val="21"/>
                <w:szCs w:val="21"/>
                <w:rPrChange w:id="3421" w:author="Boyko, James" w:date="2025-06-30T13:56:00Z" w16du:dateUtc="2025-06-30T17:56:00Z">
                  <w:rPr>
                    <w:ins w:id="3422" w:author="Boyko, James" w:date="2025-06-30T13:55:00Z" w16du:dateUtc="2025-06-30T17:55:00Z"/>
                    <w:rFonts w:ascii="Arial" w:hAnsi="Arial" w:cs="Arial"/>
                    <w:sz w:val="20"/>
                    <w:szCs w:val="20"/>
                  </w:rPr>
                </w:rPrChange>
              </w:rPr>
            </w:pPr>
            <w:ins w:id="3423" w:author="Boyko, James" w:date="2025-06-30T13:55:00Z" w16du:dateUtc="2025-06-30T17:55:00Z">
              <w:r w:rsidRPr="00DD737F">
                <w:rPr>
                  <w:rFonts w:ascii="Arial" w:hAnsi="Arial" w:cs="Arial"/>
                  <w:sz w:val="21"/>
                  <w:szCs w:val="21"/>
                  <w:rPrChange w:id="3424" w:author="Boyko, James" w:date="2025-06-30T13:56:00Z" w16du:dateUtc="2025-06-30T17:56:00Z">
                    <w:rPr>
                      <w:rFonts w:ascii="Arial" w:hAnsi="Arial" w:cs="Arial"/>
                      <w:sz w:val="20"/>
                      <w:szCs w:val="20"/>
                    </w:rPr>
                  </w:rPrChange>
                </w:rPr>
                <w:t>0.899</w:t>
              </w:r>
            </w:ins>
          </w:p>
        </w:tc>
        <w:tc>
          <w:tcPr>
            <w:tcW w:w="1584" w:type="dxa"/>
            <w:noWrap/>
            <w:hideMark/>
            <w:tcPrChange w:id="3425" w:author="Boyko, James" w:date="2025-06-30T14:07:00Z" w16du:dateUtc="2025-06-30T18:07:00Z">
              <w:tcPr>
                <w:tcW w:w="1644" w:type="dxa"/>
                <w:gridSpan w:val="2"/>
                <w:noWrap/>
                <w:hideMark/>
              </w:tcPr>
            </w:tcPrChange>
          </w:tcPr>
          <w:p w14:paraId="7F18DB38"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426" w:author="Boyko, James" w:date="2025-06-30T13:55:00Z" w16du:dateUtc="2025-06-30T17:55:00Z"/>
                <w:rFonts w:ascii="Arial" w:hAnsi="Arial" w:cs="Arial"/>
                <w:b/>
                <w:bCs/>
                <w:sz w:val="21"/>
                <w:szCs w:val="21"/>
                <w:rPrChange w:id="3427" w:author="Boyko, James" w:date="2025-06-30T14:01:00Z" w16du:dateUtc="2025-06-30T18:01:00Z">
                  <w:rPr>
                    <w:ins w:id="3428" w:author="Boyko, James" w:date="2025-06-30T13:55:00Z" w16du:dateUtc="2025-06-30T17:55:00Z"/>
                    <w:rFonts w:ascii="Arial" w:hAnsi="Arial" w:cs="Arial"/>
                    <w:sz w:val="20"/>
                    <w:szCs w:val="20"/>
                  </w:rPr>
                </w:rPrChange>
              </w:rPr>
            </w:pPr>
            <w:ins w:id="3429" w:author="Boyko, James" w:date="2025-06-30T13:55:00Z" w16du:dateUtc="2025-06-30T17:55:00Z">
              <w:r w:rsidRPr="00505079">
                <w:rPr>
                  <w:rFonts w:ascii="Arial" w:hAnsi="Arial" w:cs="Arial"/>
                  <w:b/>
                  <w:bCs/>
                  <w:sz w:val="21"/>
                  <w:szCs w:val="21"/>
                  <w:rPrChange w:id="3430" w:author="Boyko, James" w:date="2025-06-30T14:01:00Z" w16du:dateUtc="2025-06-30T18:01:00Z">
                    <w:rPr>
                      <w:rFonts w:ascii="Arial" w:hAnsi="Arial" w:cs="Arial"/>
                      <w:sz w:val="20"/>
                      <w:szCs w:val="20"/>
                    </w:rPr>
                  </w:rPrChange>
                </w:rPr>
                <w:t>0.909</w:t>
              </w:r>
            </w:ins>
          </w:p>
        </w:tc>
      </w:tr>
      <w:tr w:rsidR="00012F29" w:rsidRPr="00DD737F" w14:paraId="44FFF030" w14:textId="77777777" w:rsidTr="00012F29">
        <w:trPr>
          <w:cnfStyle w:val="000000100000" w:firstRow="0" w:lastRow="0" w:firstColumn="0" w:lastColumn="0" w:oddVBand="0" w:evenVBand="0" w:oddHBand="1" w:evenHBand="0" w:firstRowFirstColumn="0" w:firstRowLastColumn="0" w:lastRowFirstColumn="0" w:lastRowLastColumn="0"/>
          <w:trHeight w:val="260"/>
          <w:ins w:id="3431" w:author="Boyko, James" w:date="2025-06-30T13:55:00Z" w16du:dateUtc="2025-06-30T17:55:00Z"/>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4A7D96D" w14:textId="77777777" w:rsidR="00DD737F" w:rsidRPr="00DD737F" w:rsidRDefault="00DD737F">
            <w:pPr>
              <w:jc w:val="left"/>
              <w:rPr>
                <w:ins w:id="3432" w:author="Boyko, James" w:date="2025-06-30T13:55:00Z" w16du:dateUtc="2025-06-30T17:55:00Z"/>
                <w:rFonts w:ascii="Arial" w:hAnsi="Arial" w:cs="Arial"/>
                <w:sz w:val="21"/>
                <w:szCs w:val="21"/>
                <w:rPrChange w:id="3433" w:author="Boyko, James" w:date="2025-06-30T13:56:00Z" w16du:dateUtc="2025-06-30T17:56:00Z">
                  <w:rPr>
                    <w:ins w:id="3434" w:author="Boyko, James" w:date="2025-06-30T13:55:00Z" w16du:dateUtc="2025-06-30T17:55:00Z"/>
                    <w:rFonts w:ascii="Arial" w:hAnsi="Arial" w:cs="Arial"/>
                    <w:sz w:val="20"/>
                    <w:szCs w:val="20"/>
                  </w:rPr>
                </w:rPrChange>
              </w:rPr>
            </w:pPr>
            <w:ins w:id="3435" w:author="Boyko, James" w:date="2025-06-30T13:55:00Z" w16du:dateUtc="2025-06-30T17:55:00Z">
              <w:r w:rsidRPr="00DD737F">
                <w:rPr>
                  <w:rFonts w:ascii="Arial" w:hAnsi="Arial" w:cs="Arial"/>
                  <w:sz w:val="21"/>
                  <w:szCs w:val="21"/>
                  <w:rPrChange w:id="3436" w:author="Boyko, James" w:date="2025-06-30T13:56:00Z" w16du:dateUtc="2025-06-30T17:56:00Z">
                    <w:rPr>
                      <w:rFonts w:ascii="Arial" w:hAnsi="Arial" w:cs="Arial"/>
                      <w:sz w:val="20"/>
                      <w:szCs w:val="20"/>
                    </w:rPr>
                  </w:rPrChange>
                </w:rPr>
                <w:t>dependent</w:t>
              </w:r>
            </w:ins>
          </w:p>
        </w:tc>
        <w:tc>
          <w:tcPr>
            <w:tcW w:w="3690" w:type="dxa"/>
            <w:noWrap/>
            <w:hideMark/>
          </w:tcPr>
          <w:p w14:paraId="564CEFE8" w14:textId="0AD68A58" w:rsidR="00DD737F" w:rsidRPr="00DD737F" w:rsidRDefault="00343A94">
            <w:pPr>
              <w:cnfStyle w:val="000000100000" w:firstRow="0" w:lastRow="0" w:firstColumn="0" w:lastColumn="0" w:oddVBand="0" w:evenVBand="0" w:oddHBand="1" w:evenHBand="0" w:firstRowFirstColumn="0" w:firstRowLastColumn="0" w:lastRowFirstColumn="0" w:lastRowLastColumn="0"/>
              <w:rPr>
                <w:ins w:id="3437" w:author="Boyko, James" w:date="2025-06-30T13:55:00Z" w16du:dateUtc="2025-06-30T17:55:00Z"/>
                <w:rFonts w:ascii="Arial" w:hAnsi="Arial" w:cs="Arial"/>
                <w:sz w:val="21"/>
                <w:szCs w:val="21"/>
                <w:rPrChange w:id="3438" w:author="Boyko, James" w:date="2025-06-30T13:56:00Z" w16du:dateUtc="2025-06-30T17:56:00Z">
                  <w:rPr>
                    <w:ins w:id="3439" w:author="Boyko, James" w:date="2025-06-30T13:55:00Z" w16du:dateUtc="2025-06-30T17:55:00Z"/>
                    <w:rFonts w:ascii="Arial" w:hAnsi="Arial" w:cs="Arial"/>
                    <w:sz w:val="20"/>
                    <w:szCs w:val="20"/>
                  </w:rPr>
                </w:rPrChange>
              </w:rPr>
            </w:pPr>
            <m:oMathPara>
              <m:oMath>
                <m:sSub>
                  <m:sSubPr>
                    <m:ctrlPr>
                      <w:ins w:id="3440" w:author="Boyko, James" w:date="2025-06-30T14:04:00Z" w16du:dateUtc="2025-06-30T18:04:00Z">
                        <w:rPr>
                          <w:rFonts w:ascii="Cambria Math" w:hAnsi="Cambria Math"/>
                          <w:sz w:val="22"/>
                          <w:szCs w:val="22"/>
                        </w:rPr>
                      </w:ins>
                    </m:ctrlPr>
                  </m:sSubPr>
                  <m:e>
                    <m:r>
                      <w:ins w:id="3441" w:author="Boyko, James" w:date="2025-06-30T14:04:00Z" w16du:dateUtc="2025-06-30T18:04:00Z">
                        <w:rPr>
                          <w:rFonts w:ascii="Cambria Math" w:hAnsi="Cambria Math"/>
                          <w:sz w:val="22"/>
                          <w:szCs w:val="22"/>
                        </w:rPr>
                        <m:t>q</m:t>
                      </w:ins>
                    </m:r>
                  </m:e>
                  <m:sub>
                    <m:sSub>
                      <m:sSubPr>
                        <m:ctrlPr>
                          <w:ins w:id="3442" w:author="Boyko, James" w:date="2025-06-30T14:04:00Z" w16du:dateUtc="2025-06-30T18:04:00Z">
                            <w:rPr>
                              <w:rFonts w:ascii="Cambria Math" w:hAnsi="Cambria Math"/>
                              <w:sz w:val="22"/>
                              <w:szCs w:val="22"/>
                            </w:rPr>
                          </w:ins>
                        </m:ctrlPr>
                      </m:sSubPr>
                      <m:e>
                        <m:r>
                          <w:ins w:id="3443" w:author="Boyko, James" w:date="2025-06-30T14:04:00Z" w16du:dateUtc="2025-06-30T18:04:00Z">
                            <w:rPr>
                              <w:rFonts w:ascii="Cambria Math" w:hAnsi="Cambria Math"/>
                              <w:sz w:val="22"/>
                              <w:szCs w:val="22"/>
                            </w:rPr>
                            <m:t>(Y</m:t>
                          </w:ins>
                        </m:r>
                      </m:e>
                      <m:sub>
                        <m:r>
                          <w:ins w:id="3444" w:author="Boyko, James" w:date="2025-06-30T14:04:00Z" w16du:dateUtc="2025-06-30T18:04:00Z">
                            <w:rPr>
                              <w:rFonts w:ascii="Cambria Math" w:hAnsi="Cambria Math"/>
                              <w:sz w:val="22"/>
                              <w:szCs w:val="22"/>
                            </w:rPr>
                            <m:t>0</m:t>
                          </w:ins>
                        </m:r>
                      </m:sub>
                    </m:sSub>
                    <m:r>
                      <w:ins w:id="3445" w:author="Boyko, James" w:date="2025-06-30T14:04:00Z" w16du:dateUtc="2025-06-30T18:04:00Z">
                        <w:rPr>
                          <w:rFonts w:ascii="Cambria Math" w:hAnsi="Cambria Math"/>
                          <w:sz w:val="22"/>
                          <w:szCs w:val="22"/>
                        </w:rPr>
                        <m:t>→</m:t>
                      </w:ins>
                    </m:r>
                    <m:sSub>
                      <m:sSubPr>
                        <m:ctrlPr>
                          <w:ins w:id="3446" w:author="Boyko, James" w:date="2025-06-30T14:04:00Z" w16du:dateUtc="2025-06-30T18:04:00Z">
                            <w:rPr>
                              <w:rFonts w:ascii="Cambria Math" w:hAnsi="Cambria Math"/>
                              <w:sz w:val="22"/>
                              <w:szCs w:val="22"/>
                            </w:rPr>
                          </w:ins>
                        </m:ctrlPr>
                      </m:sSubPr>
                      <m:e>
                        <m:r>
                          <w:ins w:id="3447" w:author="Boyko, James" w:date="2025-06-30T14:04:00Z" w16du:dateUtc="2025-06-30T18:04:00Z">
                            <w:rPr>
                              <w:rFonts w:ascii="Cambria Math" w:hAnsi="Cambria Math"/>
                              <w:sz w:val="22"/>
                              <w:szCs w:val="22"/>
                            </w:rPr>
                            <m:t>Y</m:t>
                          </w:ins>
                        </m:r>
                      </m:e>
                      <m:sub>
                        <m:r>
                          <w:ins w:id="3448" w:author="Boyko, James" w:date="2025-06-30T14:04:00Z" w16du:dateUtc="2025-06-30T18:04:00Z">
                            <w:rPr>
                              <w:rFonts w:ascii="Cambria Math" w:hAnsi="Cambria Math"/>
                              <w:sz w:val="22"/>
                              <w:szCs w:val="22"/>
                            </w:rPr>
                            <m:t>1</m:t>
                          </w:ins>
                        </m:r>
                      </m:sub>
                    </m:sSub>
                    <m:r>
                      <w:ins w:id="3449" w:author="Boyko, James" w:date="2025-06-30T14:04:00Z" w16du:dateUtc="2025-06-30T18:04:00Z">
                        <w:rPr>
                          <w:rFonts w:ascii="Cambria Math" w:hAnsi="Cambria Math"/>
                          <w:sz w:val="22"/>
                          <w:szCs w:val="22"/>
                        </w:rPr>
                        <m:t>)|</m:t>
                      </w:ins>
                    </m:r>
                    <m:sSub>
                      <m:sSubPr>
                        <m:ctrlPr>
                          <w:ins w:id="3450" w:author="Boyko, James" w:date="2025-06-30T14:04:00Z" w16du:dateUtc="2025-06-30T18:04:00Z">
                            <w:rPr>
                              <w:rFonts w:ascii="Cambria Math" w:hAnsi="Cambria Math"/>
                              <w:sz w:val="22"/>
                              <w:szCs w:val="22"/>
                            </w:rPr>
                          </w:ins>
                        </m:ctrlPr>
                      </m:sSubPr>
                      <m:e>
                        <m:r>
                          <w:ins w:id="3451" w:author="Boyko, James" w:date="2025-06-30T14:04:00Z" w16du:dateUtc="2025-06-30T18:04:00Z">
                            <w:rPr>
                              <w:rFonts w:ascii="Cambria Math" w:hAnsi="Cambria Math"/>
                              <w:sz w:val="22"/>
                              <w:szCs w:val="22"/>
                            </w:rPr>
                            <m:t>X</m:t>
                          </w:ins>
                        </m:r>
                      </m:e>
                      <m:sub>
                        <m:r>
                          <w:ins w:id="3452" w:author="Boyko, James" w:date="2025-06-30T14:04:00Z" w16du:dateUtc="2025-06-30T18:04:00Z">
                            <w:rPr>
                              <w:rFonts w:ascii="Cambria Math" w:hAnsi="Cambria Math"/>
                              <w:sz w:val="22"/>
                              <w:szCs w:val="22"/>
                            </w:rPr>
                            <m:t>0</m:t>
                          </w:ins>
                        </m:r>
                      </m:sub>
                    </m:sSub>
                  </m:sub>
                </m:sSub>
                <m:r>
                  <w:ins w:id="3453" w:author="Boyko, James" w:date="2025-06-30T14:04:00Z" w16du:dateUtc="2025-06-30T18:04:00Z">
                    <w:rPr>
                      <w:rFonts w:ascii="Cambria Math" w:hAnsi="Cambria Math"/>
                    </w:rPr>
                    <m:t>=</m:t>
                  </w:ins>
                </m:r>
                <m:sSub>
                  <m:sSubPr>
                    <m:ctrlPr>
                      <w:ins w:id="3454" w:author="Boyko, James" w:date="2025-06-30T14:04:00Z" w16du:dateUtc="2025-06-30T18:04:00Z">
                        <w:rPr>
                          <w:rFonts w:ascii="Cambria Math" w:hAnsi="Cambria Math"/>
                          <w:sz w:val="22"/>
                          <w:szCs w:val="22"/>
                        </w:rPr>
                      </w:ins>
                    </m:ctrlPr>
                  </m:sSubPr>
                  <m:e>
                    <m:r>
                      <w:ins w:id="3455" w:author="Boyko, James" w:date="2025-06-30T14:04:00Z" w16du:dateUtc="2025-06-30T18:04:00Z">
                        <w:rPr>
                          <w:rFonts w:ascii="Cambria Math" w:hAnsi="Cambria Math"/>
                          <w:sz w:val="22"/>
                          <w:szCs w:val="22"/>
                        </w:rPr>
                        <m:t>q</m:t>
                      </w:ins>
                    </m:r>
                  </m:e>
                  <m:sub>
                    <m:sSub>
                      <m:sSubPr>
                        <m:ctrlPr>
                          <w:ins w:id="3456" w:author="Boyko, James" w:date="2025-06-30T14:04:00Z" w16du:dateUtc="2025-06-30T18:04:00Z">
                            <w:rPr>
                              <w:rFonts w:ascii="Cambria Math" w:hAnsi="Cambria Math"/>
                              <w:sz w:val="22"/>
                              <w:szCs w:val="22"/>
                            </w:rPr>
                          </w:ins>
                        </m:ctrlPr>
                      </m:sSubPr>
                      <m:e>
                        <m:r>
                          <w:ins w:id="3457" w:author="Boyko, James" w:date="2025-06-30T14:04:00Z" w16du:dateUtc="2025-06-30T18:04:00Z">
                            <w:rPr>
                              <w:rFonts w:ascii="Cambria Math" w:hAnsi="Cambria Math"/>
                              <w:sz w:val="22"/>
                              <w:szCs w:val="22"/>
                            </w:rPr>
                            <m:t>(Y</m:t>
                          </w:ins>
                        </m:r>
                      </m:e>
                      <m:sub>
                        <m:r>
                          <w:ins w:id="3458" w:author="Boyko, James" w:date="2025-06-30T14:04:00Z" w16du:dateUtc="2025-06-30T18:04:00Z">
                            <w:rPr>
                              <w:rFonts w:ascii="Cambria Math" w:hAnsi="Cambria Math"/>
                              <w:sz w:val="22"/>
                              <w:szCs w:val="22"/>
                            </w:rPr>
                            <m:t>0</m:t>
                          </w:ins>
                        </m:r>
                      </m:sub>
                    </m:sSub>
                    <m:r>
                      <w:ins w:id="3459" w:author="Boyko, James" w:date="2025-06-30T14:04:00Z" w16du:dateUtc="2025-06-30T18:04:00Z">
                        <w:rPr>
                          <w:rFonts w:ascii="Cambria Math" w:hAnsi="Cambria Math"/>
                          <w:sz w:val="22"/>
                          <w:szCs w:val="22"/>
                        </w:rPr>
                        <m:t>→</m:t>
                      </w:ins>
                    </m:r>
                    <m:sSub>
                      <m:sSubPr>
                        <m:ctrlPr>
                          <w:ins w:id="3460" w:author="Boyko, James" w:date="2025-06-30T14:04:00Z" w16du:dateUtc="2025-06-30T18:04:00Z">
                            <w:rPr>
                              <w:rFonts w:ascii="Cambria Math" w:hAnsi="Cambria Math"/>
                              <w:sz w:val="22"/>
                              <w:szCs w:val="22"/>
                            </w:rPr>
                          </w:ins>
                        </m:ctrlPr>
                      </m:sSubPr>
                      <m:e>
                        <m:r>
                          <w:ins w:id="3461" w:author="Boyko, James" w:date="2025-06-30T14:04:00Z" w16du:dateUtc="2025-06-30T18:04:00Z">
                            <w:rPr>
                              <w:rFonts w:ascii="Cambria Math" w:hAnsi="Cambria Math"/>
                              <w:sz w:val="22"/>
                              <w:szCs w:val="22"/>
                            </w:rPr>
                            <m:t>Y</m:t>
                          </w:ins>
                        </m:r>
                      </m:e>
                      <m:sub>
                        <m:r>
                          <w:ins w:id="3462" w:author="Boyko, James" w:date="2025-06-30T14:04:00Z" w16du:dateUtc="2025-06-30T18:04:00Z">
                            <w:rPr>
                              <w:rFonts w:ascii="Cambria Math" w:hAnsi="Cambria Math"/>
                              <w:sz w:val="22"/>
                              <w:szCs w:val="22"/>
                            </w:rPr>
                            <m:t>1</m:t>
                          </w:ins>
                        </m:r>
                      </m:sub>
                    </m:sSub>
                    <m:r>
                      <w:ins w:id="3463" w:author="Boyko, James" w:date="2025-06-30T14:04:00Z" w16du:dateUtc="2025-06-30T18:04:00Z">
                        <w:rPr>
                          <w:rFonts w:ascii="Cambria Math" w:hAnsi="Cambria Math"/>
                          <w:sz w:val="22"/>
                          <w:szCs w:val="22"/>
                        </w:rPr>
                        <m:t>)|</m:t>
                      </w:ins>
                    </m:r>
                    <m:sSub>
                      <m:sSubPr>
                        <m:ctrlPr>
                          <w:ins w:id="3464" w:author="Boyko, James" w:date="2025-06-30T14:04:00Z" w16du:dateUtc="2025-06-30T18:04:00Z">
                            <w:rPr>
                              <w:rFonts w:ascii="Cambria Math" w:hAnsi="Cambria Math"/>
                              <w:sz w:val="22"/>
                              <w:szCs w:val="22"/>
                            </w:rPr>
                          </w:ins>
                        </m:ctrlPr>
                      </m:sSubPr>
                      <m:e>
                        <m:r>
                          <w:ins w:id="3465" w:author="Boyko, James" w:date="2025-06-30T14:04:00Z" w16du:dateUtc="2025-06-30T18:04:00Z">
                            <w:rPr>
                              <w:rFonts w:ascii="Cambria Math" w:hAnsi="Cambria Math"/>
                              <w:sz w:val="22"/>
                              <w:szCs w:val="22"/>
                            </w:rPr>
                            <m:t>X</m:t>
                          </w:ins>
                        </m:r>
                      </m:e>
                      <m:sub>
                        <m:r>
                          <w:ins w:id="3466" w:author="Boyko, James" w:date="2025-06-30T14:04:00Z" w16du:dateUtc="2025-06-30T18:04:00Z">
                            <w:rPr>
                              <w:rFonts w:ascii="Cambria Math" w:hAnsi="Cambria Math"/>
                              <w:sz w:val="22"/>
                              <w:szCs w:val="22"/>
                            </w:rPr>
                            <m:t>1</m:t>
                          </w:ins>
                        </m:r>
                      </m:sub>
                    </m:sSub>
                  </m:sub>
                </m:sSub>
              </m:oMath>
            </m:oMathPara>
          </w:p>
        </w:tc>
        <w:tc>
          <w:tcPr>
            <w:tcW w:w="1584" w:type="dxa"/>
            <w:noWrap/>
            <w:hideMark/>
          </w:tcPr>
          <w:p w14:paraId="609C71CB"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467" w:author="Boyko, James" w:date="2025-06-30T13:55:00Z" w16du:dateUtc="2025-06-30T17:55:00Z"/>
                <w:rFonts w:ascii="Arial" w:hAnsi="Arial" w:cs="Arial"/>
                <w:b/>
                <w:bCs/>
                <w:sz w:val="21"/>
                <w:szCs w:val="21"/>
                <w:rPrChange w:id="3468" w:author="Boyko, James" w:date="2025-06-30T14:01:00Z" w16du:dateUtc="2025-06-30T18:01:00Z">
                  <w:rPr>
                    <w:ins w:id="3469" w:author="Boyko, James" w:date="2025-06-30T13:55:00Z" w16du:dateUtc="2025-06-30T17:55:00Z"/>
                    <w:rFonts w:ascii="Arial" w:hAnsi="Arial" w:cs="Arial"/>
                    <w:sz w:val="20"/>
                    <w:szCs w:val="20"/>
                  </w:rPr>
                </w:rPrChange>
              </w:rPr>
            </w:pPr>
            <w:ins w:id="3470" w:author="Boyko, James" w:date="2025-06-30T13:55:00Z" w16du:dateUtc="2025-06-30T17:55:00Z">
              <w:r w:rsidRPr="00505079">
                <w:rPr>
                  <w:rFonts w:ascii="Arial" w:hAnsi="Arial" w:cs="Arial"/>
                  <w:b/>
                  <w:bCs/>
                  <w:sz w:val="21"/>
                  <w:szCs w:val="21"/>
                  <w:rPrChange w:id="3471" w:author="Boyko, James" w:date="2025-06-30T14:01:00Z" w16du:dateUtc="2025-06-30T18:01:00Z">
                    <w:rPr>
                      <w:rFonts w:ascii="Arial" w:hAnsi="Arial" w:cs="Arial"/>
                      <w:sz w:val="20"/>
                      <w:szCs w:val="20"/>
                    </w:rPr>
                  </w:rPrChange>
                </w:rPr>
                <w:t>0.303</w:t>
              </w:r>
            </w:ins>
          </w:p>
        </w:tc>
        <w:tc>
          <w:tcPr>
            <w:tcW w:w="1584" w:type="dxa"/>
            <w:noWrap/>
            <w:hideMark/>
          </w:tcPr>
          <w:p w14:paraId="6CC662C4"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472" w:author="Boyko, James" w:date="2025-06-30T13:55:00Z" w16du:dateUtc="2025-06-30T17:55:00Z"/>
                <w:rFonts w:ascii="Arial" w:hAnsi="Arial" w:cs="Arial"/>
                <w:sz w:val="21"/>
                <w:szCs w:val="21"/>
                <w:rPrChange w:id="3473" w:author="Boyko, James" w:date="2025-06-30T13:56:00Z" w16du:dateUtc="2025-06-30T17:56:00Z">
                  <w:rPr>
                    <w:ins w:id="3474" w:author="Boyko, James" w:date="2025-06-30T13:55:00Z" w16du:dateUtc="2025-06-30T17:55:00Z"/>
                    <w:rFonts w:ascii="Arial" w:hAnsi="Arial" w:cs="Arial"/>
                    <w:sz w:val="20"/>
                    <w:szCs w:val="20"/>
                  </w:rPr>
                </w:rPrChange>
              </w:rPr>
            </w:pPr>
            <w:ins w:id="3475" w:author="Boyko, James" w:date="2025-06-30T13:55:00Z" w16du:dateUtc="2025-06-30T17:55:00Z">
              <w:r w:rsidRPr="00DD737F">
                <w:rPr>
                  <w:rFonts w:ascii="Arial" w:hAnsi="Arial" w:cs="Arial"/>
                  <w:sz w:val="21"/>
                  <w:szCs w:val="21"/>
                  <w:rPrChange w:id="3476" w:author="Boyko, James" w:date="2025-06-30T13:56:00Z" w16du:dateUtc="2025-06-30T17:56:00Z">
                    <w:rPr>
                      <w:rFonts w:ascii="Arial" w:hAnsi="Arial" w:cs="Arial"/>
                      <w:sz w:val="20"/>
                      <w:szCs w:val="20"/>
                    </w:rPr>
                  </w:rPrChange>
                </w:rPr>
                <w:t>0.293</w:t>
              </w:r>
            </w:ins>
          </w:p>
        </w:tc>
        <w:tc>
          <w:tcPr>
            <w:tcW w:w="1584" w:type="dxa"/>
            <w:noWrap/>
            <w:hideMark/>
          </w:tcPr>
          <w:p w14:paraId="11C7FA3C"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477" w:author="Boyko, James" w:date="2025-06-30T13:55:00Z" w16du:dateUtc="2025-06-30T17:55:00Z"/>
                <w:rFonts w:ascii="Arial" w:hAnsi="Arial" w:cs="Arial"/>
                <w:b/>
                <w:bCs/>
                <w:sz w:val="21"/>
                <w:szCs w:val="21"/>
                <w:rPrChange w:id="3478" w:author="Boyko, James" w:date="2025-06-30T14:01:00Z" w16du:dateUtc="2025-06-30T18:01:00Z">
                  <w:rPr>
                    <w:ins w:id="3479" w:author="Boyko, James" w:date="2025-06-30T13:55:00Z" w16du:dateUtc="2025-06-30T17:55:00Z"/>
                    <w:rFonts w:ascii="Arial" w:hAnsi="Arial" w:cs="Arial"/>
                    <w:sz w:val="20"/>
                    <w:szCs w:val="20"/>
                  </w:rPr>
                </w:rPrChange>
              </w:rPr>
            </w:pPr>
            <w:ins w:id="3480" w:author="Boyko, James" w:date="2025-06-30T13:55:00Z" w16du:dateUtc="2025-06-30T17:55:00Z">
              <w:r w:rsidRPr="00505079">
                <w:rPr>
                  <w:rFonts w:ascii="Arial" w:hAnsi="Arial" w:cs="Arial"/>
                  <w:b/>
                  <w:bCs/>
                  <w:sz w:val="21"/>
                  <w:szCs w:val="21"/>
                  <w:rPrChange w:id="3481" w:author="Boyko, James" w:date="2025-06-30T14:01:00Z" w16du:dateUtc="2025-06-30T18:01:00Z">
                    <w:rPr>
                      <w:rFonts w:ascii="Arial" w:hAnsi="Arial" w:cs="Arial"/>
                      <w:sz w:val="20"/>
                      <w:szCs w:val="20"/>
                    </w:rPr>
                  </w:rPrChange>
                </w:rPr>
                <w:t>0.303</w:t>
              </w:r>
            </w:ins>
          </w:p>
        </w:tc>
      </w:tr>
      <w:tr w:rsidR="00505079" w:rsidRPr="00505079" w14:paraId="0DD0D8CA" w14:textId="77777777" w:rsidTr="00012F29">
        <w:tblPrEx>
          <w:tblPrExChange w:id="3482" w:author="Boyko, James" w:date="2025-06-30T14:07:00Z" w16du:dateUtc="2025-06-30T18:07:00Z">
            <w:tblPrEx>
              <w:tblLayout w:type="fixed"/>
            </w:tblPrEx>
          </w:tblPrExChange>
        </w:tblPrEx>
        <w:trPr>
          <w:trHeight w:val="260"/>
          <w:ins w:id="3483" w:author="Boyko, James" w:date="2025-06-30T13:55:00Z" w16du:dateUtc="2025-06-30T17:55:00Z"/>
          <w:trPrChange w:id="3484"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485" w:author="Boyko, James" w:date="2025-06-30T14:07:00Z" w16du:dateUtc="2025-06-30T18:07:00Z">
              <w:tcPr>
                <w:tcW w:w="0" w:type="auto"/>
                <w:gridSpan w:val="2"/>
                <w:noWrap/>
                <w:hideMark/>
              </w:tcPr>
            </w:tcPrChange>
          </w:tcPr>
          <w:p w14:paraId="4897B454" w14:textId="77777777" w:rsidR="00DD737F" w:rsidRPr="00DD737F" w:rsidRDefault="00DD737F">
            <w:pPr>
              <w:jc w:val="left"/>
              <w:rPr>
                <w:ins w:id="3486" w:author="Boyko, James" w:date="2025-06-30T13:55:00Z" w16du:dateUtc="2025-06-30T17:55:00Z"/>
                <w:rFonts w:ascii="Arial" w:hAnsi="Arial" w:cs="Arial"/>
                <w:sz w:val="21"/>
                <w:szCs w:val="21"/>
                <w:rPrChange w:id="3487" w:author="Boyko, James" w:date="2025-06-30T13:56:00Z" w16du:dateUtc="2025-06-30T17:56:00Z">
                  <w:rPr>
                    <w:ins w:id="3488" w:author="Boyko, James" w:date="2025-06-30T13:55:00Z" w16du:dateUtc="2025-06-30T17:55:00Z"/>
                    <w:rFonts w:ascii="Arial" w:hAnsi="Arial" w:cs="Arial"/>
                    <w:sz w:val="20"/>
                    <w:szCs w:val="20"/>
                  </w:rPr>
                </w:rPrChange>
              </w:rPr>
            </w:pPr>
            <w:ins w:id="3489" w:author="Boyko, James" w:date="2025-06-30T13:55:00Z" w16du:dateUtc="2025-06-30T17:55:00Z">
              <w:r w:rsidRPr="00DD737F">
                <w:rPr>
                  <w:rFonts w:ascii="Arial" w:hAnsi="Arial" w:cs="Arial"/>
                  <w:sz w:val="21"/>
                  <w:szCs w:val="21"/>
                  <w:rPrChange w:id="3490" w:author="Boyko, James" w:date="2025-06-30T13:56:00Z" w16du:dateUtc="2025-06-30T17:56:00Z">
                    <w:rPr>
                      <w:rFonts w:ascii="Arial" w:hAnsi="Arial" w:cs="Arial"/>
                      <w:sz w:val="20"/>
                      <w:szCs w:val="20"/>
                    </w:rPr>
                  </w:rPrChange>
                </w:rPr>
                <w:t>dependent</w:t>
              </w:r>
            </w:ins>
          </w:p>
        </w:tc>
        <w:tc>
          <w:tcPr>
            <w:tcW w:w="3690" w:type="dxa"/>
            <w:noWrap/>
            <w:hideMark/>
            <w:tcPrChange w:id="3491" w:author="Boyko, James" w:date="2025-06-30T14:07:00Z" w16du:dateUtc="2025-06-30T18:07:00Z">
              <w:tcPr>
                <w:tcW w:w="0" w:type="auto"/>
                <w:noWrap/>
                <w:hideMark/>
              </w:tcPr>
            </w:tcPrChange>
          </w:tcPr>
          <w:p w14:paraId="7EEDCCDC" w14:textId="6727E270" w:rsidR="00DD737F" w:rsidRPr="00DD737F" w:rsidRDefault="00343A94">
            <w:pPr>
              <w:cnfStyle w:val="000000000000" w:firstRow="0" w:lastRow="0" w:firstColumn="0" w:lastColumn="0" w:oddVBand="0" w:evenVBand="0" w:oddHBand="0" w:evenHBand="0" w:firstRowFirstColumn="0" w:firstRowLastColumn="0" w:lastRowFirstColumn="0" w:lastRowLastColumn="0"/>
              <w:rPr>
                <w:ins w:id="3492" w:author="Boyko, James" w:date="2025-06-30T13:55:00Z" w16du:dateUtc="2025-06-30T17:55:00Z"/>
                <w:rFonts w:ascii="Arial" w:hAnsi="Arial" w:cs="Arial"/>
                <w:sz w:val="21"/>
                <w:szCs w:val="21"/>
                <w:rPrChange w:id="3493" w:author="Boyko, James" w:date="2025-06-30T13:56:00Z" w16du:dateUtc="2025-06-30T17:56:00Z">
                  <w:rPr>
                    <w:ins w:id="3494" w:author="Boyko, James" w:date="2025-06-30T13:55:00Z" w16du:dateUtc="2025-06-30T17:55:00Z"/>
                    <w:rFonts w:ascii="Arial" w:hAnsi="Arial" w:cs="Arial"/>
                    <w:sz w:val="20"/>
                    <w:szCs w:val="20"/>
                  </w:rPr>
                </w:rPrChange>
              </w:rPr>
            </w:pPr>
            <m:oMathPara>
              <m:oMath>
                <m:sSub>
                  <m:sSubPr>
                    <m:ctrlPr>
                      <w:ins w:id="3495" w:author="Boyko, James" w:date="2025-06-30T14:04:00Z" w16du:dateUtc="2025-06-30T18:04:00Z">
                        <w:rPr>
                          <w:rFonts w:ascii="Cambria Math" w:hAnsi="Cambria Math"/>
                          <w:sz w:val="22"/>
                          <w:szCs w:val="22"/>
                        </w:rPr>
                      </w:ins>
                    </m:ctrlPr>
                  </m:sSubPr>
                  <m:e>
                    <m:r>
                      <w:ins w:id="3496" w:author="Boyko, James" w:date="2025-06-30T14:04:00Z" w16du:dateUtc="2025-06-30T18:04:00Z">
                        <w:rPr>
                          <w:rFonts w:ascii="Cambria Math" w:hAnsi="Cambria Math"/>
                          <w:sz w:val="22"/>
                          <w:szCs w:val="22"/>
                        </w:rPr>
                        <m:t>q</m:t>
                      </w:ins>
                    </m:r>
                  </m:e>
                  <m:sub>
                    <m:r>
                      <w:ins w:id="3497" w:author="Boyko, James" w:date="2025-06-30T14:04:00Z" w16du:dateUtc="2025-06-30T18:04:00Z">
                        <w:rPr>
                          <w:rFonts w:ascii="Cambria Math" w:hAnsi="Cambria Math"/>
                          <w:sz w:val="22"/>
                          <w:szCs w:val="22"/>
                        </w:rPr>
                        <m:t>(</m:t>
                      </w:ins>
                    </m:r>
                    <m:sSub>
                      <m:sSubPr>
                        <m:ctrlPr>
                          <w:ins w:id="3498" w:author="Boyko, James" w:date="2025-06-30T14:04:00Z" w16du:dateUtc="2025-06-30T18:04:00Z">
                            <w:rPr>
                              <w:rFonts w:ascii="Cambria Math" w:hAnsi="Cambria Math"/>
                              <w:sz w:val="22"/>
                              <w:szCs w:val="22"/>
                            </w:rPr>
                          </w:ins>
                        </m:ctrlPr>
                      </m:sSubPr>
                      <m:e>
                        <m:r>
                          <w:ins w:id="3499" w:author="Boyko, James" w:date="2025-06-30T14:04:00Z" w16du:dateUtc="2025-06-30T18:04:00Z">
                            <w:rPr>
                              <w:rFonts w:ascii="Cambria Math" w:hAnsi="Cambria Math"/>
                              <w:sz w:val="22"/>
                              <w:szCs w:val="22"/>
                            </w:rPr>
                            <m:t>Y</m:t>
                          </w:ins>
                        </m:r>
                      </m:e>
                      <m:sub>
                        <m:r>
                          <w:ins w:id="3500" w:author="Boyko, James" w:date="2025-06-30T14:04:00Z" w16du:dateUtc="2025-06-30T18:04:00Z">
                            <w:rPr>
                              <w:rFonts w:ascii="Cambria Math" w:hAnsi="Cambria Math"/>
                              <w:sz w:val="22"/>
                              <w:szCs w:val="22"/>
                            </w:rPr>
                            <m:t>1</m:t>
                          </w:ins>
                        </m:r>
                      </m:sub>
                    </m:sSub>
                    <m:r>
                      <w:ins w:id="3501" w:author="Boyko, James" w:date="2025-06-30T14:04:00Z" w16du:dateUtc="2025-06-30T18:04:00Z">
                        <w:rPr>
                          <w:rFonts w:ascii="Cambria Math" w:hAnsi="Cambria Math"/>
                          <w:sz w:val="22"/>
                          <w:szCs w:val="22"/>
                        </w:rPr>
                        <m:t>→</m:t>
                      </w:ins>
                    </m:r>
                    <m:sSub>
                      <m:sSubPr>
                        <m:ctrlPr>
                          <w:ins w:id="3502" w:author="Boyko, James" w:date="2025-06-30T14:04:00Z" w16du:dateUtc="2025-06-30T18:04:00Z">
                            <w:rPr>
                              <w:rFonts w:ascii="Cambria Math" w:hAnsi="Cambria Math"/>
                              <w:sz w:val="22"/>
                              <w:szCs w:val="22"/>
                            </w:rPr>
                          </w:ins>
                        </m:ctrlPr>
                      </m:sSubPr>
                      <m:e>
                        <m:r>
                          <w:ins w:id="3503" w:author="Boyko, James" w:date="2025-06-30T14:04:00Z" w16du:dateUtc="2025-06-30T18:04:00Z">
                            <w:rPr>
                              <w:rFonts w:ascii="Cambria Math" w:hAnsi="Cambria Math"/>
                              <w:sz w:val="22"/>
                              <w:szCs w:val="22"/>
                            </w:rPr>
                            <m:t>Y</m:t>
                          </w:ins>
                        </m:r>
                      </m:e>
                      <m:sub>
                        <m:r>
                          <w:ins w:id="3504" w:author="Boyko, James" w:date="2025-06-30T14:04:00Z" w16du:dateUtc="2025-06-30T18:04:00Z">
                            <w:rPr>
                              <w:rFonts w:ascii="Cambria Math" w:hAnsi="Cambria Math"/>
                              <w:sz w:val="22"/>
                              <w:szCs w:val="22"/>
                            </w:rPr>
                            <m:t>0</m:t>
                          </w:ins>
                        </m:r>
                      </m:sub>
                    </m:sSub>
                    <m:r>
                      <w:ins w:id="3505" w:author="Boyko, James" w:date="2025-06-30T14:04:00Z" w16du:dateUtc="2025-06-30T18:04:00Z">
                        <w:rPr>
                          <w:rFonts w:ascii="Cambria Math" w:hAnsi="Cambria Math"/>
                          <w:sz w:val="22"/>
                          <w:szCs w:val="22"/>
                        </w:rPr>
                        <m:t>)|</m:t>
                      </w:ins>
                    </m:r>
                    <m:sSub>
                      <m:sSubPr>
                        <m:ctrlPr>
                          <w:ins w:id="3506" w:author="Boyko, James" w:date="2025-06-30T14:04:00Z" w16du:dateUtc="2025-06-30T18:04:00Z">
                            <w:rPr>
                              <w:rFonts w:ascii="Cambria Math" w:hAnsi="Cambria Math"/>
                              <w:sz w:val="22"/>
                              <w:szCs w:val="22"/>
                            </w:rPr>
                          </w:ins>
                        </m:ctrlPr>
                      </m:sSubPr>
                      <m:e>
                        <m:r>
                          <w:ins w:id="3507" w:author="Boyko, James" w:date="2025-06-30T14:04:00Z" w16du:dateUtc="2025-06-30T18:04:00Z">
                            <w:rPr>
                              <w:rFonts w:ascii="Cambria Math" w:hAnsi="Cambria Math"/>
                              <w:sz w:val="22"/>
                              <w:szCs w:val="22"/>
                            </w:rPr>
                            <m:t>X</m:t>
                          </w:ins>
                        </m:r>
                      </m:e>
                      <m:sub>
                        <m:r>
                          <w:ins w:id="3508" w:author="Boyko, James" w:date="2025-06-30T14:04:00Z" w16du:dateUtc="2025-06-30T18:04:00Z">
                            <w:rPr>
                              <w:rFonts w:ascii="Cambria Math" w:hAnsi="Cambria Math"/>
                              <w:sz w:val="22"/>
                              <w:szCs w:val="22"/>
                            </w:rPr>
                            <m:t>0</m:t>
                          </w:ins>
                        </m:r>
                      </m:sub>
                    </m:sSub>
                  </m:sub>
                </m:sSub>
                <m:r>
                  <w:ins w:id="3509" w:author="Boyko, James" w:date="2025-06-30T14:04:00Z" w16du:dateUtc="2025-06-30T18:04:00Z">
                    <w:rPr>
                      <w:rFonts w:ascii="Cambria Math" w:hAnsi="Cambria Math"/>
                    </w:rPr>
                    <m:t>=</m:t>
                  </w:ins>
                </m:r>
                <m:sSub>
                  <m:sSubPr>
                    <m:ctrlPr>
                      <w:ins w:id="3510" w:author="Boyko, James" w:date="2025-06-30T14:04:00Z" w16du:dateUtc="2025-06-30T18:04:00Z">
                        <w:rPr>
                          <w:rFonts w:ascii="Cambria Math" w:hAnsi="Cambria Math"/>
                          <w:sz w:val="22"/>
                          <w:szCs w:val="22"/>
                        </w:rPr>
                      </w:ins>
                    </m:ctrlPr>
                  </m:sSubPr>
                  <m:e>
                    <m:r>
                      <w:ins w:id="3511" w:author="Boyko, James" w:date="2025-06-30T14:04:00Z" w16du:dateUtc="2025-06-30T18:04:00Z">
                        <w:rPr>
                          <w:rFonts w:ascii="Cambria Math" w:hAnsi="Cambria Math"/>
                          <w:sz w:val="22"/>
                          <w:szCs w:val="22"/>
                        </w:rPr>
                        <m:t>q</m:t>
                      </w:ins>
                    </m:r>
                  </m:e>
                  <m:sub>
                    <m:r>
                      <w:ins w:id="3512" w:author="Boyko, James" w:date="2025-06-30T14:04:00Z" w16du:dateUtc="2025-06-30T18:04:00Z">
                        <w:rPr>
                          <w:rFonts w:ascii="Cambria Math" w:hAnsi="Cambria Math"/>
                          <w:sz w:val="22"/>
                          <w:szCs w:val="22"/>
                        </w:rPr>
                        <m:t>(</m:t>
                      </w:ins>
                    </m:r>
                    <m:sSub>
                      <m:sSubPr>
                        <m:ctrlPr>
                          <w:ins w:id="3513" w:author="Boyko, James" w:date="2025-06-30T14:04:00Z" w16du:dateUtc="2025-06-30T18:04:00Z">
                            <w:rPr>
                              <w:rFonts w:ascii="Cambria Math" w:hAnsi="Cambria Math"/>
                              <w:sz w:val="22"/>
                              <w:szCs w:val="22"/>
                            </w:rPr>
                          </w:ins>
                        </m:ctrlPr>
                      </m:sSubPr>
                      <m:e>
                        <m:r>
                          <w:ins w:id="3514" w:author="Boyko, James" w:date="2025-06-30T14:04:00Z" w16du:dateUtc="2025-06-30T18:04:00Z">
                            <w:rPr>
                              <w:rFonts w:ascii="Cambria Math" w:hAnsi="Cambria Math"/>
                              <w:sz w:val="22"/>
                              <w:szCs w:val="22"/>
                            </w:rPr>
                            <m:t>Y</m:t>
                          </w:ins>
                        </m:r>
                      </m:e>
                      <m:sub>
                        <m:r>
                          <w:ins w:id="3515" w:author="Boyko, James" w:date="2025-06-30T14:04:00Z" w16du:dateUtc="2025-06-30T18:04:00Z">
                            <w:rPr>
                              <w:rFonts w:ascii="Cambria Math" w:hAnsi="Cambria Math"/>
                              <w:sz w:val="22"/>
                              <w:szCs w:val="22"/>
                            </w:rPr>
                            <m:t>1</m:t>
                          </w:ins>
                        </m:r>
                      </m:sub>
                    </m:sSub>
                    <m:r>
                      <w:ins w:id="3516" w:author="Boyko, James" w:date="2025-06-30T14:04:00Z" w16du:dateUtc="2025-06-30T18:04:00Z">
                        <w:rPr>
                          <w:rFonts w:ascii="Cambria Math" w:hAnsi="Cambria Math"/>
                          <w:sz w:val="22"/>
                          <w:szCs w:val="22"/>
                        </w:rPr>
                        <m:t>→</m:t>
                      </w:ins>
                    </m:r>
                    <m:sSub>
                      <m:sSubPr>
                        <m:ctrlPr>
                          <w:ins w:id="3517" w:author="Boyko, James" w:date="2025-06-30T14:04:00Z" w16du:dateUtc="2025-06-30T18:04:00Z">
                            <w:rPr>
                              <w:rFonts w:ascii="Cambria Math" w:hAnsi="Cambria Math"/>
                              <w:sz w:val="22"/>
                              <w:szCs w:val="22"/>
                            </w:rPr>
                          </w:ins>
                        </m:ctrlPr>
                      </m:sSubPr>
                      <m:e>
                        <m:r>
                          <w:ins w:id="3518" w:author="Boyko, James" w:date="2025-06-30T14:04:00Z" w16du:dateUtc="2025-06-30T18:04:00Z">
                            <w:rPr>
                              <w:rFonts w:ascii="Cambria Math" w:hAnsi="Cambria Math"/>
                              <w:sz w:val="22"/>
                              <w:szCs w:val="22"/>
                            </w:rPr>
                            <m:t>Y</m:t>
                          </w:ins>
                        </m:r>
                      </m:e>
                      <m:sub>
                        <m:r>
                          <w:ins w:id="3519" w:author="Boyko, James" w:date="2025-06-30T14:04:00Z" w16du:dateUtc="2025-06-30T18:04:00Z">
                            <w:rPr>
                              <w:rFonts w:ascii="Cambria Math" w:hAnsi="Cambria Math"/>
                              <w:sz w:val="22"/>
                              <w:szCs w:val="22"/>
                            </w:rPr>
                            <m:t>0</m:t>
                          </w:ins>
                        </m:r>
                      </m:sub>
                    </m:sSub>
                    <m:r>
                      <w:ins w:id="3520" w:author="Boyko, James" w:date="2025-06-30T14:04:00Z" w16du:dateUtc="2025-06-30T18:04:00Z">
                        <w:rPr>
                          <w:rFonts w:ascii="Cambria Math" w:hAnsi="Cambria Math"/>
                          <w:sz w:val="22"/>
                          <w:szCs w:val="22"/>
                        </w:rPr>
                        <m:t>)|</m:t>
                      </w:ins>
                    </m:r>
                    <m:sSub>
                      <m:sSubPr>
                        <m:ctrlPr>
                          <w:ins w:id="3521" w:author="Boyko, James" w:date="2025-06-30T14:04:00Z" w16du:dateUtc="2025-06-30T18:04:00Z">
                            <w:rPr>
                              <w:rFonts w:ascii="Cambria Math" w:hAnsi="Cambria Math"/>
                              <w:sz w:val="22"/>
                              <w:szCs w:val="22"/>
                            </w:rPr>
                          </w:ins>
                        </m:ctrlPr>
                      </m:sSubPr>
                      <m:e>
                        <m:r>
                          <w:ins w:id="3522" w:author="Boyko, James" w:date="2025-06-30T14:04:00Z" w16du:dateUtc="2025-06-30T18:04:00Z">
                            <w:rPr>
                              <w:rFonts w:ascii="Cambria Math" w:hAnsi="Cambria Math"/>
                              <w:sz w:val="22"/>
                              <w:szCs w:val="22"/>
                            </w:rPr>
                            <m:t>X</m:t>
                          </w:ins>
                        </m:r>
                      </m:e>
                      <m:sub>
                        <m:r>
                          <w:ins w:id="3523" w:author="Boyko, James" w:date="2025-06-30T14:04:00Z" w16du:dateUtc="2025-06-30T18:04:00Z">
                            <w:rPr>
                              <w:rFonts w:ascii="Cambria Math" w:hAnsi="Cambria Math"/>
                              <w:sz w:val="22"/>
                              <w:szCs w:val="22"/>
                            </w:rPr>
                            <m:t>1</m:t>
                          </w:ins>
                        </m:r>
                      </m:sub>
                    </m:sSub>
                  </m:sub>
                </m:sSub>
              </m:oMath>
            </m:oMathPara>
          </w:p>
        </w:tc>
        <w:tc>
          <w:tcPr>
            <w:tcW w:w="1584" w:type="dxa"/>
            <w:noWrap/>
            <w:hideMark/>
            <w:tcPrChange w:id="3524" w:author="Boyko, James" w:date="2025-06-30T14:07:00Z" w16du:dateUtc="2025-06-30T18:07:00Z">
              <w:tcPr>
                <w:tcW w:w="0" w:type="auto"/>
                <w:gridSpan w:val="3"/>
                <w:noWrap/>
                <w:hideMark/>
              </w:tcPr>
            </w:tcPrChange>
          </w:tcPr>
          <w:p w14:paraId="03D905AB"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525" w:author="Boyko, James" w:date="2025-06-30T13:55:00Z" w16du:dateUtc="2025-06-30T17:55:00Z"/>
                <w:rFonts w:ascii="Arial" w:hAnsi="Arial" w:cs="Arial"/>
                <w:sz w:val="21"/>
                <w:szCs w:val="21"/>
                <w:rPrChange w:id="3526" w:author="Boyko, James" w:date="2025-06-30T13:56:00Z" w16du:dateUtc="2025-06-30T17:56:00Z">
                  <w:rPr>
                    <w:ins w:id="3527" w:author="Boyko, James" w:date="2025-06-30T13:55:00Z" w16du:dateUtc="2025-06-30T17:55:00Z"/>
                    <w:rFonts w:ascii="Arial" w:hAnsi="Arial" w:cs="Arial"/>
                    <w:sz w:val="20"/>
                    <w:szCs w:val="20"/>
                  </w:rPr>
                </w:rPrChange>
              </w:rPr>
            </w:pPr>
            <w:ins w:id="3528" w:author="Boyko, James" w:date="2025-06-30T13:55:00Z" w16du:dateUtc="2025-06-30T17:55:00Z">
              <w:r w:rsidRPr="00DD737F">
                <w:rPr>
                  <w:rFonts w:ascii="Arial" w:hAnsi="Arial" w:cs="Arial"/>
                  <w:sz w:val="21"/>
                  <w:szCs w:val="21"/>
                  <w:rPrChange w:id="3529" w:author="Boyko, James" w:date="2025-06-30T13:56:00Z" w16du:dateUtc="2025-06-30T17:56:00Z">
                    <w:rPr>
                      <w:rFonts w:ascii="Arial" w:hAnsi="Arial" w:cs="Arial"/>
                      <w:sz w:val="20"/>
                      <w:szCs w:val="20"/>
                    </w:rPr>
                  </w:rPrChange>
                </w:rPr>
                <w:t>0.162</w:t>
              </w:r>
            </w:ins>
          </w:p>
        </w:tc>
        <w:tc>
          <w:tcPr>
            <w:tcW w:w="1584" w:type="dxa"/>
            <w:noWrap/>
            <w:hideMark/>
            <w:tcPrChange w:id="3530" w:author="Boyko, James" w:date="2025-06-30T14:07:00Z" w16du:dateUtc="2025-06-30T18:07:00Z">
              <w:tcPr>
                <w:tcW w:w="0" w:type="auto"/>
                <w:gridSpan w:val="3"/>
                <w:noWrap/>
                <w:hideMark/>
              </w:tcPr>
            </w:tcPrChange>
          </w:tcPr>
          <w:p w14:paraId="37BB1A42"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531" w:author="Boyko, James" w:date="2025-06-30T13:55:00Z" w16du:dateUtc="2025-06-30T17:55:00Z"/>
                <w:rFonts w:ascii="Arial" w:hAnsi="Arial" w:cs="Arial"/>
                <w:sz w:val="21"/>
                <w:szCs w:val="21"/>
                <w:rPrChange w:id="3532" w:author="Boyko, James" w:date="2025-06-30T13:56:00Z" w16du:dateUtc="2025-06-30T17:56:00Z">
                  <w:rPr>
                    <w:ins w:id="3533" w:author="Boyko, James" w:date="2025-06-30T13:55:00Z" w16du:dateUtc="2025-06-30T17:55:00Z"/>
                    <w:rFonts w:ascii="Arial" w:hAnsi="Arial" w:cs="Arial"/>
                    <w:sz w:val="20"/>
                    <w:szCs w:val="20"/>
                  </w:rPr>
                </w:rPrChange>
              </w:rPr>
            </w:pPr>
            <w:ins w:id="3534" w:author="Boyko, James" w:date="2025-06-30T13:55:00Z" w16du:dateUtc="2025-06-30T17:55:00Z">
              <w:r w:rsidRPr="00DD737F">
                <w:rPr>
                  <w:rFonts w:ascii="Arial" w:hAnsi="Arial" w:cs="Arial"/>
                  <w:sz w:val="21"/>
                  <w:szCs w:val="21"/>
                  <w:rPrChange w:id="3535" w:author="Boyko, James" w:date="2025-06-30T13:56:00Z" w16du:dateUtc="2025-06-30T17:56:00Z">
                    <w:rPr>
                      <w:rFonts w:ascii="Arial" w:hAnsi="Arial" w:cs="Arial"/>
                      <w:sz w:val="20"/>
                      <w:szCs w:val="20"/>
                    </w:rPr>
                  </w:rPrChange>
                </w:rPr>
                <w:t>0.253</w:t>
              </w:r>
            </w:ins>
          </w:p>
        </w:tc>
        <w:tc>
          <w:tcPr>
            <w:tcW w:w="1584" w:type="dxa"/>
            <w:noWrap/>
            <w:hideMark/>
            <w:tcPrChange w:id="3536" w:author="Boyko, James" w:date="2025-06-30T14:07:00Z" w16du:dateUtc="2025-06-30T18:07:00Z">
              <w:tcPr>
                <w:tcW w:w="0" w:type="auto"/>
                <w:gridSpan w:val="3"/>
                <w:noWrap/>
                <w:hideMark/>
              </w:tcPr>
            </w:tcPrChange>
          </w:tcPr>
          <w:p w14:paraId="1FEB251A"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537" w:author="Boyko, James" w:date="2025-06-30T13:55:00Z" w16du:dateUtc="2025-06-30T17:55:00Z"/>
                <w:rFonts w:ascii="Arial" w:hAnsi="Arial" w:cs="Arial"/>
                <w:b/>
                <w:bCs/>
                <w:sz w:val="21"/>
                <w:szCs w:val="21"/>
                <w:rPrChange w:id="3538" w:author="Boyko, James" w:date="2025-06-30T14:01:00Z" w16du:dateUtc="2025-06-30T18:01:00Z">
                  <w:rPr>
                    <w:ins w:id="3539" w:author="Boyko, James" w:date="2025-06-30T13:55:00Z" w16du:dateUtc="2025-06-30T17:55:00Z"/>
                    <w:rFonts w:ascii="Arial" w:hAnsi="Arial" w:cs="Arial"/>
                    <w:sz w:val="20"/>
                    <w:szCs w:val="20"/>
                  </w:rPr>
                </w:rPrChange>
              </w:rPr>
            </w:pPr>
            <w:ins w:id="3540" w:author="Boyko, James" w:date="2025-06-30T13:55:00Z" w16du:dateUtc="2025-06-30T17:55:00Z">
              <w:r w:rsidRPr="00505079">
                <w:rPr>
                  <w:rFonts w:ascii="Arial" w:hAnsi="Arial" w:cs="Arial"/>
                  <w:b/>
                  <w:bCs/>
                  <w:sz w:val="21"/>
                  <w:szCs w:val="21"/>
                  <w:rPrChange w:id="3541" w:author="Boyko, James" w:date="2025-06-30T14:01:00Z" w16du:dateUtc="2025-06-30T18:01:00Z">
                    <w:rPr>
                      <w:rFonts w:ascii="Arial" w:hAnsi="Arial" w:cs="Arial"/>
                      <w:sz w:val="20"/>
                      <w:szCs w:val="20"/>
                    </w:rPr>
                  </w:rPrChange>
                </w:rPr>
                <w:t>0.293</w:t>
              </w:r>
            </w:ins>
          </w:p>
        </w:tc>
      </w:tr>
      <w:tr w:rsidR="00AD606A" w:rsidRPr="00DD737F" w14:paraId="7FBB008B" w14:textId="77777777" w:rsidTr="00012F29">
        <w:trPr>
          <w:cnfStyle w:val="000000100000" w:firstRow="0" w:lastRow="0" w:firstColumn="0" w:lastColumn="0" w:oddVBand="0" w:evenVBand="0" w:oddHBand="1" w:evenHBand="0" w:firstRowFirstColumn="0" w:firstRowLastColumn="0" w:lastRowFirstColumn="0" w:lastRowLastColumn="0"/>
          <w:trHeight w:val="260"/>
          <w:ins w:id="3542" w:author="Boyko, James" w:date="2025-06-30T13:55:00Z" w16du:dateUtc="2025-06-30T17:55:00Z"/>
        </w:trPr>
        <w:tc>
          <w:tcPr>
            <w:cnfStyle w:val="001000000000" w:firstRow="0" w:lastRow="0" w:firstColumn="1" w:lastColumn="0" w:oddVBand="0" w:evenVBand="0" w:oddHBand="0" w:evenHBand="0" w:firstRowFirstColumn="0" w:firstRowLastColumn="0" w:lastRowFirstColumn="0" w:lastRowLastColumn="0"/>
            <w:tcW w:w="1530" w:type="dxa"/>
            <w:noWrap/>
            <w:hideMark/>
          </w:tcPr>
          <w:p w14:paraId="30643E9C" w14:textId="77777777" w:rsidR="00DD737F" w:rsidRPr="00DD737F" w:rsidRDefault="00DD737F">
            <w:pPr>
              <w:jc w:val="left"/>
              <w:rPr>
                <w:ins w:id="3543" w:author="Boyko, James" w:date="2025-06-30T13:55:00Z" w16du:dateUtc="2025-06-30T17:55:00Z"/>
                <w:rFonts w:ascii="Arial" w:hAnsi="Arial" w:cs="Arial"/>
                <w:sz w:val="21"/>
                <w:szCs w:val="21"/>
                <w:rPrChange w:id="3544" w:author="Boyko, James" w:date="2025-06-30T13:56:00Z" w16du:dateUtc="2025-06-30T17:56:00Z">
                  <w:rPr>
                    <w:ins w:id="3545" w:author="Boyko, James" w:date="2025-06-30T13:55:00Z" w16du:dateUtc="2025-06-30T17:55:00Z"/>
                    <w:rFonts w:ascii="Arial" w:hAnsi="Arial" w:cs="Arial"/>
                    <w:sz w:val="20"/>
                    <w:szCs w:val="20"/>
                  </w:rPr>
                </w:rPrChange>
              </w:rPr>
            </w:pPr>
            <w:ins w:id="3546" w:author="Boyko, James" w:date="2025-06-30T13:55:00Z" w16du:dateUtc="2025-06-30T17:55:00Z">
              <w:r w:rsidRPr="00DD737F">
                <w:rPr>
                  <w:rFonts w:ascii="Arial" w:hAnsi="Arial" w:cs="Arial"/>
                  <w:sz w:val="21"/>
                  <w:szCs w:val="21"/>
                  <w:rPrChange w:id="3547" w:author="Boyko, James" w:date="2025-06-30T13:56:00Z" w16du:dateUtc="2025-06-30T17:56:00Z">
                    <w:rPr>
                      <w:rFonts w:ascii="Arial" w:hAnsi="Arial" w:cs="Arial"/>
                      <w:sz w:val="20"/>
                      <w:szCs w:val="20"/>
                    </w:rPr>
                  </w:rPrChange>
                </w:rPr>
                <w:t>dependent</w:t>
              </w:r>
            </w:ins>
          </w:p>
        </w:tc>
        <w:tc>
          <w:tcPr>
            <w:tcW w:w="3690" w:type="dxa"/>
            <w:tcBorders>
              <w:bottom w:val="single" w:sz="4" w:space="0" w:color="auto"/>
            </w:tcBorders>
            <w:noWrap/>
            <w:hideMark/>
          </w:tcPr>
          <w:p w14:paraId="10C2A5B1" w14:textId="3583AA73" w:rsidR="00DD737F" w:rsidRPr="00DD737F" w:rsidRDefault="00343A94" w:rsidP="00343A94">
            <w:pPr>
              <w:jc w:val="center"/>
              <w:cnfStyle w:val="000000100000" w:firstRow="0" w:lastRow="0" w:firstColumn="0" w:lastColumn="0" w:oddVBand="0" w:evenVBand="0" w:oddHBand="1" w:evenHBand="0" w:firstRowFirstColumn="0" w:firstRowLastColumn="0" w:lastRowFirstColumn="0" w:lastRowLastColumn="0"/>
              <w:rPr>
                <w:ins w:id="3548" w:author="Boyko, James" w:date="2025-06-30T13:55:00Z" w16du:dateUtc="2025-06-30T17:55:00Z"/>
                <w:rFonts w:ascii="Arial" w:hAnsi="Arial" w:cs="Arial"/>
                <w:sz w:val="21"/>
                <w:szCs w:val="21"/>
                <w:rPrChange w:id="3549" w:author="Boyko, James" w:date="2025-06-30T13:56:00Z" w16du:dateUtc="2025-06-30T17:56:00Z">
                  <w:rPr>
                    <w:ins w:id="3550" w:author="Boyko, James" w:date="2025-06-30T13:55:00Z" w16du:dateUtc="2025-06-30T17:55:00Z"/>
                    <w:rFonts w:ascii="Arial" w:hAnsi="Arial" w:cs="Arial"/>
                    <w:sz w:val="20"/>
                    <w:szCs w:val="20"/>
                  </w:rPr>
                </w:rPrChange>
              </w:rPr>
              <w:pPrChange w:id="3551" w:author="Boyko, James" w:date="2025-06-30T14:05:00Z" w16du:dateUtc="2025-06-30T18:05:00Z">
                <w:pPr>
                  <w:cnfStyle w:val="000000100000" w:firstRow="0" w:lastRow="0" w:firstColumn="0" w:lastColumn="0" w:oddVBand="0" w:evenVBand="0" w:oddHBand="1" w:evenHBand="0" w:firstRowFirstColumn="0" w:firstRowLastColumn="0" w:lastRowFirstColumn="0" w:lastRowLastColumn="0"/>
                </w:pPr>
              </w:pPrChange>
            </w:pPr>
            <w:ins w:id="3552" w:author="Boyko, James" w:date="2025-06-30T14:04:00Z" w16du:dateUtc="2025-06-30T18:04:00Z">
              <w:r>
                <w:rPr>
                  <w:rFonts w:ascii="Arial" w:hAnsi="Arial" w:cs="Arial"/>
                  <w:sz w:val="21"/>
                  <w:szCs w:val="21"/>
                </w:rPr>
                <w:t>All</w:t>
              </w:r>
            </w:ins>
            <w:ins w:id="3553" w:author="Boyko, James" w:date="2025-06-30T14:05:00Z" w16du:dateUtc="2025-06-30T18:05:00Z">
              <w:r>
                <w:rPr>
                  <w:rFonts w:ascii="Arial" w:hAnsi="Arial" w:cs="Arial"/>
                  <w:sz w:val="21"/>
                  <w:szCs w:val="21"/>
                </w:rPr>
                <w:t xml:space="preserve"> </w:t>
              </w:r>
            </w:ins>
            <w:ins w:id="3554" w:author="Boyko, James" w:date="2025-06-30T14:06:00Z" w16du:dateUtc="2025-06-30T18:06:00Z">
              <w:r w:rsidR="009505B0">
                <w:rPr>
                  <w:rFonts w:ascii="Arial" w:hAnsi="Arial" w:cs="Arial"/>
                  <w:sz w:val="21"/>
                  <w:szCs w:val="21"/>
                </w:rPr>
                <w:t xml:space="preserve">dependent model </w:t>
              </w:r>
            </w:ins>
            <w:ins w:id="3555" w:author="Boyko, James" w:date="2025-06-30T14:05:00Z" w16du:dateUtc="2025-06-30T18:05:00Z">
              <w:r>
                <w:rPr>
                  <w:rFonts w:ascii="Arial" w:hAnsi="Arial" w:cs="Arial"/>
                  <w:sz w:val="21"/>
                  <w:szCs w:val="21"/>
                </w:rPr>
                <w:t>tests passed</w:t>
              </w:r>
            </w:ins>
          </w:p>
        </w:tc>
        <w:tc>
          <w:tcPr>
            <w:tcW w:w="1584" w:type="dxa"/>
            <w:tcBorders>
              <w:bottom w:val="single" w:sz="4" w:space="0" w:color="auto"/>
            </w:tcBorders>
            <w:noWrap/>
            <w:hideMark/>
          </w:tcPr>
          <w:p w14:paraId="165B2190"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556" w:author="Boyko, James" w:date="2025-06-30T13:55:00Z" w16du:dateUtc="2025-06-30T17:55:00Z"/>
                <w:rFonts w:ascii="Arial" w:hAnsi="Arial" w:cs="Arial"/>
                <w:sz w:val="21"/>
                <w:szCs w:val="21"/>
                <w:rPrChange w:id="3557" w:author="Boyko, James" w:date="2025-06-30T13:56:00Z" w16du:dateUtc="2025-06-30T17:56:00Z">
                  <w:rPr>
                    <w:ins w:id="3558" w:author="Boyko, James" w:date="2025-06-30T13:55:00Z" w16du:dateUtc="2025-06-30T17:55:00Z"/>
                    <w:rFonts w:ascii="Arial" w:hAnsi="Arial" w:cs="Arial"/>
                    <w:sz w:val="20"/>
                    <w:szCs w:val="20"/>
                  </w:rPr>
                </w:rPrChange>
              </w:rPr>
            </w:pPr>
            <w:ins w:id="3559" w:author="Boyko, James" w:date="2025-06-30T13:55:00Z" w16du:dateUtc="2025-06-30T17:55:00Z">
              <w:r w:rsidRPr="00DD737F">
                <w:rPr>
                  <w:rFonts w:ascii="Arial" w:hAnsi="Arial" w:cs="Arial"/>
                  <w:sz w:val="21"/>
                  <w:szCs w:val="21"/>
                  <w:rPrChange w:id="3560" w:author="Boyko, James" w:date="2025-06-30T13:56:00Z" w16du:dateUtc="2025-06-30T17:56:00Z">
                    <w:rPr>
                      <w:rFonts w:ascii="Arial" w:hAnsi="Arial" w:cs="Arial"/>
                      <w:sz w:val="20"/>
                      <w:szCs w:val="20"/>
                    </w:rPr>
                  </w:rPrChange>
                </w:rPr>
                <w:t>0.051</w:t>
              </w:r>
            </w:ins>
          </w:p>
        </w:tc>
        <w:tc>
          <w:tcPr>
            <w:tcW w:w="1584" w:type="dxa"/>
            <w:tcBorders>
              <w:bottom w:val="single" w:sz="4" w:space="0" w:color="auto"/>
            </w:tcBorders>
            <w:noWrap/>
            <w:hideMark/>
          </w:tcPr>
          <w:p w14:paraId="412355DF"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561" w:author="Boyko, James" w:date="2025-06-30T13:55:00Z" w16du:dateUtc="2025-06-30T17:55:00Z"/>
                <w:rFonts w:ascii="Arial" w:hAnsi="Arial" w:cs="Arial"/>
                <w:sz w:val="21"/>
                <w:szCs w:val="21"/>
                <w:rPrChange w:id="3562" w:author="Boyko, James" w:date="2025-06-30T13:56:00Z" w16du:dateUtc="2025-06-30T17:56:00Z">
                  <w:rPr>
                    <w:ins w:id="3563" w:author="Boyko, James" w:date="2025-06-30T13:55:00Z" w16du:dateUtc="2025-06-30T17:55:00Z"/>
                    <w:rFonts w:ascii="Arial" w:hAnsi="Arial" w:cs="Arial"/>
                    <w:sz w:val="20"/>
                    <w:szCs w:val="20"/>
                  </w:rPr>
                </w:rPrChange>
              </w:rPr>
            </w:pPr>
            <w:ins w:id="3564" w:author="Boyko, James" w:date="2025-06-30T13:55:00Z" w16du:dateUtc="2025-06-30T17:55:00Z">
              <w:r w:rsidRPr="00DD737F">
                <w:rPr>
                  <w:rFonts w:ascii="Arial" w:hAnsi="Arial" w:cs="Arial"/>
                  <w:sz w:val="21"/>
                  <w:szCs w:val="21"/>
                  <w:rPrChange w:id="3565" w:author="Boyko, James" w:date="2025-06-30T13:56:00Z" w16du:dateUtc="2025-06-30T17:56:00Z">
                    <w:rPr>
                      <w:rFonts w:ascii="Arial" w:hAnsi="Arial" w:cs="Arial"/>
                      <w:sz w:val="20"/>
                      <w:szCs w:val="20"/>
                    </w:rPr>
                  </w:rPrChange>
                </w:rPr>
                <w:t>0.061</w:t>
              </w:r>
            </w:ins>
          </w:p>
        </w:tc>
        <w:tc>
          <w:tcPr>
            <w:tcW w:w="1584" w:type="dxa"/>
            <w:tcBorders>
              <w:bottom w:val="single" w:sz="4" w:space="0" w:color="auto"/>
            </w:tcBorders>
            <w:noWrap/>
            <w:hideMark/>
          </w:tcPr>
          <w:p w14:paraId="03A22D93"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566" w:author="Boyko, James" w:date="2025-06-30T13:55:00Z" w16du:dateUtc="2025-06-30T17:55:00Z"/>
                <w:rFonts w:ascii="Arial" w:hAnsi="Arial" w:cs="Arial"/>
                <w:b/>
                <w:bCs/>
                <w:sz w:val="21"/>
                <w:szCs w:val="21"/>
                <w:rPrChange w:id="3567" w:author="Boyko, James" w:date="2025-06-30T14:01:00Z" w16du:dateUtc="2025-06-30T18:01:00Z">
                  <w:rPr>
                    <w:ins w:id="3568" w:author="Boyko, James" w:date="2025-06-30T13:55:00Z" w16du:dateUtc="2025-06-30T17:55:00Z"/>
                    <w:rFonts w:ascii="Arial" w:hAnsi="Arial" w:cs="Arial"/>
                    <w:sz w:val="20"/>
                    <w:szCs w:val="20"/>
                  </w:rPr>
                </w:rPrChange>
              </w:rPr>
            </w:pPr>
            <w:ins w:id="3569" w:author="Boyko, James" w:date="2025-06-30T13:55:00Z" w16du:dateUtc="2025-06-30T17:55:00Z">
              <w:r w:rsidRPr="00505079">
                <w:rPr>
                  <w:rFonts w:ascii="Arial" w:hAnsi="Arial" w:cs="Arial"/>
                  <w:b/>
                  <w:bCs/>
                  <w:sz w:val="21"/>
                  <w:szCs w:val="21"/>
                  <w:rPrChange w:id="3570" w:author="Boyko, James" w:date="2025-06-30T14:01:00Z" w16du:dateUtc="2025-06-30T18:01:00Z">
                    <w:rPr>
                      <w:rFonts w:ascii="Arial" w:hAnsi="Arial" w:cs="Arial"/>
                      <w:sz w:val="20"/>
                      <w:szCs w:val="20"/>
                    </w:rPr>
                  </w:rPrChange>
                </w:rPr>
                <w:t>0.101</w:t>
              </w:r>
            </w:ins>
          </w:p>
        </w:tc>
      </w:tr>
      <w:tr w:rsidR="00990391" w:rsidRPr="00DD737F" w14:paraId="1AC996BB" w14:textId="77777777" w:rsidTr="00012F29">
        <w:tblPrEx>
          <w:tblPrExChange w:id="3571" w:author="Boyko, James" w:date="2025-06-30T14:07:00Z" w16du:dateUtc="2025-06-30T18:07:00Z">
            <w:tblPrEx>
              <w:tblLayout w:type="fixed"/>
            </w:tblPrEx>
          </w:tblPrExChange>
        </w:tblPrEx>
        <w:trPr>
          <w:trHeight w:val="260"/>
          <w:ins w:id="3572" w:author="Boyko, James" w:date="2025-06-30T13:55:00Z" w16du:dateUtc="2025-06-30T17:55:00Z"/>
          <w:trPrChange w:id="3573"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574" w:author="Boyko, James" w:date="2025-06-30T14:07:00Z" w16du:dateUtc="2025-06-30T18:07:00Z">
              <w:tcPr>
                <w:tcW w:w="0" w:type="auto"/>
                <w:gridSpan w:val="2"/>
                <w:noWrap/>
                <w:hideMark/>
              </w:tcPr>
            </w:tcPrChange>
          </w:tcPr>
          <w:p w14:paraId="4410D1C7" w14:textId="77777777" w:rsidR="00DD737F" w:rsidRPr="00DD737F" w:rsidRDefault="00DD737F">
            <w:pPr>
              <w:jc w:val="left"/>
              <w:rPr>
                <w:ins w:id="3575" w:author="Boyko, James" w:date="2025-06-30T13:55:00Z" w16du:dateUtc="2025-06-30T17:55:00Z"/>
                <w:rFonts w:ascii="Arial" w:hAnsi="Arial" w:cs="Arial"/>
                <w:sz w:val="21"/>
                <w:szCs w:val="21"/>
                <w:rPrChange w:id="3576" w:author="Boyko, James" w:date="2025-06-30T13:56:00Z" w16du:dateUtc="2025-06-30T17:56:00Z">
                  <w:rPr>
                    <w:ins w:id="3577" w:author="Boyko, James" w:date="2025-06-30T13:55:00Z" w16du:dateUtc="2025-06-30T17:55:00Z"/>
                    <w:rFonts w:ascii="Arial" w:hAnsi="Arial" w:cs="Arial"/>
                    <w:sz w:val="20"/>
                    <w:szCs w:val="20"/>
                  </w:rPr>
                </w:rPrChange>
              </w:rPr>
            </w:pPr>
            <w:ins w:id="3578" w:author="Boyko, James" w:date="2025-06-30T13:55:00Z" w16du:dateUtc="2025-06-30T17:55:00Z">
              <w:r w:rsidRPr="00DD737F">
                <w:rPr>
                  <w:rFonts w:ascii="Arial" w:hAnsi="Arial" w:cs="Arial"/>
                  <w:sz w:val="21"/>
                  <w:szCs w:val="21"/>
                  <w:rPrChange w:id="3579" w:author="Boyko, James" w:date="2025-06-30T13:56:00Z" w16du:dateUtc="2025-06-30T17:56:00Z">
                    <w:rPr>
                      <w:rFonts w:ascii="Arial" w:hAnsi="Arial" w:cs="Arial"/>
                      <w:sz w:val="20"/>
                      <w:szCs w:val="20"/>
                    </w:rPr>
                  </w:rPrChange>
                </w:rPr>
                <w:t>ordered</w:t>
              </w:r>
            </w:ins>
          </w:p>
        </w:tc>
        <w:tc>
          <w:tcPr>
            <w:tcW w:w="3690" w:type="dxa"/>
            <w:tcBorders>
              <w:top w:val="single" w:sz="4" w:space="0" w:color="auto"/>
            </w:tcBorders>
            <w:noWrap/>
            <w:hideMark/>
            <w:tcPrChange w:id="3580" w:author="Boyko, James" w:date="2025-06-30T14:07:00Z" w16du:dateUtc="2025-06-30T18:07:00Z">
              <w:tcPr>
                <w:tcW w:w="0" w:type="auto"/>
                <w:tcBorders>
                  <w:top w:val="single" w:sz="4" w:space="0" w:color="auto"/>
                </w:tcBorders>
                <w:noWrap/>
                <w:hideMark/>
              </w:tcPr>
            </w:tcPrChange>
          </w:tcPr>
          <w:p w14:paraId="544C8DBE" w14:textId="1C78DEE8" w:rsidR="00DD737F" w:rsidRPr="00DD737F" w:rsidRDefault="009505B0">
            <w:pPr>
              <w:cnfStyle w:val="000000000000" w:firstRow="0" w:lastRow="0" w:firstColumn="0" w:lastColumn="0" w:oddVBand="0" w:evenVBand="0" w:oddHBand="0" w:evenHBand="0" w:firstRowFirstColumn="0" w:firstRowLastColumn="0" w:lastRowFirstColumn="0" w:lastRowLastColumn="0"/>
              <w:rPr>
                <w:ins w:id="3581" w:author="Boyko, James" w:date="2025-06-30T13:55:00Z" w16du:dateUtc="2025-06-30T17:55:00Z"/>
                <w:rFonts w:ascii="Arial" w:hAnsi="Arial" w:cs="Arial"/>
                <w:sz w:val="21"/>
                <w:szCs w:val="21"/>
                <w:rPrChange w:id="3582" w:author="Boyko, James" w:date="2025-06-30T13:56:00Z" w16du:dateUtc="2025-06-30T17:56:00Z">
                  <w:rPr>
                    <w:ins w:id="3583" w:author="Boyko, James" w:date="2025-06-30T13:55:00Z" w16du:dateUtc="2025-06-30T17:55:00Z"/>
                    <w:rFonts w:ascii="Arial" w:hAnsi="Arial" w:cs="Arial"/>
                    <w:sz w:val="20"/>
                    <w:szCs w:val="20"/>
                  </w:rPr>
                </w:rPrChange>
              </w:rPr>
            </w:pPr>
            <m:oMathPara>
              <m:oMath>
                <m:sSub>
                  <m:sSubPr>
                    <m:ctrlPr>
                      <w:ins w:id="3584" w:author="Boyko, James" w:date="2025-06-30T14:05:00Z" w16du:dateUtc="2025-06-30T18:05:00Z">
                        <w:rPr>
                          <w:rFonts w:ascii="Cambria Math" w:hAnsi="Cambria Math"/>
                          <w:sz w:val="22"/>
                          <w:szCs w:val="22"/>
                        </w:rPr>
                      </w:ins>
                    </m:ctrlPr>
                  </m:sSubPr>
                  <m:e>
                    <m:r>
                      <w:ins w:id="3585" w:author="Boyko, James" w:date="2025-06-30T14:05:00Z" w16du:dateUtc="2025-06-30T18:05:00Z">
                        <w:rPr>
                          <w:rFonts w:ascii="Cambria Math" w:hAnsi="Cambria Math"/>
                          <w:sz w:val="22"/>
                          <w:szCs w:val="22"/>
                        </w:rPr>
                        <m:t>q</m:t>
                      </w:ins>
                    </m:r>
                  </m:e>
                  <m:sub>
                    <m:r>
                      <w:ins w:id="3586" w:author="Boyko, James" w:date="2025-06-30T14:05:00Z" w16du:dateUtc="2025-06-30T18:05:00Z">
                        <w:rPr>
                          <w:rFonts w:ascii="Cambria Math" w:hAnsi="Cambria Math"/>
                          <w:sz w:val="22"/>
                          <w:szCs w:val="22"/>
                        </w:rPr>
                        <m:t>1→3</m:t>
                      </w:ins>
                    </m:r>
                  </m:sub>
                </m:sSub>
                <m:r>
                  <w:ins w:id="3587" w:author="Boyko, James" w:date="2025-06-30T14:05:00Z" w16du:dateUtc="2025-06-30T18:05:00Z">
                    <w:rPr>
                      <w:rFonts w:ascii="Cambria Math" w:hAnsi="Cambria Math"/>
                    </w:rPr>
                    <m:t>=0</m:t>
                  </w:ins>
                </m:r>
              </m:oMath>
            </m:oMathPara>
          </w:p>
        </w:tc>
        <w:tc>
          <w:tcPr>
            <w:tcW w:w="1584" w:type="dxa"/>
            <w:tcBorders>
              <w:top w:val="single" w:sz="4" w:space="0" w:color="auto"/>
            </w:tcBorders>
            <w:noWrap/>
            <w:hideMark/>
            <w:tcPrChange w:id="3588" w:author="Boyko, James" w:date="2025-06-30T14:07:00Z" w16du:dateUtc="2025-06-30T18:07:00Z">
              <w:tcPr>
                <w:tcW w:w="0" w:type="auto"/>
                <w:gridSpan w:val="3"/>
                <w:tcBorders>
                  <w:top w:val="single" w:sz="4" w:space="0" w:color="auto"/>
                </w:tcBorders>
                <w:noWrap/>
                <w:hideMark/>
              </w:tcPr>
            </w:tcPrChange>
          </w:tcPr>
          <w:p w14:paraId="17E692AF"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589" w:author="Boyko, James" w:date="2025-06-30T13:55:00Z" w16du:dateUtc="2025-06-30T17:55:00Z"/>
                <w:rFonts w:ascii="Arial" w:hAnsi="Arial" w:cs="Arial"/>
                <w:sz w:val="21"/>
                <w:szCs w:val="21"/>
                <w:rPrChange w:id="3590" w:author="Boyko, James" w:date="2025-06-30T13:56:00Z" w16du:dateUtc="2025-06-30T17:56:00Z">
                  <w:rPr>
                    <w:ins w:id="3591" w:author="Boyko, James" w:date="2025-06-30T13:55:00Z" w16du:dateUtc="2025-06-30T17:55:00Z"/>
                    <w:rFonts w:ascii="Arial" w:hAnsi="Arial" w:cs="Arial"/>
                    <w:sz w:val="20"/>
                    <w:szCs w:val="20"/>
                  </w:rPr>
                </w:rPrChange>
              </w:rPr>
            </w:pPr>
            <w:ins w:id="3592" w:author="Boyko, James" w:date="2025-06-30T13:55:00Z" w16du:dateUtc="2025-06-30T17:55:00Z">
              <w:r w:rsidRPr="00DD737F">
                <w:rPr>
                  <w:rFonts w:ascii="Arial" w:hAnsi="Arial" w:cs="Arial"/>
                  <w:sz w:val="21"/>
                  <w:szCs w:val="21"/>
                  <w:rPrChange w:id="3593" w:author="Boyko, James" w:date="2025-06-30T13:56:00Z" w16du:dateUtc="2025-06-30T17:56:00Z">
                    <w:rPr>
                      <w:rFonts w:ascii="Arial" w:hAnsi="Arial" w:cs="Arial"/>
                      <w:sz w:val="20"/>
                      <w:szCs w:val="20"/>
                    </w:rPr>
                  </w:rPrChange>
                </w:rPr>
                <w:t>0.66</w:t>
              </w:r>
            </w:ins>
          </w:p>
        </w:tc>
        <w:tc>
          <w:tcPr>
            <w:tcW w:w="1584" w:type="dxa"/>
            <w:tcBorders>
              <w:top w:val="single" w:sz="4" w:space="0" w:color="auto"/>
            </w:tcBorders>
            <w:noWrap/>
            <w:hideMark/>
            <w:tcPrChange w:id="3594" w:author="Boyko, James" w:date="2025-06-30T14:07:00Z" w16du:dateUtc="2025-06-30T18:07:00Z">
              <w:tcPr>
                <w:tcW w:w="0" w:type="auto"/>
                <w:gridSpan w:val="3"/>
                <w:tcBorders>
                  <w:top w:val="single" w:sz="4" w:space="0" w:color="auto"/>
                </w:tcBorders>
                <w:noWrap/>
                <w:hideMark/>
              </w:tcPr>
            </w:tcPrChange>
          </w:tcPr>
          <w:p w14:paraId="03960331"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595" w:author="Boyko, James" w:date="2025-06-30T13:55:00Z" w16du:dateUtc="2025-06-30T17:55:00Z"/>
                <w:rFonts w:ascii="Arial" w:hAnsi="Arial" w:cs="Arial"/>
                <w:sz w:val="21"/>
                <w:szCs w:val="21"/>
                <w:rPrChange w:id="3596" w:author="Boyko, James" w:date="2025-06-30T13:56:00Z" w16du:dateUtc="2025-06-30T17:56:00Z">
                  <w:rPr>
                    <w:ins w:id="3597" w:author="Boyko, James" w:date="2025-06-30T13:55:00Z" w16du:dateUtc="2025-06-30T17:55:00Z"/>
                    <w:rFonts w:ascii="Arial" w:hAnsi="Arial" w:cs="Arial"/>
                    <w:sz w:val="20"/>
                    <w:szCs w:val="20"/>
                  </w:rPr>
                </w:rPrChange>
              </w:rPr>
            </w:pPr>
            <w:ins w:id="3598" w:author="Boyko, James" w:date="2025-06-30T13:55:00Z" w16du:dateUtc="2025-06-30T17:55:00Z">
              <w:r w:rsidRPr="00DD737F">
                <w:rPr>
                  <w:rFonts w:ascii="Arial" w:hAnsi="Arial" w:cs="Arial"/>
                  <w:sz w:val="21"/>
                  <w:szCs w:val="21"/>
                  <w:rPrChange w:id="3599" w:author="Boyko, James" w:date="2025-06-30T13:56:00Z" w16du:dateUtc="2025-06-30T17:56:00Z">
                    <w:rPr>
                      <w:rFonts w:ascii="Arial" w:hAnsi="Arial" w:cs="Arial"/>
                      <w:sz w:val="20"/>
                      <w:szCs w:val="20"/>
                    </w:rPr>
                  </w:rPrChange>
                </w:rPr>
                <w:t>0.54</w:t>
              </w:r>
            </w:ins>
          </w:p>
        </w:tc>
        <w:tc>
          <w:tcPr>
            <w:tcW w:w="1584" w:type="dxa"/>
            <w:tcBorders>
              <w:top w:val="single" w:sz="4" w:space="0" w:color="auto"/>
            </w:tcBorders>
            <w:noWrap/>
            <w:hideMark/>
            <w:tcPrChange w:id="3600" w:author="Boyko, James" w:date="2025-06-30T14:07:00Z" w16du:dateUtc="2025-06-30T18:07:00Z">
              <w:tcPr>
                <w:tcW w:w="0" w:type="auto"/>
                <w:gridSpan w:val="3"/>
                <w:tcBorders>
                  <w:top w:val="single" w:sz="4" w:space="0" w:color="auto"/>
                </w:tcBorders>
                <w:noWrap/>
                <w:hideMark/>
              </w:tcPr>
            </w:tcPrChange>
          </w:tcPr>
          <w:p w14:paraId="2D052A72"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601" w:author="Boyko, James" w:date="2025-06-30T13:55:00Z" w16du:dateUtc="2025-06-30T17:55:00Z"/>
                <w:rFonts w:ascii="Arial" w:hAnsi="Arial" w:cs="Arial"/>
                <w:b/>
                <w:bCs/>
                <w:sz w:val="21"/>
                <w:szCs w:val="21"/>
                <w:rPrChange w:id="3602" w:author="Boyko, James" w:date="2025-06-30T14:01:00Z" w16du:dateUtc="2025-06-30T18:01:00Z">
                  <w:rPr>
                    <w:ins w:id="3603" w:author="Boyko, James" w:date="2025-06-30T13:55:00Z" w16du:dateUtc="2025-06-30T17:55:00Z"/>
                    <w:rFonts w:ascii="Arial" w:hAnsi="Arial" w:cs="Arial"/>
                    <w:sz w:val="20"/>
                    <w:szCs w:val="20"/>
                  </w:rPr>
                </w:rPrChange>
              </w:rPr>
            </w:pPr>
            <w:ins w:id="3604" w:author="Boyko, James" w:date="2025-06-30T13:55:00Z" w16du:dateUtc="2025-06-30T17:55:00Z">
              <w:r w:rsidRPr="00505079">
                <w:rPr>
                  <w:rFonts w:ascii="Arial" w:hAnsi="Arial" w:cs="Arial"/>
                  <w:b/>
                  <w:bCs/>
                  <w:sz w:val="21"/>
                  <w:szCs w:val="21"/>
                  <w:rPrChange w:id="3605" w:author="Boyko, James" w:date="2025-06-30T14:01:00Z" w16du:dateUtc="2025-06-30T18:01:00Z">
                    <w:rPr>
                      <w:rFonts w:ascii="Arial" w:hAnsi="Arial" w:cs="Arial"/>
                      <w:sz w:val="20"/>
                      <w:szCs w:val="20"/>
                    </w:rPr>
                  </w:rPrChange>
                </w:rPr>
                <w:t>0.71</w:t>
              </w:r>
            </w:ins>
          </w:p>
        </w:tc>
      </w:tr>
      <w:tr w:rsidR="00012F29" w:rsidRPr="00DD737F" w14:paraId="4FAB4FB4" w14:textId="77777777" w:rsidTr="00012F29">
        <w:trPr>
          <w:cnfStyle w:val="000000100000" w:firstRow="0" w:lastRow="0" w:firstColumn="0" w:lastColumn="0" w:oddVBand="0" w:evenVBand="0" w:oddHBand="1" w:evenHBand="0" w:firstRowFirstColumn="0" w:firstRowLastColumn="0" w:lastRowFirstColumn="0" w:lastRowLastColumn="0"/>
          <w:trHeight w:val="260"/>
          <w:ins w:id="3606" w:author="Boyko, James" w:date="2025-06-30T13:55:00Z" w16du:dateUtc="2025-06-30T17:55:00Z"/>
        </w:trPr>
        <w:tc>
          <w:tcPr>
            <w:cnfStyle w:val="001000000000" w:firstRow="0" w:lastRow="0" w:firstColumn="1" w:lastColumn="0" w:oddVBand="0" w:evenVBand="0" w:oddHBand="0" w:evenHBand="0" w:firstRowFirstColumn="0" w:firstRowLastColumn="0" w:lastRowFirstColumn="0" w:lastRowLastColumn="0"/>
            <w:tcW w:w="1530" w:type="dxa"/>
            <w:noWrap/>
            <w:hideMark/>
          </w:tcPr>
          <w:p w14:paraId="631EF7B3" w14:textId="77777777" w:rsidR="00DD737F" w:rsidRPr="00DD737F" w:rsidRDefault="00DD737F">
            <w:pPr>
              <w:jc w:val="left"/>
              <w:rPr>
                <w:ins w:id="3607" w:author="Boyko, James" w:date="2025-06-30T13:55:00Z" w16du:dateUtc="2025-06-30T17:55:00Z"/>
                <w:rFonts w:ascii="Arial" w:hAnsi="Arial" w:cs="Arial"/>
                <w:sz w:val="21"/>
                <w:szCs w:val="21"/>
                <w:rPrChange w:id="3608" w:author="Boyko, James" w:date="2025-06-30T13:56:00Z" w16du:dateUtc="2025-06-30T17:56:00Z">
                  <w:rPr>
                    <w:ins w:id="3609" w:author="Boyko, James" w:date="2025-06-30T13:55:00Z" w16du:dateUtc="2025-06-30T17:55:00Z"/>
                    <w:rFonts w:ascii="Arial" w:hAnsi="Arial" w:cs="Arial"/>
                    <w:sz w:val="20"/>
                    <w:szCs w:val="20"/>
                  </w:rPr>
                </w:rPrChange>
              </w:rPr>
            </w:pPr>
            <w:ins w:id="3610" w:author="Boyko, James" w:date="2025-06-30T13:55:00Z" w16du:dateUtc="2025-06-30T17:55:00Z">
              <w:r w:rsidRPr="00DD737F">
                <w:rPr>
                  <w:rFonts w:ascii="Arial" w:hAnsi="Arial" w:cs="Arial"/>
                  <w:sz w:val="21"/>
                  <w:szCs w:val="21"/>
                  <w:rPrChange w:id="3611" w:author="Boyko, James" w:date="2025-06-30T13:56:00Z" w16du:dateUtc="2025-06-30T17:56:00Z">
                    <w:rPr>
                      <w:rFonts w:ascii="Arial" w:hAnsi="Arial" w:cs="Arial"/>
                      <w:sz w:val="20"/>
                      <w:szCs w:val="20"/>
                    </w:rPr>
                  </w:rPrChange>
                </w:rPr>
                <w:t>ordered</w:t>
              </w:r>
            </w:ins>
          </w:p>
        </w:tc>
        <w:tc>
          <w:tcPr>
            <w:tcW w:w="3690" w:type="dxa"/>
            <w:noWrap/>
            <w:hideMark/>
          </w:tcPr>
          <w:p w14:paraId="36118517" w14:textId="614F073E" w:rsidR="00DD737F" w:rsidRPr="00DD737F" w:rsidRDefault="009505B0">
            <w:pPr>
              <w:cnfStyle w:val="000000100000" w:firstRow="0" w:lastRow="0" w:firstColumn="0" w:lastColumn="0" w:oddVBand="0" w:evenVBand="0" w:oddHBand="1" w:evenHBand="0" w:firstRowFirstColumn="0" w:firstRowLastColumn="0" w:lastRowFirstColumn="0" w:lastRowLastColumn="0"/>
              <w:rPr>
                <w:ins w:id="3612" w:author="Boyko, James" w:date="2025-06-30T13:55:00Z" w16du:dateUtc="2025-06-30T17:55:00Z"/>
                <w:rFonts w:ascii="Arial" w:hAnsi="Arial" w:cs="Arial"/>
                <w:sz w:val="21"/>
                <w:szCs w:val="21"/>
                <w:rPrChange w:id="3613" w:author="Boyko, James" w:date="2025-06-30T13:56:00Z" w16du:dateUtc="2025-06-30T17:56:00Z">
                  <w:rPr>
                    <w:ins w:id="3614" w:author="Boyko, James" w:date="2025-06-30T13:55:00Z" w16du:dateUtc="2025-06-30T17:55:00Z"/>
                    <w:rFonts w:ascii="Arial" w:hAnsi="Arial" w:cs="Arial"/>
                    <w:sz w:val="20"/>
                    <w:szCs w:val="20"/>
                  </w:rPr>
                </w:rPrChange>
              </w:rPr>
            </w:pPr>
            <m:oMathPara>
              <m:oMath>
                <m:sSub>
                  <m:sSubPr>
                    <m:ctrlPr>
                      <w:ins w:id="3615" w:author="Boyko, James" w:date="2025-06-30T14:05:00Z" w16du:dateUtc="2025-06-30T18:05:00Z">
                        <w:rPr>
                          <w:rFonts w:ascii="Cambria Math" w:hAnsi="Cambria Math"/>
                          <w:sz w:val="22"/>
                          <w:szCs w:val="22"/>
                        </w:rPr>
                      </w:ins>
                    </m:ctrlPr>
                  </m:sSubPr>
                  <m:e>
                    <m:r>
                      <w:ins w:id="3616" w:author="Boyko, James" w:date="2025-06-30T14:05:00Z" w16du:dateUtc="2025-06-30T18:05:00Z">
                        <w:rPr>
                          <w:rFonts w:ascii="Cambria Math" w:hAnsi="Cambria Math"/>
                          <w:sz w:val="22"/>
                          <w:szCs w:val="22"/>
                        </w:rPr>
                        <m:t>q</m:t>
                      </w:ins>
                    </m:r>
                  </m:e>
                  <m:sub>
                    <m:r>
                      <w:ins w:id="3617" w:author="Boyko, James" w:date="2025-06-30T14:05:00Z" w16du:dateUtc="2025-06-30T18:05:00Z">
                        <w:rPr>
                          <w:rFonts w:ascii="Cambria Math" w:hAnsi="Cambria Math"/>
                          <w:sz w:val="22"/>
                          <w:szCs w:val="22"/>
                        </w:rPr>
                        <m:t>2→1</m:t>
                      </w:ins>
                    </m:r>
                  </m:sub>
                </m:sSub>
                <m:r>
                  <w:ins w:id="3618" w:author="Boyko, James" w:date="2025-06-30T14:05:00Z" w16du:dateUtc="2025-06-30T18:05:00Z">
                    <w:rPr>
                      <w:rFonts w:ascii="Cambria Math" w:hAnsi="Cambria Math"/>
                    </w:rPr>
                    <m:t>&gt;0∧</m:t>
                  </w:ins>
                </m:r>
                <m:sSub>
                  <m:sSubPr>
                    <m:ctrlPr>
                      <w:ins w:id="3619" w:author="Boyko, James" w:date="2025-06-30T14:05:00Z" w16du:dateUtc="2025-06-30T18:05:00Z">
                        <w:rPr>
                          <w:rFonts w:ascii="Cambria Math" w:hAnsi="Cambria Math"/>
                          <w:sz w:val="22"/>
                          <w:szCs w:val="22"/>
                        </w:rPr>
                      </w:ins>
                    </m:ctrlPr>
                  </m:sSubPr>
                  <m:e>
                    <m:r>
                      <w:ins w:id="3620" w:author="Boyko, James" w:date="2025-06-30T14:05:00Z" w16du:dateUtc="2025-06-30T18:05:00Z">
                        <w:rPr>
                          <w:rFonts w:ascii="Cambria Math" w:hAnsi="Cambria Math"/>
                          <w:sz w:val="22"/>
                          <w:szCs w:val="22"/>
                        </w:rPr>
                        <m:t>q</m:t>
                      </w:ins>
                    </m:r>
                  </m:e>
                  <m:sub>
                    <m:r>
                      <w:ins w:id="3621" w:author="Boyko, James" w:date="2025-06-30T14:05:00Z" w16du:dateUtc="2025-06-30T18:05:00Z">
                        <w:rPr>
                          <w:rFonts w:ascii="Cambria Math" w:hAnsi="Cambria Math"/>
                          <w:sz w:val="22"/>
                          <w:szCs w:val="22"/>
                        </w:rPr>
                        <m:t>2→3</m:t>
                      </w:ins>
                    </m:r>
                  </m:sub>
                </m:sSub>
                <m:r>
                  <w:ins w:id="3622" w:author="Boyko, James" w:date="2025-06-30T14:05:00Z" w16du:dateUtc="2025-06-30T18:05:00Z">
                    <w:rPr>
                      <w:rFonts w:ascii="Cambria Math" w:hAnsi="Cambria Math"/>
                    </w:rPr>
                    <m:t>&gt;0</m:t>
                  </w:ins>
                </m:r>
              </m:oMath>
            </m:oMathPara>
          </w:p>
        </w:tc>
        <w:tc>
          <w:tcPr>
            <w:tcW w:w="1584" w:type="dxa"/>
            <w:noWrap/>
            <w:hideMark/>
          </w:tcPr>
          <w:p w14:paraId="592B8EE2"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623" w:author="Boyko, James" w:date="2025-06-30T13:55:00Z" w16du:dateUtc="2025-06-30T17:55:00Z"/>
                <w:rFonts w:ascii="Arial" w:hAnsi="Arial" w:cs="Arial"/>
                <w:b/>
                <w:bCs/>
                <w:sz w:val="21"/>
                <w:szCs w:val="21"/>
                <w:rPrChange w:id="3624" w:author="Boyko, James" w:date="2025-06-30T14:01:00Z" w16du:dateUtc="2025-06-30T18:01:00Z">
                  <w:rPr>
                    <w:ins w:id="3625" w:author="Boyko, James" w:date="2025-06-30T13:55:00Z" w16du:dateUtc="2025-06-30T17:55:00Z"/>
                    <w:rFonts w:ascii="Arial" w:hAnsi="Arial" w:cs="Arial"/>
                    <w:sz w:val="20"/>
                    <w:szCs w:val="20"/>
                  </w:rPr>
                </w:rPrChange>
              </w:rPr>
            </w:pPr>
            <w:ins w:id="3626" w:author="Boyko, James" w:date="2025-06-30T13:55:00Z" w16du:dateUtc="2025-06-30T17:55:00Z">
              <w:r w:rsidRPr="00505079">
                <w:rPr>
                  <w:rFonts w:ascii="Arial" w:hAnsi="Arial" w:cs="Arial"/>
                  <w:b/>
                  <w:bCs/>
                  <w:sz w:val="21"/>
                  <w:szCs w:val="21"/>
                  <w:rPrChange w:id="3627" w:author="Boyko, James" w:date="2025-06-30T14:01:00Z" w16du:dateUtc="2025-06-30T18:01:00Z">
                    <w:rPr>
                      <w:rFonts w:ascii="Arial" w:hAnsi="Arial" w:cs="Arial"/>
                      <w:sz w:val="20"/>
                      <w:szCs w:val="20"/>
                    </w:rPr>
                  </w:rPrChange>
                </w:rPr>
                <w:t>0.53</w:t>
              </w:r>
            </w:ins>
          </w:p>
        </w:tc>
        <w:tc>
          <w:tcPr>
            <w:tcW w:w="1584" w:type="dxa"/>
            <w:noWrap/>
            <w:hideMark/>
          </w:tcPr>
          <w:p w14:paraId="77155189"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628" w:author="Boyko, James" w:date="2025-06-30T13:55:00Z" w16du:dateUtc="2025-06-30T17:55:00Z"/>
                <w:rFonts w:ascii="Arial" w:hAnsi="Arial" w:cs="Arial"/>
                <w:sz w:val="21"/>
                <w:szCs w:val="21"/>
                <w:rPrChange w:id="3629" w:author="Boyko, James" w:date="2025-06-30T13:56:00Z" w16du:dateUtc="2025-06-30T17:56:00Z">
                  <w:rPr>
                    <w:ins w:id="3630" w:author="Boyko, James" w:date="2025-06-30T13:55:00Z" w16du:dateUtc="2025-06-30T17:55:00Z"/>
                    <w:rFonts w:ascii="Arial" w:hAnsi="Arial" w:cs="Arial"/>
                    <w:sz w:val="20"/>
                    <w:szCs w:val="20"/>
                  </w:rPr>
                </w:rPrChange>
              </w:rPr>
            </w:pPr>
            <w:ins w:id="3631" w:author="Boyko, James" w:date="2025-06-30T13:55:00Z" w16du:dateUtc="2025-06-30T17:55:00Z">
              <w:r w:rsidRPr="00DD737F">
                <w:rPr>
                  <w:rFonts w:ascii="Arial" w:hAnsi="Arial" w:cs="Arial"/>
                  <w:sz w:val="21"/>
                  <w:szCs w:val="21"/>
                  <w:rPrChange w:id="3632" w:author="Boyko, James" w:date="2025-06-30T13:56:00Z" w16du:dateUtc="2025-06-30T17:56:00Z">
                    <w:rPr>
                      <w:rFonts w:ascii="Arial" w:hAnsi="Arial" w:cs="Arial"/>
                      <w:sz w:val="20"/>
                      <w:szCs w:val="20"/>
                    </w:rPr>
                  </w:rPrChange>
                </w:rPr>
                <w:t>0.48</w:t>
              </w:r>
            </w:ins>
          </w:p>
        </w:tc>
        <w:tc>
          <w:tcPr>
            <w:tcW w:w="1584" w:type="dxa"/>
            <w:noWrap/>
            <w:hideMark/>
          </w:tcPr>
          <w:p w14:paraId="07E5E205"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633" w:author="Boyko, James" w:date="2025-06-30T13:55:00Z" w16du:dateUtc="2025-06-30T17:55:00Z"/>
                <w:rFonts w:ascii="Arial" w:hAnsi="Arial" w:cs="Arial"/>
                <w:sz w:val="21"/>
                <w:szCs w:val="21"/>
                <w:rPrChange w:id="3634" w:author="Boyko, James" w:date="2025-06-30T13:56:00Z" w16du:dateUtc="2025-06-30T17:56:00Z">
                  <w:rPr>
                    <w:ins w:id="3635" w:author="Boyko, James" w:date="2025-06-30T13:55:00Z" w16du:dateUtc="2025-06-30T17:55:00Z"/>
                    <w:rFonts w:ascii="Arial" w:hAnsi="Arial" w:cs="Arial"/>
                    <w:sz w:val="20"/>
                    <w:szCs w:val="20"/>
                  </w:rPr>
                </w:rPrChange>
              </w:rPr>
            </w:pPr>
            <w:ins w:id="3636" w:author="Boyko, James" w:date="2025-06-30T13:55:00Z" w16du:dateUtc="2025-06-30T17:55:00Z">
              <w:r w:rsidRPr="00DD737F">
                <w:rPr>
                  <w:rFonts w:ascii="Arial" w:hAnsi="Arial" w:cs="Arial"/>
                  <w:sz w:val="21"/>
                  <w:szCs w:val="21"/>
                  <w:rPrChange w:id="3637" w:author="Boyko, James" w:date="2025-06-30T13:56:00Z" w16du:dateUtc="2025-06-30T17:56:00Z">
                    <w:rPr>
                      <w:rFonts w:ascii="Arial" w:hAnsi="Arial" w:cs="Arial"/>
                      <w:sz w:val="20"/>
                      <w:szCs w:val="20"/>
                    </w:rPr>
                  </w:rPrChange>
                </w:rPr>
                <w:t>0.51</w:t>
              </w:r>
            </w:ins>
          </w:p>
        </w:tc>
      </w:tr>
      <w:tr w:rsidR="00990391" w:rsidRPr="00DD737F" w14:paraId="2349505E" w14:textId="77777777" w:rsidTr="00012F29">
        <w:tblPrEx>
          <w:tblPrExChange w:id="3638" w:author="Boyko, James" w:date="2025-06-30T14:07:00Z" w16du:dateUtc="2025-06-30T18:07:00Z">
            <w:tblPrEx>
              <w:tblLayout w:type="fixed"/>
            </w:tblPrEx>
          </w:tblPrExChange>
        </w:tblPrEx>
        <w:trPr>
          <w:trHeight w:val="260"/>
          <w:ins w:id="3639" w:author="Boyko, James" w:date="2025-06-30T13:55:00Z" w16du:dateUtc="2025-06-30T17:55:00Z"/>
          <w:trPrChange w:id="3640"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641" w:author="Boyko, James" w:date="2025-06-30T14:07:00Z" w16du:dateUtc="2025-06-30T18:07:00Z">
              <w:tcPr>
                <w:tcW w:w="0" w:type="auto"/>
                <w:gridSpan w:val="2"/>
                <w:noWrap/>
                <w:hideMark/>
              </w:tcPr>
            </w:tcPrChange>
          </w:tcPr>
          <w:p w14:paraId="766E1309" w14:textId="77777777" w:rsidR="00DD737F" w:rsidRPr="00DD737F" w:rsidRDefault="00DD737F">
            <w:pPr>
              <w:jc w:val="left"/>
              <w:rPr>
                <w:ins w:id="3642" w:author="Boyko, James" w:date="2025-06-30T13:55:00Z" w16du:dateUtc="2025-06-30T17:55:00Z"/>
                <w:rFonts w:ascii="Arial" w:hAnsi="Arial" w:cs="Arial"/>
                <w:sz w:val="21"/>
                <w:szCs w:val="21"/>
                <w:rPrChange w:id="3643" w:author="Boyko, James" w:date="2025-06-30T13:56:00Z" w16du:dateUtc="2025-06-30T17:56:00Z">
                  <w:rPr>
                    <w:ins w:id="3644" w:author="Boyko, James" w:date="2025-06-30T13:55:00Z" w16du:dateUtc="2025-06-30T17:55:00Z"/>
                    <w:rFonts w:ascii="Arial" w:hAnsi="Arial" w:cs="Arial"/>
                    <w:sz w:val="20"/>
                    <w:szCs w:val="20"/>
                  </w:rPr>
                </w:rPrChange>
              </w:rPr>
            </w:pPr>
            <w:ins w:id="3645" w:author="Boyko, James" w:date="2025-06-30T13:55:00Z" w16du:dateUtc="2025-06-30T17:55:00Z">
              <w:r w:rsidRPr="00DD737F">
                <w:rPr>
                  <w:rFonts w:ascii="Arial" w:hAnsi="Arial" w:cs="Arial"/>
                  <w:sz w:val="21"/>
                  <w:szCs w:val="21"/>
                  <w:rPrChange w:id="3646" w:author="Boyko, James" w:date="2025-06-30T13:56:00Z" w16du:dateUtc="2025-06-30T17:56:00Z">
                    <w:rPr>
                      <w:rFonts w:ascii="Arial" w:hAnsi="Arial" w:cs="Arial"/>
                      <w:sz w:val="20"/>
                      <w:szCs w:val="20"/>
                    </w:rPr>
                  </w:rPrChange>
                </w:rPr>
                <w:t>ordered</w:t>
              </w:r>
            </w:ins>
          </w:p>
        </w:tc>
        <w:tc>
          <w:tcPr>
            <w:tcW w:w="3690" w:type="dxa"/>
            <w:noWrap/>
            <w:hideMark/>
            <w:tcPrChange w:id="3647" w:author="Boyko, James" w:date="2025-06-30T14:07:00Z" w16du:dateUtc="2025-06-30T18:07:00Z">
              <w:tcPr>
                <w:tcW w:w="0" w:type="auto"/>
                <w:noWrap/>
                <w:hideMark/>
              </w:tcPr>
            </w:tcPrChange>
          </w:tcPr>
          <w:p w14:paraId="77DD4929" w14:textId="41C0AF3A" w:rsidR="00DD737F" w:rsidRPr="00DD737F" w:rsidRDefault="009505B0">
            <w:pPr>
              <w:cnfStyle w:val="000000000000" w:firstRow="0" w:lastRow="0" w:firstColumn="0" w:lastColumn="0" w:oddVBand="0" w:evenVBand="0" w:oddHBand="0" w:evenHBand="0" w:firstRowFirstColumn="0" w:firstRowLastColumn="0" w:lastRowFirstColumn="0" w:lastRowLastColumn="0"/>
              <w:rPr>
                <w:ins w:id="3648" w:author="Boyko, James" w:date="2025-06-30T13:55:00Z" w16du:dateUtc="2025-06-30T17:55:00Z"/>
                <w:rFonts w:ascii="Arial" w:hAnsi="Arial" w:cs="Arial"/>
                <w:sz w:val="21"/>
                <w:szCs w:val="21"/>
                <w:rPrChange w:id="3649" w:author="Boyko, James" w:date="2025-06-30T13:56:00Z" w16du:dateUtc="2025-06-30T17:56:00Z">
                  <w:rPr>
                    <w:ins w:id="3650" w:author="Boyko, James" w:date="2025-06-30T13:55:00Z" w16du:dateUtc="2025-06-30T17:55:00Z"/>
                    <w:rFonts w:ascii="Arial" w:hAnsi="Arial" w:cs="Arial"/>
                    <w:sz w:val="20"/>
                    <w:szCs w:val="20"/>
                  </w:rPr>
                </w:rPrChange>
              </w:rPr>
            </w:pPr>
            <m:oMathPara>
              <m:oMath>
                <m:sSub>
                  <m:sSubPr>
                    <m:ctrlPr>
                      <w:ins w:id="3651" w:author="Boyko, James" w:date="2025-06-30T14:06:00Z" w16du:dateUtc="2025-06-30T18:06:00Z">
                        <w:rPr>
                          <w:rFonts w:ascii="Cambria Math" w:hAnsi="Cambria Math"/>
                          <w:sz w:val="22"/>
                          <w:szCs w:val="22"/>
                        </w:rPr>
                      </w:ins>
                    </m:ctrlPr>
                  </m:sSubPr>
                  <m:e>
                    <m:r>
                      <w:ins w:id="3652" w:author="Boyko, James" w:date="2025-06-30T14:06:00Z" w16du:dateUtc="2025-06-30T18:06:00Z">
                        <w:rPr>
                          <w:rFonts w:ascii="Cambria Math" w:hAnsi="Cambria Math"/>
                          <w:sz w:val="22"/>
                          <w:szCs w:val="22"/>
                        </w:rPr>
                        <m:t>q</m:t>
                      </w:ins>
                    </m:r>
                  </m:e>
                  <m:sub>
                    <m:r>
                      <w:ins w:id="3653" w:author="Boyko, James" w:date="2025-06-30T14:06:00Z" w16du:dateUtc="2025-06-30T18:06:00Z">
                        <w:rPr>
                          <w:rFonts w:ascii="Cambria Math" w:hAnsi="Cambria Math"/>
                          <w:sz w:val="22"/>
                          <w:szCs w:val="22"/>
                        </w:rPr>
                        <m:t>3→1</m:t>
                      </w:ins>
                    </m:r>
                  </m:sub>
                </m:sSub>
                <m:r>
                  <w:ins w:id="3654" w:author="Boyko, James" w:date="2025-06-30T14:06:00Z" w16du:dateUtc="2025-06-30T18:06:00Z">
                    <w:rPr>
                      <w:rFonts w:ascii="Cambria Math" w:hAnsi="Cambria Math"/>
                    </w:rPr>
                    <m:t>=</m:t>
                  </w:ins>
                </m:r>
                <m:sSub>
                  <m:sSubPr>
                    <m:ctrlPr>
                      <w:ins w:id="3655" w:author="Boyko, James" w:date="2025-06-30T14:06:00Z" w16du:dateUtc="2025-06-30T18:06:00Z">
                        <w:rPr>
                          <w:rFonts w:ascii="Cambria Math" w:hAnsi="Cambria Math"/>
                          <w:sz w:val="22"/>
                          <w:szCs w:val="22"/>
                        </w:rPr>
                      </w:ins>
                    </m:ctrlPr>
                  </m:sSubPr>
                  <m:e>
                    <m:r>
                      <w:ins w:id="3656" w:author="Boyko, James" w:date="2025-06-30T14:06:00Z" w16du:dateUtc="2025-06-30T18:06:00Z">
                        <w:rPr>
                          <w:rFonts w:ascii="Cambria Math" w:hAnsi="Cambria Math"/>
                          <w:sz w:val="22"/>
                          <w:szCs w:val="22"/>
                        </w:rPr>
                        <m:t>q</m:t>
                      </w:ins>
                    </m:r>
                  </m:e>
                  <m:sub>
                    <m:r>
                      <w:ins w:id="3657" w:author="Boyko, James" w:date="2025-06-30T14:06:00Z" w16du:dateUtc="2025-06-30T18:06:00Z">
                        <w:rPr>
                          <w:rFonts w:ascii="Cambria Math" w:hAnsi="Cambria Math"/>
                          <w:sz w:val="22"/>
                          <w:szCs w:val="22"/>
                        </w:rPr>
                        <m:t>3→2</m:t>
                      </w:ins>
                    </m:r>
                  </m:sub>
                </m:sSub>
                <m:r>
                  <w:ins w:id="3658" w:author="Boyko, James" w:date="2025-06-30T14:06:00Z" w16du:dateUtc="2025-06-30T18:06:00Z">
                    <w:rPr>
                      <w:rFonts w:ascii="Cambria Math" w:hAnsi="Cambria Math"/>
                    </w:rPr>
                    <m:t>=0</m:t>
                  </w:ins>
                </m:r>
              </m:oMath>
            </m:oMathPara>
          </w:p>
        </w:tc>
        <w:tc>
          <w:tcPr>
            <w:tcW w:w="1584" w:type="dxa"/>
            <w:noWrap/>
            <w:hideMark/>
            <w:tcPrChange w:id="3659" w:author="Boyko, James" w:date="2025-06-30T14:07:00Z" w16du:dateUtc="2025-06-30T18:07:00Z">
              <w:tcPr>
                <w:tcW w:w="0" w:type="auto"/>
                <w:gridSpan w:val="3"/>
                <w:noWrap/>
                <w:hideMark/>
              </w:tcPr>
            </w:tcPrChange>
          </w:tcPr>
          <w:p w14:paraId="7F4CA4B3"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660" w:author="Boyko, James" w:date="2025-06-30T13:55:00Z" w16du:dateUtc="2025-06-30T17:55:00Z"/>
                <w:rFonts w:ascii="Arial" w:hAnsi="Arial" w:cs="Arial"/>
                <w:sz w:val="21"/>
                <w:szCs w:val="21"/>
                <w:rPrChange w:id="3661" w:author="Boyko, James" w:date="2025-06-30T13:56:00Z" w16du:dateUtc="2025-06-30T17:56:00Z">
                  <w:rPr>
                    <w:ins w:id="3662" w:author="Boyko, James" w:date="2025-06-30T13:55:00Z" w16du:dateUtc="2025-06-30T17:55:00Z"/>
                    <w:rFonts w:ascii="Arial" w:hAnsi="Arial" w:cs="Arial"/>
                    <w:sz w:val="20"/>
                    <w:szCs w:val="20"/>
                  </w:rPr>
                </w:rPrChange>
              </w:rPr>
            </w:pPr>
            <w:ins w:id="3663" w:author="Boyko, James" w:date="2025-06-30T13:55:00Z" w16du:dateUtc="2025-06-30T17:55:00Z">
              <w:r w:rsidRPr="00DD737F">
                <w:rPr>
                  <w:rFonts w:ascii="Arial" w:hAnsi="Arial" w:cs="Arial"/>
                  <w:sz w:val="21"/>
                  <w:szCs w:val="21"/>
                  <w:rPrChange w:id="3664" w:author="Boyko, James" w:date="2025-06-30T13:56:00Z" w16du:dateUtc="2025-06-30T17:56:00Z">
                    <w:rPr>
                      <w:rFonts w:ascii="Arial" w:hAnsi="Arial" w:cs="Arial"/>
                      <w:sz w:val="20"/>
                      <w:szCs w:val="20"/>
                    </w:rPr>
                  </w:rPrChange>
                </w:rPr>
                <w:t>0.44</w:t>
              </w:r>
            </w:ins>
          </w:p>
        </w:tc>
        <w:tc>
          <w:tcPr>
            <w:tcW w:w="1584" w:type="dxa"/>
            <w:noWrap/>
            <w:hideMark/>
            <w:tcPrChange w:id="3665" w:author="Boyko, James" w:date="2025-06-30T14:07:00Z" w16du:dateUtc="2025-06-30T18:07:00Z">
              <w:tcPr>
                <w:tcW w:w="0" w:type="auto"/>
                <w:gridSpan w:val="3"/>
                <w:noWrap/>
                <w:hideMark/>
              </w:tcPr>
            </w:tcPrChange>
          </w:tcPr>
          <w:p w14:paraId="3A575C24"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666" w:author="Boyko, James" w:date="2025-06-30T13:55:00Z" w16du:dateUtc="2025-06-30T17:55:00Z"/>
                <w:rFonts w:ascii="Arial" w:hAnsi="Arial" w:cs="Arial"/>
                <w:sz w:val="21"/>
                <w:szCs w:val="21"/>
                <w:rPrChange w:id="3667" w:author="Boyko, James" w:date="2025-06-30T13:56:00Z" w16du:dateUtc="2025-06-30T17:56:00Z">
                  <w:rPr>
                    <w:ins w:id="3668" w:author="Boyko, James" w:date="2025-06-30T13:55:00Z" w16du:dateUtc="2025-06-30T17:55:00Z"/>
                    <w:rFonts w:ascii="Arial" w:hAnsi="Arial" w:cs="Arial"/>
                    <w:sz w:val="20"/>
                    <w:szCs w:val="20"/>
                  </w:rPr>
                </w:rPrChange>
              </w:rPr>
            </w:pPr>
            <w:ins w:id="3669" w:author="Boyko, James" w:date="2025-06-30T13:55:00Z" w16du:dateUtc="2025-06-30T17:55:00Z">
              <w:r w:rsidRPr="00DD737F">
                <w:rPr>
                  <w:rFonts w:ascii="Arial" w:hAnsi="Arial" w:cs="Arial"/>
                  <w:sz w:val="21"/>
                  <w:szCs w:val="21"/>
                  <w:rPrChange w:id="3670" w:author="Boyko, James" w:date="2025-06-30T13:56:00Z" w16du:dateUtc="2025-06-30T17:56:00Z">
                    <w:rPr>
                      <w:rFonts w:ascii="Arial" w:hAnsi="Arial" w:cs="Arial"/>
                      <w:sz w:val="20"/>
                      <w:szCs w:val="20"/>
                    </w:rPr>
                  </w:rPrChange>
                </w:rPr>
                <w:t>0.68</w:t>
              </w:r>
            </w:ins>
          </w:p>
        </w:tc>
        <w:tc>
          <w:tcPr>
            <w:tcW w:w="1584" w:type="dxa"/>
            <w:noWrap/>
            <w:hideMark/>
            <w:tcPrChange w:id="3671" w:author="Boyko, James" w:date="2025-06-30T14:07:00Z" w16du:dateUtc="2025-06-30T18:07:00Z">
              <w:tcPr>
                <w:tcW w:w="0" w:type="auto"/>
                <w:gridSpan w:val="3"/>
                <w:noWrap/>
                <w:hideMark/>
              </w:tcPr>
            </w:tcPrChange>
          </w:tcPr>
          <w:p w14:paraId="4476A752"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672" w:author="Boyko, James" w:date="2025-06-30T13:55:00Z" w16du:dateUtc="2025-06-30T17:55:00Z"/>
                <w:rFonts w:ascii="Arial" w:hAnsi="Arial" w:cs="Arial"/>
                <w:b/>
                <w:bCs/>
                <w:sz w:val="21"/>
                <w:szCs w:val="21"/>
                <w:rPrChange w:id="3673" w:author="Boyko, James" w:date="2025-06-30T14:01:00Z" w16du:dateUtc="2025-06-30T18:01:00Z">
                  <w:rPr>
                    <w:ins w:id="3674" w:author="Boyko, James" w:date="2025-06-30T13:55:00Z" w16du:dateUtc="2025-06-30T17:55:00Z"/>
                    <w:rFonts w:ascii="Arial" w:hAnsi="Arial" w:cs="Arial"/>
                    <w:sz w:val="20"/>
                    <w:szCs w:val="20"/>
                  </w:rPr>
                </w:rPrChange>
              </w:rPr>
            </w:pPr>
            <w:ins w:id="3675" w:author="Boyko, James" w:date="2025-06-30T13:55:00Z" w16du:dateUtc="2025-06-30T17:55:00Z">
              <w:r w:rsidRPr="00505079">
                <w:rPr>
                  <w:rFonts w:ascii="Arial" w:hAnsi="Arial" w:cs="Arial"/>
                  <w:b/>
                  <w:bCs/>
                  <w:sz w:val="21"/>
                  <w:szCs w:val="21"/>
                  <w:rPrChange w:id="3676" w:author="Boyko, James" w:date="2025-06-30T14:01:00Z" w16du:dateUtc="2025-06-30T18:01:00Z">
                    <w:rPr>
                      <w:rFonts w:ascii="Arial" w:hAnsi="Arial" w:cs="Arial"/>
                      <w:sz w:val="20"/>
                      <w:szCs w:val="20"/>
                    </w:rPr>
                  </w:rPrChange>
                </w:rPr>
                <w:t>0.72</w:t>
              </w:r>
            </w:ins>
          </w:p>
        </w:tc>
      </w:tr>
      <w:tr w:rsidR="00AD606A" w:rsidRPr="00DD737F" w14:paraId="1BFA4B60" w14:textId="77777777" w:rsidTr="00012F29">
        <w:trPr>
          <w:cnfStyle w:val="000000100000" w:firstRow="0" w:lastRow="0" w:firstColumn="0" w:lastColumn="0" w:oddVBand="0" w:evenVBand="0" w:oddHBand="1" w:evenHBand="0" w:firstRowFirstColumn="0" w:firstRowLastColumn="0" w:lastRowFirstColumn="0" w:lastRowLastColumn="0"/>
          <w:trHeight w:val="260"/>
          <w:ins w:id="3677" w:author="Boyko, James" w:date="2025-06-30T13:55:00Z" w16du:dateUtc="2025-06-30T17:55:00Z"/>
        </w:trPr>
        <w:tc>
          <w:tcPr>
            <w:cnfStyle w:val="001000000000" w:firstRow="0" w:lastRow="0" w:firstColumn="1" w:lastColumn="0" w:oddVBand="0" w:evenVBand="0" w:oddHBand="0" w:evenHBand="0" w:firstRowFirstColumn="0" w:firstRowLastColumn="0" w:lastRowFirstColumn="0" w:lastRowLastColumn="0"/>
            <w:tcW w:w="1530" w:type="dxa"/>
            <w:noWrap/>
            <w:hideMark/>
          </w:tcPr>
          <w:p w14:paraId="225163A3" w14:textId="77777777" w:rsidR="00DD737F" w:rsidRPr="00DD737F" w:rsidRDefault="00DD737F">
            <w:pPr>
              <w:jc w:val="left"/>
              <w:rPr>
                <w:ins w:id="3678" w:author="Boyko, James" w:date="2025-06-30T13:55:00Z" w16du:dateUtc="2025-06-30T17:55:00Z"/>
                <w:rFonts w:ascii="Arial" w:hAnsi="Arial" w:cs="Arial"/>
                <w:sz w:val="21"/>
                <w:szCs w:val="21"/>
                <w:rPrChange w:id="3679" w:author="Boyko, James" w:date="2025-06-30T13:56:00Z" w16du:dateUtc="2025-06-30T17:56:00Z">
                  <w:rPr>
                    <w:ins w:id="3680" w:author="Boyko, James" w:date="2025-06-30T13:55:00Z" w16du:dateUtc="2025-06-30T17:55:00Z"/>
                    <w:rFonts w:ascii="Arial" w:hAnsi="Arial" w:cs="Arial"/>
                    <w:sz w:val="20"/>
                    <w:szCs w:val="20"/>
                  </w:rPr>
                </w:rPrChange>
              </w:rPr>
            </w:pPr>
            <w:ins w:id="3681" w:author="Boyko, James" w:date="2025-06-30T13:55:00Z" w16du:dateUtc="2025-06-30T17:55:00Z">
              <w:r w:rsidRPr="00DD737F">
                <w:rPr>
                  <w:rFonts w:ascii="Arial" w:hAnsi="Arial" w:cs="Arial"/>
                  <w:sz w:val="21"/>
                  <w:szCs w:val="21"/>
                  <w:rPrChange w:id="3682" w:author="Boyko, James" w:date="2025-06-30T13:56:00Z" w16du:dateUtc="2025-06-30T17:56:00Z">
                    <w:rPr>
                      <w:rFonts w:ascii="Arial" w:hAnsi="Arial" w:cs="Arial"/>
                      <w:sz w:val="20"/>
                      <w:szCs w:val="20"/>
                    </w:rPr>
                  </w:rPrChange>
                </w:rPr>
                <w:t>ordered</w:t>
              </w:r>
            </w:ins>
          </w:p>
        </w:tc>
        <w:tc>
          <w:tcPr>
            <w:tcW w:w="3690" w:type="dxa"/>
            <w:tcBorders>
              <w:bottom w:val="single" w:sz="4" w:space="0" w:color="auto"/>
            </w:tcBorders>
            <w:noWrap/>
            <w:hideMark/>
          </w:tcPr>
          <w:p w14:paraId="27682076" w14:textId="114F1DE5" w:rsidR="00DD737F" w:rsidRPr="00DD737F" w:rsidRDefault="009505B0" w:rsidP="00433336">
            <w:pPr>
              <w:jc w:val="center"/>
              <w:cnfStyle w:val="000000100000" w:firstRow="0" w:lastRow="0" w:firstColumn="0" w:lastColumn="0" w:oddVBand="0" w:evenVBand="0" w:oddHBand="1" w:evenHBand="0" w:firstRowFirstColumn="0" w:firstRowLastColumn="0" w:lastRowFirstColumn="0" w:lastRowLastColumn="0"/>
              <w:rPr>
                <w:ins w:id="3683" w:author="Boyko, James" w:date="2025-06-30T13:55:00Z" w16du:dateUtc="2025-06-30T17:55:00Z"/>
                <w:rFonts w:ascii="Arial" w:hAnsi="Arial" w:cs="Arial"/>
                <w:sz w:val="21"/>
                <w:szCs w:val="21"/>
                <w:rPrChange w:id="3684" w:author="Boyko, James" w:date="2025-06-30T13:56:00Z" w16du:dateUtc="2025-06-30T17:56:00Z">
                  <w:rPr>
                    <w:ins w:id="3685" w:author="Boyko, James" w:date="2025-06-30T13:55:00Z" w16du:dateUtc="2025-06-30T17:55:00Z"/>
                    <w:rFonts w:ascii="Arial" w:hAnsi="Arial" w:cs="Arial"/>
                    <w:sz w:val="20"/>
                    <w:szCs w:val="20"/>
                  </w:rPr>
                </w:rPrChange>
              </w:rPr>
              <w:pPrChange w:id="3686" w:author="Boyko, James" w:date="2025-06-30T14:08:00Z" w16du:dateUtc="2025-06-30T18:08:00Z">
                <w:pPr>
                  <w:cnfStyle w:val="000000100000" w:firstRow="0" w:lastRow="0" w:firstColumn="0" w:lastColumn="0" w:oddVBand="0" w:evenVBand="0" w:oddHBand="1" w:evenHBand="0" w:firstRowFirstColumn="0" w:firstRowLastColumn="0" w:lastRowFirstColumn="0" w:lastRowLastColumn="0"/>
                </w:pPr>
              </w:pPrChange>
            </w:pPr>
            <w:ins w:id="3687" w:author="Boyko, James" w:date="2025-06-30T14:06:00Z" w16du:dateUtc="2025-06-30T18:06:00Z">
              <w:r>
                <w:rPr>
                  <w:rFonts w:ascii="Arial" w:hAnsi="Arial" w:cs="Arial"/>
                  <w:sz w:val="21"/>
                  <w:szCs w:val="21"/>
                </w:rPr>
                <w:t>All ordered model tests passed</w:t>
              </w:r>
            </w:ins>
          </w:p>
        </w:tc>
        <w:tc>
          <w:tcPr>
            <w:tcW w:w="1584" w:type="dxa"/>
            <w:tcBorders>
              <w:bottom w:val="single" w:sz="4" w:space="0" w:color="auto"/>
            </w:tcBorders>
            <w:noWrap/>
            <w:hideMark/>
          </w:tcPr>
          <w:p w14:paraId="60B203D7"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688" w:author="Boyko, James" w:date="2025-06-30T13:55:00Z" w16du:dateUtc="2025-06-30T17:55:00Z"/>
                <w:rFonts w:ascii="Arial" w:hAnsi="Arial" w:cs="Arial"/>
                <w:sz w:val="21"/>
                <w:szCs w:val="21"/>
                <w:rPrChange w:id="3689" w:author="Boyko, James" w:date="2025-06-30T13:56:00Z" w16du:dateUtc="2025-06-30T17:56:00Z">
                  <w:rPr>
                    <w:ins w:id="3690" w:author="Boyko, James" w:date="2025-06-30T13:55:00Z" w16du:dateUtc="2025-06-30T17:55:00Z"/>
                    <w:rFonts w:ascii="Arial" w:hAnsi="Arial" w:cs="Arial"/>
                    <w:sz w:val="20"/>
                    <w:szCs w:val="20"/>
                  </w:rPr>
                </w:rPrChange>
              </w:rPr>
            </w:pPr>
            <w:ins w:id="3691" w:author="Boyko, James" w:date="2025-06-30T13:55:00Z" w16du:dateUtc="2025-06-30T17:55:00Z">
              <w:r w:rsidRPr="00DD737F">
                <w:rPr>
                  <w:rFonts w:ascii="Arial" w:hAnsi="Arial" w:cs="Arial"/>
                  <w:sz w:val="21"/>
                  <w:szCs w:val="21"/>
                  <w:rPrChange w:id="3692" w:author="Boyko, James" w:date="2025-06-30T13:56:00Z" w16du:dateUtc="2025-06-30T17:56:00Z">
                    <w:rPr>
                      <w:rFonts w:ascii="Arial" w:hAnsi="Arial" w:cs="Arial"/>
                      <w:sz w:val="20"/>
                      <w:szCs w:val="20"/>
                    </w:rPr>
                  </w:rPrChange>
                </w:rPr>
                <w:t>0.21</w:t>
              </w:r>
            </w:ins>
          </w:p>
        </w:tc>
        <w:tc>
          <w:tcPr>
            <w:tcW w:w="1584" w:type="dxa"/>
            <w:tcBorders>
              <w:bottom w:val="single" w:sz="4" w:space="0" w:color="auto"/>
            </w:tcBorders>
            <w:noWrap/>
            <w:hideMark/>
          </w:tcPr>
          <w:p w14:paraId="284A390E"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693" w:author="Boyko, James" w:date="2025-06-30T13:55:00Z" w16du:dateUtc="2025-06-30T17:55:00Z"/>
                <w:rFonts w:ascii="Arial" w:hAnsi="Arial" w:cs="Arial"/>
                <w:sz w:val="21"/>
                <w:szCs w:val="21"/>
                <w:rPrChange w:id="3694" w:author="Boyko, James" w:date="2025-06-30T13:56:00Z" w16du:dateUtc="2025-06-30T17:56:00Z">
                  <w:rPr>
                    <w:ins w:id="3695" w:author="Boyko, James" w:date="2025-06-30T13:55:00Z" w16du:dateUtc="2025-06-30T17:55:00Z"/>
                    <w:rFonts w:ascii="Arial" w:hAnsi="Arial" w:cs="Arial"/>
                    <w:sz w:val="20"/>
                    <w:szCs w:val="20"/>
                  </w:rPr>
                </w:rPrChange>
              </w:rPr>
            </w:pPr>
            <w:ins w:id="3696" w:author="Boyko, James" w:date="2025-06-30T13:55:00Z" w16du:dateUtc="2025-06-30T17:55:00Z">
              <w:r w:rsidRPr="00DD737F">
                <w:rPr>
                  <w:rFonts w:ascii="Arial" w:hAnsi="Arial" w:cs="Arial"/>
                  <w:sz w:val="21"/>
                  <w:szCs w:val="21"/>
                  <w:rPrChange w:id="3697" w:author="Boyko, James" w:date="2025-06-30T13:56:00Z" w16du:dateUtc="2025-06-30T17:56:00Z">
                    <w:rPr>
                      <w:rFonts w:ascii="Arial" w:hAnsi="Arial" w:cs="Arial"/>
                      <w:sz w:val="20"/>
                      <w:szCs w:val="20"/>
                    </w:rPr>
                  </w:rPrChange>
                </w:rPr>
                <w:t>0.2</w:t>
              </w:r>
            </w:ins>
          </w:p>
        </w:tc>
        <w:tc>
          <w:tcPr>
            <w:tcW w:w="1584" w:type="dxa"/>
            <w:tcBorders>
              <w:bottom w:val="single" w:sz="4" w:space="0" w:color="auto"/>
            </w:tcBorders>
            <w:noWrap/>
            <w:hideMark/>
          </w:tcPr>
          <w:p w14:paraId="427BA1C8"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698" w:author="Boyko, James" w:date="2025-06-30T13:55:00Z" w16du:dateUtc="2025-06-30T17:55:00Z"/>
                <w:rFonts w:ascii="Arial" w:hAnsi="Arial" w:cs="Arial"/>
                <w:b/>
                <w:bCs/>
                <w:sz w:val="21"/>
                <w:szCs w:val="21"/>
                <w:rPrChange w:id="3699" w:author="Boyko, James" w:date="2025-06-30T14:01:00Z" w16du:dateUtc="2025-06-30T18:01:00Z">
                  <w:rPr>
                    <w:ins w:id="3700" w:author="Boyko, James" w:date="2025-06-30T13:55:00Z" w16du:dateUtc="2025-06-30T17:55:00Z"/>
                    <w:rFonts w:ascii="Arial" w:hAnsi="Arial" w:cs="Arial"/>
                    <w:sz w:val="20"/>
                    <w:szCs w:val="20"/>
                  </w:rPr>
                </w:rPrChange>
              </w:rPr>
            </w:pPr>
            <w:ins w:id="3701" w:author="Boyko, James" w:date="2025-06-30T13:55:00Z" w16du:dateUtc="2025-06-30T17:55:00Z">
              <w:r w:rsidRPr="00505079">
                <w:rPr>
                  <w:rFonts w:ascii="Arial" w:hAnsi="Arial" w:cs="Arial"/>
                  <w:b/>
                  <w:bCs/>
                  <w:sz w:val="21"/>
                  <w:szCs w:val="21"/>
                  <w:rPrChange w:id="3702" w:author="Boyko, James" w:date="2025-06-30T14:01:00Z" w16du:dateUtc="2025-06-30T18:01:00Z">
                    <w:rPr>
                      <w:rFonts w:ascii="Arial" w:hAnsi="Arial" w:cs="Arial"/>
                      <w:sz w:val="20"/>
                      <w:szCs w:val="20"/>
                    </w:rPr>
                  </w:rPrChange>
                </w:rPr>
                <w:t>0.33</w:t>
              </w:r>
            </w:ins>
          </w:p>
        </w:tc>
      </w:tr>
      <w:tr w:rsidR="00990391" w:rsidRPr="00DD737F" w14:paraId="0D8A7970" w14:textId="77777777" w:rsidTr="00012F29">
        <w:tblPrEx>
          <w:tblPrExChange w:id="3703" w:author="Boyko, James" w:date="2025-06-30T14:07:00Z" w16du:dateUtc="2025-06-30T18:07:00Z">
            <w:tblPrEx>
              <w:tblLayout w:type="fixed"/>
            </w:tblPrEx>
          </w:tblPrExChange>
        </w:tblPrEx>
        <w:trPr>
          <w:trHeight w:val="260"/>
          <w:ins w:id="3704" w:author="Boyko, James" w:date="2025-06-30T13:55:00Z" w16du:dateUtc="2025-06-30T17:55:00Z"/>
          <w:trPrChange w:id="3705" w:author="Boyko, James" w:date="2025-06-30T14:07:00Z" w16du:dateUtc="2025-06-30T18:07: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706" w:author="Boyko, James" w:date="2025-06-30T14:07:00Z" w16du:dateUtc="2025-06-30T18:07:00Z">
              <w:tcPr>
                <w:tcW w:w="0" w:type="auto"/>
                <w:gridSpan w:val="2"/>
                <w:noWrap/>
                <w:hideMark/>
              </w:tcPr>
            </w:tcPrChange>
          </w:tcPr>
          <w:p w14:paraId="6C2A73EB" w14:textId="77777777" w:rsidR="00DD737F" w:rsidRPr="00DD737F" w:rsidRDefault="00DD737F">
            <w:pPr>
              <w:jc w:val="left"/>
              <w:rPr>
                <w:ins w:id="3707" w:author="Boyko, James" w:date="2025-06-30T13:55:00Z" w16du:dateUtc="2025-06-30T17:55:00Z"/>
                <w:rFonts w:ascii="Arial" w:hAnsi="Arial" w:cs="Arial"/>
                <w:sz w:val="21"/>
                <w:szCs w:val="21"/>
                <w:rPrChange w:id="3708" w:author="Boyko, James" w:date="2025-06-30T13:56:00Z" w16du:dateUtc="2025-06-30T17:56:00Z">
                  <w:rPr>
                    <w:ins w:id="3709" w:author="Boyko, James" w:date="2025-06-30T13:55:00Z" w16du:dateUtc="2025-06-30T17:55:00Z"/>
                    <w:rFonts w:ascii="Arial" w:hAnsi="Arial" w:cs="Arial"/>
                    <w:sz w:val="20"/>
                    <w:szCs w:val="20"/>
                  </w:rPr>
                </w:rPrChange>
              </w:rPr>
            </w:pPr>
            <w:ins w:id="3710" w:author="Boyko, James" w:date="2025-06-30T13:55:00Z" w16du:dateUtc="2025-06-30T17:55:00Z">
              <w:r w:rsidRPr="00DD737F">
                <w:rPr>
                  <w:rFonts w:ascii="Arial" w:hAnsi="Arial" w:cs="Arial"/>
                  <w:sz w:val="21"/>
                  <w:szCs w:val="21"/>
                  <w:rPrChange w:id="3711" w:author="Boyko, James" w:date="2025-06-30T13:56:00Z" w16du:dateUtc="2025-06-30T17:56:00Z">
                    <w:rPr>
                      <w:rFonts w:ascii="Arial" w:hAnsi="Arial" w:cs="Arial"/>
                      <w:sz w:val="20"/>
                      <w:szCs w:val="20"/>
                    </w:rPr>
                  </w:rPrChange>
                </w:rPr>
                <w:t>hidden states</w:t>
              </w:r>
            </w:ins>
          </w:p>
        </w:tc>
        <w:tc>
          <w:tcPr>
            <w:tcW w:w="3690" w:type="dxa"/>
            <w:tcBorders>
              <w:top w:val="single" w:sz="4" w:space="0" w:color="auto"/>
            </w:tcBorders>
            <w:noWrap/>
            <w:hideMark/>
            <w:tcPrChange w:id="3712" w:author="Boyko, James" w:date="2025-06-30T14:07:00Z" w16du:dateUtc="2025-06-30T18:07:00Z">
              <w:tcPr>
                <w:tcW w:w="0" w:type="auto"/>
                <w:tcBorders>
                  <w:top w:val="single" w:sz="4" w:space="0" w:color="auto"/>
                </w:tcBorders>
                <w:noWrap/>
                <w:hideMark/>
              </w:tcPr>
            </w:tcPrChange>
          </w:tcPr>
          <w:p w14:paraId="33ADFA9A" w14:textId="2D2967E8" w:rsidR="00DD737F" w:rsidRPr="00DD737F" w:rsidRDefault="00012F29">
            <w:pPr>
              <w:cnfStyle w:val="000000000000" w:firstRow="0" w:lastRow="0" w:firstColumn="0" w:lastColumn="0" w:oddVBand="0" w:evenVBand="0" w:oddHBand="0" w:evenHBand="0" w:firstRowFirstColumn="0" w:firstRowLastColumn="0" w:lastRowFirstColumn="0" w:lastRowLastColumn="0"/>
              <w:rPr>
                <w:ins w:id="3713" w:author="Boyko, James" w:date="2025-06-30T13:55:00Z" w16du:dateUtc="2025-06-30T17:55:00Z"/>
                <w:rFonts w:ascii="Arial" w:hAnsi="Arial" w:cs="Arial"/>
                <w:sz w:val="21"/>
                <w:szCs w:val="21"/>
                <w:rPrChange w:id="3714" w:author="Boyko, James" w:date="2025-06-30T13:56:00Z" w16du:dateUtc="2025-06-30T17:56:00Z">
                  <w:rPr>
                    <w:ins w:id="3715" w:author="Boyko, James" w:date="2025-06-30T13:55:00Z" w16du:dateUtc="2025-06-30T17:55:00Z"/>
                    <w:rFonts w:ascii="Arial" w:hAnsi="Arial" w:cs="Arial"/>
                    <w:sz w:val="20"/>
                    <w:szCs w:val="20"/>
                  </w:rPr>
                </w:rPrChange>
              </w:rPr>
            </w:pPr>
            <m:oMathPara>
              <m:oMath>
                <m:r>
                  <w:ins w:id="3716" w:author="Boyko, James" w:date="2025-06-30T14:06:00Z" w16du:dateUtc="2025-06-30T18:06:00Z">
                    <w:rPr>
                      <w:rFonts w:ascii="Cambria Math" w:hAnsi="Cambria Math"/>
                    </w:rPr>
                    <m:t>n_rate_class&gt;1</m:t>
                  </w:ins>
                </m:r>
              </m:oMath>
            </m:oMathPara>
          </w:p>
        </w:tc>
        <w:tc>
          <w:tcPr>
            <w:tcW w:w="1584" w:type="dxa"/>
            <w:tcBorders>
              <w:top w:val="single" w:sz="4" w:space="0" w:color="auto"/>
            </w:tcBorders>
            <w:noWrap/>
            <w:hideMark/>
            <w:tcPrChange w:id="3717" w:author="Boyko, James" w:date="2025-06-30T14:07:00Z" w16du:dateUtc="2025-06-30T18:07:00Z">
              <w:tcPr>
                <w:tcW w:w="0" w:type="auto"/>
                <w:gridSpan w:val="3"/>
                <w:tcBorders>
                  <w:top w:val="single" w:sz="4" w:space="0" w:color="auto"/>
                </w:tcBorders>
                <w:noWrap/>
                <w:hideMark/>
              </w:tcPr>
            </w:tcPrChange>
          </w:tcPr>
          <w:p w14:paraId="3473C5EE"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718" w:author="Boyko, James" w:date="2025-06-30T13:55:00Z" w16du:dateUtc="2025-06-30T17:55:00Z"/>
                <w:rFonts w:ascii="Arial" w:hAnsi="Arial" w:cs="Arial"/>
                <w:sz w:val="21"/>
                <w:szCs w:val="21"/>
                <w:rPrChange w:id="3719" w:author="Boyko, James" w:date="2025-06-30T13:56:00Z" w16du:dateUtc="2025-06-30T17:56:00Z">
                  <w:rPr>
                    <w:ins w:id="3720" w:author="Boyko, James" w:date="2025-06-30T13:55:00Z" w16du:dateUtc="2025-06-30T17:55:00Z"/>
                    <w:rFonts w:ascii="Arial" w:hAnsi="Arial" w:cs="Arial"/>
                    <w:sz w:val="20"/>
                    <w:szCs w:val="20"/>
                  </w:rPr>
                </w:rPrChange>
              </w:rPr>
            </w:pPr>
            <w:ins w:id="3721" w:author="Boyko, James" w:date="2025-06-30T13:55:00Z" w16du:dateUtc="2025-06-30T17:55:00Z">
              <w:r w:rsidRPr="00DD737F">
                <w:rPr>
                  <w:rFonts w:ascii="Arial" w:hAnsi="Arial" w:cs="Arial"/>
                  <w:sz w:val="21"/>
                  <w:szCs w:val="21"/>
                  <w:rPrChange w:id="3722" w:author="Boyko, James" w:date="2025-06-30T13:56:00Z" w16du:dateUtc="2025-06-30T17:56:00Z">
                    <w:rPr>
                      <w:rFonts w:ascii="Arial" w:hAnsi="Arial" w:cs="Arial"/>
                      <w:sz w:val="20"/>
                      <w:szCs w:val="20"/>
                    </w:rPr>
                  </w:rPrChange>
                </w:rPr>
                <w:t>0.726</w:t>
              </w:r>
            </w:ins>
          </w:p>
        </w:tc>
        <w:tc>
          <w:tcPr>
            <w:tcW w:w="1584" w:type="dxa"/>
            <w:tcBorders>
              <w:top w:val="single" w:sz="4" w:space="0" w:color="auto"/>
            </w:tcBorders>
            <w:noWrap/>
            <w:hideMark/>
            <w:tcPrChange w:id="3723" w:author="Boyko, James" w:date="2025-06-30T14:07:00Z" w16du:dateUtc="2025-06-30T18:07:00Z">
              <w:tcPr>
                <w:tcW w:w="0" w:type="auto"/>
                <w:gridSpan w:val="3"/>
                <w:tcBorders>
                  <w:top w:val="single" w:sz="4" w:space="0" w:color="auto"/>
                </w:tcBorders>
                <w:noWrap/>
                <w:hideMark/>
              </w:tcPr>
            </w:tcPrChange>
          </w:tcPr>
          <w:p w14:paraId="587D0916"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724" w:author="Boyko, James" w:date="2025-06-30T13:55:00Z" w16du:dateUtc="2025-06-30T17:55:00Z"/>
                <w:rFonts w:ascii="Arial" w:hAnsi="Arial" w:cs="Arial"/>
                <w:sz w:val="21"/>
                <w:szCs w:val="21"/>
                <w:rPrChange w:id="3725" w:author="Boyko, James" w:date="2025-06-30T13:56:00Z" w16du:dateUtc="2025-06-30T17:56:00Z">
                  <w:rPr>
                    <w:ins w:id="3726" w:author="Boyko, James" w:date="2025-06-30T13:55:00Z" w16du:dateUtc="2025-06-30T17:55:00Z"/>
                    <w:rFonts w:ascii="Arial" w:hAnsi="Arial" w:cs="Arial"/>
                    <w:sz w:val="20"/>
                    <w:szCs w:val="20"/>
                  </w:rPr>
                </w:rPrChange>
              </w:rPr>
            </w:pPr>
            <w:ins w:id="3727" w:author="Boyko, James" w:date="2025-06-30T13:55:00Z" w16du:dateUtc="2025-06-30T17:55:00Z">
              <w:r w:rsidRPr="00DD737F">
                <w:rPr>
                  <w:rFonts w:ascii="Arial" w:hAnsi="Arial" w:cs="Arial"/>
                  <w:sz w:val="21"/>
                  <w:szCs w:val="21"/>
                  <w:rPrChange w:id="3728" w:author="Boyko, James" w:date="2025-06-30T13:56:00Z" w16du:dateUtc="2025-06-30T17:56:00Z">
                    <w:rPr>
                      <w:rFonts w:ascii="Arial" w:hAnsi="Arial" w:cs="Arial"/>
                      <w:sz w:val="20"/>
                      <w:szCs w:val="20"/>
                    </w:rPr>
                  </w:rPrChange>
                </w:rPr>
                <w:t>0.863</w:t>
              </w:r>
            </w:ins>
          </w:p>
        </w:tc>
        <w:tc>
          <w:tcPr>
            <w:tcW w:w="1584" w:type="dxa"/>
            <w:tcBorders>
              <w:top w:val="single" w:sz="4" w:space="0" w:color="auto"/>
            </w:tcBorders>
            <w:noWrap/>
            <w:hideMark/>
            <w:tcPrChange w:id="3729" w:author="Boyko, James" w:date="2025-06-30T14:07:00Z" w16du:dateUtc="2025-06-30T18:07:00Z">
              <w:tcPr>
                <w:tcW w:w="0" w:type="auto"/>
                <w:gridSpan w:val="3"/>
                <w:tcBorders>
                  <w:top w:val="single" w:sz="4" w:space="0" w:color="auto"/>
                </w:tcBorders>
                <w:noWrap/>
                <w:hideMark/>
              </w:tcPr>
            </w:tcPrChange>
          </w:tcPr>
          <w:p w14:paraId="4FD271B9"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730" w:author="Boyko, James" w:date="2025-06-30T13:55:00Z" w16du:dateUtc="2025-06-30T17:55:00Z"/>
                <w:rFonts w:ascii="Arial" w:hAnsi="Arial" w:cs="Arial"/>
                <w:b/>
                <w:bCs/>
                <w:sz w:val="21"/>
                <w:szCs w:val="21"/>
                <w:rPrChange w:id="3731" w:author="Boyko, James" w:date="2025-06-30T14:01:00Z" w16du:dateUtc="2025-06-30T18:01:00Z">
                  <w:rPr>
                    <w:ins w:id="3732" w:author="Boyko, James" w:date="2025-06-30T13:55:00Z" w16du:dateUtc="2025-06-30T17:55:00Z"/>
                    <w:rFonts w:ascii="Arial" w:hAnsi="Arial" w:cs="Arial"/>
                    <w:sz w:val="20"/>
                    <w:szCs w:val="20"/>
                  </w:rPr>
                </w:rPrChange>
              </w:rPr>
            </w:pPr>
            <w:ins w:id="3733" w:author="Boyko, James" w:date="2025-06-30T13:55:00Z" w16du:dateUtc="2025-06-30T17:55:00Z">
              <w:r w:rsidRPr="00505079">
                <w:rPr>
                  <w:rFonts w:ascii="Arial" w:hAnsi="Arial" w:cs="Arial"/>
                  <w:b/>
                  <w:bCs/>
                  <w:sz w:val="21"/>
                  <w:szCs w:val="21"/>
                  <w:rPrChange w:id="3734" w:author="Boyko, James" w:date="2025-06-30T14:01:00Z" w16du:dateUtc="2025-06-30T18:01:00Z">
                    <w:rPr>
                      <w:rFonts w:ascii="Arial" w:hAnsi="Arial" w:cs="Arial"/>
                      <w:sz w:val="20"/>
                      <w:szCs w:val="20"/>
                    </w:rPr>
                  </w:rPrChange>
                </w:rPr>
                <w:t>0.905</w:t>
              </w:r>
            </w:ins>
          </w:p>
        </w:tc>
      </w:tr>
      <w:tr w:rsidR="00012F29" w:rsidRPr="00DD737F" w14:paraId="7B3F5189" w14:textId="77777777" w:rsidTr="007940CF">
        <w:trPr>
          <w:cnfStyle w:val="000000100000" w:firstRow="0" w:lastRow="0" w:firstColumn="0" w:lastColumn="0" w:oddVBand="0" w:evenVBand="0" w:oddHBand="1" w:evenHBand="0" w:firstRowFirstColumn="0" w:firstRowLastColumn="0" w:lastRowFirstColumn="0" w:lastRowLastColumn="0"/>
          <w:trHeight w:val="260"/>
          <w:ins w:id="3735" w:author="Boyko, James" w:date="2025-06-30T13:55:00Z" w16du:dateUtc="2025-06-30T17:55:00Z"/>
          <w:trPrChange w:id="3736" w:author="Boyko, James" w:date="2025-06-30T14:08:00Z" w16du:dateUtc="2025-06-30T18:08: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noWrap/>
            <w:hideMark/>
            <w:tcPrChange w:id="3737" w:author="Boyko, James" w:date="2025-06-30T14:08:00Z" w16du:dateUtc="2025-06-30T18:08:00Z">
              <w:tcPr>
                <w:tcW w:w="1530" w:type="dxa"/>
                <w:noWrap/>
                <w:hideMark/>
              </w:tcPr>
            </w:tcPrChange>
          </w:tcPr>
          <w:p w14:paraId="5A22BD0D" w14:textId="77777777" w:rsidR="00DD737F" w:rsidRPr="00DD737F" w:rsidRDefault="00DD737F">
            <w:pPr>
              <w:jc w:val="left"/>
              <w:cnfStyle w:val="001000100000" w:firstRow="0" w:lastRow="0" w:firstColumn="1" w:lastColumn="0" w:oddVBand="0" w:evenVBand="0" w:oddHBand="1" w:evenHBand="0" w:firstRowFirstColumn="0" w:firstRowLastColumn="0" w:lastRowFirstColumn="0" w:lastRowLastColumn="0"/>
              <w:rPr>
                <w:ins w:id="3738" w:author="Boyko, James" w:date="2025-06-30T13:55:00Z" w16du:dateUtc="2025-06-30T17:55:00Z"/>
                <w:rFonts w:ascii="Arial" w:hAnsi="Arial" w:cs="Arial"/>
                <w:sz w:val="21"/>
                <w:szCs w:val="21"/>
                <w:rPrChange w:id="3739" w:author="Boyko, James" w:date="2025-06-30T13:56:00Z" w16du:dateUtc="2025-06-30T17:56:00Z">
                  <w:rPr>
                    <w:ins w:id="3740" w:author="Boyko, James" w:date="2025-06-30T13:55:00Z" w16du:dateUtc="2025-06-30T17:55:00Z"/>
                    <w:rFonts w:ascii="Arial" w:hAnsi="Arial" w:cs="Arial"/>
                    <w:sz w:val="20"/>
                    <w:szCs w:val="20"/>
                  </w:rPr>
                </w:rPrChange>
              </w:rPr>
            </w:pPr>
            <w:ins w:id="3741" w:author="Boyko, James" w:date="2025-06-30T13:55:00Z" w16du:dateUtc="2025-06-30T17:55:00Z">
              <w:r w:rsidRPr="00DD737F">
                <w:rPr>
                  <w:rFonts w:ascii="Arial" w:hAnsi="Arial" w:cs="Arial"/>
                  <w:sz w:val="21"/>
                  <w:szCs w:val="21"/>
                  <w:rPrChange w:id="3742" w:author="Boyko, James" w:date="2025-06-30T13:56:00Z" w16du:dateUtc="2025-06-30T17:56:00Z">
                    <w:rPr>
                      <w:rFonts w:ascii="Arial" w:hAnsi="Arial" w:cs="Arial"/>
                      <w:sz w:val="20"/>
                      <w:szCs w:val="20"/>
                    </w:rPr>
                  </w:rPrChange>
                </w:rPr>
                <w:t>hidden states</w:t>
              </w:r>
            </w:ins>
          </w:p>
        </w:tc>
        <w:tc>
          <w:tcPr>
            <w:tcW w:w="3690" w:type="dxa"/>
            <w:noWrap/>
            <w:hideMark/>
            <w:tcPrChange w:id="3743" w:author="Boyko, James" w:date="2025-06-30T14:08:00Z" w16du:dateUtc="2025-06-30T18:08:00Z">
              <w:tcPr>
                <w:tcW w:w="3690" w:type="dxa"/>
                <w:gridSpan w:val="4"/>
                <w:noWrap/>
                <w:hideMark/>
              </w:tcPr>
            </w:tcPrChange>
          </w:tcPr>
          <w:p w14:paraId="01BB8C6B" w14:textId="2DF960EF" w:rsidR="00DD737F" w:rsidRPr="00DD737F" w:rsidRDefault="00012F29">
            <w:pPr>
              <w:cnfStyle w:val="000000100000" w:firstRow="0" w:lastRow="0" w:firstColumn="0" w:lastColumn="0" w:oddVBand="0" w:evenVBand="0" w:oddHBand="1" w:evenHBand="0" w:firstRowFirstColumn="0" w:firstRowLastColumn="0" w:lastRowFirstColumn="0" w:lastRowLastColumn="0"/>
              <w:rPr>
                <w:ins w:id="3744" w:author="Boyko, James" w:date="2025-06-30T13:55:00Z" w16du:dateUtc="2025-06-30T17:55:00Z"/>
                <w:rFonts w:ascii="Arial" w:hAnsi="Arial" w:cs="Arial"/>
                <w:sz w:val="21"/>
                <w:szCs w:val="21"/>
                <w:rPrChange w:id="3745" w:author="Boyko, James" w:date="2025-06-30T13:56:00Z" w16du:dateUtc="2025-06-30T17:56:00Z">
                  <w:rPr>
                    <w:ins w:id="3746" w:author="Boyko, James" w:date="2025-06-30T13:55:00Z" w16du:dateUtc="2025-06-30T17:55:00Z"/>
                    <w:rFonts w:ascii="Arial" w:hAnsi="Arial" w:cs="Arial"/>
                    <w:sz w:val="20"/>
                    <w:szCs w:val="20"/>
                  </w:rPr>
                </w:rPrChange>
              </w:rPr>
            </w:pPr>
            <m:oMathPara>
              <m:oMath>
                <m:f>
                  <m:fPr>
                    <m:type m:val="lin"/>
                    <m:ctrlPr>
                      <w:ins w:id="3747" w:author="Boyko, James" w:date="2025-06-30T14:06:00Z" w16du:dateUtc="2025-06-30T18:06:00Z">
                        <w:rPr>
                          <w:rFonts w:ascii="Cambria Math" w:hAnsi="Cambria Math"/>
                        </w:rPr>
                      </w:ins>
                    </m:ctrlPr>
                  </m:fPr>
                  <m:num>
                    <m:sSub>
                      <m:sSubPr>
                        <m:ctrlPr>
                          <w:ins w:id="3748" w:author="Boyko, James" w:date="2025-06-30T14:06:00Z" w16du:dateUtc="2025-06-30T18:06:00Z">
                            <w:rPr>
                              <w:rFonts w:ascii="Cambria Math" w:hAnsi="Cambria Math"/>
                              <w:sz w:val="22"/>
                              <w:szCs w:val="22"/>
                            </w:rPr>
                          </w:ins>
                        </m:ctrlPr>
                      </m:sSubPr>
                      <m:e>
                        <m:r>
                          <w:ins w:id="3749" w:author="Boyko, James" w:date="2025-06-30T14:06:00Z" w16du:dateUtc="2025-06-30T18:06:00Z">
                            <w:rPr>
                              <w:rFonts w:ascii="Cambria Math" w:hAnsi="Cambria Math"/>
                              <w:sz w:val="22"/>
                              <w:szCs w:val="22"/>
                            </w:rPr>
                            <m:t>q</m:t>
                          </w:ins>
                        </m:r>
                      </m:e>
                      <m:sub>
                        <m:sSub>
                          <m:sSubPr>
                            <m:ctrlPr>
                              <w:ins w:id="3750" w:author="Boyko, James" w:date="2025-06-30T14:06:00Z" w16du:dateUtc="2025-06-30T18:06:00Z">
                                <w:rPr>
                                  <w:rFonts w:ascii="Cambria Math" w:hAnsi="Cambria Math"/>
                                  <w:sz w:val="22"/>
                                  <w:szCs w:val="22"/>
                                </w:rPr>
                              </w:ins>
                            </m:ctrlPr>
                          </m:sSubPr>
                          <m:e>
                            <m:r>
                              <w:ins w:id="3751" w:author="Boyko, James" w:date="2025-06-30T14:06:00Z" w16du:dateUtc="2025-06-30T18:06:00Z">
                                <w:rPr>
                                  <w:rFonts w:ascii="Cambria Math" w:hAnsi="Cambria Math"/>
                                  <w:sz w:val="22"/>
                                  <w:szCs w:val="22"/>
                                </w:rPr>
                                <m:t>(X</m:t>
                              </w:ins>
                            </m:r>
                          </m:e>
                          <m:sub>
                            <m:r>
                              <w:ins w:id="3752" w:author="Boyko, James" w:date="2025-06-30T14:06:00Z" w16du:dateUtc="2025-06-30T18:06:00Z">
                                <w:rPr>
                                  <w:rFonts w:ascii="Cambria Math" w:hAnsi="Cambria Math"/>
                                  <w:sz w:val="22"/>
                                  <w:szCs w:val="22"/>
                                </w:rPr>
                                <m:t>0</m:t>
                              </w:ins>
                            </m:r>
                          </m:sub>
                        </m:sSub>
                        <m:r>
                          <w:ins w:id="3753" w:author="Boyko, James" w:date="2025-06-30T14:06:00Z" w16du:dateUtc="2025-06-30T18:06:00Z">
                            <w:rPr>
                              <w:rFonts w:ascii="Cambria Math" w:hAnsi="Cambria Math"/>
                              <w:sz w:val="22"/>
                              <w:szCs w:val="22"/>
                            </w:rPr>
                            <m:t>←→</m:t>
                          </w:ins>
                        </m:r>
                        <m:sSub>
                          <m:sSubPr>
                            <m:ctrlPr>
                              <w:ins w:id="3754" w:author="Boyko, James" w:date="2025-06-30T14:06:00Z" w16du:dateUtc="2025-06-30T18:06:00Z">
                                <w:rPr>
                                  <w:rFonts w:ascii="Cambria Math" w:hAnsi="Cambria Math"/>
                                  <w:sz w:val="22"/>
                                  <w:szCs w:val="22"/>
                                </w:rPr>
                              </w:ins>
                            </m:ctrlPr>
                          </m:sSubPr>
                          <m:e>
                            <m:r>
                              <w:ins w:id="3755" w:author="Boyko, James" w:date="2025-06-30T14:06:00Z" w16du:dateUtc="2025-06-30T18:06:00Z">
                                <w:rPr>
                                  <w:rFonts w:ascii="Cambria Math" w:hAnsi="Cambria Math"/>
                                  <w:sz w:val="22"/>
                                  <w:szCs w:val="22"/>
                                </w:rPr>
                                <m:t>X</m:t>
                              </w:ins>
                            </m:r>
                          </m:e>
                          <m:sub>
                            <m:r>
                              <w:ins w:id="3756" w:author="Boyko, James" w:date="2025-06-30T14:06:00Z" w16du:dateUtc="2025-06-30T18:06:00Z">
                                <w:rPr>
                                  <w:rFonts w:ascii="Cambria Math" w:hAnsi="Cambria Math"/>
                                  <w:sz w:val="22"/>
                                  <w:szCs w:val="22"/>
                                </w:rPr>
                                <m:t>1</m:t>
                              </w:ins>
                            </m:r>
                          </m:sub>
                        </m:sSub>
                        <m:r>
                          <w:ins w:id="3757" w:author="Boyko, James" w:date="2025-06-30T14:06:00Z" w16du:dateUtc="2025-06-30T18:06:00Z">
                            <w:rPr>
                              <w:rFonts w:ascii="Cambria Math" w:hAnsi="Cambria Math"/>
                              <w:sz w:val="22"/>
                              <w:szCs w:val="22"/>
                            </w:rPr>
                            <m:t>)|A</m:t>
                          </w:ins>
                        </m:r>
                      </m:sub>
                    </m:sSub>
                  </m:num>
                  <m:den>
                    <m:sSub>
                      <m:sSubPr>
                        <m:ctrlPr>
                          <w:ins w:id="3758" w:author="Boyko, James" w:date="2025-06-30T14:06:00Z" w16du:dateUtc="2025-06-30T18:06:00Z">
                            <w:rPr>
                              <w:rFonts w:ascii="Cambria Math" w:hAnsi="Cambria Math"/>
                              <w:sz w:val="22"/>
                              <w:szCs w:val="22"/>
                            </w:rPr>
                          </w:ins>
                        </m:ctrlPr>
                      </m:sSubPr>
                      <m:e>
                        <m:r>
                          <w:ins w:id="3759" w:author="Boyko, James" w:date="2025-06-30T14:06:00Z" w16du:dateUtc="2025-06-30T18:06:00Z">
                            <w:rPr>
                              <w:rFonts w:ascii="Cambria Math" w:hAnsi="Cambria Math"/>
                              <w:sz w:val="22"/>
                              <w:szCs w:val="22"/>
                            </w:rPr>
                            <m:t>q</m:t>
                          </w:ins>
                        </m:r>
                      </m:e>
                      <m:sub>
                        <m:sSub>
                          <m:sSubPr>
                            <m:ctrlPr>
                              <w:ins w:id="3760" w:author="Boyko, James" w:date="2025-06-30T14:06:00Z" w16du:dateUtc="2025-06-30T18:06:00Z">
                                <w:rPr>
                                  <w:rFonts w:ascii="Cambria Math" w:hAnsi="Cambria Math"/>
                                  <w:sz w:val="22"/>
                                  <w:szCs w:val="22"/>
                                </w:rPr>
                              </w:ins>
                            </m:ctrlPr>
                          </m:sSubPr>
                          <m:e>
                            <m:r>
                              <w:ins w:id="3761" w:author="Boyko, James" w:date="2025-06-30T14:06:00Z" w16du:dateUtc="2025-06-30T18:06:00Z">
                                <w:rPr>
                                  <w:rFonts w:ascii="Cambria Math" w:hAnsi="Cambria Math"/>
                                  <w:sz w:val="22"/>
                                  <w:szCs w:val="22"/>
                                </w:rPr>
                                <m:t>(X</m:t>
                              </w:ins>
                            </m:r>
                          </m:e>
                          <m:sub>
                            <m:r>
                              <w:ins w:id="3762" w:author="Boyko, James" w:date="2025-06-30T14:06:00Z" w16du:dateUtc="2025-06-30T18:06:00Z">
                                <w:rPr>
                                  <w:rFonts w:ascii="Cambria Math" w:hAnsi="Cambria Math"/>
                                  <w:sz w:val="22"/>
                                  <w:szCs w:val="22"/>
                                </w:rPr>
                                <m:t>0</m:t>
                              </w:ins>
                            </m:r>
                          </m:sub>
                        </m:sSub>
                        <m:r>
                          <w:ins w:id="3763" w:author="Boyko, James" w:date="2025-06-30T14:06:00Z" w16du:dateUtc="2025-06-30T18:06:00Z">
                            <w:rPr>
                              <w:rFonts w:ascii="Cambria Math" w:hAnsi="Cambria Math"/>
                              <w:sz w:val="22"/>
                              <w:szCs w:val="22"/>
                            </w:rPr>
                            <m:t>←→</m:t>
                          </w:ins>
                        </m:r>
                        <m:sSub>
                          <m:sSubPr>
                            <m:ctrlPr>
                              <w:ins w:id="3764" w:author="Boyko, James" w:date="2025-06-30T14:06:00Z" w16du:dateUtc="2025-06-30T18:06:00Z">
                                <w:rPr>
                                  <w:rFonts w:ascii="Cambria Math" w:hAnsi="Cambria Math"/>
                                  <w:sz w:val="22"/>
                                  <w:szCs w:val="22"/>
                                </w:rPr>
                              </w:ins>
                            </m:ctrlPr>
                          </m:sSubPr>
                          <m:e>
                            <m:r>
                              <w:ins w:id="3765" w:author="Boyko, James" w:date="2025-06-30T14:06:00Z" w16du:dateUtc="2025-06-30T18:06:00Z">
                                <w:rPr>
                                  <w:rFonts w:ascii="Cambria Math" w:hAnsi="Cambria Math"/>
                                  <w:sz w:val="22"/>
                                  <w:szCs w:val="22"/>
                                </w:rPr>
                                <m:t>X</m:t>
                              </w:ins>
                            </m:r>
                          </m:e>
                          <m:sub>
                            <m:r>
                              <w:ins w:id="3766" w:author="Boyko, James" w:date="2025-06-30T14:06:00Z" w16du:dateUtc="2025-06-30T18:06:00Z">
                                <w:rPr>
                                  <w:rFonts w:ascii="Cambria Math" w:hAnsi="Cambria Math"/>
                                  <w:sz w:val="22"/>
                                  <w:szCs w:val="22"/>
                                </w:rPr>
                                <m:t>1</m:t>
                              </w:ins>
                            </m:r>
                          </m:sub>
                        </m:sSub>
                        <m:r>
                          <w:ins w:id="3767" w:author="Boyko, James" w:date="2025-06-30T14:06:00Z" w16du:dateUtc="2025-06-30T18:06:00Z">
                            <w:rPr>
                              <w:rFonts w:ascii="Cambria Math" w:hAnsi="Cambria Math"/>
                              <w:sz w:val="22"/>
                              <w:szCs w:val="22"/>
                            </w:rPr>
                            <m:t>)|B</m:t>
                          </w:ins>
                        </m:r>
                      </m:sub>
                    </m:sSub>
                  </m:den>
                </m:f>
                <m:r>
                  <w:ins w:id="3768" w:author="Boyko, James" w:date="2025-06-30T14:06:00Z" w16du:dateUtc="2025-06-30T18:06:00Z">
                    <w:rPr>
                      <w:rFonts w:ascii="Cambria Math" w:hAnsi="Cambria Math"/>
                    </w:rPr>
                    <m:t>≥100</m:t>
                  </w:ins>
                </m:r>
              </m:oMath>
            </m:oMathPara>
          </w:p>
        </w:tc>
        <w:tc>
          <w:tcPr>
            <w:tcW w:w="1584" w:type="dxa"/>
            <w:noWrap/>
            <w:hideMark/>
            <w:tcPrChange w:id="3769" w:author="Boyko, James" w:date="2025-06-30T14:08:00Z" w16du:dateUtc="2025-06-30T18:08:00Z">
              <w:tcPr>
                <w:tcW w:w="1584" w:type="dxa"/>
                <w:gridSpan w:val="3"/>
                <w:noWrap/>
                <w:hideMark/>
              </w:tcPr>
            </w:tcPrChange>
          </w:tcPr>
          <w:p w14:paraId="13069F8B"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770" w:author="Boyko, James" w:date="2025-06-30T13:55:00Z" w16du:dateUtc="2025-06-30T17:55:00Z"/>
                <w:rFonts w:ascii="Arial" w:hAnsi="Arial" w:cs="Arial"/>
                <w:sz w:val="21"/>
                <w:szCs w:val="21"/>
                <w:rPrChange w:id="3771" w:author="Boyko, James" w:date="2025-06-30T13:56:00Z" w16du:dateUtc="2025-06-30T17:56:00Z">
                  <w:rPr>
                    <w:ins w:id="3772" w:author="Boyko, James" w:date="2025-06-30T13:55:00Z" w16du:dateUtc="2025-06-30T17:55:00Z"/>
                    <w:rFonts w:ascii="Arial" w:hAnsi="Arial" w:cs="Arial"/>
                    <w:sz w:val="20"/>
                    <w:szCs w:val="20"/>
                  </w:rPr>
                </w:rPrChange>
              </w:rPr>
            </w:pPr>
            <w:ins w:id="3773" w:author="Boyko, James" w:date="2025-06-30T13:55:00Z" w16du:dateUtc="2025-06-30T17:55:00Z">
              <w:r w:rsidRPr="00DD737F">
                <w:rPr>
                  <w:rFonts w:ascii="Arial" w:hAnsi="Arial" w:cs="Arial"/>
                  <w:sz w:val="21"/>
                  <w:szCs w:val="21"/>
                  <w:rPrChange w:id="3774" w:author="Boyko, James" w:date="2025-06-30T13:56:00Z" w16du:dateUtc="2025-06-30T17:56:00Z">
                    <w:rPr>
                      <w:rFonts w:ascii="Arial" w:hAnsi="Arial" w:cs="Arial"/>
                      <w:sz w:val="20"/>
                      <w:szCs w:val="20"/>
                    </w:rPr>
                  </w:rPrChange>
                </w:rPr>
                <w:t>0.253</w:t>
              </w:r>
            </w:ins>
          </w:p>
        </w:tc>
        <w:tc>
          <w:tcPr>
            <w:tcW w:w="1584" w:type="dxa"/>
            <w:noWrap/>
            <w:hideMark/>
            <w:tcPrChange w:id="3775" w:author="Boyko, James" w:date="2025-06-30T14:08:00Z" w16du:dateUtc="2025-06-30T18:08:00Z">
              <w:tcPr>
                <w:tcW w:w="1584" w:type="dxa"/>
                <w:gridSpan w:val="3"/>
                <w:noWrap/>
                <w:hideMark/>
              </w:tcPr>
            </w:tcPrChange>
          </w:tcPr>
          <w:p w14:paraId="00235398" w14:textId="77777777" w:rsidR="00DD737F" w:rsidRPr="00DD737F" w:rsidRDefault="00DD737F">
            <w:pPr>
              <w:jc w:val="right"/>
              <w:cnfStyle w:val="000000100000" w:firstRow="0" w:lastRow="0" w:firstColumn="0" w:lastColumn="0" w:oddVBand="0" w:evenVBand="0" w:oddHBand="1" w:evenHBand="0" w:firstRowFirstColumn="0" w:firstRowLastColumn="0" w:lastRowFirstColumn="0" w:lastRowLastColumn="0"/>
              <w:rPr>
                <w:ins w:id="3776" w:author="Boyko, James" w:date="2025-06-30T13:55:00Z" w16du:dateUtc="2025-06-30T17:55:00Z"/>
                <w:rFonts w:ascii="Arial" w:hAnsi="Arial" w:cs="Arial"/>
                <w:sz w:val="21"/>
                <w:szCs w:val="21"/>
                <w:rPrChange w:id="3777" w:author="Boyko, James" w:date="2025-06-30T13:56:00Z" w16du:dateUtc="2025-06-30T17:56:00Z">
                  <w:rPr>
                    <w:ins w:id="3778" w:author="Boyko, James" w:date="2025-06-30T13:55:00Z" w16du:dateUtc="2025-06-30T17:55:00Z"/>
                    <w:rFonts w:ascii="Arial" w:hAnsi="Arial" w:cs="Arial"/>
                    <w:sz w:val="20"/>
                    <w:szCs w:val="20"/>
                  </w:rPr>
                </w:rPrChange>
              </w:rPr>
            </w:pPr>
            <w:ins w:id="3779" w:author="Boyko, James" w:date="2025-06-30T13:55:00Z" w16du:dateUtc="2025-06-30T17:55:00Z">
              <w:r w:rsidRPr="00DD737F">
                <w:rPr>
                  <w:rFonts w:ascii="Arial" w:hAnsi="Arial" w:cs="Arial"/>
                  <w:sz w:val="21"/>
                  <w:szCs w:val="21"/>
                  <w:rPrChange w:id="3780" w:author="Boyko, James" w:date="2025-06-30T13:56:00Z" w16du:dateUtc="2025-06-30T17:56:00Z">
                    <w:rPr>
                      <w:rFonts w:ascii="Arial" w:hAnsi="Arial" w:cs="Arial"/>
                      <w:sz w:val="20"/>
                      <w:szCs w:val="20"/>
                    </w:rPr>
                  </w:rPrChange>
                </w:rPr>
                <w:t>0.653</w:t>
              </w:r>
            </w:ins>
          </w:p>
        </w:tc>
        <w:tc>
          <w:tcPr>
            <w:tcW w:w="1584" w:type="dxa"/>
            <w:noWrap/>
            <w:hideMark/>
            <w:tcPrChange w:id="3781" w:author="Boyko, James" w:date="2025-06-30T14:08:00Z" w16du:dateUtc="2025-06-30T18:08:00Z">
              <w:tcPr>
                <w:tcW w:w="1584" w:type="dxa"/>
                <w:noWrap/>
                <w:hideMark/>
              </w:tcPr>
            </w:tcPrChange>
          </w:tcPr>
          <w:p w14:paraId="664AAC42" w14:textId="77777777" w:rsidR="00DD737F" w:rsidRPr="00505079" w:rsidRDefault="00DD737F">
            <w:pPr>
              <w:jc w:val="right"/>
              <w:cnfStyle w:val="000000100000" w:firstRow="0" w:lastRow="0" w:firstColumn="0" w:lastColumn="0" w:oddVBand="0" w:evenVBand="0" w:oddHBand="1" w:evenHBand="0" w:firstRowFirstColumn="0" w:firstRowLastColumn="0" w:lastRowFirstColumn="0" w:lastRowLastColumn="0"/>
              <w:rPr>
                <w:ins w:id="3782" w:author="Boyko, James" w:date="2025-06-30T13:55:00Z" w16du:dateUtc="2025-06-30T17:55:00Z"/>
                <w:rFonts w:ascii="Arial" w:hAnsi="Arial" w:cs="Arial"/>
                <w:b/>
                <w:bCs/>
                <w:sz w:val="21"/>
                <w:szCs w:val="21"/>
                <w:rPrChange w:id="3783" w:author="Boyko, James" w:date="2025-06-30T14:01:00Z" w16du:dateUtc="2025-06-30T18:01:00Z">
                  <w:rPr>
                    <w:ins w:id="3784" w:author="Boyko, James" w:date="2025-06-30T13:55:00Z" w16du:dateUtc="2025-06-30T17:55:00Z"/>
                    <w:rFonts w:ascii="Arial" w:hAnsi="Arial" w:cs="Arial"/>
                    <w:sz w:val="20"/>
                    <w:szCs w:val="20"/>
                  </w:rPr>
                </w:rPrChange>
              </w:rPr>
            </w:pPr>
            <w:ins w:id="3785" w:author="Boyko, James" w:date="2025-06-30T13:55:00Z" w16du:dateUtc="2025-06-30T17:55:00Z">
              <w:r w:rsidRPr="00505079">
                <w:rPr>
                  <w:rFonts w:ascii="Arial" w:hAnsi="Arial" w:cs="Arial"/>
                  <w:b/>
                  <w:bCs/>
                  <w:sz w:val="21"/>
                  <w:szCs w:val="21"/>
                  <w:rPrChange w:id="3786" w:author="Boyko, James" w:date="2025-06-30T14:01:00Z" w16du:dateUtc="2025-06-30T18:01:00Z">
                    <w:rPr>
                      <w:rFonts w:ascii="Arial" w:hAnsi="Arial" w:cs="Arial"/>
                      <w:sz w:val="20"/>
                      <w:szCs w:val="20"/>
                    </w:rPr>
                  </w:rPrChange>
                </w:rPr>
                <w:t>0.758</w:t>
              </w:r>
            </w:ins>
          </w:p>
        </w:tc>
      </w:tr>
      <w:tr w:rsidR="00990391" w:rsidRPr="00DD737F" w14:paraId="5D751ED4" w14:textId="77777777" w:rsidTr="007940CF">
        <w:trPr>
          <w:trHeight w:val="260"/>
          <w:ins w:id="3787" w:author="Boyko, James" w:date="2025-06-30T13:55:00Z" w16du:dateUtc="2025-06-30T17:55:00Z"/>
          <w:trPrChange w:id="3788" w:author="Boyko, James" w:date="2025-06-30T14:08:00Z" w16du:dateUtc="2025-06-30T18:08:00Z">
            <w:trPr>
              <w:trHeight w:val="260"/>
            </w:trPr>
          </w:trPrChange>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noWrap/>
            <w:hideMark/>
            <w:tcPrChange w:id="3789" w:author="Boyko, James" w:date="2025-06-30T14:08:00Z" w16du:dateUtc="2025-06-30T18:08:00Z">
              <w:tcPr>
                <w:tcW w:w="1756" w:type="dxa"/>
                <w:gridSpan w:val="2"/>
                <w:noWrap/>
                <w:hideMark/>
              </w:tcPr>
            </w:tcPrChange>
          </w:tcPr>
          <w:p w14:paraId="1A644C9B" w14:textId="77777777" w:rsidR="00DD737F" w:rsidRPr="00DD737F" w:rsidRDefault="00DD737F">
            <w:pPr>
              <w:jc w:val="left"/>
              <w:rPr>
                <w:ins w:id="3790" w:author="Boyko, James" w:date="2025-06-30T13:55:00Z" w16du:dateUtc="2025-06-30T17:55:00Z"/>
                <w:rFonts w:ascii="Arial" w:hAnsi="Arial" w:cs="Arial"/>
                <w:sz w:val="21"/>
                <w:szCs w:val="21"/>
                <w:rPrChange w:id="3791" w:author="Boyko, James" w:date="2025-06-30T13:56:00Z" w16du:dateUtc="2025-06-30T17:56:00Z">
                  <w:rPr>
                    <w:ins w:id="3792" w:author="Boyko, James" w:date="2025-06-30T13:55:00Z" w16du:dateUtc="2025-06-30T17:55:00Z"/>
                    <w:rFonts w:ascii="Arial" w:hAnsi="Arial" w:cs="Arial"/>
                    <w:sz w:val="20"/>
                    <w:szCs w:val="20"/>
                  </w:rPr>
                </w:rPrChange>
              </w:rPr>
            </w:pPr>
            <w:ins w:id="3793" w:author="Boyko, James" w:date="2025-06-30T13:55:00Z" w16du:dateUtc="2025-06-30T17:55:00Z">
              <w:r w:rsidRPr="00DD737F">
                <w:rPr>
                  <w:rFonts w:ascii="Arial" w:hAnsi="Arial" w:cs="Arial"/>
                  <w:sz w:val="21"/>
                  <w:szCs w:val="21"/>
                  <w:rPrChange w:id="3794" w:author="Boyko, James" w:date="2025-06-30T13:56:00Z" w16du:dateUtc="2025-06-30T17:56:00Z">
                    <w:rPr>
                      <w:rFonts w:ascii="Arial" w:hAnsi="Arial" w:cs="Arial"/>
                      <w:sz w:val="20"/>
                      <w:szCs w:val="20"/>
                    </w:rPr>
                  </w:rPrChange>
                </w:rPr>
                <w:t>hidden states</w:t>
              </w:r>
            </w:ins>
          </w:p>
        </w:tc>
        <w:tc>
          <w:tcPr>
            <w:tcW w:w="3690" w:type="dxa"/>
            <w:tcBorders>
              <w:bottom w:val="single" w:sz="4" w:space="0" w:color="auto"/>
            </w:tcBorders>
            <w:noWrap/>
            <w:hideMark/>
            <w:tcPrChange w:id="3795" w:author="Boyko, James" w:date="2025-06-30T14:08:00Z" w16du:dateUtc="2025-06-30T18:08:00Z">
              <w:tcPr>
                <w:tcW w:w="3284" w:type="dxa"/>
                <w:gridSpan w:val="2"/>
                <w:noWrap/>
                <w:hideMark/>
              </w:tcPr>
            </w:tcPrChange>
          </w:tcPr>
          <w:p w14:paraId="14DB87D7" w14:textId="16F3F808" w:rsidR="00DD737F" w:rsidRPr="00DD737F" w:rsidRDefault="00012F29">
            <w:pPr>
              <w:cnfStyle w:val="000000000000" w:firstRow="0" w:lastRow="0" w:firstColumn="0" w:lastColumn="0" w:oddVBand="0" w:evenVBand="0" w:oddHBand="0" w:evenHBand="0" w:firstRowFirstColumn="0" w:firstRowLastColumn="0" w:lastRowFirstColumn="0" w:lastRowLastColumn="0"/>
              <w:rPr>
                <w:ins w:id="3796" w:author="Boyko, James" w:date="2025-06-30T13:55:00Z" w16du:dateUtc="2025-06-30T17:55:00Z"/>
                <w:rFonts w:ascii="Arial" w:hAnsi="Arial" w:cs="Arial"/>
                <w:sz w:val="21"/>
                <w:szCs w:val="21"/>
                <w:rPrChange w:id="3797" w:author="Boyko, James" w:date="2025-06-30T13:56:00Z" w16du:dateUtc="2025-06-30T17:56:00Z">
                  <w:rPr>
                    <w:ins w:id="3798" w:author="Boyko, James" w:date="2025-06-30T13:55:00Z" w16du:dateUtc="2025-06-30T17:55:00Z"/>
                    <w:rFonts w:ascii="Arial" w:hAnsi="Arial" w:cs="Arial"/>
                    <w:sz w:val="20"/>
                    <w:szCs w:val="20"/>
                  </w:rPr>
                </w:rPrChange>
              </w:rPr>
            </w:pPr>
            <m:oMathPara>
              <m:oMath>
                <m:sSub>
                  <m:sSubPr>
                    <m:ctrlPr>
                      <w:ins w:id="3799" w:author="Boyko, James" w:date="2025-06-30T14:06:00Z" w16du:dateUtc="2025-06-30T18:06:00Z">
                        <w:rPr>
                          <w:rFonts w:ascii="Cambria Math" w:hAnsi="Cambria Math"/>
                          <w:sz w:val="22"/>
                          <w:szCs w:val="22"/>
                        </w:rPr>
                      </w:ins>
                    </m:ctrlPr>
                  </m:sSubPr>
                  <m:e>
                    <m:r>
                      <w:ins w:id="3800" w:author="Boyko, James" w:date="2025-06-30T14:06:00Z" w16du:dateUtc="2025-06-30T18:06:00Z">
                        <w:rPr>
                          <w:rFonts w:ascii="Cambria Math" w:hAnsi="Cambria Math"/>
                          <w:sz w:val="22"/>
                          <w:szCs w:val="22"/>
                        </w:rPr>
                        <m:t>q</m:t>
                      </w:ins>
                    </m:r>
                  </m:e>
                  <m:sub>
                    <m:sSub>
                      <m:sSubPr>
                        <m:ctrlPr>
                          <w:ins w:id="3801" w:author="Boyko, James" w:date="2025-06-30T14:06:00Z" w16du:dateUtc="2025-06-30T18:06:00Z">
                            <w:rPr>
                              <w:rFonts w:ascii="Cambria Math" w:hAnsi="Cambria Math"/>
                              <w:sz w:val="22"/>
                              <w:szCs w:val="22"/>
                            </w:rPr>
                          </w:ins>
                        </m:ctrlPr>
                      </m:sSubPr>
                      <m:e>
                        <m:r>
                          <w:ins w:id="3802" w:author="Boyko, James" w:date="2025-06-30T14:06:00Z" w16du:dateUtc="2025-06-30T18:06:00Z">
                            <w:rPr>
                              <w:rFonts w:ascii="Cambria Math" w:hAnsi="Cambria Math"/>
                              <w:sz w:val="22"/>
                              <w:szCs w:val="22"/>
                            </w:rPr>
                            <m:t>(X</m:t>
                          </w:ins>
                        </m:r>
                      </m:e>
                      <m:sub>
                        <m:r>
                          <w:ins w:id="3803" w:author="Boyko, James" w:date="2025-06-30T14:06:00Z" w16du:dateUtc="2025-06-30T18:06:00Z">
                            <w:rPr>
                              <w:rFonts w:ascii="Cambria Math" w:hAnsi="Cambria Math"/>
                              <w:sz w:val="22"/>
                              <w:szCs w:val="22"/>
                            </w:rPr>
                            <m:t>0</m:t>
                          </w:ins>
                        </m:r>
                      </m:sub>
                    </m:sSub>
                    <m:r>
                      <w:ins w:id="3804" w:author="Boyko, James" w:date="2025-06-30T14:06:00Z" w16du:dateUtc="2025-06-30T18:06:00Z">
                        <w:rPr>
                          <w:rFonts w:ascii="Cambria Math" w:hAnsi="Cambria Math"/>
                          <w:sz w:val="22"/>
                          <w:szCs w:val="22"/>
                        </w:rPr>
                        <m:t>←→</m:t>
                      </w:ins>
                    </m:r>
                    <m:sSub>
                      <m:sSubPr>
                        <m:ctrlPr>
                          <w:ins w:id="3805" w:author="Boyko, James" w:date="2025-06-30T14:06:00Z" w16du:dateUtc="2025-06-30T18:06:00Z">
                            <w:rPr>
                              <w:rFonts w:ascii="Cambria Math" w:hAnsi="Cambria Math"/>
                              <w:sz w:val="22"/>
                              <w:szCs w:val="22"/>
                            </w:rPr>
                          </w:ins>
                        </m:ctrlPr>
                      </m:sSubPr>
                      <m:e>
                        <m:r>
                          <w:ins w:id="3806" w:author="Boyko, James" w:date="2025-06-30T14:06:00Z" w16du:dateUtc="2025-06-30T18:06:00Z">
                            <w:rPr>
                              <w:rFonts w:ascii="Cambria Math" w:hAnsi="Cambria Math"/>
                              <w:sz w:val="22"/>
                              <w:szCs w:val="22"/>
                            </w:rPr>
                            <m:t>X</m:t>
                          </w:ins>
                        </m:r>
                      </m:e>
                      <m:sub>
                        <m:r>
                          <w:ins w:id="3807" w:author="Boyko, James" w:date="2025-06-30T14:06:00Z" w16du:dateUtc="2025-06-30T18:06:00Z">
                            <w:rPr>
                              <w:rFonts w:ascii="Cambria Math" w:hAnsi="Cambria Math"/>
                              <w:sz w:val="22"/>
                              <w:szCs w:val="22"/>
                            </w:rPr>
                            <m:t>1</m:t>
                          </w:ins>
                        </m:r>
                      </m:sub>
                    </m:sSub>
                    <m:r>
                      <w:ins w:id="3808" w:author="Boyko, James" w:date="2025-06-30T14:06:00Z" w16du:dateUtc="2025-06-30T18:06:00Z">
                        <w:rPr>
                          <w:rFonts w:ascii="Cambria Math" w:hAnsi="Cambria Math"/>
                          <w:sz w:val="22"/>
                          <w:szCs w:val="22"/>
                        </w:rPr>
                        <m:t>)|A</m:t>
                      </w:ins>
                    </m:r>
                  </m:sub>
                </m:sSub>
                <m:r>
                  <w:ins w:id="3809" w:author="Boyko, James" w:date="2025-06-30T14:06:00Z" w16du:dateUtc="2025-06-30T18:06:00Z">
                    <w:rPr>
                      <w:rFonts w:ascii="Cambria Math" w:hAnsi="Cambria Math"/>
                    </w:rPr>
                    <m:t>∨</m:t>
                  </w:ins>
                </m:r>
                <m:sSub>
                  <m:sSubPr>
                    <m:ctrlPr>
                      <w:ins w:id="3810" w:author="Boyko, James" w:date="2025-06-30T14:06:00Z" w16du:dateUtc="2025-06-30T18:06:00Z">
                        <w:rPr>
                          <w:rFonts w:ascii="Cambria Math" w:hAnsi="Cambria Math"/>
                          <w:sz w:val="22"/>
                          <w:szCs w:val="22"/>
                        </w:rPr>
                      </w:ins>
                    </m:ctrlPr>
                  </m:sSubPr>
                  <m:e>
                    <m:r>
                      <w:ins w:id="3811" w:author="Boyko, James" w:date="2025-06-30T14:06:00Z" w16du:dateUtc="2025-06-30T18:06:00Z">
                        <w:rPr>
                          <w:rFonts w:ascii="Cambria Math" w:hAnsi="Cambria Math"/>
                          <w:sz w:val="22"/>
                          <w:szCs w:val="22"/>
                        </w:rPr>
                        <m:t>q</m:t>
                      </w:ins>
                    </m:r>
                  </m:e>
                  <m:sub>
                    <m:sSub>
                      <m:sSubPr>
                        <m:ctrlPr>
                          <w:ins w:id="3812" w:author="Boyko, James" w:date="2025-06-30T14:06:00Z" w16du:dateUtc="2025-06-30T18:06:00Z">
                            <w:rPr>
                              <w:rFonts w:ascii="Cambria Math" w:hAnsi="Cambria Math"/>
                              <w:sz w:val="22"/>
                              <w:szCs w:val="22"/>
                            </w:rPr>
                          </w:ins>
                        </m:ctrlPr>
                      </m:sSubPr>
                      <m:e>
                        <m:r>
                          <w:ins w:id="3813" w:author="Boyko, James" w:date="2025-06-30T14:06:00Z" w16du:dateUtc="2025-06-30T18:06:00Z">
                            <w:rPr>
                              <w:rFonts w:ascii="Cambria Math" w:hAnsi="Cambria Math"/>
                              <w:sz w:val="22"/>
                              <w:szCs w:val="22"/>
                            </w:rPr>
                            <m:t>(X</m:t>
                          </w:ins>
                        </m:r>
                      </m:e>
                      <m:sub>
                        <m:r>
                          <w:ins w:id="3814" w:author="Boyko, James" w:date="2025-06-30T14:06:00Z" w16du:dateUtc="2025-06-30T18:06:00Z">
                            <w:rPr>
                              <w:rFonts w:ascii="Cambria Math" w:hAnsi="Cambria Math"/>
                              <w:sz w:val="22"/>
                              <w:szCs w:val="22"/>
                            </w:rPr>
                            <m:t>0</m:t>
                          </w:ins>
                        </m:r>
                      </m:sub>
                    </m:sSub>
                    <m:r>
                      <w:ins w:id="3815" w:author="Boyko, James" w:date="2025-06-30T14:06:00Z" w16du:dateUtc="2025-06-30T18:06:00Z">
                        <w:rPr>
                          <w:rFonts w:ascii="Cambria Math" w:hAnsi="Cambria Math"/>
                          <w:sz w:val="22"/>
                          <w:szCs w:val="22"/>
                        </w:rPr>
                        <m:t>←→</m:t>
                      </w:ins>
                    </m:r>
                    <m:sSub>
                      <m:sSubPr>
                        <m:ctrlPr>
                          <w:ins w:id="3816" w:author="Boyko, James" w:date="2025-06-30T14:06:00Z" w16du:dateUtc="2025-06-30T18:06:00Z">
                            <w:rPr>
                              <w:rFonts w:ascii="Cambria Math" w:hAnsi="Cambria Math"/>
                              <w:sz w:val="22"/>
                              <w:szCs w:val="22"/>
                            </w:rPr>
                          </w:ins>
                        </m:ctrlPr>
                      </m:sSubPr>
                      <m:e>
                        <m:r>
                          <w:ins w:id="3817" w:author="Boyko, James" w:date="2025-06-30T14:06:00Z" w16du:dateUtc="2025-06-30T18:06:00Z">
                            <w:rPr>
                              <w:rFonts w:ascii="Cambria Math" w:hAnsi="Cambria Math"/>
                              <w:sz w:val="22"/>
                              <w:szCs w:val="22"/>
                            </w:rPr>
                            <m:t>X</m:t>
                          </w:ins>
                        </m:r>
                      </m:e>
                      <m:sub>
                        <m:r>
                          <w:ins w:id="3818" w:author="Boyko, James" w:date="2025-06-30T14:06:00Z" w16du:dateUtc="2025-06-30T18:06:00Z">
                            <w:rPr>
                              <w:rFonts w:ascii="Cambria Math" w:hAnsi="Cambria Math"/>
                              <w:sz w:val="22"/>
                              <w:szCs w:val="22"/>
                            </w:rPr>
                            <m:t>1</m:t>
                          </w:ins>
                        </m:r>
                      </m:sub>
                    </m:sSub>
                    <m:r>
                      <w:ins w:id="3819" w:author="Boyko, James" w:date="2025-06-30T14:06:00Z" w16du:dateUtc="2025-06-30T18:06:00Z">
                        <w:rPr>
                          <w:rFonts w:ascii="Cambria Math" w:hAnsi="Cambria Math"/>
                          <w:sz w:val="22"/>
                          <w:szCs w:val="22"/>
                        </w:rPr>
                        <m:t>)|B</m:t>
                      </w:ins>
                    </m:r>
                  </m:sub>
                </m:sSub>
                <m:r>
                  <w:ins w:id="3820" w:author="Boyko, James" w:date="2025-06-30T14:06:00Z" w16du:dateUtc="2025-06-30T18:06:00Z">
                    <w:rPr>
                      <w:rFonts w:ascii="Cambria Math" w:hAnsi="Cambria Math"/>
                    </w:rPr>
                    <m:t>&gt;</m:t>
                  </w:ins>
                </m:r>
                <m:sSub>
                  <m:sSubPr>
                    <m:ctrlPr>
                      <w:ins w:id="3821" w:author="Boyko, James" w:date="2025-06-30T14:06:00Z" w16du:dateUtc="2025-06-30T18:06:00Z">
                        <w:rPr>
                          <w:rFonts w:ascii="Cambria Math" w:hAnsi="Cambria Math"/>
                          <w:sz w:val="22"/>
                          <w:szCs w:val="22"/>
                        </w:rPr>
                      </w:ins>
                    </m:ctrlPr>
                  </m:sSubPr>
                  <m:e>
                    <m:r>
                      <w:ins w:id="3822" w:author="Boyko, James" w:date="2025-06-30T14:06:00Z" w16du:dateUtc="2025-06-30T18:06:00Z">
                        <w:rPr>
                          <w:rFonts w:ascii="Cambria Math" w:hAnsi="Cambria Math"/>
                          <w:sz w:val="22"/>
                          <w:szCs w:val="22"/>
                        </w:rPr>
                        <m:t>q</m:t>
                      </w:ins>
                    </m:r>
                  </m:e>
                  <m:sub>
                    <m:d>
                      <m:dPr>
                        <m:ctrlPr>
                          <w:ins w:id="3823" w:author="Boyko, James" w:date="2025-06-30T14:06:00Z" w16du:dateUtc="2025-06-30T18:06:00Z">
                            <w:rPr>
                              <w:rFonts w:ascii="Cambria Math" w:hAnsi="Cambria Math"/>
                              <w:sz w:val="22"/>
                              <w:szCs w:val="22"/>
                            </w:rPr>
                          </w:ins>
                        </m:ctrlPr>
                      </m:dPr>
                      <m:e>
                        <m:r>
                          <w:ins w:id="3824" w:author="Boyko, James" w:date="2025-06-30T14:06:00Z" w16du:dateUtc="2025-06-30T18:06:00Z">
                            <m:rPr>
                              <m:sty m:val="p"/>
                            </m:rPr>
                            <w:rPr>
                              <w:rFonts w:ascii="Cambria Math" w:hAnsi="Cambria Math"/>
                              <w:sz w:val="22"/>
                              <w:szCs w:val="22"/>
                            </w:rPr>
                            <m:t>A</m:t>
                          </w:ins>
                        </m:r>
                        <m:r>
                          <w:ins w:id="3825" w:author="Boyko, James" w:date="2025-06-30T14:06:00Z" w16du:dateUtc="2025-06-30T18:06:00Z">
                            <w:rPr>
                              <w:rFonts w:ascii="Cambria Math" w:hAnsi="Cambria Math"/>
                              <w:sz w:val="22"/>
                              <w:szCs w:val="22"/>
                            </w:rPr>
                            <m:t>←→</m:t>
                          </w:ins>
                        </m:r>
                        <m:r>
                          <w:ins w:id="3826" w:author="Boyko, James" w:date="2025-06-30T14:06:00Z" w16du:dateUtc="2025-06-30T18:06:00Z">
                            <m:rPr>
                              <m:sty m:val="p"/>
                            </m:rPr>
                            <w:rPr>
                              <w:rFonts w:ascii="Cambria Math" w:hAnsi="Cambria Math"/>
                              <w:sz w:val="22"/>
                              <w:szCs w:val="22"/>
                            </w:rPr>
                            <m:t>B</m:t>
                          </w:ins>
                        </m:r>
                        <m:ctrlPr>
                          <w:ins w:id="3827" w:author="Boyko, James" w:date="2025-06-30T14:06:00Z" w16du:dateUtc="2025-06-30T18:06:00Z">
                            <w:rPr>
                              <w:rFonts w:ascii="Cambria Math" w:hAnsi="Cambria Math"/>
                              <w:i/>
                              <w:sz w:val="22"/>
                              <w:szCs w:val="22"/>
                            </w:rPr>
                          </w:ins>
                        </m:ctrlPr>
                      </m:e>
                    </m:d>
                  </m:sub>
                </m:sSub>
              </m:oMath>
            </m:oMathPara>
          </w:p>
        </w:tc>
        <w:tc>
          <w:tcPr>
            <w:tcW w:w="1584" w:type="dxa"/>
            <w:tcBorders>
              <w:bottom w:val="single" w:sz="4" w:space="0" w:color="auto"/>
            </w:tcBorders>
            <w:noWrap/>
            <w:hideMark/>
            <w:tcPrChange w:id="3828" w:author="Boyko, James" w:date="2025-06-30T14:08:00Z" w16du:dateUtc="2025-06-30T18:08:00Z">
              <w:tcPr>
                <w:tcW w:w="1644" w:type="dxa"/>
                <w:gridSpan w:val="3"/>
                <w:noWrap/>
                <w:hideMark/>
              </w:tcPr>
            </w:tcPrChange>
          </w:tcPr>
          <w:p w14:paraId="44F6F90E"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829" w:author="Boyko, James" w:date="2025-06-30T13:55:00Z" w16du:dateUtc="2025-06-30T17:55:00Z"/>
                <w:rFonts w:ascii="Arial" w:hAnsi="Arial" w:cs="Arial"/>
                <w:sz w:val="21"/>
                <w:szCs w:val="21"/>
                <w:rPrChange w:id="3830" w:author="Boyko, James" w:date="2025-06-30T13:56:00Z" w16du:dateUtc="2025-06-30T17:56:00Z">
                  <w:rPr>
                    <w:ins w:id="3831" w:author="Boyko, James" w:date="2025-06-30T13:55:00Z" w16du:dateUtc="2025-06-30T17:55:00Z"/>
                    <w:rFonts w:ascii="Arial" w:hAnsi="Arial" w:cs="Arial"/>
                    <w:sz w:val="20"/>
                    <w:szCs w:val="20"/>
                  </w:rPr>
                </w:rPrChange>
              </w:rPr>
            </w:pPr>
            <w:ins w:id="3832" w:author="Boyko, James" w:date="2025-06-30T13:55:00Z" w16du:dateUtc="2025-06-30T17:55:00Z">
              <w:r w:rsidRPr="00DD737F">
                <w:rPr>
                  <w:rFonts w:ascii="Arial" w:hAnsi="Arial" w:cs="Arial"/>
                  <w:sz w:val="21"/>
                  <w:szCs w:val="21"/>
                  <w:rPrChange w:id="3833" w:author="Boyko, James" w:date="2025-06-30T13:56:00Z" w16du:dateUtc="2025-06-30T17:56:00Z">
                    <w:rPr>
                      <w:rFonts w:ascii="Arial" w:hAnsi="Arial" w:cs="Arial"/>
                      <w:sz w:val="20"/>
                      <w:szCs w:val="20"/>
                    </w:rPr>
                  </w:rPrChange>
                </w:rPr>
                <w:t>0.705</w:t>
              </w:r>
            </w:ins>
          </w:p>
        </w:tc>
        <w:tc>
          <w:tcPr>
            <w:tcW w:w="1584" w:type="dxa"/>
            <w:tcBorders>
              <w:bottom w:val="single" w:sz="4" w:space="0" w:color="auto"/>
            </w:tcBorders>
            <w:noWrap/>
            <w:hideMark/>
            <w:tcPrChange w:id="3834" w:author="Boyko, James" w:date="2025-06-30T14:08:00Z" w16du:dateUtc="2025-06-30T18:08:00Z">
              <w:tcPr>
                <w:tcW w:w="1644" w:type="dxa"/>
                <w:gridSpan w:val="3"/>
                <w:noWrap/>
                <w:hideMark/>
              </w:tcPr>
            </w:tcPrChange>
          </w:tcPr>
          <w:p w14:paraId="51BD5F88" w14:textId="77777777" w:rsidR="00DD737F" w:rsidRPr="00505079" w:rsidRDefault="00DD737F">
            <w:pPr>
              <w:jc w:val="right"/>
              <w:cnfStyle w:val="000000000000" w:firstRow="0" w:lastRow="0" w:firstColumn="0" w:lastColumn="0" w:oddVBand="0" w:evenVBand="0" w:oddHBand="0" w:evenHBand="0" w:firstRowFirstColumn="0" w:firstRowLastColumn="0" w:lastRowFirstColumn="0" w:lastRowLastColumn="0"/>
              <w:rPr>
                <w:ins w:id="3835" w:author="Boyko, James" w:date="2025-06-30T13:55:00Z" w16du:dateUtc="2025-06-30T17:55:00Z"/>
                <w:rFonts w:ascii="Arial" w:hAnsi="Arial" w:cs="Arial"/>
                <w:b/>
                <w:bCs/>
                <w:sz w:val="21"/>
                <w:szCs w:val="21"/>
                <w:rPrChange w:id="3836" w:author="Boyko, James" w:date="2025-06-30T14:01:00Z" w16du:dateUtc="2025-06-30T18:01:00Z">
                  <w:rPr>
                    <w:ins w:id="3837" w:author="Boyko, James" w:date="2025-06-30T13:55:00Z" w16du:dateUtc="2025-06-30T17:55:00Z"/>
                    <w:rFonts w:ascii="Arial" w:hAnsi="Arial" w:cs="Arial"/>
                    <w:sz w:val="20"/>
                    <w:szCs w:val="20"/>
                  </w:rPr>
                </w:rPrChange>
              </w:rPr>
            </w:pPr>
            <w:ins w:id="3838" w:author="Boyko, James" w:date="2025-06-30T13:55:00Z" w16du:dateUtc="2025-06-30T17:55:00Z">
              <w:r w:rsidRPr="00505079">
                <w:rPr>
                  <w:rFonts w:ascii="Arial" w:hAnsi="Arial" w:cs="Arial"/>
                  <w:b/>
                  <w:bCs/>
                  <w:sz w:val="21"/>
                  <w:szCs w:val="21"/>
                  <w:rPrChange w:id="3839" w:author="Boyko, James" w:date="2025-06-30T14:01:00Z" w16du:dateUtc="2025-06-30T18:01:00Z">
                    <w:rPr>
                      <w:rFonts w:ascii="Arial" w:hAnsi="Arial" w:cs="Arial"/>
                      <w:sz w:val="20"/>
                      <w:szCs w:val="20"/>
                    </w:rPr>
                  </w:rPrChange>
                </w:rPr>
                <w:t>0.8</w:t>
              </w:r>
            </w:ins>
          </w:p>
        </w:tc>
        <w:tc>
          <w:tcPr>
            <w:tcW w:w="1584" w:type="dxa"/>
            <w:tcBorders>
              <w:bottom w:val="single" w:sz="4" w:space="0" w:color="auto"/>
            </w:tcBorders>
            <w:noWrap/>
            <w:hideMark/>
            <w:tcPrChange w:id="3840" w:author="Boyko, James" w:date="2025-06-30T14:08:00Z" w16du:dateUtc="2025-06-30T18:08:00Z">
              <w:tcPr>
                <w:tcW w:w="1644" w:type="dxa"/>
                <w:gridSpan w:val="2"/>
                <w:noWrap/>
                <w:hideMark/>
              </w:tcPr>
            </w:tcPrChange>
          </w:tcPr>
          <w:p w14:paraId="6906CF40" w14:textId="77777777" w:rsidR="00DD737F" w:rsidRPr="00DD737F" w:rsidRDefault="00DD737F">
            <w:pPr>
              <w:jc w:val="right"/>
              <w:cnfStyle w:val="000000000000" w:firstRow="0" w:lastRow="0" w:firstColumn="0" w:lastColumn="0" w:oddVBand="0" w:evenVBand="0" w:oddHBand="0" w:evenHBand="0" w:firstRowFirstColumn="0" w:firstRowLastColumn="0" w:lastRowFirstColumn="0" w:lastRowLastColumn="0"/>
              <w:rPr>
                <w:ins w:id="3841" w:author="Boyko, James" w:date="2025-06-30T13:55:00Z" w16du:dateUtc="2025-06-30T17:55:00Z"/>
                <w:rFonts w:ascii="Arial" w:hAnsi="Arial" w:cs="Arial"/>
                <w:sz w:val="21"/>
                <w:szCs w:val="21"/>
                <w:rPrChange w:id="3842" w:author="Boyko, James" w:date="2025-06-30T13:56:00Z" w16du:dateUtc="2025-06-30T17:56:00Z">
                  <w:rPr>
                    <w:ins w:id="3843" w:author="Boyko, James" w:date="2025-06-30T13:55:00Z" w16du:dateUtc="2025-06-30T17:55:00Z"/>
                    <w:rFonts w:ascii="Arial" w:hAnsi="Arial" w:cs="Arial"/>
                    <w:sz w:val="20"/>
                    <w:szCs w:val="20"/>
                  </w:rPr>
                </w:rPrChange>
              </w:rPr>
            </w:pPr>
            <w:ins w:id="3844" w:author="Boyko, James" w:date="2025-06-30T13:55:00Z" w16du:dateUtc="2025-06-30T17:55:00Z">
              <w:r w:rsidRPr="00DD737F">
                <w:rPr>
                  <w:rFonts w:ascii="Arial" w:hAnsi="Arial" w:cs="Arial"/>
                  <w:sz w:val="21"/>
                  <w:szCs w:val="21"/>
                  <w:rPrChange w:id="3845" w:author="Boyko, James" w:date="2025-06-30T13:56:00Z" w16du:dateUtc="2025-06-30T17:56:00Z">
                    <w:rPr>
                      <w:rFonts w:ascii="Arial" w:hAnsi="Arial" w:cs="Arial"/>
                      <w:sz w:val="20"/>
                      <w:szCs w:val="20"/>
                    </w:rPr>
                  </w:rPrChange>
                </w:rPr>
                <w:t>0.789</w:t>
              </w:r>
            </w:ins>
          </w:p>
        </w:tc>
      </w:tr>
    </w:tbl>
    <w:p w14:paraId="022BBF72" w14:textId="77777777" w:rsidR="00EB0295" w:rsidRPr="00990AA7" w:rsidRDefault="00EB0295" w:rsidP="00B20478">
      <w:pPr>
        <w:spacing w:line="360" w:lineRule="auto"/>
      </w:pPr>
    </w:p>
    <w:p w14:paraId="2DFED0F6" w14:textId="7A777D58" w:rsidR="00E40D72" w:rsidRPr="00990AA7" w:rsidDel="000560A8" w:rsidRDefault="00000000" w:rsidP="000530BE">
      <w:pPr>
        <w:spacing w:line="360" w:lineRule="auto"/>
        <w:rPr>
          <w:del w:id="3846" w:author="Boyko, James" w:date="2025-06-30T14:11:00Z" w16du:dateUtc="2025-06-30T18:11:00Z"/>
        </w:rPr>
      </w:pPr>
      <w:del w:id="3847" w:author="Boyko, James" w:date="2025-06-30T14:11:00Z" w16du:dateUtc="2025-06-30T18:11:00Z">
        <w:r w:rsidRPr="00990AA7" w:rsidDel="000560A8">
          <w:tab/>
          <w:delText>There was little effect of regularization on the accuracy of an ancestral state estimate (Table 3). This is surprising because regularization is expected to increase the generality of the model by reducing the variance of the estimates. The reduction of variance was confirmed by S</w:delText>
        </w:r>
        <w:r w:rsidRPr="00990AA7" w:rsidDel="000560A8">
          <w:rPr>
            <w:i/>
            <w:iCs/>
          </w:rPr>
          <w:delText xml:space="preserve">imulation Study 1, </w:delText>
        </w:r>
        <w:r w:rsidRPr="00990AA7" w:rsidDel="000560A8">
          <w:delText xml:space="preserve">but this did not translate into an improved ancestral reconstruction which itself can be viewed as a prediction based on the model and current data. It is possible this is due to phylogenetic trees having more nodes towards the present and the increased generality playing less of a role as the prediction is not as deep in time for a difference to manifest. This is given some credibility as the accuracy of ancestral state predictions as a function of time was better for </w:delText>
        </w:r>
        <w:r w:rsidRPr="00990AA7" w:rsidDel="000560A8">
          <w:rPr>
            <w:i/>
            <w:iCs/>
          </w:rPr>
          <w:delText>l1</w:delText>
        </w:r>
        <w:r w:rsidRPr="00990AA7" w:rsidDel="000560A8">
          <w:delText xml:space="preserve"> and </w:delText>
        </w:r>
        <w:r w:rsidRPr="00990AA7" w:rsidDel="000560A8">
          <w:rPr>
            <w:i/>
            <w:iCs/>
          </w:rPr>
          <w:delText>l2</w:delText>
        </w:r>
        <w:r w:rsidRPr="00990AA7" w:rsidDel="000560A8">
          <w:delText xml:space="preserve"> regularized models than for either unregularized (</w:delText>
        </w:r>
        <w:r w:rsidRPr="00990AA7" w:rsidDel="000560A8">
          <w:rPr>
            <w:i/>
            <w:iCs/>
          </w:rPr>
          <w:delText>Mk</w:delText>
        </w:r>
        <w:r w:rsidRPr="00990AA7" w:rsidDel="000560A8">
          <w:delText xml:space="preserve">) or </w:delText>
        </w:r>
        <w:r w:rsidRPr="00990AA7" w:rsidDel="000560A8">
          <w:rPr>
            <w:i/>
            <w:iCs/>
          </w:rPr>
          <w:delText>er</w:delText>
        </w:r>
        <w:r w:rsidRPr="00990AA7" w:rsidDel="000560A8">
          <w:delText xml:space="preserve"> regularized models (Table 3). However, I hesitate to fully embrace any formal statistical significance of this result because the nodes being reconstructed are non-independent. If the set of simulations is somehow biased towards the regularized models, the pseudo-replication of having many nodes per single phylogenetic tree could inflate the sample size and give more power to statistical tests than is </w:delText>
        </w:r>
        <w:r w:rsidR="00AD4342" w:rsidRPr="00990AA7" w:rsidDel="000560A8">
          <w:delText>warranted</w:delText>
        </w:r>
        <w:r w:rsidRPr="00990AA7" w:rsidDel="000560A8">
          <w:delText>. Nonetheless, qualitatively, regularization did have the expected effect in which its model predictions were better than an unregularized model as ancestral reconstructions got nearer to the root of the phylogeny (Table 3; Fig</w:delText>
        </w:r>
        <w:r w:rsidR="00803384" w:rsidDel="000560A8">
          <w:delText>.</w:delText>
        </w:r>
        <w:r w:rsidRPr="00990AA7" w:rsidDel="000560A8">
          <w:delText xml:space="preserve"> </w:delText>
        </w:r>
        <w:r w:rsidR="00182934" w:rsidRPr="00990AA7" w:rsidDel="000560A8">
          <w:delText>S1</w:delText>
        </w:r>
        <w:r w:rsidRPr="00990AA7" w:rsidDel="000560A8">
          <w:delText>).</w:delText>
        </w:r>
      </w:del>
    </w:p>
    <w:p w14:paraId="619C808B" w14:textId="30AAD64A" w:rsidR="00EB0295" w:rsidRPr="00990AA7" w:rsidDel="000560A8" w:rsidRDefault="00000000" w:rsidP="000560A8">
      <w:pPr>
        <w:spacing w:line="360" w:lineRule="auto"/>
        <w:rPr>
          <w:del w:id="3848" w:author="Boyko, James" w:date="2025-06-30T14:11:00Z" w16du:dateUtc="2025-06-30T18:11:00Z"/>
        </w:rPr>
        <w:pPrChange w:id="3849" w:author="Boyko, James" w:date="2025-06-30T14:11:00Z" w16du:dateUtc="2025-06-30T18:11:00Z">
          <w:pPr>
            <w:pStyle w:val="Table"/>
            <w:keepNext/>
            <w:spacing w:before="0" w:after="0" w:line="360" w:lineRule="auto"/>
          </w:pPr>
        </w:pPrChange>
      </w:pPr>
      <w:del w:id="3850" w:author="Boyko, James" w:date="2025-06-30T14:11:00Z" w16du:dateUtc="2025-06-30T18:11:00Z">
        <w:r w:rsidRPr="00990AA7" w:rsidDel="000560A8">
          <w:delText xml:space="preserve">Table </w:delText>
        </w:r>
        <w:r w:rsidR="00EB0295" w:rsidDel="000560A8">
          <w:fldChar w:fldCharType="begin"/>
        </w:r>
        <w:r w:rsidR="00EB0295" w:rsidDel="000560A8">
          <w:delInstrText xml:space="preserve"> SEQ Table \* ARABIC </w:delInstrText>
        </w:r>
        <w:r w:rsidR="00EB0295" w:rsidDel="000560A8">
          <w:fldChar w:fldCharType="separate"/>
        </w:r>
        <w:r w:rsidR="00EB0295" w:rsidRPr="00990AA7" w:rsidDel="000560A8">
          <w:delText>3</w:delText>
        </w:r>
        <w:r w:rsidR="00EB0295" w:rsidDel="000560A8">
          <w:fldChar w:fldCharType="end"/>
        </w:r>
        <w:r w:rsidRPr="00990AA7" w:rsidDel="000560A8">
          <w:delText xml:space="preserve">: </w:delText>
        </w:r>
        <w:r w:rsidR="00EE3C19" w:rsidRPr="00990AA7" w:rsidDel="000560A8">
          <w:delText xml:space="preserve">Ancestral state estimation results across generating models and regularization methods. Lower values indicate better performance. Regularization had minimal impact on overall accuracy for ancestral state reconstruction, with similar results across Mk, l1, l2, and er methods. Notably, l1 and l2 regularization outperformed other methods when considering predictions closer to the root of the phylogeny, as indicated by the lower slope values in deeper ancestral reconstructions. </w:delText>
        </w:r>
      </w:del>
    </w:p>
    <w:tbl>
      <w:tblPr>
        <w:tblW w:w="9266" w:type="dxa"/>
        <w:tblInd w:w="-60" w:type="dxa"/>
        <w:tblLayout w:type="fixed"/>
        <w:tblCellMar>
          <w:left w:w="0" w:type="dxa"/>
          <w:right w:w="0" w:type="dxa"/>
        </w:tblCellMar>
        <w:tblLook w:val="04A0" w:firstRow="1" w:lastRow="0" w:firstColumn="1" w:lastColumn="0" w:noHBand="0" w:noVBand="1"/>
      </w:tblPr>
      <w:tblGrid>
        <w:gridCol w:w="3002"/>
        <w:gridCol w:w="1484"/>
        <w:gridCol w:w="1195"/>
        <w:gridCol w:w="1196"/>
        <w:gridCol w:w="1194"/>
        <w:gridCol w:w="1195"/>
      </w:tblGrid>
      <w:tr w:rsidR="00990AA7" w:rsidRPr="00990AA7" w:rsidDel="000560A8" w14:paraId="720A2C1D" w14:textId="0EB1DB65">
        <w:trPr>
          <w:trHeight w:val="256"/>
          <w:del w:id="3851" w:author="Boyko, James" w:date="2025-06-30T14:11:00Z" w16du:dateUtc="2025-06-30T18:11:00Z"/>
        </w:trPr>
        <w:tc>
          <w:tcPr>
            <w:tcW w:w="3001" w:type="dxa"/>
            <w:tcBorders>
              <w:top w:val="single" w:sz="6" w:space="0" w:color="000000"/>
              <w:bottom w:val="single" w:sz="6" w:space="0" w:color="000000"/>
            </w:tcBorders>
            <w:shd w:val="clear" w:color="auto" w:fill="CCCCCC"/>
            <w:vAlign w:val="bottom"/>
          </w:tcPr>
          <w:p w14:paraId="4BFC4C28" w14:textId="0086A1CA" w:rsidR="00EB0295" w:rsidRPr="00990AA7" w:rsidDel="000560A8" w:rsidRDefault="00000000" w:rsidP="000560A8">
            <w:pPr>
              <w:spacing w:line="360" w:lineRule="auto"/>
              <w:rPr>
                <w:del w:id="3852" w:author="Boyko, James" w:date="2025-06-30T14:11:00Z" w16du:dateUtc="2025-06-30T18:11:00Z"/>
                <w:b/>
                <w:bCs/>
              </w:rPr>
              <w:pPrChange w:id="3853" w:author="Boyko, James" w:date="2025-06-30T14:11:00Z" w16du:dateUtc="2025-06-30T18:11:00Z">
                <w:pPr>
                  <w:widowControl w:val="0"/>
                  <w:spacing w:line="360" w:lineRule="auto"/>
                </w:pPr>
              </w:pPrChange>
            </w:pPr>
            <w:del w:id="3854" w:author="Boyko, James" w:date="2025-06-30T14:11:00Z" w16du:dateUtc="2025-06-30T18:11:00Z">
              <w:r w:rsidRPr="00990AA7" w:rsidDel="000560A8">
                <w:rPr>
                  <w:b/>
                  <w:bCs/>
                </w:rPr>
                <w:delText>Generating Model</w:delText>
              </w:r>
            </w:del>
          </w:p>
        </w:tc>
        <w:tc>
          <w:tcPr>
            <w:tcW w:w="1484" w:type="dxa"/>
            <w:tcBorders>
              <w:top w:val="single" w:sz="6" w:space="0" w:color="000000"/>
              <w:bottom w:val="single" w:sz="6" w:space="0" w:color="000000"/>
            </w:tcBorders>
            <w:shd w:val="clear" w:color="auto" w:fill="CCCCCC"/>
            <w:vAlign w:val="bottom"/>
          </w:tcPr>
          <w:p w14:paraId="29027772" w14:textId="46ACFBCC" w:rsidR="00EB0295" w:rsidRPr="00990AA7" w:rsidDel="000560A8" w:rsidRDefault="00000000" w:rsidP="000560A8">
            <w:pPr>
              <w:spacing w:line="360" w:lineRule="auto"/>
              <w:rPr>
                <w:del w:id="3855" w:author="Boyko, James" w:date="2025-06-30T14:11:00Z" w16du:dateUtc="2025-06-30T18:11:00Z"/>
                <w:b/>
                <w:bCs/>
              </w:rPr>
              <w:pPrChange w:id="3856" w:author="Boyko, James" w:date="2025-06-30T14:11:00Z" w16du:dateUtc="2025-06-30T18:11:00Z">
                <w:pPr>
                  <w:widowControl w:val="0"/>
                  <w:spacing w:line="360" w:lineRule="auto"/>
                </w:pPr>
              </w:pPrChange>
            </w:pPr>
            <w:del w:id="3857" w:author="Boyko, James" w:date="2025-06-30T14:11:00Z" w16du:dateUtc="2025-06-30T18:11:00Z">
              <w:r w:rsidRPr="00990AA7" w:rsidDel="000560A8">
                <w:rPr>
                  <w:b/>
                  <w:bCs/>
                </w:rPr>
                <w:delText>Estimator</w:delText>
              </w:r>
            </w:del>
          </w:p>
        </w:tc>
        <w:tc>
          <w:tcPr>
            <w:tcW w:w="1195" w:type="dxa"/>
            <w:tcBorders>
              <w:top w:val="single" w:sz="6" w:space="0" w:color="000000"/>
              <w:bottom w:val="single" w:sz="6" w:space="0" w:color="000000"/>
            </w:tcBorders>
            <w:shd w:val="clear" w:color="auto" w:fill="CCCCCC"/>
            <w:vAlign w:val="bottom"/>
          </w:tcPr>
          <w:p w14:paraId="5EAD0CE1" w14:textId="61868A24" w:rsidR="00EB0295" w:rsidRPr="00990AA7" w:rsidDel="000560A8" w:rsidRDefault="00000000" w:rsidP="000560A8">
            <w:pPr>
              <w:spacing w:line="360" w:lineRule="auto"/>
              <w:rPr>
                <w:del w:id="3858" w:author="Boyko, James" w:date="2025-06-30T14:11:00Z" w16du:dateUtc="2025-06-30T18:11:00Z"/>
                <w:b/>
                <w:bCs/>
              </w:rPr>
              <w:pPrChange w:id="3859" w:author="Boyko, James" w:date="2025-06-30T14:11:00Z" w16du:dateUtc="2025-06-30T18:11:00Z">
                <w:pPr>
                  <w:widowControl w:val="0"/>
                  <w:spacing w:line="360" w:lineRule="auto"/>
                </w:pPr>
              </w:pPrChange>
            </w:pPr>
            <w:del w:id="3860" w:author="Boyko, James" w:date="2025-06-30T14:11:00Z" w16du:dateUtc="2025-06-30T18:11:00Z">
              <w:r w:rsidRPr="00990AA7" w:rsidDel="000560A8">
                <w:rPr>
                  <w:b/>
                  <w:bCs/>
                </w:rPr>
                <w:delText>Mk</w:delText>
              </w:r>
            </w:del>
          </w:p>
        </w:tc>
        <w:tc>
          <w:tcPr>
            <w:tcW w:w="1196" w:type="dxa"/>
            <w:tcBorders>
              <w:top w:val="single" w:sz="6" w:space="0" w:color="000000"/>
              <w:bottom w:val="single" w:sz="6" w:space="0" w:color="000000"/>
            </w:tcBorders>
            <w:shd w:val="clear" w:color="auto" w:fill="CCCCCC"/>
            <w:vAlign w:val="bottom"/>
          </w:tcPr>
          <w:p w14:paraId="2FD403FB" w14:textId="04DECE26" w:rsidR="00EB0295" w:rsidRPr="00990AA7" w:rsidDel="000560A8" w:rsidRDefault="00000000" w:rsidP="000560A8">
            <w:pPr>
              <w:spacing w:line="360" w:lineRule="auto"/>
              <w:rPr>
                <w:del w:id="3861" w:author="Boyko, James" w:date="2025-06-30T14:11:00Z" w16du:dateUtc="2025-06-30T18:11:00Z"/>
                <w:b/>
                <w:bCs/>
              </w:rPr>
              <w:pPrChange w:id="3862" w:author="Boyko, James" w:date="2025-06-30T14:11:00Z" w16du:dateUtc="2025-06-30T18:11:00Z">
                <w:pPr>
                  <w:widowControl w:val="0"/>
                  <w:spacing w:line="360" w:lineRule="auto"/>
                </w:pPr>
              </w:pPrChange>
            </w:pPr>
            <w:del w:id="3863" w:author="Boyko, James" w:date="2025-06-30T14:11:00Z" w16du:dateUtc="2025-06-30T18:11:00Z">
              <w:r w:rsidRPr="00990AA7" w:rsidDel="000560A8">
                <w:rPr>
                  <w:b/>
                  <w:bCs/>
                </w:rPr>
                <w:delText>l1</w:delText>
              </w:r>
            </w:del>
          </w:p>
        </w:tc>
        <w:tc>
          <w:tcPr>
            <w:tcW w:w="1194" w:type="dxa"/>
            <w:tcBorders>
              <w:top w:val="single" w:sz="6" w:space="0" w:color="000000"/>
              <w:bottom w:val="single" w:sz="6" w:space="0" w:color="000000"/>
            </w:tcBorders>
            <w:shd w:val="clear" w:color="auto" w:fill="CCCCCC"/>
            <w:vAlign w:val="bottom"/>
          </w:tcPr>
          <w:p w14:paraId="73A991C4" w14:textId="2CBEEDDE" w:rsidR="00EB0295" w:rsidRPr="00990AA7" w:rsidDel="000560A8" w:rsidRDefault="00000000" w:rsidP="000560A8">
            <w:pPr>
              <w:spacing w:line="360" w:lineRule="auto"/>
              <w:rPr>
                <w:del w:id="3864" w:author="Boyko, James" w:date="2025-06-30T14:11:00Z" w16du:dateUtc="2025-06-30T18:11:00Z"/>
                <w:b/>
                <w:bCs/>
              </w:rPr>
              <w:pPrChange w:id="3865" w:author="Boyko, James" w:date="2025-06-30T14:11:00Z" w16du:dateUtc="2025-06-30T18:11:00Z">
                <w:pPr>
                  <w:widowControl w:val="0"/>
                  <w:spacing w:line="360" w:lineRule="auto"/>
                </w:pPr>
              </w:pPrChange>
            </w:pPr>
            <w:del w:id="3866" w:author="Boyko, James" w:date="2025-06-30T14:11:00Z" w16du:dateUtc="2025-06-30T18:11:00Z">
              <w:r w:rsidRPr="00990AA7" w:rsidDel="000560A8">
                <w:rPr>
                  <w:b/>
                  <w:bCs/>
                </w:rPr>
                <w:delText>l2</w:delText>
              </w:r>
            </w:del>
          </w:p>
        </w:tc>
        <w:tc>
          <w:tcPr>
            <w:tcW w:w="1195" w:type="dxa"/>
            <w:tcBorders>
              <w:top w:val="single" w:sz="6" w:space="0" w:color="000000"/>
              <w:bottom w:val="single" w:sz="6" w:space="0" w:color="000000"/>
            </w:tcBorders>
            <w:shd w:val="clear" w:color="auto" w:fill="CCCCCC"/>
            <w:vAlign w:val="bottom"/>
          </w:tcPr>
          <w:p w14:paraId="4B4A0763" w14:textId="3CC28D41" w:rsidR="00EB0295" w:rsidRPr="00990AA7" w:rsidDel="000560A8" w:rsidRDefault="00000000" w:rsidP="000560A8">
            <w:pPr>
              <w:spacing w:line="360" w:lineRule="auto"/>
              <w:rPr>
                <w:del w:id="3867" w:author="Boyko, James" w:date="2025-06-30T14:11:00Z" w16du:dateUtc="2025-06-30T18:11:00Z"/>
                <w:b/>
                <w:bCs/>
              </w:rPr>
              <w:pPrChange w:id="3868" w:author="Boyko, James" w:date="2025-06-30T14:11:00Z" w16du:dateUtc="2025-06-30T18:11:00Z">
                <w:pPr>
                  <w:widowControl w:val="0"/>
                  <w:spacing w:line="360" w:lineRule="auto"/>
                </w:pPr>
              </w:pPrChange>
            </w:pPr>
            <w:del w:id="3869" w:author="Boyko, James" w:date="2025-06-30T14:11:00Z" w16du:dateUtc="2025-06-30T18:11:00Z">
              <w:r w:rsidRPr="00990AA7" w:rsidDel="000560A8">
                <w:rPr>
                  <w:b/>
                  <w:bCs/>
                </w:rPr>
                <w:delText>er</w:delText>
              </w:r>
            </w:del>
          </w:p>
        </w:tc>
      </w:tr>
      <w:tr w:rsidR="00990AA7" w:rsidRPr="00990AA7" w:rsidDel="000560A8" w14:paraId="49EC2D60" w14:textId="22F48176">
        <w:trPr>
          <w:trHeight w:val="256"/>
          <w:del w:id="3870" w:author="Boyko, James" w:date="2025-06-30T14:11:00Z" w16du:dateUtc="2025-06-30T18:11:00Z"/>
        </w:trPr>
        <w:tc>
          <w:tcPr>
            <w:tcW w:w="3001" w:type="dxa"/>
            <w:vAlign w:val="bottom"/>
          </w:tcPr>
          <w:p w14:paraId="0B4B5BDC" w14:textId="550B3FFD" w:rsidR="00EB0295" w:rsidRPr="00990AA7" w:rsidDel="000560A8" w:rsidRDefault="00000000" w:rsidP="000560A8">
            <w:pPr>
              <w:spacing w:line="360" w:lineRule="auto"/>
              <w:rPr>
                <w:del w:id="3871" w:author="Boyko, James" w:date="2025-06-30T14:11:00Z" w16du:dateUtc="2025-06-30T18:11:00Z"/>
              </w:rPr>
              <w:pPrChange w:id="3872" w:author="Boyko, James" w:date="2025-06-30T14:11:00Z" w16du:dateUtc="2025-06-30T18:11:00Z">
                <w:pPr>
                  <w:widowControl w:val="0"/>
                  <w:spacing w:line="360" w:lineRule="auto"/>
                </w:pPr>
              </w:pPrChange>
            </w:pPr>
            <w:del w:id="3873" w:author="Boyko, James" w:date="2025-06-30T14:11:00Z" w16du:dateUtc="2025-06-30T18:11:00Z">
              <w:r w:rsidRPr="00990AA7" w:rsidDel="000560A8">
                <w:delText>dependent</w:delText>
              </w:r>
            </w:del>
          </w:p>
        </w:tc>
        <w:tc>
          <w:tcPr>
            <w:tcW w:w="1484" w:type="dxa"/>
            <w:vAlign w:val="bottom"/>
          </w:tcPr>
          <w:p w14:paraId="650FBC0B" w14:textId="1A98FD47" w:rsidR="00EB0295" w:rsidRPr="00990AA7" w:rsidDel="000560A8" w:rsidRDefault="00000000" w:rsidP="000560A8">
            <w:pPr>
              <w:spacing w:line="360" w:lineRule="auto"/>
              <w:rPr>
                <w:del w:id="3874" w:author="Boyko, James" w:date="2025-06-30T14:11:00Z" w16du:dateUtc="2025-06-30T18:11:00Z"/>
              </w:rPr>
              <w:pPrChange w:id="3875" w:author="Boyko, James" w:date="2025-06-30T14:11:00Z" w16du:dateUtc="2025-06-30T18:11:00Z">
                <w:pPr>
                  <w:widowControl w:val="0"/>
                  <w:spacing w:line="360" w:lineRule="auto"/>
                </w:pPr>
              </w:pPrChange>
            </w:pPr>
            <w:del w:id="3876" w:author="Boyko, James" w:date="2025-06-30T14:11:00Z" w16du:dateUtc="2025-06-30T18:11:00Z">
              <w:r w:rsidRPr="00990AA7" w:rsidDel="000560A8">
                <w:delText>slope</w:delText>
              </w:r>
            </w:del>
          </w:p>
        </w:tc>
        <w:tc>
          <w:tcPr>
            <w:tcW w:w="1195" w:type="dxa"/>
            <w:vAlign w:val="bottom"/>
          </w:tcPr>
          <w:p w14:paraId="27ADE9E2" w14:textId="02A83A21" w:rsidR="00EB0295" w:rsidRPr="00990AA7" w:rsidDel="000560A8" w:rsidRDefault="00000000" w:rsidP="000560A8">
            <w:pPr>
              <w:spacing w:line="360" w:lineRule="auto"/>
              <w:rPr>
                <w:del w:id="3877" w:author="Boyko, James" w:date="2025-06-30T14:11:00Z" w16du:dateUtc="2025-06-30T18:11:00Z"/>
              </w:rPr>
              <w:pPrChange w:id="3878" w:author="Boyko, James" w:date="2025-06-30T14:11:00Z" w16du:dateUtc="2025-06-30T18:11:00Z">
                <w:pPr>
                  <w:widowControl w:val="0"/>
                  <w:spacing w:line="360" w:lineRule="auto"/>
                </w:pPr>
              </w:pPrChange>
            </w:pPr>
            <w:del w:id="3879" w:author="Boyko, James" w:date="2025-06-30T14:11:00Z" w16du:dateUtc="2025-06-30T18:11:00Z">
              <w:r w:rsidRPr="00990AA7" w:rsidDel="000560A8">
                <w:delText>0.21</w:delText>
              </w:r>
            </w:del>
          </w:p>
        </w:tc>
        <w:tc>
          <w:tcPr>
            <w:tcW w:w="1196" w:type="dxa"/>
            <w:vAlign w:val="bottom"/>
          </w:tcPr>
          <w:p w14:paraId="55F24E8E" w14:textId="1D12ABBC" w:rsidR="00EB0295" w:rsidRPr="00990AA7" w:rsidDel="000560A8" w:rsidRDefault="00000000" w:rsidP="000560A8">
            <w:pPr>
              <w:spacing w:line="360" w:lineRule="auto"/>
              <w:rPr>
                <w:del w:id="3880" w:author="Boyko, James" w:date="2025-06-30T14:11:00Z" w16du:dateUtc="2025-06-30T18:11:00Z"/>
              </w:rPr>
              <w:pPrChange w:id="3881" w:author="Boyko, James" w:date="2025-06-30T14:11:00Z" w16du:dateUtc="2025-06-30T18:11:00Z">
                <w:pPr>
                  <w:widowControl w:val="0"/>
                  <w:spacing w:line="360" w:lineRule="auto"/>
                </w:pPr>
              </w:pPrChange>
            </w:pPr>
            <w:del w:id="3882" w:author="Boyko, James" w:date="2025-06-30T14:11:00Z" w16du:dateUtc="2025-06-30T18:11:00Z">
              <w:r w:rsidRPr="00990AA7" w:rsidDel="000560A8">
                <w:delText>0.2</w:delText>
              </w:r>
            </w:del>
          </w:p>
        </w:tc>
        <w:tc>
          <w:tcPr>
            <w:tcW w:w="1194" w:type="dxa"/>
            <w:vAlign w:val="bottom"/>
          </w:tcPr>
          <w:p w14:paraId="4BBC740E" w14:textId="3F5715D6" w:rsidR="00EB0295" w:rsidRPr="00990AA7" w:rsidDel="000560A8" w:rsidRDefault="00000000" w:rsidP="000560A8">
            <w:pPr>
              <w:spacing w:line="360" w:lineRule="auto"/>
              <w:rPr>
                <w:del w:id="3883" w:author="Boyko, James" w:date="2025-06-30T14:11:00Z" w16du:dateUtc="2025-06-30T18:11:00Z"/>
              </w:rPr>
              <w:pPrChange w:id="3884" w:author="Boyko, James" w:date="2025-06-30T14:11:00Z" w16du:dateUtc="2025-06-30T18:11:00Z">
                <w:pPr>
                  <w:widowControl w:val="0"/>
                  <w:spacing w:line="360" w:lineRule="auto"/>
                </w:pPr>
              </w:pPrChange>
            </w:pPr>
            <w:del w:id="3885" w:author="Boyko, James" w:date="2025-06-30T14:11:00Z" w16du:dateUtc="2025-06-30T18:11:00Z">
              <w:r w:rsidRPr="00990AA7" w:rsidDel="000560A8">
                <w:delText>0.16</w:delText>
              </w:r>
            </w:del>
          </w:p>
        </w:tc>
        <w:tc>
          <w:tcPr>
            <w:tcW w:w="1195" w:type="dxa"/>
            <w:vAlign w:val="bottom"/>
          </w:tcPr>
          <w:p w14:paraId="17BD0818" w14:textId="572E36AD" w:rsidR="00EB0295" w:rsidRPr="00990AA7" w:rsidDel="000560A8" w:rsidRDefault="00000000" w:rsidP="000560A8">
            <w:pPr>
              <w:spacing w:line="360" w:lineRule="auto"/>
              <w:rPr>
                <w:del w:id="3886" w:author="Boyko, James" w:date="2025-06-30T14:11:00Z" w16du:dateUtc="2025-06-30T18:11:00Z"/>
              </w:rPr>
              <w:pPrChange w:id="3887" w:author="Boyko, James" w:date="2025-06-30T14:11:00Z" w16du:dateUtc="2025-06-30T18:11:00Z">
                <w:pPr>
                  <w:widowControl w:val="0"/>
                  <w:spacing w:line="360" w:lineRule="auto"/>
                </w:pPr>
              </w:pPrChange>
            </w:pPr>
            <w:del w:id="3888" w:author="Boyko, James" w:date="2025-06-30T14:11:00Z" w16du:dateUtc="2025-06-30T18:11:00Z">
              <w:r w:rsidRPr="00990AA7" w:rsidDel="000560A8">
                <w:delText>0.22</w:delText>
              </w:r>
            </w:del>
          </w:p>
        </w:tc>
      </w:tr>
      <w:tr w:rsidR="00990AA7" w:rsidRPr="00990AA7" w:rsidDel="000560A8" w14:paraId="3FE067CB" w14:textId="107AA888">
        <w:trPr>
          <w:trHeight w:val="256"/>
          <w:del w:id="3889" w:author="Boyko, James" w:date="2025-06-30T14:11:00Z" w16du:dateUtc="2025-06-30T18:11:00Z"/>
        </w:trPr>
        <w:tc>
          <w:tcPr>
            <w:tcW w:w="3001" w:type="dxa"/>
            <w:vAlign w:val="bottom"/>
          </w:tcPr>
          <w:p w14:paraId="04959F9C" w14:textId="2EFC6114" w:rsidR="00EB0295" w:rsidRPr="00990AA7" w:rsidDel="000560A8" w:rsidRDefault="00000000" w:rsidP="000560A8">
            <w:pPr>
              <w:spacing w:line="360" w:lineRule="auto"/>
              <w:rPr>
                <w:del w:id="3890" w:author="Boyko, James" w:date="2025-06-30T14:11:00Z" w16du:dateUtc="2025-06-30T18:11:00Z"/>
              </w:rPr>
              <w:pPrChange w:id="3891" w:author="Boyko, James" w:date="2025-06-30T14:11:00Z" w16du:dateUtc="2025-06-30T18:11:00Z">
                <w:pPr>
                  <w:widowControl w:val="0"/>
                  <w:spacing w:line="360" w:lineRule="auto"/>
                </w:pPr>
              </w:pPrChange>
            </w:pPr>
            <w:del w:id="3892" w:author="Boyko, James" w:date="2025-06-30T14:11:00Z" w16du:dateUtc="2025-06-30T18:11:00Z">
              <w:r w:rsidRPr="00990AA7" w:rsidDel="000560A8">
                <w:delText>dependent</w:delText>
              </w:r>
            </w:del>
          </w:p>
        </w:tc>
        <w:tc>
          <w:tcPr>
            <w:tcW w:w="1484" w:type="dxa"/>
            <w:vAlign w:val="bottom"/>
          </w:tcPr>
          <w:p w14:paraId="7B18CE14" w14:textId="5DA06014" w:rsidR="00EB0295" w:rsidRPr="00990AA7" w:rsidDel="000560A8" w:rsidRDefault="00000000" w:rsidP="000560A8">
            <w:pPr>
              <w:spacing w:line="360" w:lineRule="auto"/>
              <w:rPr>
                <w:del w:id="3893" w:author="Boyko, James" w:date="2025-06-30T14:11:00Z" w16du:dateUtc="2025-06-30T18:11:00Z"/>
              </w:rPr>
              <w:pPrChange w:id="3894" w:author="Boyko, James" w:date="2025-06-30T14:11:00Z" w16du:dateUtc="2025-06-30T18:11:00Z">
                <w:pPr>
                  <w:widowControl w:val="0"/>
                  <w:spacing w:line="360" w:lineRule="auto"/>
                </w:pPr>
              </w:pPrChange>
            </w:pPr>
            <w:del w:id="3895" w:author="Boyko, James" w:date="2025-06-30T14:11:00Z" w16du:dateUtc="2025-06-30T18:11:00Z">
              <w:r w:rsidRPr="00990AA7" w:rsidDel="000560A8">
                <w:delText>JS_dist</w:delText>
              </w:r>
            </w:del>
          </w:p>
        </w:tc>
        <w:tc>
          <w:tcPr>
            <w:tcW w:w="1195" w:type="dxa"/>
            <w:vAlign w:val="bottom"/>
          </w:tcPr>
          <w:p w14:paraId="01A6CE21" w14:textId="561018BE" w:rsidR="00EB0295" w:rsidRPr="00990AA7" w:rsidDel="000560A8" w:rsidRDefault="00000000" w:rsidP="000560A8">
            <w:pPr>
              <w:spacing w:line="360" w:lineRule="auto"/>
              <w:rPr>
                <w:del w:id="3896" w:author="Boyko, James" w:date="2025-06-30T14:11:00Z" w16du:dateUtc="2025-06-30T18:11:00Z"/>
              </w:rPr>
              <w:pPrChange w:id="3897" w:author="Boyko, James" w:date="2025-06-30T14:11:00Z" w16du:dateUtc="2025-06-30T18:11:00Z">
                <w:pPr>
                  <w:widowControl w:val="0"/>
                  <w:spacing w:line="360" w:lineRule="auto"/>
                </w:pPr>
              </w:pPrChange>
            </w:pPr>
            <w:del w:id="3898" w:author="Boyko, James" w:date="2025-06-30T14:11:00Z" w16du:dateUtc="2025-06-30T18:11:00Z">
              <w:r w:rsidRPr="00990AA7" w:rsidDel="000560A8">
                <w:delText>0.06</w:delText>
              </w:r>
            </w:del>
          </w:p>
        </w:tc>
        <w:tc>
          <w:tcPr>
            <w:tcW w:w="1196" w:type="dxa"/>
            <w:vAlign w:val="bottom"/>
          </w:tcPr>
          <w:p w14:paraId="773E7B03" w14:textId="7B3E2958" w:rsidR="00EB0295" w:rsidRPr="00990AA7" w:rsidDel="000560A8" w:rsidRDefault="00000000" w:rsidP="000560A8">
            <w:pPr>
              <w:spacing w:line="360" w:lineRule="auto"/>
              <w:rPr>
                <w:del w:id="3899" w:author="Boyko, James" w:date="2025-06-30T14:11:00Z" w16du:dateUtc="2025-06-30T18:11:00Z"/>
              </w:rPr>
              <w:pPrChange w:id="3900" w:author="Boyko, James" w:date="2025-06-30T14:11:00Z" w16du:dateUtc="2025-06-30T18:11:00Z">
                <w:pPr>
                  <w:widowControl w:val="0"/>
                  <w:spacing w:line="360" w:lineRule="auto"/>
                </w:pPr>
              </w:pPrChange>
            </w:pPr>
            <w:del w:id="3901" w:author="Boyko, James" w:date="2025-06-30T14:11:00Z" w16du:dateUtc="2025-06-30T18:11:00Z">
              <w:r w:rsidRPr="00990AA7" w:rsidDel="000560A8">
                <w:delText>0.06</w:delText>
              </w:r>
            </w:del>
          </w:p>
        </w:tc>
        <w:tc>
          <w:tcPr>
            <w:tcW w:w="1194" w:type="dxa"/>
            <w:vAlign w:val="bottom"/>
          </w:tcPr>
          <w:p w14:paraId="330216AE" w14:textId="174579AA" w:rsidR="00EB0295" w:rsidRPr="00990AA7" w:rsidDel="000560A8" w:rsidRDefault="00000000" w:rsidP="000560A8">
            <w:pPr>
              <w:spacing w:line="360" w:lineRule="auto"/>
              <w:rPr>
                <w:del w:id="3902" w:author="Boyko, James" w:date="2025-06-30T14:11:00Z" w16du:dateUtc="2025-06-30T18:11:00Z"/>
              </w:rPr>
              <w:pPrChange w:id="3903" w:author="Boyko, James" w:date="2025-06-30T14:11:00Z" w16du:dateUtc="2025-06-30T18:11:00Z">
                <w:pPr>
                  <w:widowControl w:val="0"/>
                  <w:spacing w:line="360" w:lineRule="auto"/>
                </w:pPr>
              </w:pPrChange>
            </w:pPr>
            <w:del w:id="3904" w:author="Boyko, James" w:date="2025-06-30T14:11:00Z" w16du:dateUtc="2025-06-30T18:11:00Z">
              <w:r w:rsidRPr="00990AA7" w:rsidDel="000560A8">
                <w:delText>0.06</w:delText>
              </w:r>
            </w:del>
          </w:p>
        </w:tc>
        <w:tc>
          <w:tcPr>
            <w:tcW w:w="1195" w:type="dxa"/>
            <w:vAlign w:val="bottom"/>
          </w:tcPr>
          <w:p w14:paraId="722CE880" w14:textId="7974CA1D" w:rsidR="00EB0295" w:rsidRPr="00990AA7" w:rsidDel="000560A8" w:rsidRDefault="00000000" w:rsidP="000560A8">
            <w:pPr>
              <w:spacing w:line="360" w:lineRule="auto"/>
              <w:rPr>
                <w:del w:id="3905" w:author="Boyko, James" w:date="2025-06-30T14:11:00Z" w16du:dateUtc="2025-06-30T18:11:00Z"/>
              </w:rPr>
              <w:pPrChange w:id="3906" w:author="Boyko, James" w:date="2025-06-30T14:11:00Z" w16du:dateUtc="2025-06-30T18:11:00Z">
                <w:pPr>
                  <w:widowControl w:val="0"/>
                  <w:spacing w:line="360" w:lineRule="auto"/>
                </w:pPr>
              </w:pPrChange>
            </w:pPr>
            <w:del w:id="3907" w:author="Boyko, James" w:date="2025-06-30T14:11:00Z" w16du:dateUtc="2025-06-30T18:11:00Z">
              <w:r w:rsidRPr="00990AA7" w:rsidDel="000560A8">
                <w:delText>0.06</w:delText>
              </w:r>
            </w:del>
          </w:p>
        </w:tc>
      </w:tr>
      <w:tr w:rsidR="00990AA7" w:rsidRPr="00990AA7" w:rsidDel="000560A8" w14:paraId="30CEEA6C" w14:textId="4B9000F8">
        <w:trPr>
          <w:trHeight w:val="256"/>
          <w:del w:id="3908" w:author="Boyko, James" w:date="2025-06-30T14:11:00Z" w16du:dateUtc="2025-06-30T18:11:00Z"/>
        </w:trPr>
        <w:tc>
          <w:tcPr>
            <w:tcW w:w="3001" w:type="dxa"/>
            <w:vAlign w:val="bottom"/>
          </w:tcPr>
          <w:p w14:paraId="1EFAA2CD" w14:textId="393B30D7" w:rsidR="00EB0295" w:rsidRPr="00990AA7" w:rsidDel="000560A8" w:rsidRDefault="00000000" w:rsidP="000560A8">
            <w:pPr>
              <w:spacing w:line="360" w:lineRule="auto"/>
              <w:rPr>
                <w:del w:id="3909" w:author="Boyko, James" w:date="2025-06-30T14:11:00Z" w16du:dateUtc="2025-06-30T18:11:00Z"/>
              </w:rPr>
              <w:pPrChange w:id="3910" w:author="Boyko, James" w:date="2025-06-30T14:11:00Z" w16du:dateUtc="2025-06-30T18:11:00Z">
                <w:pPr>
                  <w:widowControl w:val="0"/>
                  <w:spacing w:line="360" w:lineRule="auto"/>
                </w:pPr>
              </w:pPrChange>
            </w:pPr>
            <w:del w:id="3911" w:author="Boyko, James" w:date="2025-06-30T14:11:00Z" w16du:dateUtc="2025-06-30T18:11:00Z">
              <w:r w:rsidRPr="00990AA7" w:rsidDel="000560A8">
                <w:delText>ordered</w:delText>
              </w:r>
            </w:del>
          </w:p>
        </w:tc>
        <w:tc>
          <w:tcPr>
            <w:tcW w:w="1484" w:type="dxa"/>
            <w:vAlign w:val="bottom"/>
          </w:tcPr>
          <w:p w14:paraId="104453F7" w14:textId="191C5F56" w:rsidR="00EB0295" w:rsidRPr="00990AA7" w:rsidDel="000560A8" w:rsidRDefault="00000000" w:rsidP="000560A8">
            <w:pPr>
              <w:spacing w:line="360" w:lineRule="auto"/>
              <w:rPr>
                <w:del w:id="3912" w:author="Boyko, James" w:date="2025-06-30T14:11:00Z" w16du:dateUtc="2025-06-30T18:11:00Z"/>
              </w:rPr>
              <w:pPrChange w:id="3913" w:author="Boyko, James" w:date="2025-06-30T14:11:00Z" w16du:dateUtc="2025-06-30T18:11:00Z">
                <w:pPr>
                  <w:widowControl w:val="0"/>
                  <w:spacing w:line="360" w:lineRule="auto"/>
                </w:pPr>
              </w:pPrChange>
            </w:pPr>
            <w:del w:id="3914" w:author="Boyko, James" w:date="2025-06-30T14:11:00Z" w16du:dateUtc="2025-06-30T18:11:00Z">
              <w:r w:rsidRPr="00990AA7" w:rsidDel="000560A8">
                <w:delText>slope</w:delText>
              </w:r>
            </w:del>
          </w:p>
        </w:tc>
        <w:tc>
          <w:tcPr>
            <w:tcW w:w="1195" w:type="dxa"/>
            <w:vAlign w:val="bottom"/>
          </w:tcPr>
          <w:p w14:paraId="2855D4C4" w14:textId="4B076F2B" w:rsidR="00EB0295" w:rsidRPr="00990AA7" w:rsidDel="000560A8" w:rsidRDefault="00000000" w:rsidP="000560A8">
            <w:pPr>
              <w:spacing w:line="360" w:lineRule="auto"/>
              <w:rPr>
                <w:del w:id="3915" w:author="Boyko, James" w:date="2025-06-30T14:11:00Z" w16du:dateUtc="2025-06-30T18:11:00Z"/>
              </w:rPr>
              <w:pPrChange w:id="3916" w:author="Boyko, James" w:date="2025-06-30T14:11:00Z" w16du:dateUtc="2025-06-30T18:11:00Z">
                <w:pPr>
                  <w:widowControl w:val="0"/>
                  <w:spacing w:line="360" w:lineRule="auto"/>
                </w:pPr>
              </w:pPrChange>
            </w:pPr>
            <w:del w:id="3917" w:author="Boyko, James" w:date="2025-06-30T14:11:00Z" w16du:dateUtc="2025-06-30T18:11:00Z">
              <w:r w:rsidRPr="00990AA7" w:rsidDel="000560A8">
                <w:delText>0.11</w:delText>
              </w:r>
            </w:del>
          </w:p>
        </w:tc>
        <w:tc>
          <w:tcPr>
            <w:tcW w:w="1196" w:type="dxa"/>
            <w:vAlign w:val="bottom"/>
          </w:tcPr>
          <w:p w14:paraId="7FD03938" w14:textId="07508C6B" w:rsidR="00EB0295" w:rsidRPr="00990AA7" w:rsidDel="000560A8" w:rsidRDefault="00000000" w:rsidP="000560A8">
            <w:pPr>
              <w:spacing w:line="360" w:lineRule="auto"/>
              <w:rPr>
                <w:del w:id="3918" w:author="Boyko, James" w:date="2025-06-30T14:11:00Z" w16du:dateUtc="2025-06-30T18:11:00Z"/>
              </w:rPr>
              <w:pPrChange w:id="3919" w:author="Boyko, James" w:date="2025-06-30T14:11:00Z" w16du:dateUtc="2025-06-30T18:11:00Z">
                <w:pPr>
                  <w:widowControl w:val="0"/>
                  <w:spacing w:line="360" w:lineRule="auto"/>
                </w:pPr>
              </w:pPrChange>
            </w:pPr>
            <w:del w:id="3920" w:author="Boyko, James" w:date="2025-06-30T14:11:00Z" w16du:dateUtc="2025-06-30T18:11:00Z">
              <w:r w:rsidRPr="00990AA7" w:rsidDel="000560A8">
                <w:delText>0.1</w:delText>
              </w:r>
            </w:del>
          </w:p>
        </w:tc>
        <w:tc>
          <w:tcPr>
            <w:tcW w:w="1194" w:type="dxa"/>
            <w:vAlign w:val="bottom"/>
          </w:tcPr>
          <w:p w14:paraId="72300743" w14:textId="63B5CCDD" w:rsidR="00EB0295" w:rsidRPr="00990AA7" w:rsidDel="000560A8" w:rsidRDefault="00000000" w:rsidP="000560A8">
            <w:pPr>
              <w:spacing w:line="360" w:lineRule="auto"/>
              <w:rPr>
                <w:del w:id="3921" w:author="Boyko, James" w:date="2025-06-30T14:11:00Z" w16du:dateUtc="2025-06-30T18:11:00Z"/>
              </w:rPr>
              <w:pPrChange w:id="3922" w:author="Boyko, James" w:date="2025-06-30T14:11:00Z" w16du:dateUtc="2025-06-30T18:11:00Z">
                <w:pPr>
                  <w:widowControl w:val="0"/>
                  <w:spacing w:line="360" w:lineRule="auto"/>
                </w:pPr>
              </w:pPrChange>
            </w:pPr>
            <w:del w:id="3923" w:author="Boyko, James" w:date="2025-06-30T14:11:00Z" w16du:dateUtc="2025-06-30T18:11:00Z">
              <w:r w:rsidRPr="00990AA7" w:rsidDel="000560A8">
                <w:delText>0.08</w:delText>
              </w:r>
            </w:del>
          </w:p>
        </w:tc>
        <w:tc>
          <w:tcPr>
            <w:tcW w:w="1195" w:type="dxa"/>
            <w:vAlign w:val="bottom"/>
          </w:tcPr>
          <w:p w14:paraId="3793812A" w14:textId="03721B5A" w:rsidR="00EB0295" w:rsidRPr="00990AA7" w:rsidDel="000560A8" w:rsidRDefault="00000000" w:rsidP="000560A8">
            <w:pPr>
              <w:spacing w:line="360" w:lineRule="auto"/>
              <w:rPr>
                <w:del w:id="3924" w:author="Boyko, James" w:date="2025-06-30T14:11:00Z" w16du:dateUtc="2025-06-30T18:11:00Z"/>
              </w:rPr>
              <w:pPrChange w:id="3925" w:author="Boyko, James" w:date="2025-06-30T14:11:00Z" w16du:dateUtc="2025-06-30T18:11:00Z">
                <w:pPr>
                  <w:widowControl w:val="0"/>
                  <w:spacing w:line="360" w:lineRule="auto"/>
                </w:pPr>
              </w:pPrChange>
            </w:pPr>
            <w:del w:id="3926" w:author="Boyko, James" w:date="2025-06-30T14:11:00Z" w16du:dateUtc="2025-06-30T18:11:00Z">
              <w:r w:rsidRPr="00990AA7" w:rsidDel="000560A8">
                <w:delText>0.11</w:delText>
              </w:r>
            </w:del>
          </w:p>
        </w:tc>
      </w:tr>
      <w:tr w:rsidR="00990AA7" w:rsidRPr="00990AA7" w:rsidDel="000560A8" w14:paraId="22B79CD5" w14:textId="25918039">
        <w:trPr>
          <w:trHeight w:val="256"/>
          <w:del w:id="3927" w:author="Boyko, James" w:date="2025-06-30T14:11:00Z" w16du:dateUtc="2025-06-30T18:11:00Z"/>
        </w:trPr>
        <w:tc>
          <w:tcPr>
            <w:tcW w:w="3001" w:type="dxa"/>
            <w:vAlign w:val="bottom"/>
          </w:tcPr>
          <w:p w14:paraId="0D03F3A0" w14:textId="0DB54FCD" w:rsidR="00EB0295" w:rsidRPr="00990AA7" w:rsidDel="000560A8" w:rsidRDefault="00000000" w:rsidP="000560A8">
            <w:pPr>
              <w:spacing w:line="360" w:lineRule="auto"/>
              <w:rPr>
                <w:del w:id="3928" w:author="Boyko, James" w:date="2025-06-30T14:11:00Z" w16du:dateUtc="2025-06-30T18:11:00Z"/>
              </w:rPr>
              <w:pPrChange w:id="3929" w:author="Boyko, James" w:date="2025-06-30T14:11:00Z" w16du:dateUtc="2025-06-30T18:11:00Z">
                <w:pPr>
                  <w:widowControl w:val="0"/>
                  <w:spacing w:line="360" w:lineRule="auto"/>
                </w:pPr>
              </w:pPrChange>
            </w:pPr>
            <w:del w:id="3930" w:author="Boyko, James" w:date="2025-06-30T14:11:00Z" w16du:dateUtc="2025-06-30T18:11:00Z">
              <w:r w:rsidRPr="00990AA7" w:rsidDel="000560A8">
                <w:delText>ordered</w:delText>
              </w:r>
            </w:del>
          </w:p>
        </w:tc>
        <w:tc>
          <w:tcPr>
            <w:tcW w:w="1484" w:type="dxa"/>
            <w:vAlign w:val="bottom"/>
          </w:tcPr>
          <w:p w14:paraId="6BA5F20D" w14:textId="7B256658" w:rsidR="00EB0295" w:rsidRPr="00990AA7" w:rsidDel="000560A8" w:rsidRDefault="00000000" w:rsidP="000560A8">
            <w:pPr>
              <w:spacing w:line="360" w:lineRule="auto"/>
              <w:rPr>
                <w:del w:id="3931" w:author="Boyko, James" w:date="2025-06-30T14:11:00Z" w16du:dateUtc="2025-06-30T18:11:00Z"/>
              </w:rPr>
              <w:pPrChange w:id="3932" w:author="Boyko, James" w:date="2025-06-30T14:11:00Z" w16du:dateUtc="2025-06-30T18:11:00Z">
                <w:pPr>
                  <w:widowControl w:val="0"/>
                  <w:spacing w:line="360" w:lineRule="auto"/>
                </w:pPr>
              </w:pPrChange>
            </w:pPr>
            <w:del w:id="3933" w:author="Boyko, James" w:date="2025-06-30T14:11:00Z" w16du:dateUtc="2025-06-30T18:11:00Z">
              <w:r w:rsidRPr="00990AA7" w:rsidDel="000560A8">
                <w:delText>JS_dist</w:delText>
              </w:r>
            </w:del>
          </w:p>
        </w:tc>
        <w:tc>
          <w:tcPr>
            <w:tcW w:w="1195" w:type="dxa"/>
            <w:vAlign w:val="bottom"/>
          </w:tcPr>
          <w:p w14:paraId="5843CE03" w14:textId="3B510787" w:rsidR="00EB0295" w:rsidRPr="00990AA7" w:rsidDel="000560A8" w:rsidRDefault="00000000" w:rsidP="000560A8">
            <w:pPr>
              <w:spacing w:line="360" w:lineRule="auto"/>
              <w:rPr>
                <w:del w:id="3934" w:author="Boyko, James" w:date="2025-06-30T14:11:00Z" w16du:dateUtc="2025-06-30T18:11:00Z"/>
              </w:rPr>
              <w:pPrChange w:id="3935" w:author="Boyko, James" w:date="2025-06-30T14:11:00Z" w16du:dateUtc="2025-06-30T18:11:00Z">
                <w:pPr>
                  <w:widowControl w:val="0"/>
                  <w:spacing w:line="360" w:lineRule="auto"/>
                </w:pPr>
              </w:pPrChange>
            </w:pPr>
            <w:del w:id="3936" w:author="Boyko, James" w:date="2025-06-30T14:11:00Z" w16du:dateUtc="2025-06-30T18:11:00Z">
              <w:r w:rsidRPr="00990AA7" w:rsidDel="000560A8">
                <w:delText>0.03</w:delText>
              </w:r>
            </w:del>
          </w:p>
        </w:tc>
        <w:tc>
          <w:tcPr>
            <w:tcW w:w="1196" w:type="dxa"/>
            <w:vAlign w:val="bottom"/>
          </w:tcPr>
          <w:p w14:paraId="3C433B82" w14:textId="7C95970A" w:rsidR="00EB0295" w:rsidRPr="00990AA7" w:rsidDel="000560A8" w:rsidRDefault="00000000" w:rsidP="000560A8">
            <w:pPr>
              <w:spacing w:line="360" w:lineRule="auto"/>
              <w:rPr>
                <w:del w:id="3937" w:author="Boyko, James" w:date="2025-06-30T14:11:00Z" w16du:dateUtc="2025-06-30T18:11:00Z"/>
              </w:rPr>
              <w:pPrChange w:id="3938" w:author="Boyko, James" w:date="2025-06-30T14:11:00Z" w16du:dateUtc="2025-06-30T18:11:00Z">
                <w:pPr>
                  <w:widowControl w:val="0"/>
                  <w:spacing w:line="360" w:lineRule="auto"/>
                </w:pPr>
              </w:pPrChange>
            </w:pPr>
            <w:del w:id="3939" w:author="Boyko, James" w:date="2025-06-30T14:11:00Z" w16du:dateUtc="2025-06-30T18:11:00Z">
              <w:r w:rsidRPr="00990AA7" w:rsidDel="000560A8">
                <w:delText>0.03</w:delText>
              </w:r>
            </w:del>
          </w:p>
        </w:tc>
        <w:tc>
          <w:tcPr>
            <w:tcW w:w="1194" w:type="dxa"/>
            <w:vAlign w:val="bottom"/>
          </w:tcPr>
          <w:p w14:paraId="7A4EABB6" w14:textId="7E8A9452" w:rsidR="00EB0295" w:rsidRPr="00990AA7" w:rsidDel="000560A8" w:rsidRDefault="00000000" w:rsidP="000560A8">
            <w:pPr>
              <w:spacing w:line="360" w:lineRule="auto"/>
              <w:rPr>
                <w:del w:id="3940" w:author="Boyko, James" w:date="2025-06-30T14:11:00Z" w16du:dateUtc="2025-06-30T18:11:00Z"/>
              </w:rPr>
              <w:pPrChange w:id="3941" w:author="Boyko, James" w:date="2025-06-30T14:11:00Z" w16du:dateUtc="2025-06-30T18:11:00Z">
                <w:pPr>
                  <w:widowControl w:val="0"/>
                  <w:spacing w:line="360" w:lineRule="auto"/>
                </w:pPr>
              </w:pPrChange>
            </w:pPr>
            <w:del w:id="3942" w:author="Boyko, James" w:date="2025-06-30T14:11:00Z" w16du:dateUtc="2025-06-30T18:11:00Z">
              <w:r w:rsidRPr="00990AA7" w:rsidDel="000560A8">
                <w:delText>0.03</w:delText>
              </w:r>
            </w:del>
          </w:p>
        </w:tc>
        <w:tc>
          <w:tcPr>
            <w:tcW w:w="1195" w:type="dxa"/>
            <w:vAlign w:val="bottom"/>
          </w:tcPr>
          <w:p w14:paraId="371E5BE1" w14:textId="48595152" w:rsidR="00EB0295" w:rsidRPr="00990AA7" w:rsidDel="000560A8" w:rsidRDefault="00000000" w:rsidP="000560A8">
            <w:pPr>
              <w:spacing w:line="360" w:lineRule="auto"/>
              <w:rPr>
                <w:del w:id="3943" w:author="Boyko, James" w:date="2025-06-30T14:11:00Z" w16du:dateUtc="2025-06-30T18:11:00Z"/>
              </w:rPr>
              <w:pPrChange w:id="3944" w:author="Boyko, James" w:date="2025-06-30T14:11:00Z" w16du:dateUtc="2025-06-30T18:11:00Z">
                <w:pPr>
                  <w:widowControl w:val="0"/>
                  <w:spacing w:line="360" w:lineRule="auto"/>
                </w:pPr>
              </w:pPrChange>
            </w:pPr>
            <w:del w:id="3945" w:author="Boyko, James" w:date="2025-06-30T14:11:00Z" w16du:dateUtc="2025-06-30T18:11:00Z">
              <w:r w:rsidRPr="00990AA7" w:rsidDel="000560A8">
                <w:delText>0.03</w:delText>
              </w:r>
            </w:del>
          </w:p>
        </w:tc>
      </w:tr>
      <w:tr w:rsidR="00990AA7" w:rsidRPr="00990AA7" w:rsidDel="000560A8" w14:paraId="391F16C3" w14:textId="49260929">
        <w:trPr>
          <w:trHeight w:val="256"/>
          <w:del w:id="3946" w:author="Boyko, James" w:date="2025-06-30T14:11:00Z" w16du:dateUtc="2025-06-30T18:11:00Z"/>
        </w:trPr>
        <w:tc>
          <w:tcPr>
            <w:tcW w:w="3001" w:type="dxa"/>
            <w:vAlign w:val="bottom"/>
          </w:tcPr>
          <w:p w14:paraId="790865E7" w14:textId="03C8623C" w:rsidR="00EB0295" w:rsidRPr="00990AA7" w:rsidDel="000560A8" w:rsidRDefault="00000000" w:rsidP="000560A8">
            <w:pPr>
              <w:spacing w:line="360" w:lineRule="auto"/>
              <w:rPr>
                <w:del w:id="3947" w:author="Boyko, James" w:date="2025-06-30T14:11:00Z" w16du:dateUtc="2025-06-30T18:11:00Z"/>
              </w:rPr>
              <w:pPrChange w:id="3948" w:author="Boyko, James" w:date="2025-06-30T14:11:00Z" w16du:dateUtc="2025-06-30T18:11:00Z">
                <w:pPr>
                  <w:widowControl w:val="0"/>
                  <w:spacing w:line="360" w:lineRule="auto"/>
                </w:pPr>
              </w:pPrChange>
            </w:pPr>
            <w:del w:id="3949" w:author="Boyko, James" w:date="2025-06-30T14:11:00Z" w16du:dateUtc="2025-06-30T18:11:00Z">
              <w:r w:rsidRPr="00990AA7" w:rsidDel="000560A8">
                <w:delText>hidden states</w:delText>
              </w:r>
            </w:del>
          </w:p>
        </w:tc>
        <w:tc>
          <w:tcPr>
            <w:tcW w:w="1484" w:type="dxa"/>
            <w:vAlign w:val="bottom"/>
          </w:tcPr>
          <w:p w14:paraId="523A368B" w14:textId="2E63EB55" w:rsidR="00EB0295" w:rsidRPr="00990AA7" w:rsidDel="000560A8" w:rsidRDefault="00000000" w:rsidP="000560A8">
            <w:pPr>
              <w:spacing w:line="360" w:lineRule="auto"/>
              <w:rPr>
                <w:del w:id="3950" w:author="Boyko, James" w:date="2025-06-30T14:11:00Z" w16du:dateUtc="2025-06-30T18:11:00Z"/>
              </w:rPr>
              <w:pPrChange w:id="3951" w:author="Boyko, James" w:date="2025-06-30T14:11:00Z" w16du:dateUtc="2025-06-30T18:11:00Z">
                <w:pPr>
                  <w:widowControl w:val="0"/>
                  <w:spacing w:line="360" w:lineRule="auto"/>
                </w:pPr>
              </w:pPrChange>
            </w:pPr>
            <w:del w:id="3952" w:author="Boyko, James" w:date="2025-06-30T14:11:00Z" w16du:dateUtc="2025-06-30T18:11:00Z">
              <w:r w:rsidRPr="00990AA7" w:rsidDel="000560A8">
                <w:delText>slope</w:delText>
              </w:r>
            </w:del>
          </w:p>
        </w:tc>
        <w:tc>
          <w:tcPr>
            <w:tcW w:w="1195" w:type="dxa"/>
            <w:vAlign w:val="bottom"/>
          </w:tcPr>
          <w:p w14:paraId="1E4B546E" w14:textId="41719624" w:rsidR="00EB0295" w:rsidRPr="00990AA7" w:rsidDel="000560A8" w:rsidRDefault="00000000" w:rsidP="000560A8">
            <w:pPr>
              <w:spacing w:line="360" w:lineRule="auto"/>
              <w:rPr>
                <w:del w:id="3953" w:author="Boyko, James" w:date="2025-06-30T14:11:00Z" w16du:dateUtc="2025-06-30T18:11:00Z"/>
              </w:rPr>
              <w:pPrChange w:id="3954" w:author="Boyko, James" w:date="2025-06-30T14:11:00Z" w16du:dateUtc="2025-06-30T18:11:00Z">
                <w:pPr>
                  <w:widowControl w:val="0"/>
                  <w:spacing w:line="360" w:lineRule="auto"/>
                </w:pPr>
              </w:pPrChange>
            </w:pPr>
            <w:del w:id="3955" w:author="Boyko, James" w:date="2025-06-30T14:11:00Z" w16du:dateUtc="2025-06-30T18:11:00Z">
              <w:r w:rsidRPr="00990AA7" w:rsidDel="000560A8">
                <w:delText>0.16</w:delText>
              </w:r>
            </w:del>
          </w:p>
        </w:tc>
        <w:tc>
          <w:tcPr>
            <w:tcW w:w="1196" w:type="dxa"/>
            <w:vAlign w:val="bottom"/>
          </w:tcPr>
          <w:p w14:paraId="4AF2C2F2" w14:textId="501EFBF4" w:rsidR="00EB0295" w:rsidRPr="00990AA7" w:rsidDel="000560A8" w:rsidRDefault="00000000" w:rsidP="000560A8">
            <w:pPr>
              <w:spacing w:line="360" w:lineRule="auto"/>
              <w:rPr>
                <w:del w:id="3956" w:author="Boyko, James" w:date="2025-06-30T14:11:00Z" w16du:dateUtc="2025-06-30T18:11:00Z"/>
              </w:rPr>
              <w:pPrChange w:id="3957" w:author="Boyko, James" w:date="2025-06-30T14:11:00Z" w16du:dateUtc="2025-06-30T18:11:00Z">
                <w:pPr>
                  <w:widowControl w:val="0"/>
                  <w:spacing w:line="360" w:lineRule="auto"/>
                </w:pPr>
              </w:pPrChange>
            </w:pPr>
            <w:del w:id="3958" w:author="Boyko, James" w:date="2025-06-30T14:11:00Z" w16du:dateUtc="2025-06-30T18:11:00Z">
              <w:r w:rsidRPr="00990AA7" w:rsidDel="000560A8">
                <w:delText>0.15</w:delText>
              </w:r>
            </w:del>
          </w:p>
        </w:tc>
        <w:tc>
          <w:tcPr>
            <w:tcW w:w="1194" w:type="dxa"/>
            <w:vAlign w:val="bottom"/>
          </w:tcPr>
          <w:p w14:paraId="5E2DA696" w14:textId="5F4B4B86" w:rsidR="00EB0295" w:rsidRPr="00990AA7" w:rsidDel="000560A8" w:rsidRDefault="00000000" w:rsidP="000560A8">
            <w:pPr>
              <w:spacing w:line="360" w:lineRule="auto"/>
              <w:rPr>
                <w:del w:id="3959" w:author="Boyko, James" w:date="2025-06-30T14:11:00Z" w16du:dateUtc="2025-06-30T18:11:00Z"/>
              </w:rPr>
              <w:pPrChange w:id="3960" w:author="Boyko, James" w:date="2025-06-30T14:11:00Z" w16du:dateUtc="2025-06-30T18:11:00Z">
                <w:pPr>
                  <w:widowControl w:val="0"/>
                  <w:spacing w:line="360" w:lineRule="auto"/>
                </w:pPr>
              </w:pPrChange>
            </w:pPr>
            <w:del w:id="3961" w:author="Boyko, James" w:date="2025-06-30T14:11:00Z" w16du:dateUtc="2025-06-30T18:11:00Z">
              <w:r w:rsidRPr="00990AA7" w:rsidDel="000560A8">
                <w:delText>0.1</w:delText>
              </w:r>
            </w:del>
          </w:p>
        </w:tc>
        <w:tc>
          <w:tcPr>
            <w:tcW w:w="1195" w:type="dxa"/>
            <w:vAlign w:val="bottom"/>
          </w:tcPr>
          <w:p w14:paraId="185CBF2E" w14:textId="3BA5226A" w:rsidR="00EB0295" w:rsidRPr="00990AA7" w:rsidDel="000560A8" w:rsidRDefault="00000000" w:rsidP="000560A8">
            <w:pPr>
              <w:spacing w:line="360" w:lineRule="auto"/>
              <w:rPr>
                <w:del w:id="3962" w:author="Boyko, James" w:date="2025-06-30T14:11:00Z" w16du:dateUtc="2025-06-30T18:11:00Z"/>
              </w:rPr>
              <w:pPrChange w:id="3963" w:author="Boyko, James" w:date="2025-06-30T14:11:00Z" w16du:dateUtc="2025-06-30T18:11:00Z">
                <w:pPr>
                  <w:widowControl w:val="0"/>
                  <w:spacing w:line="360" w:lineRule="auto"/>
                </w:pPr>
              </w:pPrChange>
            </w:pPr>
            <w:del w:id="3964" w:author="Boyko, James" w:date="2025-06-30T14:11:00Z" w16du:dateUtc="2025-06-30T18:11:00Z">
              <w:r w:rsidRPr="00990AA7" w:rsidDel="000560A8">
                <w:delText>0.17</w:delText>
              </w:r>
            </w:del>
          </w:p>
        </w:tc>
      </w:tr>
      <w:tr w:rsidR="00990AA7" w:rsidRPr="00990AA7" w:rsidDel="000560A8" w14:paraId="517453B1" w14:textId="7579BF0B">
        <w:trPr>
          <w:trHeight w:val="256"/>
          <w:del w:id="3965" w:author="Boyko, James" w:date="2025-06-30T14:11:00Z" w16du:dateUtc="2025-06-30T18:11:00Z"/>
        </w:trPr>
        <w:tc>
          <w:tcPr>
            <w:tcW w:w="3001" w:type="dxa"/>
            <w:tcBorders>
              <w:bottom w:val="single" w:sz="6" w:space="0" w:color="000000"/>
            </w:tcBorders>
            <w:vAlign w:val="bottom"/>
          </w:tcPr>
          <w:p w14:paraId="78B90284" w14:textId="7C3A00FE" w:rsidR="00EB0295" w:rsidRPr="00990AA7" w:rsidDel="000560A8" w:rsidRDefault="00000000" w:rsidP="000560A8">
            <w:pPr>
              <w:spacing w:line="360" w:lineRule="auto"/>
              <w:rPr>
                <w:del w:id="3966" w:author="Boyko, James" w:date="2025-06-30T14:11:00Z" w16du:dateUtc="2025-06-30T18:11:00Z"/>
              </w:rPr>
              <w:pPrChange w:id="3967" w:author="Boyko, James" w:date="2025-06-30T14:11:00Z" w16du:dateUtc="2025-06-30T18:11:00Z">
                <w:pPr>
                  <w:widowControl w:val="0"/>
                  <w:spacing w:line="360" w:lineRule="auto"/>
                </w:pPr>
              </w:pPrChange>
            </w:pPr>
            <w:del w:id="3968" w:author="Boyko, James" w:date="2025-06-30T14:11:00Z" w16du:dateUtc="2025-06-30T18:11:00Z">
              <w:r w:rsidRPr="00990AA7" w:rsidDel="000560A8">
                <w:delText>hidden states</w:delText>
              </w:r>
            </w:del>
          </w:p>
        </w:tc>
        <w:tc>
          <w:tcPr>
            <w:tcW w:w="1484" w:type="dxa"/>
            <w:tcBorders>
              <w:bottom w:val="single" w:sz="6" w:space="0" w:color="000000"/>
            </w:tcBorders>
            <w:vAlign w:val="bottom"/>
          </w:tcPr>
          <w:p w14:paraId="6CA26D53" w14:textId="6C764B6A" w:rsidR="00EB0295" w:rsidRPr="00990AA7" w:rsidDel="000560A8" w:rsidRDefault="00000000" w:rsidP="000560A8">
            <w:pPr>
              <w:spacing w:line="360" w:lineRule="auto"/>
              <w:rPr>
                <w:del w:id="3969" w:author="Boyko, James" w:date="2025-06-30T14:11:00Z" w16du:dateUtc="2025-06-30T18:11:00Z"/>
              </w:rPr>
              <w:pPrChange w:id="3970" w:author="Boyko, James" w:date="2025-06-30T14:11:00Z" w16du:dateUtc="2025-06-30T18:11:00Z">
                <w:pPr>
                  <w:widowControl w:val="0"/>
                  <w:spacing w:line="360" w:lineRule="auto"/>
                </w:pPr>
              </w:pPrChange>
            </w:pPr>
            <w:del w:id="3971" w:author="Boyko, James" w:date="2025-06-30T14:11:00Z" w16du:dateUtc="2025-06-30T18:11:00Z">
              <w:r w:rsidRPr="00990AA7" w:rsidDel="000560A8">
                <w:delText>JS_dist</w:delText>
              </w:r>
            </w:del>
          </w:p>
        </w:tc>
        <w:tc>
          <w:tcPr>
            <w:tcW w:w="1195" w:type="dxa"/>
            <w:tcBorders>
              <w:bottom w:val="single" w:sz="6" w:space="0" w:color="000000"/>
            </w:tcBorders>
            <w:vAlign w:val="bottom"/>
          </w:tcPr>
          <w:p w14:paraId="2E48EE3B" w14:textId="2CAC6BC1" w:rsidR="00EB0295" w:rsidRPr="00990AA7" w:rsidDel="000560A8" w:rsidRDefault="00000000" w:rsidP="000560A8">
            <w:pPr>
              <w:spacing w:line="360" w:lineRule="auto"/>
              <w:rPr>
                <w:del w:id="3972" w:author="Boyko, James" w:date="2025-06-30T14:11:00Z" w16du:dateUtc="2025-06-30T18:11:00Z"/>
              </w:rPr>
              <w:pPrChange w:id="3973" w:author="Boyko, James" w:date="2025-06-30T14:11:00Z" w16du:dateUtc="2025-06-30T18:11:00Z">
                <w:pPr>
                  <w:widowControl w:val="0"/>
                  <w:spacing w:line="360" w:lineRule="auto"/>
                </w:pPr>
              </w:pPrChange>
            </w:pPr>
            <w:del w:id="3974" w:author="Boyko, James" w:date="2025-06-30T14:11:00Z" w16du:dateUtc="2025-06-30T18:11:00Z">
              <w:r w:rsidRPr="00990AA7" w:rsidDel="000560A8">
                <w:delText>0.22</w:delText>
              </w:r>
            </w:del>
          </w:p>
        </w:tc>
        <w:tc>
          <w:tcPr>
            <w:tcW w:w="1196" w:type="dxa"/>
            <w:tcBorders>
              <w:bottom w:val="single" w:sz="6" w:space="0" w:color="000000"/>
            </w:tcBorders>
            <w:vAlign w:val="bottom"/>
          </w:tcPr>
          <w:p w14:paraId="3EE8289F" w14:textId="5DECEDFA" w:rsidR="00EB0295" w:rsidRPr="00990AA7" w:rsidDel="000560A8" w:rsidRDefault="00000000" w:rsidP="000560A8">
            <w:pPr>
              <w:spacing w:line="360" w:lineRule="auto"/>
              <w:rPr>
                <w:del w:id="3975" w:author="Boyko, James" w:date="2025-06-30T14:11:00Z" w16du:dateUtc="2025-06-30T18:11:00Z"/>
              </w:rPr>
              <w:pPrChange w:id="3976" w:author="Boyko, James" w:date="2025-06-30T14:11:00Z" w16du:dateUtc="2025-06-30T18:11:00Z">
                <w:pPr>
                  <w:widowControl w:val="0"/>
                  <w:spacing w:line="360" w:lineRule="auto"/>
                </w:pPr>
              </w:pPrChange>
            </w:pPr>
            <w:del w:id="3977" w:author="Boyko, James" w:date="2025-06-30T14:11:00Z" w16du:dateUtc="2025-06-30T18:11:00Z">
              <w:r w:rsidRPr="00990AA7" w:rsidDel="000560A8">
                <w:delText>0.22</w:delText>
              </w:r>
            </w:del>
          </w:p>
        </w:tc>
        <w:tc>
          <w:tcPr>
            <w:tcW w:w="1194" w:type="dxa"/>
            <w:tcBorders>
              <w:bottom w:val="single" w:sz="6" w:space="0" w:color="000000"/>
            </w:tcBorders>
            <w:vAlign w:val="bottom"/>
          </w:tcPr>
          <w:p w14:paraId="6B6B37C5" w14:textId="75069F21" w:rsidR="00EB0295" w:rsidRPr="00990AA7" w:rsidDel="000560A8" w:rsidRDefault="00000000" w:rsidP="000560A8">
            <w:pPr>
              <w:spacing w:line="360" w:lineRule="auto"/>
              <w:rPr>
                <w:del w:id="3978" w:author="Boyko, James" w:date="2025-06-30T14:11:00Z" w16du:dateUtc="2025-06-30T18:11:00Z"/>
              </w:rPr>
              <w:pPrChange w:id="3979" w:author="Boyko, James" w:date="2025-06-30T14:11:00Z" w16du:dateUtc="2025-06-30T18:11:00Z">
                <w:pPr>
                  <w:widowControl w:val="0"/>
                  <w:spacing w:line="360" w:lineRule="auto"/>
                </w:pPr>
              </w:pPrChange>
            </w:pPr>
            <w:del w:id="3980" w:author="Boyko, James" w:date="2025-06-30T14:11:00Z" w16du:dateUtc="2025-06-30T18:11:00Z">
              <w:r w:rsidRPr="00990AA7" w:rsidDel="000560A8">
                <w:delText>0.26</w:delText>
              </w:r>
            </w:del>
          </w:p>
        </w:tc>
        <w:tc>
          <w:tcPr>
            <w:tcW w:w="1195" w:type="dxa"/>
            <w:tcBorders>
              <w:bottom w:val="single" w:sz="6" w:space="0" w:color="000000"/>
            </w:tcBorders>
            <w:vAlign w:val="bottom"/>
          </w:tcPr>
          <w:p w14:paraId="0B4782DF" w14:textId="7D38574A" w:rsidR="00EB0295" w:rsidRPr="00990AA7" w:rsidDel="000560A8" w:rsidRDefault="00000000" w:rsidP="000560A8">
            <w:pPr>
              <w:spacing w:line="360" w:lineRule="auto"/>
              <w:rPr>
                <w:del w:id="3981" w:author="Boyko, James" w:date="2025-06-30T14:11:00Z" w16du:dateUtc="2025-06-30T18:11:00Z"/>
              </w:rPr>
              <w:pPrChange w:id="3982" w:author="Boyko, James" w:date="2025-06-30T14:11:00Z" w16du:dateUtc="2025-06-30T18:11:00Z">
                <w:pPr>
                  <w:widowControl w:val="0"/>
                  <w:spacing w:line="360" w:lineRule="auto"/>
                </w:pPr>
              </w:pPrChange>
            </w:pPr>
            <w:del w:id="3983" w:author="Boyko, James" w:date="2025-06-30T14:11:00Z" w16du:dateUtc="2025-06-30T18:11:00Z">
              <w:r w:rsidRPr="00990AA7" w:rsidDel="000560A8">
                <w:delText>0.21</w:delText>
              </w:r>
            </w:del>
          </w:p>
        </w:tc>
      </w:tr>
    </w:tbl>
    <w:p w14:paraId="142AD705" w14:textId="55109859" w:rsidR="00EB0295" w:rsidRPr="00990AA7" w:rsidDel="000560A8" w:rsidRDefault="00EB0295" w:rsidP="000560A8">
      <w:pPr>
        <w:spacing w:line="360" w:lineRule="auto"/>
        <w:rPr>
          <w:del w:id="3984" w:author="Boyko, James" w:date="2025-06-30T14:11:00Z" w16du:dateUtc="2025-06-30T18:11:00Z"/>
        </w:rPr>
      </w:pPr>
    </w:p>
    <w:p w14:paraId="4A879124" w14:textId="1DEF9B2F" w:rsidR="00EB0295" w:rsidRDefault="00A55279" w:rsidP="00B20478">
      <w:pPr>
        <w:pStyle w:val="BodyText"/>
        <w:spacing w:after="0" w:line="360" w:lineRule="auto"/>
        <w:rPr>
          <w:ins w:id="3985" w:author="Boyko, James" w:date="2025-06-19T11:28:00Z" w16du:dateUtc="2025-06-19T15:28:00Z"/>
          <w:rFonts w:ascii="Times New Roman" w:eastAsia="Times New Roman" w:hAnsi="Times New Roman" w:cs="Times New Roman"/>
          <w:i/>
          <w:iCs/>
        </w:rPr>
      </w:pPr>
      <w:ins w:id="3986" w:author="Boyko, James" w:date="2025-06-18T14:28:00Z" w16du:dateUtc="2025-06-18T17:28:00Z">
        <w:r>
          <w:rPr>
            <w:rFonts w:ascii="Times New Roman" w:eastAsia="Times New Roman" w:hAnsi="Times New Roman" w:cs="Times New Roman"/>
            <w:i/>
            <w:iCs/>
          </w:rPr>
          <w:t>Canalization of mating systems through time</w:t>
        </w:r>
      </w:ins>
      <w:del w:id="3987" w:author="Boyko, James" w:date="2025-06-18T14:28:00Z" w16du:dateUtc="2025-06-18T17:28:00Z">
        <w:r w:rsidRPr="00990AA7" w:rsidDel="00A55279">
          <w:rPr>
            <w:rFonts w:ascii="Times New Roman" w:eastAsia="Times New Roman" w:hAnsi="Times New Roman" w:cs="Times New Roman"/>
            <w:i/>
            <w:iCs/>
          </w:rPr>
          <w:delText xml:space="preserve">A </w:delText>
        </w:r>
        <w:r w:rsidRPr="00990AA7" w:rsidDel="004C303F">
          <w:rPr>
            <w:rFonts w:ascii="Times New Roman" w:eastAsia="Times New Roman" w:hAnsi="Times New Roman" w:cs="Times New Roman"/>
            <w:i/>
            <w:iCs/>
          </w:rPr>
          <w:delText>multimale mating system and concealed ovulation</w:delText>
        </w:r>
        <w:r w:rsidRPr="00990AA7" w:rsidDel="00A55279">
          <w:rPr>
            <w:rFonts w:ascii="Times New Roman" w:eastAsia="Times New Roman" w:hAnsi="Times New Roman" w:cs="Times New Roman"/>
            <w:i/>
            <w:iCs/>
          </w:rPr>
          <w:delText xml:space="preserve"> ancestor</w:delText>
        </w:r>
      </w:del>
    </w:p>
    <w:p w14:paraId="30511479" w14:textId="77777777" w:rsidR="0007356F" w:rsidRPr="0007356F" w:rsidDel="0007356F" w:rsidRDefault="0007356F" w:rsidP="00B20478">
      <w:pPr>
        <w:pStyle w:val="BodyText"/>
        <w:spacing w:after="0" w:line="360" w:lineRule="auto"/>
        <w:rPr>
          <w:del w:id="3988" w:author="Boyko, James" w:date="2025-06-19T11:28:00Z" w16du:dateUtc="2025-06-19T15:28:00Z"/>
          <w:rFonts w:ascii="Times New Roman" w:eastAsia="Times New Roman" w:hAnsi="Times New Roman" w:cs="Times New Roman"/>
        </w:rPr>
      </w:pPr>
    </w:p>
    <w:p w14:paraId="27EDBC50" w14:textId="0D764342" w:rsidR="004353F4" w:rsidRDefault="0007356F" w:rsidP="0007356F">
      <w:pPr>
        <w:pStyle w:val="BodyText"/>
        <w:spacing w:after="0" w:line="360" w:lineRule="auto"/>
        <w:rPr>
          <w:ins w:id="3989" w:author="Boyko, James" w:date="2025-06-30T15:04:00Z" w16du:dateUtc="2025-06-30T19:04:00Z"/>
          <w:rFonts w:ascii="Times New Roman" w:eastAsia="Times New Roman" w:hAnsi="Times New Roman" w:cs="Times New Roman"/>
        </w:rPr>
      </w:pPr>
      <w:ins w:id="3990" w:author="Boyko, James" w:date="2025-06-19T11:28:00Z" w16du:dateUtc="2025-06-19T15:28:00Z">
        <w:r w:rsidRPr="0007356F">
          <w:rPr>
            <w:rFonts w:ascii="Times New Roman" w:eastAsia="Times New Roman" w:hAnsi="Times New Roman" w:cs="Times New Roman"/>
            <w:rPrChange w:id="3991" w:author="Boyko, James" w:date="2025-06-19T11:28:00Z" w16du:dateUtc="2025-06-19T15:28:00Z">
              <w:rPr>
                <w:rFonts w:ascii="Times New Roman" w:eastAsia="Times New Roman" w:hAnsi="Times New Roman" w:cs="Times New Roman"/>
                <w:i/>
                <w:iCs/>
              </w:rPr>
            </w:rPrChange>
          </w:rPr>
          <w:t xml:space="preserve">The ancestral state reconstruction at the root under the dredge model </w:t>
        </w:r>
        <w:r>
          <w:rPr>
            <w:rFonts w:ascii="Times New Roman" w:eastAsia="Times New Roman" w:hAnsi="Times New Roman" w:cs="Times New Roman"/>
          </w:rPr>
          <w:t xml:space="preserve">had </w:t>
        </w:r>
        <w:r w:rsidRPr="0007356F">
          <w:rPr>
            <w:rFonts w:ascii="Times New Roman" w:eastAsia="Times New Roman" w:hAnsi="Times New Roman" w:cs="Times New Roman"/>
            <w:rPrChange w:id="3992" w:author="Boyko, James" w:date="2025-06-19T11:28:00Z" w16du:dateUtc="2025-06-19T15:28:00Z">
              <w:rPr>
                <w:rFonts w:ascii="Times New Roman" w:eastAsia="Times New Roman" w:hAnsi="Times New Roman" w:cs="Times New Roman"/>
                <w:i/>
                <w:iCs/>
              </w:rPr>
            </w:rPrChange>
          </w:rPr>
          <w:t xml:space="preserve">considerable uncertainty regarding the evolutionary origins of mating system traits. The </w:t>
        </w:r>
      </w:ins>
      <w:ins w:id="3993" w:author="Boyko, James" w:date="2025-06-30T14:45:00Z" w16du:dateUtc="2025-06-30T18:45:00Z">
        <w:r w:rsidR="003278F0">
          <w:rPr>
            <w:rFonts w:ascii="Times New Roman" w:eastAsia="Times New Roman" w:hAnsi="Times New Roman" w:cs="Times New Roman"/>
          </w:rPr>
          <w:t xml:space="preserve">most likely </w:t>
        </w:r>
      </w:ins>
      <w:ins w:id="3994" w:author="Boyko, James" w:date="2025-06-19T11:28:00Z" w16du:dateUtc="2025-06-19T15:28:00Z">
        <w:r w:rsidRPr="0007356F">
          <w:rPr>
            <w:rFonts w:ascii="Times New Roman" w:eastAsia="Times New Roman" w:hAnsi="Times New Roman" w:cs="Times New Roman"/>
            <w:rPrChange w:id="3995" w:author="Boyko, James" w:date="2025-06-19T11:28:00Z" w16du:dateUtc="2025-06-19T15:28:00Z">
              <w:rPr>
                <w:rFonts w:ascii="Times New Roman" w:eastAsia="Times New Roman" w:hAnsi="Times New Roman" w:cs="Times New Roman"/>
                <w:i/>
                <w:iCs/>
              </w:rPr>
            </w:rPrChange>
          </w:rPr>
          <w:t xml:space="preserve">estimated ancestral state </w:t>
        </w:r>
      </w:ins>
      <w:ins w:id="3996" w:author="Boyko, James" w:date="2025-06-30T14:45:00Z" w16du:dateUtc="2025-06-30T18:45:00Z">
        <w:r w:rsidR="003278F0">
          <w:rPr>
            <w:rFonts w:ascii="Times New Roman" w:eastAsia="Times New Roman" w:hAnsi="Times New Roman" w:cs="Times New Roman"/>
          </w:rPr>
          <w:t xml:space="preserve">was </w:t>
        </w:r>
      </w:ins>
      <w:ins w:id="3997" w:author="Boyko, James" w:date="2025-06-19T11:28:00Z" w16du:dateUtc="2025-06-19T15:28:00Z">
        <w:r w:rsidRPr="0007356F">
          <w:rPr>
            <w:rFonts w:ascii="Times New Roman" w:eastAsia="Times New Roman" w:hAnsi="Times New Roman" w:cs="Times New Roman"/>
            <w:rPrChange w:id="3998" w:author="Boyko, James" w:date="2025-06-19T11:28:00Z" w16du:dateUtc="2025-06-19T15:28:00Z">
              <w:rPr>
                <w:rFonts w:ascii="Times New Roman" w:eastAsia="Times New Roman" w:hAnsi="Times New Roman" w:cs="Times New Roman"/>
                <w:i/>
                <w:iCs/>
              </w:rPr>
            </w:rPrChange>
          </w:rPr>
          <w:t xml:space="preserve">a monogamous mating system with concealed ovulation (state 00) having a marginal probability of </w:t>
        </w:r>
      </w:ins>
      <w:ins w:id="3999" w:author="Boyko, James" w:date="2025-06-30T14:44:00Z" w16du:dateUtc="2025-06-30T18:44:00Z">
        <w:r w:rsidR="003278F0">
          <w:rPr>
            <w:rFonts w:ascii="Times New Roman" w:eastAsia="Times New Roman" w:hAnsi="Times New Roman" w:cs="Times New Roman"/>
          </w:rPr>
          <w:t>61</w:t>
        </w:r>
      </w:ins>
      <w:ins w:id="4000" w:author="Boyko, James" w:date="2025-06-19T11:28:00Z" w16du:dateUtc="2025-06-19T15:28:00Z">
        <w:r w:rsidRPr="0007356F">
          <w:rPr>
            <w:rFonts w:ascii="Times New Roman" w:eastAsia="Times New Roman" w:hAnsi="Times New Roman" w:cs="Times New Roman"/>
            <w:rPrChange w:id="4001" w:author="Boyko, James" w:date="2025-06-19T11:28:00Z" w16du:dateUtc="2025-06-19T15:28:00Z">
              <w:rPr>
                <w:rFonts w:ascii="Times New Roman" w:eastAsia="Times New Roman" w:hAnsi="Times New Roman" w:cs="Times New Roman"/>
                <w:i/>
                <w:iCs/>
              </w:rPr>
            </w:rPrChange>
          </w:rPr>
          <w:t>%</w:t>
        </w:r>
      </w:ins>
      <w:ins w:id="4002" w:author="Boyko, James" w:date="2025-06-30T14:45:00Z" w16du:dateUtc="2025-06-30T18:45:00Z">
        <w:r w:rsidR="003278F0">
          <w:rPr>
            <w:rFonts w:ascii="Times New Roman" w:eastAsia="Times New Roman" w:hAnsi="Times New Roman" w:cs="Times New Roman"/>
          </w:rPr>
          <w:t xml:space="preserve">, </w:t>
        </w:r>
      </w:ins>
      <w:ins w:id="4003" w:author="Boyko, James" w:date="2025-06-19T11:28:00Z" w16du:dateUtc="2025-06-19T15:28:00Z">
        <w:r w:rsidRPr="0007356F">
          <w:rPr>
            <w:rFonts w:ascii="Times New Roman" w:eastAsia="Times New Roman" w:hAnsi="Times New Roman" w:cs="Times New Roman"/>
            <w:rPrChange w:id="4004" w:author="Boyko, James" w:date="2025-06-19T11:28:00Z" w16du:dateUtc="2025-06-19T15:28:00Z">
              <w:rPr>
                <w:rFonts w:ascii="Times New Roman" w:eastAsia="Times New Roman" w:hAnsi="Times New Roman" w:cs="Times New Roman"/>
                <w:i/>
                <w:iCs/>
              </w:rPr>
            </w:rPrChange>
          </w:rPr>
          <w:t xml:space="preserve">while state </w:t>
        </w:r>
      </w:ins>
      <w:ins w:id="4005" w:author="Boyko, James" w:date="2025-06-30T14:46:00Z" w16du:dateUtc="2025-06-30T18:46:00Z">
        <w:r w:rsidR="003278F0">
          <w:rPr>
            <w:rFonts w:ascii="Times New Roman" w:eastAsia="Times New Roman" w:hAnsi="Times New Roman" w:cs="Times New Roman"/>
          </w:rPr>
          <w:t>01 (</w:t>
        </w:r>
      </w:ins>
      <w:ins w:id="4006" w:author="Boyko, James" w:date="2025-06-30T14:45:00Z" w16du:dateUtc="2025-06-30T18:45:00Z">
        <w:r w:rsidR="003278F0">
          <w:rPr>
            <w:rFonts w:ascii="Times New Roman" w:eastAsia="Times New Roman" w:hAnsi="Times New Roman" w:cs="Times New Roman"/>
          </w:rPr>
          <w:t xml:space="preserve">monogamous mating system </w:t>
        </w:r>
      </w:ins>
      <w:bookmarkStart w:id="4007" w:name="_Hlk202187718"/>
      <w:ins w:id="4008" w:author="Boyko, James" w:date="2025-06-30T14:46:00Z" w16du:dateUtc="2025-06-30T18:46:00Z">
        <w:r w:rsidR="003278F0">
          <w:rPr>
            <w:rFonts w:ascii="Times New Roman" w:eastAsia="Times New Roman" w:hAnsi="Times New Roman" w:cs="Times New Roman"/>
          </w:rPr>
          <w:t>with estrus display</w:t>
        </w:r>
        <w:bookmarkEnd w:id="4007"/>
        <w:r w:rsidR="003278F0">
          <w:rPr>
            <w:rFonts w:ascii="Times New Roman" w:eastAsia="Times New Roman" w:hAnsi="Times New Roman" w:cs="Times New Roman"/>
          </w:rPr>
          <w:t xml:space="preserve">) had a </w:t>
        </w:r>
      </w:ins>
      <w:ins w:id="4009" w:author="Boyko, James" w:date="2025-06-19T11:28:00Z" w16du:dateUtc="2025-06-19T15:28:00Z">
        <w:r w:rsidRPr="0007356F">
          <w:rPr>
            <w:rFonts w:ascii="Times New Roman" w:eastAsia="Times New Roman" w:hAnsi="Times New Roman" w:cs="Times New Roman"/>
            <w:rPrChange w:id="4010" w:author="Boyko, James" w:date="2025-06-19T11:28:00Z" w16du:dateUtc="2025-06-19T15:28:00Z">
              <w:rPr>
                <w:rFonts w:ascii="Times New Roman" w:eastAsia="Times New Roman" w:hAnsi="Times New Roman" w:cs="Times New Roman"/>
                <w:i/>
                <w:iCs/>
              </w:rPr>
            </w:rPrChange>
          </w:rPr>
          <w:t xml:space="preserve">marginal probability of </w:t>
        </w:r>
      </w:ins>
      <w:ins w:id="4011" w:author="Boyko, James" w:date="2025-06-30T14:47:00Z" w16du:dateUtc="2025-06-30T18:47:00Z">
        <w:r w:rsidR="003278F0">
          <w:rPr>
            <w:rFonts w:ascii="Times New Roman" w:eastAsia="Times New Roman" w:hAnsi="Times New Roman" w:cs="Times New Roman"/>
          </w:rPr>
          <w:t>38</w:t>
        </w:r>
      </w:ins>
      <w:ins w:id="4012" w:author="Boyko, James" w:date="2025-06-19T11:28:00Z" w16du:dateUtc="2025-06-19T15:28:00Z">
        <w:r w:rsidRPr="0007356F">
          <w:rPr>
            <w:rFonts w:ascii="Times New Roman" w:eastAsia="Times New Roman" w:hAnsi="Times New Roman" w:cs="Times New Roman"/>
            <w:rPrChange w:id="4013" w:author="Boyko, James" w:date="2025-06-19T11:28:00Z" w16du:dateUtc="2025-06-19T15:28:00Z">
              <w:rPr>
                <w:rFonts w:ascii="Times New Roman" w:eastAsia="Times New Roman" w:hAnsi="Times New Roman" w:cs="Times New Roman"/>
                <w:i/>
                <w:iCs/>
              </w:rPr>
            </w:rPrChange>
          </w:rPr>
          <w:t xml:space="preserve">% (Fig. 4a). </w:t>
        </w:r>
        <w:r>
          <w:rPr>
            <w:rFonts w:ascii="Times New Roman" w:eastAsia="Times New Roman" w:hAnsi="Times New Roman" w:cs="Times New Roman"/>
          </w:rPr>
          <w:t xml:space="preserve">The result </w:t>
        </w:r>
      </w:ins>
      <w:ins w:id="4014" w:author="Boyko, James" w:date="2025-06-19T11:29:00Z" w16du:dateUtc="2025-06-19T15:29:00Z">
        <w:r>
          <w:rPr>
            <w:rFonts w:ascii="Times New Roman" w:eastAsia="Times New Roman" w:hAnsi="Times New Roman" w:cs="Times New Roman"/>
          </w:rPr>
          <w:t xml:space="preserve">of simulated annealing </w:t>
        </w:r>
      </w:ins>
      <w:ins w:id="4015" w:author="Boyko, James" w:date="2025-06-19T11:28:00Z" w16du:dateUtc="2025-06-19T15:28:00Z">
        <w:r w:rsidRPr="0007356F">
          <w:rPr>
            <w:rFonts w:ascii="Times New Roman" w:eastAsia="Times New Roman" w:hAnsi="Times New Roman" w:cs="Times New Roman"/>
            <w:rPrChange w:id="4016" w:author="Boyko, James" w:date="2025-06-19T11:28:00Z" w16du:dateUtc="2025-06-19T15:28:00Z">
              <w:rPr>
                <w:rFonts w:ascii="Times New Roman" w:eastAsia="Times New Roman" w:hAnsi="Times New Roman" w:cs="Times New Roman"/>
                <w:i/>
                <w:iCs/>
              </w:rPr>
            </w:rPrChange>
          </w:rPr>
          <w:t xml:space="preserve">identified a two-parameter model incorporating hidden rates as the optimal framework for describing trait evolution (Fig. 4b). The parameter estimates revealed distinct transition rate classes: states 00, 01, and 11 shared a common transition rate of </w:t>
        </w:r>
      </w:ins>
      <w:ins w:id="4017" w:author="Boyko, James" w:date="2025-06-30T14:51:00Z" w16du:dateUtc="2025-06-30T18:51:00Z">
        <w:r w:rsidR="00B92D5E" w:rsidRPr="00B92D5E">
          <w:rPr>
            <w:rFonts w:ascii="Times New Roman" w:eastAsia="Times New Roman" w:hAnsi="Times New Roman" w:cs="Times New Roman"/>
          </w:rPr>
          <w:t>0.038</w:t>
        </w:r>
        <w:r w:rsidR="00B92D5E">
          <w:rPr>
            <w:rFonts w:ascii="Times New Roman" w:eastAsia="Times New Roman" w:hAnsi="Times New Roman" w:cs="Times New Roman"/>
          </w:rPr>
          <w:t xml:space="preserve"> transitions/MY</w:t>
        </w:r>
      </w:ins>
      <w:ins w:id="4018" w:author="Boyko, James" w:date="2025-06-19T11:28:00Z" w16du:dateUtc="2025-06-19T15:28:00Z">
        <w:r w:rsidRPr="0007356F">
          <w:rPr>
            <w:rFonts w:ascii="Times New Roman" w:eastAsia="Times New Roman" w:hAnsi="Times New Roman" w:cs="Times New Roman"/>
            <w:rPrChange w:id="4019" w:author="Boyko, James" w:date="2025-06-19T11:28:00Z" w16du:dateUtc="2025-06-19T15:28:00Z">
              <w:rPr>
                <w:rFonts w:ascii="Times New Roman" w:eastAsia="Times New Roman" w:hAnsi="Times New Roman" w:cs="Times New Roman"/>
                <w:i/>
                <w:iCs/>
              </w:rPr>
            </w:rPrChange>
          </w:rPr>
          <w:t xml:space="preserve"> (95% CI: </w:t>
        </w:r>
      </w:ins>
      <w:ins w:id="4020" w:author="Boyko, James" w:date="2025-06-30T14:51:00Z" w16du:dateUtc="2025-06-30T18:51:00Z">
        <w:r w:rsidR="00B92D5E" w:rsidRPr="00B92D5E">
          <w:rPr>
            <w:rFonts w:ascii="Times New Roman" w:eastAsia="Times New Roman" w:hAnsi="Times New Roman" w:cs="Times New Roman"/>
          </w:rPr>
          <w:t>0.017</w:t>
        </w:r>
      </w:ins>
      <w:ins w:id="4021" w:author="Boyko, James" w:date="2025-06-19T11:28:00Z" w16du:dateUtc="2025-06-19T15:28:00Z">
        <w:r w:rsidRPr="0007356F">
          <w:rPr>
            <w:rFonts w:ascii="Times New Roman" w:eastAsia="Times New Roman" w:hAnsi="Times New Roman" w:cs="Times New Roman"/>
            <w:rPrChange w:id="4022" w:author="Boyko, James" w:date="2025-06-19T11:28:00Z" w16du:dateUtc="2025-06-19T15:28:00Z">
              <w:rPr>
                <w:rFonts w:ascii="Times New Roman" w:eastAsia="Times New Roman" w:hAnsi="Times New Roman" w:cs="Times New Roman"/>
                <w:i/>
                <w:iCs/>
              </w:rPr>
            </w:rPrChange>
          </w:rPr>
          <w:t xml:space="preserve">, </w:t>
        </w:r>
      </w:ins>
      <w:ins w:id="4023" w:author="Boyko, James" w:date="2025-06-30T14:51:00Z" w16du:dateUtc="2025-06-30T18:51:00Z">
        <w:r w:rsidR="00B92D5E" w:rsidRPr="00B92D5E">
          <w:rPr>
            <w:rFonts w:ascii="Times New Roman" w:eastAsia="Times New Roman" w:hAnsi="Times New Roman" w:cs="Times New Roman"/>
          </w:rPr>
          <w:t>0.093</w:t>
        </w:r>
      </w:ins>
      <w:ins w:id="4024" w:author="Boyko, James" w:date="2025-06-19T11:28:00Z" w16du:dateUtc="2025-06-19T15:28:00Z">
        <w:r w:rsidRPr="0007356F">
          <w:rPr>
            <w:rFonts w:ascii="Times New Roman" w:eastAsia="Times New Roman" w:hAnsi="Times New Roman" w:cs="Times New Roman"/>
            <w:rPrChange w:id="4025" w:author="Boyko, James" w:date="2025-06-19T11:28:00Z" w16du:dateUtc="2025-06-19T15:28:00Z">
              <w:rPr>
                <w:rFonts w:ascii="Times New Roman" w:eastAsia="Times New Roman" w:hAnsi="Times New Roman" w:cs="Times New Roman"/>
                <w:i/>
                <w:iCs/>
              </w:rPr>
            </w:rPrChange>
          </w:rPr>
          <w:t xml:space="preserve">), while transitions from 00R1 to 00R2 and 11R1 to 11R2 occurred at a rate of </w:t>
        </w:r>
      </w:ins>
      <w:ins w:id="4026" w:author="Boyko, James" w:date="2025-06-30T14:51:00Z" w16du:dateUtc="2025-06-30T18:51:00Z">
        <w:r w:rsidR="00B92D5E" w:rsidRPr="00B92D5E">
          <w:rPr>
            <w:rFonts w:ascii="Times New Roman" w:eastAsia="Times New Roman" w:hAnsi="Times New Roman" w:cs="Times New Roman"/>
          </w:rPr>
          <w:t>0.029</w:t>
        </w:r>
        <w:r w:rsidR="00B92D5E">
          <w:rPr>
            <w:rFonts w:ascii="Times New Roman" w:eastAsia="Times New Roman" w:hAnsi="Times New Roman" w:cs="Times New Roman"/>
          </w:rPr>
          <w:t xml:space="preserve"> </w:t>
        </w:r>
      </w:ins>
      <w:ins w:id="4027" w:author="Boyko, James" w:date="2025-06-19T11:28:00Z" w16du:dateUtc="2025-06-19T15:28:00Z">
        <w:r w:rsidRPr="0007356F">
          <w:rPr>
            <w:rFonts w:ascii="Times New Roman" w:eastAsia="Times New Roman" w:hAnsi="Times New Roman" w:cs="Times New Roman"/>
            <w:rPrChange w:id="4028" w:author="Boyko, James" w:date="2025-06-19T11:28:00Z" w16du:dateUtc="2025-06-19T15:28:00Z">
              <w:rPr>
                <w:rFonts w:ascii="Times New Roman" w:eastAsia="Times New Roman" w:hAnsi="Times New Roman" w:cs="Times New Roman"/>
                <w:i/>
                <w:iCs/>
              </w:rPr>
            </w:rPrChange>
          </w:rPr>
          <w:t xml:space="preserve">(95% CI: </w:t>
        </w:r>
      </w:ins>
      <w:ins w:id="4029" w:author="Boyko, James" w:date="2025-06-30T14:52:00Z" w16du:dateUtc="2025-06-30T18:52:00Z">
        <w:r w:rsidR="00B92D5E" w:rsidRPr="00B92D5E">
          <w:rPr>
            <w:rFonts w:ascii="Times New Roman" w:eastAsia="Times New Roman" w:hAnsi="Times New Roman" w:cs="Times New Roman"/>
          </w:rPr>
          <w:t>0.0009</w:t>
        </w:r>
        <w:r w:rsidR="00B92D5E">
          <w:rPr>
            <w:rFonts w:ascii="Times New Roman" w:eastAsia="Times New Roman" w:hAnsi="Times New Roman" w:cs="Times New Roman"/>
          </w:rPr>
          <w:t>9</w:t>
        </w:r>
      </w:ins>
      <w:ins w:id="4030" w:author="Boyko, James" w:date="2025-06-19T11:28:00Z" w16du:dateUtc="2025-06-19T15:28:00Z">
        <w:r w:rsidRPr="0007356F">
          <w:rPr>
            <w:rFonts w:ascii="Times New Roman" w:eastAsia="Times New Roman" w:hAnsi="Times New Roman" w:cs="Times New Roman"/>
            <w:rPrChange w:id="4031" w:author="Boyko, James" w:date="2025-06-19T11:28:00Z" w16du:dateUtc="2025-06-19T15:28:00Z">
              <w:rPr>
                <w:rFonts w:ascii="Times New Roman" w:eastAsia="Times New Roman" w:hAnsi="Times New Roman" w:cs="Times New Roman"/>
                <w:i/>
                <w:iCs/>
              </w:rPr>
            </w:rPrChange>
          </w:rPr>
          <w:t xml:space="preserve">, </w:t>
        </w:r>
      </w:ins>
      <w:ins w:id="4032" w:author="Boyko, James" w:date="2025-06-30T14:52:00Z" w16du:dateUtc="2025-06-30T18:52:00Z">
        <w:r w:rsidR="00B92D5E" w:rsidRPr="00B92D5E">
          <w:rPr>
            <w:rFonts w:ascii="Times New Roman" w:eastAsia="Times New Roman" w:hAnsi="Times New Roman" w:cs="Times New Roman"/>
          </w:rPr>
          <w:t>0.1</w:t>
        </w:r>
        <w:r w:rsidR="00B92D5E">
          <w:rPr>
            <w:rFonts w:ascii="Times New Roman" w:eastAsia="Times New Roman" w:hAnsi="Times New Roman" w:cs="Times New Roman"/>
          </w:rPr>
          <w:t>2</w:t>
        </w:r>
      </w:ins>
      <w:ins w:id="4033" w:author="Boyko, James" w:date="2025-06-19T11:28:00Z" w16du:dateUtc="2025-06-19T15:28:00Z">
        <w:r w:rsidRPr="0007356F">
          <w:rPr>
            <w:rFonts w:ascii="Times New Roman" w:eastAsia="Times New Roman" w:hAnsi="Times New Roman" w:cs="Times New Roman"/>
            <w:rPrChange w:id="4034" w:author="Boyko, James" w:date="2025-06-19T11:28:00Z" w16du:dateUtc="2025-06-19T15:28:00Z">
              <w:rPr>
                <w:rFonts w:ascii="Times New Roman" w:eastAsia="Times New Roman" w:hAnsi="Times New Roman" w:cs="Times New Roman"/>
                <w:i/>
                <w:iCs/>
              </w:rPr>
            </w:rPrChange>
          </w:rPr>
          <w:t xml:space="preserve">). A particularly notable feature of the optimal model is the presence of two sink states within the R2 rate classes. Once a lineage transitions to </w:t>
        </w:r>
      </w:ins>
      <w:ins w:id="4035" w:author="Boyko, James" w:date="2025-06-30T14:53:00Z" w16du:dateUtc="2025-06-30T18:53:00Z">
        <w:r w:rsidR="00C6767D">
          <w:rPr>
            <w:rFonts w:ascii="Times New Roman" w:eastAsia="Times New Roman" w:hAnsi="Times New Roman" w:cs="Times New Roman"/>
          </w:rPr>
          <w:t xml:space="preserve">rate class two for </w:t>
        </w:r>
      </w:ins>
      <w:ins w:id="4036" w:author="Boyko, James" w:date="2025-06-19T11:28:00Z" w16du:dateUtc="2025-06-19T15:28:00Z">
        <w:r w:rsidRPr="0007356F">
          <w:rPr>
            <w:rFonts w:ascii="Times New Roman" w:eastAsia="Times New Roman" w:hAnsi="Times New Roman" w:cs="Times New Roman"/>
            <w:rPrChange w:id="4037" w:author="Boyko, James" w:date="2025-06-19T11:28:00Z" w16du:dateUtc="2025-06-19T15:28:00Z">
              <w:rPr>
                <w:rFonts w:ascii="Times New Roman" w:eastAsia="Times New Roman" w:hAnsi="Times New Roman" w:cs="Times New Roman"/>
                <w:i/>
                <w:iCs/>
              </w:rPr>
            </w:rPrChange>
          </w:rPr>
          <w:t xml:space="preserve">either </w:t>
        </w:r>
      </w:ins>
      <w:ins w:id="4038" w:author="Boyko, James" w:date="2025-06-30T14:52:00Z" w16du:dateUtc="2025-06-30T18:52:00Z">
        <w:r w:rsidR="00C6767D" w:rsidRPr="00A47904">
          <w:rPr>
            <w:rFonts w:ascii="Times New Roman" w:eastAsia="Times New Roman" w:hAnsi="Times New Roman" w:cs="Times New Roman"/>
          </w:rPr>
          <w:t xml:space="preserve">monogamous mating system with concealed ovulation </w:t>
        </w:r>
        <w:r w:rsidR="00C6767D">
          <w:rPr>
            <w:rFonts w:ascii="Times New Roman" w:eastAsia="Times New Roman" w:hAnsi="Times New Roman" w:cs="Times New Roman"/>
          </w:rPr>
          <w:t>(</w:t>
        </w:r>
      </w:ins>
      <w:ins w:id="4039" w:author="Boyko, James" w:date="2025-06-19T11:28:00Z" w16du:dateUtc="2025-06-19T15:28:00Z">
        <w:r w:rsidRPr="0007356F">
          <w:rPr>
            <w:rFonts w:ascii="Times New Roman" w:eastAsia="Times New Roman" w:hAnsi="Times New Roman" w:cs="Times New Roman"/>
            <w:rPrChange w:id="4040" w:author="Boyko, James" w:date="2025-06-19T11:28:00Z" w16du:dateUtc="2025-06-19T15:28:00Z">
              <w:rPr>
                <w:rFonts w:ascii="Times New Roman" w:eastAsia="Times New Roman" w:hAnsi="Times New Roman" w:cs="Times New Roman"/>
                <w:i/>
                <w:iCs/>
              </w:rPr>
            </w:rPrChange>
          </w:rPr>
          <w:t>00R2</w:t>
        </w:r>
      </w:ins>
      <w:ins w:id="4041" w:author="Boyko, James" w:date="2025-06-30T14:52:00Z" w16du:dateUtc="2025-06-30T18:52:00Z">
        <w:r w:rsidR="00C6767D">
          <w:rPr>
            <w:rFonts w:ascii="Times New Roman" w:eastAsia="Times New Roman" w:hAnsi="Times New Roman" w:cs="Times New Roman"/>
          </w:rPr>
          <w:t>)</w:t>
        </w:r>
      </w:ins>
      <w:ins w:id="4042" w:author="Boyko, James" w:date="2025-06-19T11:28:00Z" w16du:dateUtc="2025-06-19T15:28:00Z">
        <w:r w:rsidRPr="0007356F">
          <w:rPr>
            <w:rFonts w:ascii="Times New Roman" w:eastAsia="Times New Roman" w:hAnsi="Times New Roman" w:cs="Times New Roman"/>
            <w:rPrChange w:id="4043" w:author="Boyko, James" w:date="2025-06-19T11:28:00Z" w16du:dateUtc="2025-06-19T15:28:00Z">
              <w:rPr>
                <w:rFonts w:ascii="Times New Roman" w:eastAsia="Times New Roman" w:hAnsi="Times New Roman" w:cs="Times New Roman"/>
                <w:i/>
                <w:iCs/>
              </w:rPr>
            </w:rPrChange>
          </w:rPr>
          <w:t xml:space="preserve"> or </w:t>
        </w:r>
      </w:ins>
      <w:ins w:id="4044" w:author="Boyko, James" w:date="2025-06-30T14:52:00Z" w16du:dateUtc="2025-06-30T18:52:00Z">
        <w:r w:rsidR="00C6767D">
          <w:rPr>
            <w:rFonts w:ascii="Times New Roman" w:eastAsia="Times New Roman" w:hAnsi="Times New Roman" w:cs="Times New Roman"/>
          </w:rPr>
          <w:t xml:space="preserve">multimale mating </w:t>
        </w:r>
      </w:ins>
      <w:ins w:id="4045" w:author="Boyko, James" w:date="2025-06-30T14:53:00Z" w16du:dateUtc="2025-06-30T18:53:00Z">
        <w:r w:rsidR="00C6767D">
          <w:rPr>
            <w:rFonts w:ascii="Times New Roman" w:eastAsia="Times New Roman" w:hAnsi="Times New Roman" w:cs="Times New Roman"/>
          </w:rPr>
          <w:t>with estrus display</w:t>
        </w:r>
        <w:r w:rsidR="00C6767D" w:rsidRPr="00C6767D">
          <w:rPr>
            <w:rFonts w:ascii="Times New Roman" w:eastAsia="Times New Roman" w:hAnsi="Times New Roman" w:cs="Times New Roman"/>
          </w:rPr>
          <w:t xml:space="preserve"> </w:t>
        </w:r>
        <w:r w:rsidR="00C6767D">
          <w:rPr>
            <w:rFonts w:ascii="Times New Roman" w:eastAsia="Times New Roman" w:hAnsi="Times New Roman" w:cs="Times New Roman"/>
          </w:rPr>
          <w:t>(</w:t>
        </w:r>
      </w:ins>
      <w:ins w:id="4046" w:author="Boyko, James" w:date="2025-06-19T11:28:00Z" w16du:dateUtc="2025-06-19T15:28:00Z">
        <w:r w:rsidRPr="0007356F">
          <w:rPr>
            <w:rFonts w:ascii="Times New Roman" w:eastAsia="Times New Roman" w:hAnsi="Times New Roman" w:cs="Times New Roman"/>
            <w:rPrChange w:id="4047" w:author="Boyko, James" w:date="2025-06-19T11:28:00Z" w16du:dateUtc="2025-06-19T15:28:00Z">
              <w:rPr>
                <w:rFonts w:ascii="Times New Roman" w:eastAsia="Times New Roman" w:hAnsi="Times New Roman" w:cs="Times New Roman"/>
                <w:i/>
                <w:iCs/>
              </w:rPr>
            </w:rPrChange>
          </w:rPr>
          <w:t>11R2</w:t>
        </w:r>
      </w:ins>
      <w:ins w:id="4048" w:author="Boyko, James" w:date="2025-06-30T14:53:00Z" w16du:dateUtc="2025-06-30T18:53:00Z">
        <w:r w:rsidR="00C6767D">
          <w:rPr>
            <w:rFonts w:ascii="Times New Roman" w:eastAsia="Times New Roman" w:hAnsi="Times New Roman" w:cs="Times New Roman"/>
          </w:rPr>
          <w:t>)</w:t>
        </w:r>
      </w:ins>
      <w:ins w:id="4049" w:author="Boyko, James" w:date="2025-06-19T11:28:00Z" w16du:dateUtc="2025-06-19T15:28:00Z">
        <w:r w:rsidRPr="0007356F">
          <w:rPr>
            <w:rFonts w:ascii="Times New Roman" w:eastAsia="Times New Roman" w:hAnsi="Times New Roman" w:cs="Times New Roman"/>
            <w:rPrChange w:id="4050" w:author="Boyko, James" w:date="2025-06-19T11:28:00Z" w16du:dateUtc="2025-06-19T15:28:00Z">
              <w:rPr>
                <w:rFonts w:ascii="Times New Roman" w:eastAsia="Times New Roman" w:hAnsi="Times New Roman" w:cs="Times New Roman"/>
                <w:i/>
                <w:iCs/>
              </w:rPr>
            </w:rPrChange>
          </w:rPr>
          <w:t xml:space="preserve">, the model predicts no further evolutionary transitions, effectively trapping these lineages in their current state. This </w:t>
        </w:r>
      </w:ins>
      <w:ins w:id="4051" w:author="Boyko, James" w:date="2025-06-19T11:29:00Z" w16du:dateUtc="2025-06-19T15:29:00Z">
        <w:r>
          <w:rPr>
            <w:rFonts w:ascii="Times New Roman" w:eastAsia="Times New Roman" w:hAnsi="Times New Roman" w:cs="Times New Roman"/>
          </w:rPr>
          <w:t xml:space="preserve">is similar </w:t>
        </w:r>
      </w:ins>
      <w:ins w:id="4052" w:author="Boyko, James" w:date="2025-06-19T11:28:00Z" w16du:dateUtc="2025-06-19T15:28:00Z">
        <w:r w:rsidRPr="0007356F">
          <w:rPr>
            <w:rFonts w:ascii="Times New Roman" w:eastAsia="Times New Roman" w:hAnsi="Times New Roman" w:cs="Times New Roman"/>
            <w:rPrChange w:id="4053" w:author="Boyko, James" w:date="2025-06-19T11:28:00Z" w16du:dateUtc="2025-06-19T15:28:00Z">
              <w:rPr>
                <w:rFonts w:ascii="Times New Roman" w:eastAsia="Times New Roman" w:hAnsi="Times New Roman" w:cs="Times New Roman"/>
                <w:i/>
                <w:iCs/>
              </w:rPr>
            </w:rPrChange>
          </w:rPr>
          <w:t>to the covarion model, where molecular evolutionary processes can cease entirely in certain lineages</w:t>
        </w:r>
      </w:ins>
      <w:ins w:id="4054" w:author="Boyko, James" w:date="2025-06-30T14:53:00Z" w16du:dateUtc="2025-06-30T18:53:00Z">
        <w:r w:rsidR="00C6767D">
          <w:rPr>
            <w:rFonts w:ascii="Times New Roman" w:eastAsia="Times New Roman" w:hAnsi="Times New Roman" w:cs="Times New Roman"/>
          </w:rPr>
          <w:t xml:space="preserve"> </w:t>
        </w:r>
      </w:ins>
      <w:r w:rsidR="000530BE">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ze6wUaEK","properties":{"formattedCitation":"(Tuffley and Steel 1998)","plainCitation":"(Tuffley and Steel 1998)","noteIndex":0},"citationItems":[{"id":2179,"uris":["http://zotero.org/users/local/TCNekpWa/items/7LNUSPVG"],"itemData":{"id":2179,"type":"article-journal","abstract":"A “covarion” model for nucleotide substitution that allows sites to turn “on” and “off” with time was proposed in 1970 by Fitch and Markowitz. It has been argued recently that evidence supports such models over later, alternative models that postulate a static distribution of rates across sites. However, in contrast with these latter well-studied models, little is known about the analytic properties of the former model. Here we analyze a covarion-style model and show (i) how to obtain the evolutionary distance between two species from the expected proportion of sites where two species differ, (ii) that the covarion model gives identical results to a suitably chosen rates-across-sites model if several sequences are compared in pairs by using only the expected proportion of sites at which they differ, (iii) conditions under which the two models will give identical results if the full joint probability matrix is examined, and (iv) that the two models can, in principle, be distinguished when there are at least four monophyletic groups of species. This last result is based on a distance measure that is tree additive under certain versions of the covarion model but, in general, will not be additive under a rates-across-sites model. The measure constructed does not require knowledge of the parameters of the model and so shows that sequences generated by the covarion model do in fact contain information about the underlying tree.","container-title":"Mathematical Biosciences","DOI":"10.1016/S0025-5564(97)00081-3","ISSN":"0025-5564","issue":"1","journalAbbreviation":"Mathematical Biosciences","page":"63-91","source":"ScienceDirect","title":"Modeling the covarion hypothesis of nucleotide substitution","volume":"147","author":[{"family":"Tuffley","given":"Chris"},{"family":"Steel","given":"Mike"}],"issued":{"date-parts":[["1998",1,1]]}}}],"schema":"https://github.com/citation-style-language/schema/raw/master/csl-citation.json"} </w:instrText>
      </w:r>
      <w:r w:rsidR="000530BE">
        <w:rPr>
          <w:rFonts w:ascii="Times New Roman" w:eastAsia="Times New Roman" w:hAnsi="Times New Roman" w:cs="Times New Roman"/>
        </w:rPr>
        <w:fldChar w:fldCharType="separate"/>
      </w:r>
      <w:r w:rsidR="000530BE">
        <w:rPr>
          <w:rFonts w:ascii="Times New Roman" w:eastAsia="Times New Roman" w:hAnsi="Times New Roman" w:cs="Times New Roman"/>
          <w:noProof/>
        </w:rPr>
        <w:t>(Tuffley and Steel 1998)</w:t>
      </w:r>
      <w:r w:rsidR="000530BE">
        <w:rPr>
          <w:rFonts w:ascii="Times New Roman" w:eastAsia="Times New Roman" w:hAnsi="Times New Roman" w:cs="Times New Roman"/>
        </w:rPr>
        <w:fldChar w:fldCharType="end"/>
      </w:r>
      <w:ins w:id="4055" w:author="Boyko, James" w:date="2025-06-19T11:28:00Z" w16du:dateUtc="2025-06-19T15:28:00Z">
        <w:r w:rsidRPr="0007356F">
          <w:rPr>
            <w:rFonts w:ascii="Times New Roman" w:eastAsia="Times New Roman" w:hAnsi="Times New Roman" w:cs="Times New Roman"/>
            <w:rPrChange w:id="4056" w:author="Boyko, James" w:date="2025-06-19T11:28:00Z" w16du:dateUtc="2025-06-19T15:28:00Z">
              <w:rPr>
                <w:rFonts w:ascii="Times New Roman" w:eastAsia="Times New Roman" w:hAnsi="Times New Roman" w:cs="Times New Roman"/>
                <w:i/>
                <w:iCs/>
              </w:rPr>
            </w:rPrChange>
          </w:rPr>
          <w:t xml:space="preserve">. However, </w:t>
        </w:r>
      </w:ins>
      <w:ins w:id="4057" w:author="Boyko, James" w:date="2025-06-19T11:30:00Z" w16du:dateUtc="2025-06-19T15:30:00Z">
        <w:r>
          <w:rPr>
            <w:rFonts w:ascii="Times New Roman" w:eastAsia="Times New Roman" w:hAnsi="Times New Roman" w:cs="Times New Roman"/>
          </w:rPr>
          <w:t>this</w:t>
        </w:r>
      </w:ins>
      <w:ins w:id="4058" w:author="Boyko, James" w:date="2025-06-19T11:28:00Z" w16du:dateUtc="2025-06-19T15:28:00Z">
        <w:r w:rsidRPr="0007356F">
          <w:rPr>
            <w:rFonts w:ascii="Times New Roman" w:eastAsia="Times New Roman" w:hAnsi="Times New Roman" w:cs="Times New Roman"/>
            <w:rPrChange w:id="4059" w:author="Boyko, James" w:date="2025-06-19T11:28:00Z" w16du:dateUtc="2025-06-19T15:28:00Z">
              <w:rPr>
                <w:rFonts w:ascii="Times New Roman" w:eastAsia="Times New Roman" w:hAnsi="Times New Roman" w:cs="Times New Roman"/>
                <w:i/>
                <w:iCs/>
              </w:rPr>
            </w:rPrChange>
          </w:rPr>
          <w:t xml:space="preserve"> model differs in that lineages entering these sink states are not expected to resume evolutionary transitions, suggesting a form of evolutionary canalization rather than temporary stasis.</w:t>
        </w:r>
      </w:ins>
      <w:ins w:id="4060" w:author="Boyko, James" w:date="2025-06-19T11:30:00Z" w16du:dateUtc="2025-06-19T15:30:00Z">
        <w:r>
          <w:rPr>
            <w:rFonts w:ascii="Times New Roman" w:eastAsia="Times New Roman" w:hAnsi="Times New Roman" w:cs="Times New Roman"/>
          </w:rPr>
          <w:t xml:space="preserve"> Based on </w:t>
        </w:r>
      </w:ins>
      <w:ins w:id="4061" w:author="Boyko, James" w:date="2025-06-19T11:31:00Z" w16du:dateUtc="2025-06-19T15:31:00Z">
        <w:r>
          <w:rPr>
            <w:rFonts w:ascii="Times New Roman" w:eastAsia="Times New Roman" w:hAnsi="Times New Roman" w:cs="Times New Roman"/>
          </w:rPr>
          <w:t xml:space="preserve">state </w:t>
        </w:r>
      </w:ins>
      <w:ins w:id="4062" w:author="Boyko, James" w:date="2025-06-19T11:30:00Z" w16du:dateUtc="2025-06-19T15:30:00Z">
        <w:r>
          <w:rPr>
            <w:rFonts w:ascii="Times New Roman" w:eastAsia="Times New Roman" w:hAnsi="Times New Roman" w:cs="Times New Roman"/>
          </w:rPr>
          <w:t>reconstructions at the tips</w:t>
        </w:r>
      </w:ins>
      <w:ins w:id="4063" w:author="Boyko, James" w:date="2025-06-19T11:31:00Z" w16du:dateUtc="2025-06-19T15:31:00Z">
        <w:r>
          <w:rPr>
            <w:rFonts w:ascii="Times New Roman" w:eastAsia="Times New Roman" w:hAnsi="Times New Roman" w:cs="Times New Roman"/>
          </w:rPr>
          <w:t xml:space="preserve"> for the unknown hidden states</w:t>
        </w:r>
      </w:ins>
      <w:ins w:id="4064" w:author="Boyko, James" w:date="2025-06-19T11:30:00Z" w16du:dateUtc="2025-06-19T15:30:00Z">
        <w:r>
          <w:rPr>
            <w:rFonts w:ascii="Times New Roman" w:eastAsia="Times New Roman" w:hAnsi="Times New Roman" w:cs="Times New Roman"/>
          </w:rPr>
          <w:t xml:space="preserve">, there are </w:t>
        </w:r>
      </w:ins>
      <w:ins w:id="4065" w:author="Boyko, James" w:date="2025-06-19T11:31:00Z" w16du:dateUtc="2025-06-19T15:31:00Z">
        <w:r>
          <w:rPr>
            <w:rFonts w:ascii="Times New Roman" w:eastAsia="Times New Roman" w:hAnsi="Times New Roman" w:cs="Times New Roman"/>
          </w:rPr>
          <w:t>some</w:t>
        </w:r>
      </w:ins>
      <w:ins w:id="4066" w:author="Boyko, James" w:date="2025-06-19T11:28:00Z" w16du:dateUtc="2025-06-19T15:28:00Z">
        <w:r w:rsidRPr="0007356F">
          <w:rPr>
            <w:rFonts w:ascii="Times New Roman" w:eastAsia="Times New Roman" w:hAnsi="Times New Roman" w:cs="Times New Roman"/>
            <w:rPrChange w:id="4067" w:author="Boyko, James" w:date="2025-06-19T11:28:00Z" w16du:dateUtc="2025-06-19T15:28:00Z">
              <w:rPr>
                <w:rFonts w:ascii="Times New Roman" w:eastAsia="Times New Roman" w:hAnsi="Times New Roman" w:cs="Times New Roman"/>
                <w:i/>
                <w:iCs/>
              </w:rPr>
            </w:rPrChange>
          </w:rPr>
          <w:t xml:space="preserve"> clade-specific patterns of evolutionary canalization. </w:t>
        </w:r>
        <w:r w:rsidRPr="0007356F">
          <w:rPr>
            <w:rFonts w:ascii="Times New Roman" w:eastAsia="Times New Roman" w:hAnsi="Times New Roman" w:cs="Times New Roman"/>
            <w:rPrChange w:id="4068" w:author="Boyko, James" w:date="2025-06-19T11:28:00Z" w16du:dateUtc="2025-06-19T15:28:00Z">
              <w:rPr>
                <w:rFonts w:ascii="Times New Roman" w:eastAsia="Times New Roman" w:hAnsi="Times New Roman" w:cs="Times New Roman"/>
                <w:i/>
                <w:iCs/>
              </w:rPr>
            </w:rPrChange>
          </w:rPr>
          <w:lastRenderedPageBreak/>
          <w:t xml:space="preserve">Clade </w:t>
        </w:r>
      </w:ins>
      <w:ins w:id="4069" w:author="Boyko, James" w:date="2025-06-30T14:56:00Z" w16du:dateUtc="2025-06-30T18:56:00Z">
        <w:r w:rsidR="00AF63B2">
          <w:rPr>
            <w:rFonts w:ascii="Times New Roman" w:eastAsia="Times New Roman" w:hAnsi="Times New Roman" w:cs="Times New Roman"/>
          </w:rPr>
          <w:t>1</w:t>
        </w:r>
      </w:ins>
      <w:ins w:id="4070" w:author="Boyko, James" w:date="2025-06-19T11:28:00Z" w16du:dateUtc="2025-06-19T15:28:00Z">
        <w:r w:rsidRPr="0007356F">
          <w:rPr>
            <w:rFonts w:ascii="Times New Roman" w:eastAsia="Times New Roman" w:hAnsi="Times New Roman" w:cs="Times New Roman"/>
            <w:rPrChange w:id="4071" w:author="Boyko, James" w:date="2025-06-19T11:28:00Z" w16du:dateUtc="2025-06-19T15:28:00Z">
              <w:rPr>
                <w:rFonts w:ascii="Times New Roman" w:eastAsia="Times New Roman" w:hAnsi="Times New Roman" w:cs="Times New Roman"/>
                <w:i/>
                <w:iCs/>
              </w:rPr>
            </w:rPrChange>
          </w:rPr>
          <w:t xml:space="preserve"> </w:t>
        </w:r>
      </w:ins>
      <w:ins w:id="4072" w:author="Boyko, James" w:date="2025-06-30T14:58:00Z" w16du:dateUtc="2025-06-30T18:58:00Z">
        <w:r w:rsidR="00AF63B2">
          <w:rPr>
            <w:rFonts w:ascii="Times New Roman" w:eastAsia="Times New Roman" w:hAnsi="Times New Roman" w:cs="Times New Roman"/>
          </w:rPr>
          <w:t>(</w:t>
        </w:r>
        <w:r w:rsidR="00AF63B2" w:rsidRPr="00AF63B2">
          <w:rPr>
            <w:rFonts w:ascii="Times New Roman" w:eastAsia="Times New Roman" w:hAnsi="Times New Roman" w:cs="Times New Roman"/>
            <w:i/>
            <w:iCs/>
            <w:rPrChange w:id="4073" w:author="Boyko, James" w:date="2025-06-30T14:58:00Z" w16du:dateUtc="2025-06-30T18:58:00Z">
              <w:rPr>
                <w:rFonts w:ascii="Times New Roman" w:eastAsia="Times New Roman" w:hAnsi="Times New Roman" w:cs="Times New Roman"/>
              </w:rPr>
            </w:rPrChange>
          </w:rPr>
          <w:t>Hylobates</w:t>
        </w:r>
        <w:r w:rsidR="00AF63B2">
          <w:rPr>
            <w:rFonts w:ascii="Times New Roman" w:eastAsia="Times New Roman" w:hAnsi="Times New Roman" w:cs="Times New Roman"/>
          </w:rPr>
          <w:t xml:space="preserve">) </w:t>
        </w:r>
      </w:ins>
      <w:ins w:id="4074" w:author="Boyko, James" w:date="2025-06-19T11:28:00Z" w16du:dateUtc="2025-06-19T15:28:00Z">
        <w:r w:rsidRPr="0007356F">
          <w:rPr>
            <w:rFonts w:ascii="Times New Roman" w:eastAsia="Times New Roman" w:hAnsi="Times New Roman" w:cs="Times New Roman"/>
            <w:rPrChange w:id="4075" w:author="Boyko, James" w:date="2025-06-19T11:28:00Z" w16du:dateUtc="2025-06-19T15:28:00Z">
              <w:rPr>
                <w:rFonts w:ascii="Times New Roman" w:eastAsia="Times New Roman" w:hAnsi="Times New Roman" w:cs="Times New Roman"/>
                <w:i/>
                <w:iCs/>
              </w:rPr>
            </w:rPrChange>
          </w:rPr>
          <w:t xml:space="preserve">appears to have entered this canalized state, remaining permanently </w:t>
        </w:r>
      </w:ins>
      <w:ins w:id="4076" w:author="Boyko, James" w:date="2025-06-30T15:00:00Z" w16du:dateUtc="2025-06-30T19:00:00Z">
        <w:r w:rsidR="00A5063A">
          <w:rPr>
            <w:rFonts w:ascii="Times New Roman" w:eastAsia="Times New Roman" w:hAnsi="Times New Roman" w:cs="Times New Roman"/>
          </w:rPr>
          <w:t xml:space="preserve">as </w:t>
        </w:r>
      </w:ins>
      <w:ins w:id="4077" w:author="Boyko, James" w:date="2025-06-30T15:01:00Z" w16du:dateUtc="2025-06-30T19:01:00Z">
        <w:r w:rsidR="000821B9">
          <w:rPr>
            <w:rFonts w:ascii="Times New Roman" w:eastAsia="Times New Roman" w:hAnsi="Times New Roman" w:cs="Times New Roman"/>
          </w:rPr>
          <w:t>monogam</w:t>
        </w:r>
        <w:r w:rsidR="00A5063A">
          <w:rPr>
            <w:rFonts w:ascii="Times New Roman" w:eastAsia="Times New Roman" w:hAnsi="Times New Roman" w:cs="Times New Roman"/>
          </w:rPr>
          <w:t>ous</w:t>
        </w:r>
      </w:ins>
      <w:ins w:id="4078" w:author="Boyko, James" w:date="2025-06-30T15:00:00Z" w16du:dateUtc="2025-06-30T19:00:00Z">
        <w:r w:rsidR="00A5063A">
          <w:rPr>
            <w:rFonts w:ascii="Times New Roman" w:eastAsia="Times New Roman" w:hAnsi="Times New Roman" w:cs="Times New Roman"/>
          </w:rPr>
          <w:t xml:space="preserve"> mating with</w:t>
        </w:r>
      </w:ins>
      <w:ins w:id="4079" w:author="Boyko, James" w:date="2025-06-30T15:01:00Z" w16du:dateUtc="2025-06-30T19:01:00Z">
        <w:r w:rsidR="00A5063A">
          <w:rPr>
            <w:rFonts w:ascii="Times New Roman" w:eastAsia="Times New Roman" w:hAnsi="Times New Roman" w:cs="Times New Roman"/>
          </w:rPr>
          <w:t xml:space="preserve"> concealed ovulation</w:t>
        </w:r>
      </w:ins>
      <w:ins w:id="4080" w:author="Boyko, James" w:date="2025-06-19T11:28:00Z" w16du:dateUtc="2025-06-19T15:28:00Z">
        <w:r w:rsidRPr="0007356F">
          <w:rPr>
            <w:rFonts w:ascii="Times New Roman" w:eastAsia="Times New Roman" w:hAnsi="Times New Roman" w:cs="Times New Roman"/>
            <w:rPrChange w:id="4081" w:author="Boyko, James" w:date="2025-06-19T11:28:00Z" w16du:dateUtc="2025-06-19T15:28:00Z">
              <w:rPr>
                <w:rFonts w:ascii="Times New Roman" w:eastAsia="Times New Roman" w:hAnsi="Times New Roman" w:cs="Times New Roman"/>
                <w:i/>
                <w:iCs/>
              </w:rPr>
            </w:rPrChange>
          </w:rPr>
          <w:t xml:space="preserve"> </w:t>
        </w:r>
      </w:ins>
      <w:ins w:id="4082" w:author="Boyko, James" w:date="2025-06-30T15:01:00Z" w16du:dateUtc="2025-06-30T19:01:00Z">
        <w:r w:rsidR="00A5063A">
          <w:rPr>
            <w:rFonts w:ascii="Times New Roman" w:eastAsia="Times New Roman" w:hAnsi="Times New Roman" w:cs="Times New Roman"/>
          </w:rPr>
          <w:t>(</w:t>
        </w:r>
      </w:ins>
      <w:ins w:id="4083" w:author="Boyko, James" w:date="2025-06-19T11:28:00Z" w16du:dateUtc="2025-06-19T15:28:00Z">
        <w:r w:rsidRPr="0007356F">
          <w:rPr>
            <w:rFonts w:ascii="Times New Roman" w:eastAsia="Times New Roman" w:hAnsi="Times New Roman" w:cs="Times New Roman"/>
            <w:rPrChange w:id="4084" w:author="Boyko, James" w:date="2025-06-19T11:28:00Z" w16du:dateUtc="2025-06-19T15:28:00Z">
              <w:rPr>
                <w:rFonts w:ascii="Times New Roman" w:eastAsia="Times New Roman" w:hAnsi="Times New Roman" w:cs="Times New Roman"/>
                <w:i/>
                <w:iCs/>
              </w:rPr>
            </w:rPrChange>
          </w:rPr>
          <w:t>00</w:t>
        </w:r>
      </w:ins>
      <w:ins w:id="4085" w:author="Boyko, James" w:date="2025-06-30T15:01:00Z" w16du:dateUtc="2025-06-30T19:01:00Z">
        <w:r w:rsidR="00A5063A">
          <w:rPr>
            <w:rFonts w:ascii="Times New Roman" w:eastAsia="Times New Roman" w:hAnsi="Times New Roman" w:cs="Times New Roman"/>
          </w:rPr>
          <w:t>)</w:t>
        </w:r>
      </w:ins>
      <w:ins w:id="4086" w:author="Boyko, James" w:date="2025-06-19T11:28:00Z" w16du:dateUtc="2025-06-19T15:28:00Z">
        <w:r w:rsidRPr="0007356F">
          <w:rPr>
            <w:rFonts w:ascii="Times New Roman" w:eastAsia="Times New Roman" w:hAnsi="Times New Roman" w:cs="Times New Roman"/>
            <w:rPrChange w:id="4087" w:author="Boyko, James" w:date="2025-06-19T11:28:00Z" w16du:dateUtc="2025-06-19T15:28:00Z">
              <w:rPr>
                <w:rFonts w:ascii="Times New Roman" w:eastAsia="Times New Roman" w:hAnsi="Times New Roman" w:cs="Times New Roman"/>
                <w:i/>
                <w:iCs/>
              </w:rPr>
            </w:rPrChange>
          </w:rPr>
          <w:t xml:space="preserve">, while </w:t>
        </w:r>
      </w:ins>
      <w:ins w:id="4088" w:author="Boyko, James" w:date="2025-06-30T15:00:00Z" w16du:dateUtc="2025-06-30T19:00:00Z">
        <w:r w:rsidR="00AF63B2">
          <w:rPr>
            <w:rFonts w:ascii="Times New Roman" w:eastAsia="Times New Roman" w:hAnsi="Times New Roman" w:cs="Times New Roman"/>
          </w:rPr>
          <w:t>C</w:t>
        </w:r>
      </w:ins>
      <w:ins w:id="4089" w:author="Boyko, James" w:date="2025-06-19T11:28:00Z" w16du:dateUtc="2025-06-19T15:28:00Z">
        <w:r w:rsidRPr="0007356F">
          <w:rPr>
            <w:rFonts w:ascii="Times New Roman" w:eastAsia="Times New Roman" w:hAnsi="Times New Roman" w:cs="Times New Roman"/>
            <w:rPrChange w:id="4090" w:author="Boyko, James" w:date="2025-06-19T11:28:00Z" w16du:dateUtc="2025-06-19T15:28:00Z">
              <w:rPr>
                <w:rFonts w:ascii="Times New Roman" w:eastAsia="Times New Roman" w:hAnsi="Times New Roman" w:cs="Times New Roman"/>
                <w:i/>
                <w:iCs/>
              </w:rPr>
            </w:rPrChange>
          </w:rPr>
          <w:t xml:space="preserve">lade </w:t>
        </w:r>
      </w:ins>
      <w:ins w:id="4091" w:author="Boyko, James" w:date="2025-06-30T15:00:00Z" w16du:dateUtc="2025-06-30T19:00:00Z">
        <w:r w:rsidR="00AF63B2">
          <w:rPr>
            <w:rFonts w:ascii="Times New Roman" w:eastAsia="Times New Roman" w:hAnsi="Times New Roman" w:cs="Times New Roman"/>
          </w:rPr>
          <w:t>2</w:t>
        </w:r>
      </w:ins>
      <w:ins w:id="4092" w:author="Boyko, James" w:date="2025-06-19T11:28:00Z" w16du:dateUtc="2025-06-19T15:28:00Z">
        <w:r w:rsidRPr="0007356F">
          <w:rPr>
            <w:rFonts w:ascii="Times New Roman" w:eastAsia="Times New Roman" w:hAnsi="Times New Roman" w:cs="Times New Roman"/>
            <w:rPrChange w:id="4093" w:author="Boyko, James" w:date="2025-06-19T11:28:00Z" w16du:dateUtc="2025-06-19T15:28:00Z">
              <w:rPr>
                <w:rFonts w:ascii="Times New Roman" w:eastAsia="Times New Roman" w:hAnsi="Times New Roman" w:cs="Times New Roman"/>
                <w:i/>
                <w:iCs/>
              </w:rPr>
            </w:rPrChange>
          </w:rPr>
          <w:t xml:space="preserve"> </w:t>
        </w:r>
      </w:ins>
      <w:ins w:id="4094" w:author="Boyko, James" w:date="2025-06-30T15:00:00Z" w16du:dateUtc="2025-06-30T19:00:00Z">
        <w:r w:rsidR="00AF63B2">
          <w:rPr>
            <w:rFonts w:ascii="Times New Roman" w:eastAsia="Times New Roman" w:hAnsi="Times New Roman" w:cs="Times New Roman"/>
          </w:rPr>
          <w:t>(</w:t>
        </w:r>
        <w:r w:rsidR="00AF63B2" w:rsidRPr="00AF63B2">
          <w:rPr>
            <w:rFonts w:ascii="Times New Roman" w:eastAsia="Times New Roman" w:hAnsi="Times New Roman" w:cs="Times New Roman"/>
            <w:i/>
            <w:iCs/>
            <w:rPrChange w:id="4095" w:author="Boyko, James" w:date="2025-06-30T15:00:00Z" w16du:dateUtc="2025-06-30T19:00:00Z">
              <w:rPr>
                <w:rFonts w:ascii="Times New Roman" w:eastAsia="Times New Roman" w:hAnsi="Times New Roman" w:cs="Times New Roman"/>
              </w:rPr>
            </w:rPrChange>
          </w:rPr>
          <w:t>Macaca</w:t>
        </w:r>
        <w:r w:rsidR="00AF63B2">
          <w:rPr>
            <w:rFonts w:ascii="Times New Roman" w:eastAsia="Times New Roman" w:hAnsi="Times New Roman" w:cs="Times New Roman"/>
          </w:rPr>
          <w:t xml:space="preserve">) </w:t>
        </w:r>
      </w:ins>
      <w:ins w:id="4096" w:author="Boyko, James" w:date="2025-06-30T14:59:00Z" w16du:dateUtc="2025-06-30T18:59:00Z">
        <w:r w:rsidR="00AF63B2">
          <w:rPr>
            <w:rFonts w:ascii="Times New Roman" w:eastAsia="Times New Roman" w:hAnsi="Times New Roman" w:cs="Times New Roman"/>
          </w:rPr>
          <w:t>is trending towards a</w:t>
        </w:r>
      </w:ins>
      <w:ins w:id="4097" w:author="Boyko, James" w:date="2025-06-19T11:28:00Z" w16du:dateUtc="2025-06-19T15:28:00Z">
        <w:r w:rsidRPr="0007356F">
          <w:rPr>
            <w:rFonts w:ascii="Times New Roman" w:eastAsia="Times New Roman" w:hAnsi="Times New Roman" w:cs="Times New Roman"/>
            <w:rPrChange w:id="4098" w:author="Boyko, James" w:date="2025-06-19T11:28:00Z" w16du:dateUtc="2025-06-19T15:28:00Z">
              <w:rPr>
                <w:rFonts w:ascii="Times New Roman" w:eastAsia="Times New Roman" w:hAnsi="Times New Roman" w:cs="Times New Roman"/>
                <w:i/>
                <w:iCs/>
              </w:rPr>
            </w:rPrChange>
          </w:rPr>
          <w:t xml:space="preserve"> canalization </w:t>
        </w:r>
      </w:ins>
      <w:ins w:id="4099" w:author="Boyko, James" w:date="2025-06-30T15:00:00Z" w16du:dateUtc="2025-06-30T19:00:00Z">
        <w:r w:rsidR="00A5063A">
          <w:rPr>
            <w:rFonts w:ascii="Times New Roman" w:eastAsia="Times New Roman" w:hAnsi="Times New Roman" w:cs="Times New Roman"/>
          </w:rPr>
          <w:t>of multimale mating and estrus display (</w:t>
        </w:r>
      </w:ins>
      <w:ins w:id="4100" w:author="Boyko, James" w:date="2025-06-19T11:28:00Z" w16du:dateUtc="2025-06-19T15:28:00Z">
        <w:r w:rsidRPr="0007356F">
          <w:rPr>
            <w:rFonts w:ascii="Times New Roman" w:eastAsia="Times New Roman" w:hAnsi="Times New Roman" w:cs="Times New Roman"/>
            <w:rPrChange w:id="4101" w:author="Boyko, James" w:date="2025-06-19T11:28:00Z" w16du:dateUtc="2025-06-19T15:28:00Z">
              <w:rPr>
                <w:rFonts w:ascii="Times New Roman" w:eastAsia="Times New Roman" w:hAnsi="Times New Roman" w:cs="Times New Roman"/>
                <w:i/>
                <w:iCs/>
              </w:rPr>
            </w:rPrChange>
          </w:rPr>
          <w:t>11</w:t>
        </w:r>
      </w:ins>
      <w:ins w:id="4102" w:author="Boyko, James" w:date="2025-06-30T15:00:00Z" w16du:dateUtc="2025-06-30T19:00:00Z">
        <w:r w:rsidR="00A5063A">
          <w:rPr>
            <w:rFonts w:ascii="Times New Roman" w:eastAsia="Times New Roman" w:hAnsi="Times New Roman" w:cs="Times New Roman"/>
          </w:rPr>
          <w:t>)</w:t>
        </w:r>
      </w:ins>
      <w:ins w:id="4103" w:author="Boyko, James" w:date="2025-06-19T11:28:00Z" w16du:dateUtc="2025-06-19T15:28:00Z">
        <w:r w:rsidRPr="0007356F">
          <w:rPr>
            <w:rFonts w:ascii="Times New Roman" w:eastAsia="Times New Roman" w:hAnsi="Times New Roman" w:cs="Times New Roman"/>
            <w:rPrChange w:id="4104" w:author="Boyko, James" w:date="2025-06-19T11:28:00Z" w16du:dateUtc="2025-06-19T15:28:00Z">
              <w:rPr>
                <w:rFonts w:ascii="Times New Roman" w:eastAsia="Times New Roman" w:hAnsi="Times New Roman" w:cs="Times New Roman"/>
                <w:i/>
                <w:iCs/>
              </w:rPr>
            </w:rPrChange>
          </w:rPr>
          <w:t xml:space="preserve">. </w:t>
        </w:r>
      </w:ins>
      <w:ins w:id="4105" w:author="Boyko, James" w:date="2025-06-19T11:31:00Z" w16du:dateUtc="2025-06-19T15:31:00Z">
        <w:r>
          <w:rPr>
            <w:rFonts w:ascii="Times New Roman" w:eastAsia="Times New Roman" w:hAnsi="Times New Roman" w:cs="Times New Roman"/>
          </w:rPr>
          <w:t>Additionally,</w:t>
        </w:r>
      </w:ins>
      <w:ins w:id="4106" w:author="Boyko, James" w:date="2025-06-19T11:28:00Z" w16du:dateUtc="2025-06-19T15:28:00Z">
        <w:r w:rsidRPr="0007356F">
          <w:rPr>
            <w:rFonts w:ascii="Times New Roman" w:eastAsia="Times New Roman" w:hAnsi="Times New Roman" w:cs="Times New Roman"/>
            <w:rPrChange w:id="4107" w:author="Boyko, James" w:date="2025-06-19T11:28:00Z" w16du:dateUtc="2025-06-19T15:28:00Z">
              <w:rPr>
                <w:rFonts w:ascii="Times New Roman" w:eastAsia="Times New Roman" w:hAnsi="Times New Roman" w:cs="Times New Roman"/>
                <w:i/>
                <w:iCs/>
              </w:rPr>
            </w:rPrChange>
          </w:rPr>
          <w:t xml:space="preserve"> the common ancestor of humans and their closest relatives </w:t>
        </w:r>
      </w:ins>
      <w:ins w:id="4108" w:author="Boyko, James" w:date="2025-06-30T15:01:00Z" w16du:dateUtc="2025-06-30T19:01:00Z">
        <w:r w:rsidR="004353F4">
          <w:rPr>
            <w:rFonts w:ascii="Times New Roman" w:eastAsia="Times New Roman" w:hAnsi="Times New Roman" w:cs="Times New Roman"/>
          </w:rPr>
          <w:t xml:space="preserve">is </w:t>
        </w:r>
      </w:ins>
      <w:ins w:id="4109" w:author="Boyko, James" w:date="2025-06-30T15:02:00Z" w16du:dateUtc="2025-06-30T19:02:00Z">
        <w:r w:rsidR="004353F4">
          <w:rPr>
            <w:rFonts w:ascii="Times New Roman" w:eastAsia="Times New Roman" w:hAnsi="Times New Roman" w:cs="Times New Roman"/>
          </w:rPr>
          <w:t>estimated</w:t>
        </w:r>
      </w:ins>
      <w:ins w:id="4110" w:author="Boyko, James" w:date="2025-06-30T15:01:00Z" w16du:dateUtc="2025-06-30T19:01:00Z">
        <w:r w:rsidR="004353F4">
          <w:rPr>
            <w:rFonts w:ascii="Times New Roman" w:eastAsia="Times New Roman" w:hAnsi="Times New Roman" w:cs="Times New Roman"/>
          </w:rPr>
          <w:t xml:space="preserve"> to be at</w:t>
        </w:r>
      </w:ins>
      <w:ins w:id="4111" w:author="Boyko, James" w:date="2025-06-19T11:28:00Z" w16du:dateUtc="2025-06-19T15:28:00Z">
        <w:r w:rsidRPr="0007356F">
          <w:rPr>
            <w:rFonts w:ascii="Times New Roman" w:eastAsia="Times New Roman" w:hAnsi="Times New Roman" w:cs="Times New Roman"/>
            <w:rPrChange w:id="4112" w:author="Boyko, James" w:date="2025-06-19T11:28:00Z" w16du:dateUtc="2025-06-19T15:28:00Z">
              <w:rPr>
                <w:rFonts w:ascii="Times New Roman" w:eastAsia="Times New Roman" w:hAnsi="Times New Roman" w:cs="Times New Roman"/>
                <w:i/>
                <w:iCs/>
              </w:rPr>
            </w:rPrChange>
          </w:rPr>
          <w:t xml:space="preserve"> an intermediate state (01), which subsequently diverged to state 00R1 in humans and state 11R1 in both </w:t>
        </w:r>
        <w:r w:rsidRPr="0007356F">
          <w:rPr>
            <w:rFonts w:ascii="Times New Roman" w:eastAsia="Times New Roman" w:hAnsi="Times New Roman" w:cs="Times New Roman"/>
            <w:i/>
            <w:iCs/>
          </w:rPr>
          <w:t>Pan paniscus</w:t>
        </w:r>
        <w:r w:rsidRPr="0007356F">
          <w:rPr>
            <w:rFonts w:ascii="Times New Roman" w:eastAsia="Times New Roman" w:hAnsi="Times New Roman" w:cs="Times New Roman"/>
            <w:rPrChange w:id="4113" w:author="Boyko, James" w:date="2025-06-19T11:28:00Z" w16du:dateUtc="2025-06-19T15:28:00Z">
              <w:rPr>
                <w:rFonts w:ascii="Times New Roman" w:eastAsia="Times New Roman" w:hAnsi="Times New Roman" w:cs="Times New Roman"/>
                <w:i/>
                <w:iCs/>
              </w:rPr>
            </w:rPrChange>
          </w:rPr>
          <w:t xml:space="preserve"> and </w:t>
        </w:r>
        <w:r w:rsidRPr="0007356F">
          <w:rPr>
            <w:rFonts w:ascii="Times New Roman" w:eastAsia="Times New Roman" w:hAnsi="Times New Roman" w:cs="Times New Roman"/>
            <w:i/>
            <w:iCs/>
          </w:rPr>
          <w:t>Pan troglodytes</w:t>
        </w:r>
      </w:ins>
      <w:ins w:id="4114" w:author="Boyko, James" w:date="2025-06-30T15:20:00Z" w16du:dateUtc="2025-06-30T19:20:00Z">
        <w:r w:rsidR="009E7892">
          <w:rPr>
            <w:rFonts w:ascii="Times New Roman" w:eastAsia="Times New Roman" w:hAnsi="Times New Roman" w:cs="Times New Roman"/>
            <w:i/>
            <w:iCs/>
          </w:rPr>
          <w:t xml:space="preserve"> </w:t>
        </w:r>
        <w:r w:rsidR="009E7892">
          <w:rPr>
            <w:rFonts w:ascii="Times New Roman" w:eastAsia="Times New Roman" w:hAnsi="Times New Roman" w:cs="Times New Roman"/>
            <w:iCs/>
          </w:rPr>
          <w:t>(Clade 3)</w:t>
        </w:r>
      </w:ins>
      <w:ins w:id="4115" w:author="Boyko, James" w:date="2025-06-19T11:28:00Z" w16du:dateUtc="2025-06-19T15:28:00Z">
        <w:r w:rsidRPr="0007356F">
          <w:rPr>
            <w:rFonts w:ascii="Times New Roman" w:eastAsia="Times New Roman" w:hAnsi="Times New Roman" w:cs="Times New Roman"/>
            <w:rPrChange w:id="4116" w:author="Boyko, James" w:date="2025-06-19T11:28:00Z" w16du:dateUtc="2025-06-19T15:28:00Z">
              <w:rPr>
                <w:rFonts w:ascii="Times New Roman" w:eastAsia="Times New Roman" w:hAnsi="Times New Roman" w:cs="Times New Roman"/>
                <w:i/>
                <w:iCs/>
              </w:rPr>
            </w:rPrChange>
          </w:rPr>
          <w:t xml:space="preserve">. </w:t>
        </w:r>
      </w:ins>
      <w:ins w:id="4117" w:author="Boyko, James" w:date="2025-06-19T11:32:00Z" w16du:dateUtc="2025-06-19T15:32:00Z">
        <w:r>
          <w:rPr>
            <w:rFonts w:ascii="Times New Roman" w:eastAsia="Times New Roman" w:hAnsi="Times New Roman" w:cs="Times New Roman"/>
          </w:rPr>
          <w:t xml:space="preserve"> </w:t>
        </w:r>
      </w:ins>
    </w:p>
    <w:p w14:paraId="683ECA14" w14:textId="16316823" w:rsidR="004353F4" w:rsidRPr="00990AA7" w:rsidRDefault="00C7292F" w:rsidP="004353F4">
      <w:pPr>
        <w:pStyle w:val="BodyText"/>
        <w:keepNext/>
        <w:spacing w:after="0" w:line="240" w:lineRule="auto"/>
        <w:rPr>
          <w:ins w:id="4118" w:author="Boyko, James" w:date="2025-06-30T15:04:00Z" w16du:dateUtc="2025-06-30T19:04:00Z"/>
        </w:rPr>
      </w:pPr>
      <w:ins w:id="4119" w:author="Boyko, James" w:date="2025-06-30T15:20:00Z" w16du:dateUtc="2025-06-30T19:20:00Z">
        <w:r>
          <w:rPr>
            <w:noProof/>
          </w:rPr>
          <w:drawing>
            <wp:inline distT="0" distB="0" distL="0" distR="0" wp14:anchorId="0074D16C" wp14:editId="46F2974D">
              <wp:extent cx="5953125" cy="3534032"/>
              <wp:effectExtent l="0" t="0" r="3175" b="0"/>
              <wp:docPr id="616381876" name="Picture 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381876" name="Picture 1" descr="A diagram of a graph&#10;&#10;AI-generated content may be incorrect."/>
                      <pic:cNvPicPr/>
                    </pic:nvPicPr>
                    <pic:blipFill rotWithShape="1">
                      <a:blip r:embed="rId11" cstate="print">
                        <a:extLst>
                          <a:ext uri="{28A0092B-C50C-407E-A947-70E740481C1C}">
                            <a14:useLocalDpi xmlns:a14="http://schemas.microsoft.com/office/drawing/2010/main" val="0"/>
                          </a:ext>
                        </a:extLst>
                      </a:blip>
                      <a:srcRect l="5985" t="14668" b="3605"/>
                      <a:stretch>
                        <a:fillRect/>
                      </a:stretch>
                    </pic:blipFill>
                    <pic:spPr bwMode="auto">
                      <a:xfrm>
                        <a:off x="0" y="0"/>
                        <a:ext cx="5953275" cy="3534121"/>
                      </a:xfrm>
                      <a:prstGeom prst="rect">
                        <a:avLst/>
                      </a:prstGeom>
                      <a:ln>
                        <a:noFill/>
                      </a:ln>
                      <a:extLst>
                        <a:ext uri="{53640926-AAD7-44D8-BBD7-CCE9431645EC}">
                          <a14:shadowObscured xmlns:a14="http://schemas.microsoft.com/office/drawing/2010/main"/>
                        </a:ext>
                      </a:extLst>
                    </pic:spPr>
                  </pic:pic>
                </a:graphicData>
              </a:graphic>
            </wp:inline>
          </w:drawing>
        </w:r>
      </w:ins>
    </w:p>
    <w:p w14:paraId="4BDB558E" w14:textId="77777777" w:rsidR="004353F4" w:rsidRPr="00FC163D" w:rsidRDefault="004353F4" w:rsidP="004353F4">
      <w:pPr>
        <w:pStyle w:val="Caption"/>
        <w:spacing w:before="0" w:after="0"/>
        <w:rPr>
          <w:ins w:id="4120" w:author="Boyko, James" w:date="2025-06-30T15:04:00Z" w16du:dateUtc="2025-06-30T19:04:00Z"/>
        </w:rPr>
      </w:pPr>
      <w:ins w:id="4121" w:author="Boyko, James" w:date="2025-06-30T15:04:00Z" w16du:dateUtc="2025-06-30T19:04:00Z">
        <w:r w:rsidRPr="00A47904">
          <w:rPr>
            <w:i w:val="0"/>
            <w:iCs w:val="0"/>
            <w:highlight w:val="yellow"/>
          </w:rPr>
          <w:t xml:space="preserve">Figure </w:t>
        </w:r>
        <w:r>
          <w:rPr>
            <w:i w:val="0"/>
            <w:iCs w:val="0"/>
            <w:highlight w:val="yellow"/>
          </w:rPr>
          <w:t>3</w:t>
        </w:r>
        <w:r w:rsidRPr="00A47904">
          <w:rPr>
            <w:i w:val="0"/>
            <w:iCs w:val="0"/>
            <w:highlight w:val="yellow"/>
          </w:rPr>
          <w:t xml:space="preserve"> </w:t>
        </w:r>
        <w:r w:rsidRPr="00A47904">
          <w:rPr>
            <w:i w:val="0"/>
            <w:iCs w:val="0"/>
            <w:highlight w:val="yellow"/>
          </w:rPr>
          <w:t>– Empirical reconstructions of ancestral states</w:t>
        </w:r>
        <w:r w:rsidRPr="00990AA7">
          <w:t xml:space="preserve">. </w:t>
        </w:r>
      </w:ins>
    </w:p>
    <w:p w14:paraId="1D398C11" w14:textId="77777777" w:rsidR="004353F4" w:rsidRDefault="004353F4" w:rsidP="0007356F">
      <w:pPr>
        <w:pStyle w:val="BodyText"/>
        <w:spacing w:after="0" w:line="360" w:lineRule="auto"/>
        <w:rPr>
          <w:ins w:id="4122" w:author="Boyko, James" w:date="2025-06-30T15:02:00Z" w16du:dateUtc="2025-06-30T19:02:00Z"/>
          <w:rFonts w:ascii="Times New Roman" w:eastAsia="Times New Roman" w:hAnsi="Times New Roman" w:cs="Times New Roman"/>
        </w:rPr>
      </w:pPr>
    </w:p>
    <w:p w14:paraId="048FBFFB" w14:textId="481ACD90" w:rsidR="0007356F" w:rsidRPr="0007356F" w:rsidRDefault="0007356F" w:rsidP="004353F4">
      <w:pPr>
        <w:pStyle w:val="BodyText"/>
        <w:spacing w:after="0" w:line="360" w:lineRule="auto"/>
        <w:ind w:firstLine="709"/>
        <w:rPr>
          <w:ins w:id="4123" w:author="Boyko, James" w:date="2025-06-19T11:28:00Z" w16du:dateUtc="2025-06-19T15:28:00Z"/>
          <w:rFonts w:ascii="Times New Roman" w:eastAsia="Times New Roman" w:hAnsi="Times New Roman" w:cs="Times New Roman"/>
          <w:rPrChange w:id="4124" w:author="Boyko, James" w:date="2025-06-19T11:28:00Z" w16du:dateUtc="2025-06-19T15:28:00Z">
            <w:rPr>
              <w:ins w:id="4125" w:author="Boyko, James" w:date="2025-06-19T11:28:00Z" w16du:dateUtc="2025-06-19T15:28:00Z"/>
              <w:rFonts w:ascii="Times New Roman" w:eastAsia="Times New Roman" w:hAnsi="Times New Roman" w:cs="Times New Roman"/>
              <w:i/>
              <w:iCs/>
            </w:rPr>
          </w:rPrChange>
        </w:rPr>
        <w:pPrChange w:id="4126" w:author="Boyko, James" w:date="2025-06-30T15:02:00Z" w16du:dateUtc="2025-06-30T19:02:00Z">
          <w:pPr>
            <w:pStyle w:val="BodyText"/>
            <w:spacing w:after="0" w:line="360" w:lineRule="auto"/>
          </w:pPr>
        </w:pPrChange>
      </w:pPr>
      <w:ins w:id="4127" w:author="Boyko, James" w:date="2025-06-19T11:28:00Z" w16du:dateUtc="2025-06-19T15:28:00Z">
        <w:r w:rsidRPr="0007356F">
          <w:rPr>
            <w:rFonts w:ascii="Times New Roman" w:eastAsia="Times New Roman" w:hAnsi="Times New Roman" w:cs="Times New Roman"/>
            <w:rPrChange w:id="4128" w:author="Boyko, James" w:date="2025-06-19T11:28:00Z" w16du:dateUtc="2025-06-19T15:28:00Z">
              <w:rPr>
                <w:rFonts w:ascii="Times New Roman" w:eastAsia="Times New Roman" w:hAnsi="Times New Roman" w:cs="Times New Roman"/>
                <w:i/>
                <w:iCs/>
              </w:rPr>
            </w:rPrChange>
          </w:rPr>
          <w:t xml:space="preserve">The dredge analysis was conducted using </w:t>
        </w:r>
      </w:ins>
      <w:ins w:id="4129" w:author="Boyko, James" w:date="2025-06-30T15:02:00Z" w16du:dateUtc="2025-06-30T19:02:00Z">
        <w:r w:rsidR="004353F4">
          <w:rPr>
            <w:rFonts w:ascii="Times New Roman" w:eastAsia="Times New Roman" w:hAnsi="Times New Roman" w:cs="Times New Roman"/>
          </w:rPr>
          <w:t xml:space="preserve">a </w:t>
        </w:r>
      </w:ins>
      <w:ins w:id="4130" w:author="Boyko, James" w:date="2025-06-19T11:28:00Z" w16du:dateUtc="2025-06-19T15:28:00Z">
        <w:r w:rsidRPr="0007356F">
          <w:rPr>
            <w:rFonts w:ascii="Times New Roman" w:eastAsia="Times New Roman" w:hAnsi="Times New Roman" w:cs="Times New Roman"/>
            <w:rPrChange w:id="4131" w:author="Boyko, James" w:date="2025-06-19T11:28:00Z" w16du:dateUtc="2025-06-19T15:28:00Z">
              <w:rPr>
                <w:rFonts w:ascii="Times New Roman" w:eastAsia="Times New Roman" w:hAnsi="Times New Roman" w:cs="Times New Roman"/>
                <w:i/>
                <w:iCs/>
              </w:rPr>
            </w:rPrChange>
          </w:rPr>
          <w:t xml:space="preserve">temperature </w:t>
        </w:r>
      </w:ins>
      <w:ins w:id="4132" w:author="Boyko, James" w:date="2025-06-30T15:02:00Z" w16du:dateUtc="2025-06-30T19:02:00Z">
        <w:r w:rsidR="004353F4">
          <w:rPr>
            <w:rFonts w:ascii="Times New Roman" w:eastAsia="Times New Roman" w:hAnsi="Times New Roman" w:cs="Times New Roman"/>
          </w:rPr>
          <w:t>of 4 and cooling</w:t>
        </w:r>
      </w:ins>
      <w:ins w:id="4133" w:author="Boyko, James" w:date="2025-06-19T11:28:00Z" w16du:dateUtc="2025-06-19T15:28:00Z">
        <w:r w:rsidRPr="0007356F">
          <w:rPr>
            <w:rFonts w:ascii="Times New Roman" w:eastAsia="Times New Roman" w:hAnsi="Times New Roman" w:cs="Times New Roman"/>
            <w:rPrChange w:id="4134" w:author="Boyko, James" w:date="2025-06-19T11:28:00Z" w16du:dateUtc="2025-06-19T15:28:00Z">
              <w:rPr>
                <w:rFonts w:ascii="Times New Roman" w:eastAsia="Times New Roman" w:hAnsi="Times New Roman" w:cs="Times New Roman"/>
                <w:i/>
                <w:iCs/>
              </w:rPr>
            </w:rPrChange>
          </w:rPr>
          <w:t xml:space="preserve"> </w:t>
        </w:r>
      </w:ins>
      <w:ins w:id="4135" w:author="Boyko, James" w:date="2025-06-30T15:03:00Z" w16du:dateUtc="2025-06-30T19:03:00Z">
        <w:r w:rsidR="004353F4">
          <w:rPr>
            <w:rFonts w:ascii="Times New Roman" w:eastAsia="Times New Roman" w:hAnsi="Times New Roman" w:cs="Times New Roman"/>
          </w:rPr>
          <w:t xml:space="preserve">rate of </w:t>
        </w:r>
      </w:ins>
      <w:ins w:id="4136" w:author="Boyko, James" w:date="2025-06-19T11:28:00Z" w16du:dateUtc="2025-06-19T15:28:00Z">
        <w:r w:rsidRPr="0007356F">
          <w:rPr>
            <w:rFonts w:ascii="Times New Roman" w:eastAsia="Times New Roman" w:hAnsi="Times New Roman" w:cs="Times New Roman"/>
            <w:rPrChange w:id="4137" w:author="Boyko, James" w:date="2025-06-19T11:28:00Z" w16du:dateUtc="2025-06-19T15:28:00Z">
              <w:rPr>
                <w:rFonts w:ascii="Times New Roman" w:eastAsia="Times New Roman" w:hAnsi="Times New Roman" w:cs="Times New Roman"/>
                <w:i/>
                <w:iCs/>
              </w:rPr>
            </w:rPrChange>
          </w:rPr>
          <w:t>0.9 (Fig. 4c). However, the initial run</w:t>
        </w:r>
      </w:ins>
      <w:ins w:id="4138" w:author="Boyko, James" w:date="2025-06-19T11:32:00Z" w16du:dateUtc="2025-06-19T15:32:00Z">
        <w:r>
          <w:rPr>
            <w:rFonts w:ascii="Times New Roman" w:eastAsia="Times New Roman" w:hAnsi="Times New Roman" w:cs="Times New Roman"/>
          </w:rPr>
          <w:t>’</w:t>
        </w:r>
      </w:ins>
      <w:ins w:id="4139" w:author="Boyko, James" w:date="2025-06-19T11:28:00Z" w16du:dateUtc="2025-06-19T15:28:00Z">
        <w:r w:rsidRPr="0007356F">
          <w:rPr>
            <w:rFonts w:ascii="Times New Roman" w:eastAsia="Times New Roman" w:hAnsi="Times New Roman" w:cs="Times New Roman"/>
            <w:rPrChange w:id="4140" w:author="Boyko, James" w:date="2025-06-19T11:28:00Z" w16du:dateUtc="2025-06-19T15:28:00Z">
              <w:rPr>
                <w:rFonts w:ascii="Times New Roman" w:eastAsia="Times New Roman" w:hAnsi="Times New Roman" w:cs="Times New Roman"/>
                <w:i/>
                <w:iCs/>
              </w:rPr>
            </w:rPrChange>
          </w:rPr>
          <w:t>s final model included a transition involving an unobserved state (</w:t>
        </w:r>
      </w:ins>
      <w:ins w:id="4141" w:author="Boyko, James" w:date="2025-06-30T15:03:00Z" w16du:dateUtc="2025-06-30T19:03:00Z">
        <w:r w:rsidR="004353F4">
          <w:rPr>
            <w:rFonts w:ascii="Times New Roman" w:eastAsia="Times New Roman" w:hAnsi="Times New Roman" w:cs="Times New Roman"/>
          </w:rPr>
          <w:t>10</w:t>
        </w:r>
      </w:ins>
      <w:ins w:id="4142" w:author="Boyko, James" w:date="2025-06-19T11:28:00Z" w16du:dateUtc="2025-06-19T15:28:00Z">
        <w:r w:rsidRPr="0007356F">
          <w:rPr>
            <w:rFonts w:ascii="Times New Roman" w:eastAsia="Times New Roman" w:hAnsi="Times New Roman" w:cs="Times New Roman"/>
            <w:rPrChange w:id="4143" w:author="Boyko, James" w:date="2025-06-19T11:28:00Z" w16du:dateUtc="2025-06-19T15:28:00Z">
              <w:rPr>
                <w:rFonts w:ascii="Times New Roman" w:eastAsia="Times New Roman" w:hAnsi="Times New Roman" w:cs="Times New Roman"/>
                <w:i/>
                <w:iCs/>
              </w:rPr>
            </w:rPrChange>
          </w:rPr>
          <w:t xml:space="preserve">), </w:t>
        </w:r>
      </w:ins>
      <w:ins w:id="4144" w:author="Boyko, James" w:date="2025-06-30T15:03:00Z" w16du:dateUtc="2025-06-30T19:03:00Z">
        <w:r w:rsidR="004353F4">
          <w:rPr>
            <w:rFonts w:ascii="Times New Roman" w:eastAsia="Times New Roman" w:hAnsi="Times New Roman" w:cs="Times New Roman"/>
          </w:rPr>
          <w:t>suggesting</w:t>
        </w:r>
      </w:ins>
      <w:ins w:id="4145" w:author="Boyko, James" w:date="2025-06-19T11:28:00Z" w16du:dateUtc="2025-06-19T15:28:00Z">
        <w:r w:rsidRPr="0007356F">
          <w:rPr>
            <w:rFonts w:ascii="Times New Roman" w:eastAsia="Times New Roman" w:hAnsi="Times New Roman" w:cs="Times New Roman"/>
            <w:rPrChange w:id="4146" w:author="Boyko, James" w:date="2025-06-19T11:28:00Z" w16du:dateUtc="2025-06-19T15:28:00Z">
              <w:rPr>
                <w:rFonts w:ascii="Times New Roman" w:eastAsia="Times New Roman" w:hAnsi="Times New Roman" w:cs="Times New Roman"/>
                <w:i/>
                <w:iCs/>
              </w:rPr>
            </w:rPrChange>
          </w:rPr>
          <w:t xml:space="preserve"> that the </w:t>
        </w:r>
      </w:ins>
      <w:ins w:id="4147" w:author="Boyko, James" w:date="2025-06-30T15:03:00Z" w16du:dateUtc="2025-06-30T19:03:00Z">
        <w:r w:rsidR="004353F4">
          <w:rPr>
            <w:rFonts w:ascii="Times New Roman" w:eastAsia="Times New Roman" w:hAnsi="Times New Roman" w:cs="Times New Roman"/>
          </w:rPr>
          <w:t xml:space="preserve">simulated annealing routine had not reached the global </w:t>
        </w:r>
      </w:ins>
      <w:ins w:id="4148" w:author="Boyko, James" w:date="2025-06-30T15:04:00Z" w16du:dateUtc="2025-06-30T19:04:00Z">
        <w:r w:rsidR="004353F4">
          <w:rPr>
            <w:rFonts w:ascii="Times New Roman" w:eastAsia="Times New Roman" w:hAnsi="Times New Roman" w:cs="Times New Roman"/>
          </w:rPr>
          <w:t xml:space="preserve">optimum and the </w:t>
        </w:r>
      </w:ins>
      <w:ins w:id="4149" w:author="Boyko, James" w:date="2025-06-19T11:28:00Z" w16du:dateUtc="2025-06-19T15:28:00Z">
        <w:r w:rsidRPr="0007356F">
          <w:rPr>
            <w:rFonts w:ascii="Times New Roman" w:eastAsia="Times New Roman" w:hAnsi="Times New Roman" w:cs="Times New Roman"/>
            <w:rPrChange w:id="4150" w:author="Boyko, James" w:date="2025-06-19T11:28:00Z" w16du:dateUtc="2025-06-19T15:28:00Z">
              <w:rPr>
                <w:rFonts w:ascii="Times New Roman" w:eastAsia="Times New Roman" w:hAnsi="Times New Roman" w:cs="Times New Roman"/>
                <w:i/>
                <w:iCs/>
              </w:rPr>
            </w:rPrChange>
          </w:rPr>
          <w:t xml:space="preserve">temperature parameter </w:t>
        </w:r>
      </w:ins>
      <w:ins w:id="4151" w:author="Boyko, James" w:date="2025-06-30T15:04:00Z" w16du:dateUtc="2025-06-30T19:04:00Z">
        <w:r w:rsidR="004353F4">
          <w:rPr>
            <w:rFonts w:ascii="Times New Roman" w:eastAsia="Times New Roman" w:hAnsi="Times New Roman" w:cs="Times New Roman"/>
          </w:rPr>
          <w:t xml:space="preserve">maybe have been too low </w:t>
        </w:r>
      </w:ins>
      <w:ins w:id="4152" w:author="Boyko, James" w:date="2025-06-19T11:28:00Z" w16du:dateUtc="2025-06-19T15:28:00Z">
        <w:r w:rsidRPr="0007356F">
          <w:rPr>
            <w:rFonts w:ascii="Times New Roman" w:eastAsia="Times New Roman" w:hAnsi="Times New Roman" w:cs="Times New Roman"/>
            <w:rPrChange w:id="4153" w:author="Boyko, James" w:date="2025-06-19T11:28:00Z" w16du:dateUtc="2025-06-19T15:28:00Z">
              <w:rPr>
                <w:rFonts w:ascii="Times New Roman" w:eastAsia="Times New Roman" w:hAnsi="Times New Roman" w:cs="Times New Roman"/>
                <w:i/>
                <w:iCs/>
              </w:rPr>
            </w:rPrChange>
          </w:rPr>
          <w:t>for the model</w:t>
        </w:r>
      </w:ins>
      <w:ins w:id="4154" w:author="Boyko, James" w:date="2025-06-30T15:04:00Z" w16du:dateUtc="2025-06-30T19:04:00Z">
        <w:r w:rsidR="004353F4">
          <w:rPr>
            <w:rFonts w:ascii="Times New Roman" w:eastAsia="Times New Roman" w:hAnsi="Times New Roman" w:cs="Times New Roman"/>
          </w:rPr>
          <w:t>’</w:t>
        </w:r>
      </w:ins>
      <w:ins w:id="4155" w:author="Boyko, James" w:date="2025-06-19T11:28:00Z" w16du:dateUtc="2025-06-19T15:28:00Z">
        <w:r w:rsidRPr="0007356F">
          <w:rPr>
            <w:rFonts w:ascii="Times New Roman" w:eastAsia="Times New Roman" w:hAnsi="Times New Roman" w:cs="Times New Roman"/>
            <w:rPrChange w:id="4156" w:author="Boyko, James" w:date="2025-06-19T11:28:00Z" w16du:dateUtc="2025-06-19T15:28:00Z">
              <w:rPr>
                <w:rFonts w:ascii="Times New Roman" w:eastAsia="Times New Roman" w:hAnsi="Times New Roman" w:cs="Times New Roman"/>
                <w:i/>
                <w:iCs/>
              </w:rPr>
            </w:rPrChange>
          </w:rPr>
          <w:t>s complexity. To address this limitation, a second dredge run was initiated using the first run</w:t>
        </w:r>
      </w:ins>
      <w:ins w:id="4157" w:author="Boyko, James" w:date="2025-06-30T15:04:00Z" w16du:dateUtc="2025-06-30T19:04:00Z">
        <w:r w:rsidR="004353F4">
          <w:rPr>
            <w:rFonts w:ascii="Times New Roman" w:eastAsia="Times New Roman" w:hAnsi="Times New Roman" w:cs="Times New Roman"/>
          </w:rPr>
          <w:t>’</w:t>
        </w:r>
      </w:ins>
      <w:ins w:id="4158" w:author="Boyko, James" w:date="2025-06-19T11:28:00Z" w16du:dateUtc="2025-06-19T15:28:00Z">
        <w:r w:rsidRPr="0007356F">
          <w:rPr>
            <w:rFonts w:ascii="Times New Roman" w:eastAsia="Times New Roman" w:hAnsi="Times New Roman" w:cs="Times New Roman"/>
            <w:rPrChange w:id="4159" w:author="Boyko, James" w:date="2025-06-19T11:28:00Z" w16du:dateUtc="2025-06-19T15:28:00Z">
              <w:rPr>
                <w:rFonts w:ascii="Times New Roman" w:eastAsia="Times New Roman" w:hAnsi="Times New Roman" w:cs="Times New Roman"/>
                <w:i/>
                <w:iCs/>
              </w:rPr>
            </w:rPrChange>
          </w:rPr>
          <w:t xml:space="preserve">s final model as a starting point. This iterative approach demonstrates the utility of human-guided model refinement in </w:t>
        </w:r>
      </w:ins>
      <w:ins w:id="4160" w:author="Boyko, James" w:date="2025-06-19T11:32:00Z" w16du:dateUtc="2025-06-19T15:32:00Z">
        <w:r>
          <w:rPr>
            <w:rFonts w:ascii="Times New Roman" w:eastAsia="Times New Roman" w:hAnsi="Times New Roman" w:cs="Times New Roman"/>
          </w:rPr>
          <w:t>corHMMDredge</w:t>
        </w:r>
      </w:ins>
      <w:ins w:id="4161" w:author="Boyko, James" w:date="2025-06-19T11:28:00Z" w16du:dateUtc="2025-06-19T15:28:00Z">
        <w:r w:rsidRPr="0007356F">
          <w:rPr>
            <w:rFonts w:ascii="Times New Roman" w:eastAsia="Times New Roman" w:hAnsi="Times New Roman" w:cs="Times New Roman"/>
            <w:rPrChange w:id="4162" w:author="Boyko, James" w:date="2025-06-19T11:28:00Z" w16du:dateUtc="2025-06-19T15:28:00Z">
              <w:rPr>
                <w:rFonts w:ascii="Times New Roman" w:eastAsia="Times New Roman" w:hAnsi="Times New Roman" w:cs="Times New Roman"/>
                <w:i/>
                <w:iCs/>
              </w:rPr>
            </w:rPrChange>
          </w:rPr>
          <w:t>, allowing researchers to apply biological intuition to improve model realism.</w:t>
        </w:r>
      </w:ins>
      <w:ins w:id="4163" w:author="Boyko, James" w:date="2025-06-19T11:32:00Z" w16du:dateUtc="2025-06-19T15:32:00Z">
        <w:r>
          <w:rPr>
            <w:rFonts w:ascii="Times New Roman" w:eastAsia="Times New Roman" w:hAnsi="Times New Roman" w:cs="Times New Roman"/>
          </w:rPr>
          <w:t xml:space="preserve"> </w:t>
        </w:r>
      </w:ins>
      <w:ins w:id="4164" w:author="Boyko, James" w:date="2025-06-19T11:33:00Z" w16du:dateUtc="2025-06-19T15:33:00Z">
        <w:r w:rsidR="00854A01">
          <w:rPr>
            <w:rFonts w:ascii="Times New Roman" w:eastAsia="Times New Roman" w:hAnsi="Times New Roman" w:cs="Times New Roman"/>
          </w:rPr>
          <w:t>Finally, c</w:t>
        </w:r>
      </w:ins>
      <w:ins w:id="4165" w:author="Boyko, James" w:date="2025-06-19T11:28:00Z" w16du:dateUtc="2025-06-19T15:28:00Z">
        <w:r w:rsidRPr="0007356F">
          <w:rPr>
            <w:rFonts w:ascii="Times New Roman" w:eastAsia="Times New Roman" w:hAnsi="Times New Roman" w:cs="Times New Roman"/>
            <w:rPrChange w:id="4166" w:author="Boyko, James" w:date="2025-06-19T11:28:00Z" w16du:dateUtc="2025-06-19T15:28:00Z">
              <w:rPr>
                <w:rFonts w:ascii="Times New Roman" w:eastAsia="Times New Roman" w:hAnsi="Times New Roman" w:cs="Times New Roman"/>
                <w:i/>
                <w:iCs/>
              </w:rPr>
            </w:rPrChange>
          </w:rPr>
          <w:t>ross-validation analysis supported the robustness of the final model, with a lambda value of 1 yielding the highest validation scores (</w:t>
        </w:r>
      </w:ins>
      <w:ins w:id="4167" w:author="Boyko, James" w:date="2025-06-30T15:05:00Z" w16du:dateUtc="2025-06-30T19:05:00Z">
        <w:r w:rsidR="004353F4" w:rsidRPr="004353F4">
          <w:rPr>
            <w:rFonts w:ascii="Times New Roman" w:eastAsia="Times New Roman" w:hAnsi="Times New Roman" w:cs="Times New Roman"/>
          </w:rPr>
          <w:t>0.223</w:t>
        </w:r>
        <w:r w:rsidR="004353F4">
          <w:rPr>
            <w:rFonts w:ascii="Times New Roman" w:eastAsia="Times New Roman" w:hAnsi="Times New Roman" w:cs="Times New Roman"/>
          </w:rPr>
          <w:t>4; Table 3</w:t>
        </w:r>
      </w:ins>
      <w:ins w:id="4168" w:author="Boyko, James" w:date="2025-06-19T11:28:00Z" w16du:dateUtc="2025-06-19T15:28:00Z">
        <w:r w:rsidRPr="0007356F">
          <w:rPr>
            <w:rFonts w:ascii="Times New Roman" w:eastAsia="Times New Roman" w:hAnsi="Times New Roman" w:cs="Times New Roman"/>
            <w:rPrChange w:id="4169" w:author="Boyko, James" w:date="2025-06-19T11:28:00Z" w16du:dateUtc="2025-06-19T15:28:00Z">
              <w:rPr>
                <w:rFonts w:ascii="Times New Roman" w:eastAsia="Times New Roman" w:hAnsi="Times New Roman" w:cs="Times New Roman"/>
                <w:i/>
                <w:iCs/>
              </w:rPr>
            </w:rPrChange>
          </w:rPr>
          <w:t xml:space="preserve">). </w:t>
        </w:r>
      </w:ins>
      <w:ins w:id="4170" w:author="Boyko, James" w:date="2025-06-30T15:09:00Z" w16du:dateUtc="2025-06-30T19:09:00Z">
        <w:r w:rsidR="00337A4C">
          <w:rPr>
            <w:rFonts w:ascii="Times New Roman" w:eastAsia="Times New Roman" w:hAnsi="Times New Roman" w:cs="Times New Roman"/>
          </w:rPr>
          <w:t>While o</w:t>
        </w:r>
        <w:r w:rsidR="00337A4C" w:rsidRPr="00337A4C">
          <w:rPr>
            <w:rFonts w:ascii="Times New Roman" w:eastAsia="Times New Roman" w:hAnsi="Times New Roman" w:cs="Times New Roman"/>
          </w:rPr>
          <w:t xml:space="preserve">ur cross-validation was performed on the final dredged model, </w:t>
        </w:r>
      </w:ins>
      <w:ins w:id="4171" w:author="Boyko, James" w:date="2025-06-30T15:10:00Z" w16du:dateUtc="2025-06-30T19:10:00Z">
        <w:r w:rsidR="00337A4C">
          <w:rPr>
            <w:rFonts w:ascii="Times New Roman" w:eastAsia="Times New Roman" w:hAnsi="Times New Roman" w:cs="Times New Roman"/>
          </w:rPr>
          <w:t>I</w:t>
        </w:r>
      </w:ins>
      <w:ins w:id="4172" w:author="Boyko, James" w:date="2025-06-30T15:09:00Z" w16du:dateUtc="2025-06-30T19:09:00Z">
        <w:r w:rsidR="00337A4C" w:rsidRPr="00337A4C">
          <w:rPr>
            <w:rFonts w:ascii="Times New Roman" w:eastAsia="Times New Roman" w:hAnsi="Times New Roman" w:cs="Times New Roman"/>
          </w:rPr>
          <w:t xml:space="preserve"> note that this approach may introduce a bias, as the model search itself was conducted under a fixed lambda. Ideally, cross-validation would be integrated into the entire simulated annealing routine. However, given the significant computational cost of this procedure, </w:t>
        </w:r>
      </w:ins>
      <w:ins w:id="4173" w:author="Boyko, James" w:date="2025-06-30T15:10:00Z" w16du:dateUtc="2025-06-30T19:10:00Z">
        <w:r w:rsidR="00337A4C">
          <w:rPr>
            <w:rFonts w:ascii="Times New Roman" w:eastAsia="Times New Roman" w:hAnsi="Times New Roman" w:cs="Times New Roman"/>
          </w:rPr>
          <w:t>I</w:t>
        </w:r>
      </w:ins>
      <w:ins w:id="4174" w:author="Boyko, James" w:date="2025-06-30T15:09:00Z" w16du:dateUtc="2025-06-30T19:09:00Z">
        <w:r w:rsidR="00337A4C" w:rsidRPr="00337A4C">
          <w:rPr>
            <w:rFonts w:ascii="Times New Roman" w:eastAsia="Times New Roman" w:hAnsi="Times New Roman" w:cs="Times New Roman"/>
          </w:rPr>
          <w:t xml:space="preserve"> recommend most users perform cross-validation as a final, confirmatory step. For studies where computational resources are not a limiting </w:t>
        </w:r>
        <w:r w:rsidR="00337A4C" w:rsidRPr="00337A4C">
          <w:rPr>
            <w:rFonts w:ascii="Times New Roman" w:eastAsia="Times New Roman" w:hAnsi="Times New Roman" w:cs="Times New Roman"/>
          </w:rPr>
          <w:lastRenderedPageBreak/>
          <w:t>factor, running the entire dredge search across a range of lambda values and comparing the cross-validation scores of each final model would provide the most rigorous validati</w:t>
        </w:r>
      </w:ins>
      <w:ins w:id="4175" w:author="Boyko, James" w:date="2025-06-30T15:10:00Z" w16du:dateUtc="2025-06-30T19:10:00Z">
        <w:r w:rsidR="00337A4C">
          <w:rPr>
            <w:rFonts w:ascii="Times New Roman" w:eastAsia="Times New Roman" w:hAnsi="Times New Roman" w:cs="Times New Roman"/>
          </w:rPr>
          <w:t xml:space="preserve">on. </w:t>
        </w:r>
      </w:ins>
    </w:p>
    <w:tbl>
      <w:tblPr>
        <w:tblStyle w:val="PlainTable5"/>
        <w:tblW w:w="0" w:type="auto"/>
        <w:tblLook w:val="04A0" w:firstRow="1" w:lastRow="0" w:firstColumn="1" w:lastColumn="0" w:noHBand="0" w:noVBand="1"/>
        <w:tblPrChange w:id="4176" w:author="Boyko, James" w:date="2025-06-30T15:16:00Z" w16du:dateUtc="2025-06-30T19:16:00Z">
          <w:tblPr>
            <w:tblStyle w:val="TableGrid"/>
            <w:tblW w:w="0" w:type="auto"/>
            <w:tblLook w:val="04A0" w:firstRow="1" w:lastRow="0" w:firstColumn="1" w:lastColumn="0" w:noHBand="0" w:noVBand="1"/>
          </w:tblPr>
        </w:tblPrChange>
      </w:tblPr>
      <w:tblGrid>
        <w:gridCol w:w="1890"/>
        <w:gridCol w:w="1614"/>
        <w:gridCol w:w="1614"/>
        <w:gridCol w:w="1615"/>
        <w:gridCol w:w="1614"/>
        <w:gridCol w:w="1615"/>
        <w:tblGridChange w:id="4177">
          <w:tblGrid>
            <w:gridCol w:w="5"/>
            <w:gridCol w:w="1660"/>
            <w:gridCol w:w="225"/>
            <w:gridCol w:w="1435"/>
            <w:gridCol w:w="179"/>
            <w:gridCol w:w="1481"/>
            <w:gridCol w:w="133"/>
            <w:gridCol w:w="1527"/>
            <w:gridCol w:w="88"/>
            <w:gridCol w:w="1573"/>
            <w:gridCol w:w="41"/>
            <w:gridCol w:w="1615"/>
            <w:gridCol w:w="5"/>
          </w:tblGrid>
        </w:tblGridChange>
      </w:tblGrid>
      <w:tr w:rsidR="00E75A1F" w14:paraId="7CD6DB1A" w14:textId="77777777" w:rsidTr="008C0025">
        <w:trPr>
          <w:cnfStyle w:val="100000000000" w:firstRow="1" w:lastRow="0" w:firstColumn="0" w:lastColumn="0" w:oddVBand="0" w:evenVBand="0" w:oddHBand="0" w:evenHBand="0" w:firstRowFirstColumn="0" w:firstRowLastColumn="0" w:lastRowFirstColumn="0" w:lastRowLastColumn="0"/>
          <w:ins w:id="4178" w:author="Boyko, James" w:date="2025-06-30T15:12:00Z" w16du:dateUtc="2025-06-30T19:12:00Z"/>
          <w:trPrChange w:id="4179" w:author="Boyko, James" w:date="2025-06-30T15:16:00Z" w16du:dateUtc="2025-06-30T19:16:00Z">
            <w:trPr>
              <w:gridBefore w:val="1"/>
            </w:trPr>
          </w:trPrChange>
        </w:trPr>
        <w:tc>
          <w:tcPr>
            <w:cnfStyle w:val="001000000100" w:firstRow="0" w:lastRow="0" w:firstColumn="1" w:lastColumn="0" w:oddVBand="0" w:evenVBand="0" w:oddHBand="0" w:evenHBand="0" w:firstRowFirstColumn="1" w:firstRowLastColumn="0" w:lastRowFirstColumn="0" w:lastRowLastColumn="0"/>
            <w:tcW w:w="1890" w:type="dxa"/>
            <w:tcBorders>
              <w:top w:val="single" w:sz="4" w:space="0" w:color="auto"/>
            </w:tcBorders>
            <w:tcPrChange w:id="4180" w:author="Boyko, James" w:date="2025-06-30T15:16:00Z" w16du:dateUtc="2025-06-30T19:16:00Z">
              <w:tcPr>
                <w:tcW w:w="1660" w:type="dxa"/>
              </w:tcPr>
            </w:tcPrChange>
          </w:tcPr>
          <w:p w14:paraId="470ADDA9" w14:textId="38F47393" w:rsidR="00E75A1F" w:rsidRPr="00FD6447" w:rsidRDefault="00E75A1F" w:rsidP="002D49D5">
            <w:pPr>
              <w:pStyle w:val="Caption"/>
              <w:spacing w:before="0" w:after="0"/>
              <w:cnfStyle w:val="101000000100" w:firstRow="1" w:lastRow="0" w:firstColumn="1" w:lastColumn="0" w:oddVBand="0" w:evenVBand="0" w:oddHBand="0" w:evenHBand="0" w:firstRowFirstColumn="1" w:firstRowLastColumn="0" w:lastRowFirstColumn="0" w:lastRowLastColumn="0"/>
              <w:rPr>
                <w:ins w:id="4181" w:author="Boyko, James" w:date="2025-06-30T15:12:00Z" w16du:dateUtc="2025-06-30T19:12:00Z"/>
                <w:rFonts w:ascii="Times New Roman" w:eastAsia="Times New Roman" w:hAnsi="Times New Roman" w:cs="Times New Roman"/>
                <w:b/>
                <w:bCs/>
                <w:rPrChange w:id="4182" w:author="Boyko, James" w:date="2025-06-30T15:15:00Z" w16du:dateUtc="2025-06-30T19:15:00Z">
                  <w:rPr>
                    <w:ins w:id="4183" w:author="Boyko, James" w:date="2025-06-30T15:12:00Z" w16du:dateUtc="2025-06-30T19:12:00Z"/>
                    <w:rFonts w:ascii="Times New Roman" w:eastAsia="Times New Roman" w:hAnsi="Times New Roman" w:cs="Times New Roman"/>
                  </w:rPr>
                </w:rPrChange>
              </w:rPr>
              <w:pPrChange w:id="4184" w:author="Boyko, James" w:date="2025-06-30T15:21:00Z" w16du:dateUtc="2025-06-30T19:21:00Z">
                <w:pPr>
                  <w:pStyle w:val="Caption"/>
                  <w:spacing w:before="0" w:after="0" w:line="360" w:lineRule="auto"/>
                  <w:cnfStyle w:val="101000000100" w:firstRow="1" w:lastRow="0" w:firstColumn="1" w:lastColumn="0" w:oddVBand="0" w:evenVBand="0" w:oddHBand="0" w:evenHBand="0" w:firstRowFirstColumn="1" w:firstRowLastColumn="0" w:lastRowFirstColumn="0" w:lastRowLastColumn="0"/>
                </w:pPr>
              </w:pPrChange>
            </w:pPr>
            <w:ins w:id="4185" w:author="Boyko, James" w:date="2025-06-30T15:12:00Z" w16du:dateUtc="2025-06-30T19:12:00Z">
              <w:r w:rsidRPr="00FD6447">
                <w:rPr>
                  <w:rFonts w:ascii="Times New Roman" w:eastAsia="Times New Roman" w:hAnsi="Times New Roman" w:cs="Times New Roman"/>
                  <w:b/>
                  <w:bCs/>
                  <w:rPrChange w:id="4186" w:author="Boyko, James" w:date="2025-06-30T15:15:00Z" w16du:dateUtc="2025-06-30T19:15:00Z">
                    <w:rPr>
                      <w:rFonts w:ascii="Times New Roman" w:eastAsia="Times New Roman" w:hAnsi="Times New Roman" w:cs="Times New Roman"/>
                    </w:rPr>
                  </w:rPrChange>
                </w:rPr>
                <w:t>Lambda</w:t>
              </w:r>
            </w:ins>
          </w:p>
        </w:tc>
        <w:tc>
          <w:tcPr>
            <w:tcW w:w="1614" w:type="dxa"/>
            <w:tcBorders>
              <w:top w:val="single" w:sz="4" w:space="0" w:color="auto"/>
            </w:tcBorders>
            <w:tcPrChange w:id="4187" w:author="Boyko, James" w:date="2025-06-30T15:16:00Z" w16du:dateUtc="2025-06-30T19:16:00Z">
              <w:tcPr>
                <w:tcW w:w="1660" w:type="dxa"/>
                <w:gridSpan w:val="2"/>
              </w:tcPr>
            </w:tcPrChange>
          </w:tcPr>
          <w:p w14:paraId="06E66694" w14:textId="35D0228F" w:rsidR="00E75A1F" w:rsidRPr="00FD6447" w:rsidRDefault="00E75A1F" w:rsidP="002D49D5">
            <w:pPr>
              <w:pStyle w:val="Caption"/>
              <w:spacing w:before="0" w:after="0"/>
              <w:cnfStyle w:val="100000000000" w:firstRow="1" w:lastRow="0" w:firstColumn="0" w:lastColumn="0" w:oddVBand="0" w:evenVBand="0" w:oddHBand="0" w:evenHBand="0" w:firstRowFirstColumn="0" w:firstRowLastColumn="0" w:lastRowFirstColumn="0" w:lastRowLastColumn="0"/>
              <w:rPr>
                <w:ins w:id="4188" w:author="Boyko, James" w:date="2025-06-30T15:12:00Z" w16du:dateUtc="2025-06-30T19:12:00Z"/>
                <w:rFonts w:ascii="Times New Roman" w:eastAsia="Times New Roman" w:hAnsi="Times New Roman" w:cs="Times New Roman"/>
                <w:b/>
                <w:bCs/>
                <w:rPrChange w:id="4189" w:author="Boyko, James" w:date="2025-06-30T15:15:00Z" w16du:dateUtc="2025-06-30T19:15:00Z">
                  <w:rPr>
                    <w:ins w:id="4190" w:author="Boyko, James" w:date="2025-06-30T15:12:00Z" w16du:dateUtc="2025-06-30T19:12:00Z"/>
                    <w:rFonts w:ascii="Times New Roman" w:eastAsia="Times New Roman" w:hAnsi="Times New Roman" w:cs="Times New Roman"/>
                  </w:rPr>
                </w:rPrChange>
              </w:rPr>
              <w:pPrChange w:id="4191" w:author="Boyko, James" w:date="2025-06-30T15:21:00Z" w16du:dateUtc="2025-06-30T19:21:00Z">
                <w:pPr>
                  <w:pStyle w:val="Caption"/>
                  <w:spacing w:before="0" w:after="0" w:line="360" w:lineRule="auto"/>
                  <w:cnfStyle w:val="100000000000" w:firstRow="1" w:lastRow="0" w:firstColumn="0" w:lastColumn="0" w:oddVBand="0" w:evenVBand="0" w:oddHBand="0" w:evenHBand="0" w:firstRowFirstColumn="0" w:firstRowLastColumn="0" w:lastRowFirstColumn="0" w:lastRowLastColumn="0"/>
                </w:pPr>
              </w:pPrChange>
            </w:pPr>
            <w:ins w:id="4192" w:author="Boyko, James" w:date="2025-06-30T15:12:00Z" w16du:dateUtc="2025-06-30T19:12:00Z">
              <w:r w:rsidRPr="00FD6447">
                <w:rPr>
                  <w:rFonts w:ascii="Times New Roman" w:eastAsia="Times New Roman" w:hAnsi="Times New Roman" w:cs="Times New Roman"/>
                  <w:b/>
                  <w:bCs/>
                  <w:rPrChange w:id="4193" w:author="Boyko, James" w:date="2025-06-30T15:15:00Z" w16du:dateUtc="2025-06-30T19:15:00Z">
                    <w:rPr>
                      <w:rFonts w:ascii="Times New Roman" w:eastAsia="Times New Roman" w:hAnsi="Times New Roman" w:cs="Times New Roman"/>
                    </w:rPr>
                  </w:rPrChange>
                </w:rPr>
                <w:t>0</w:t>
              </w:r>
            </w:ins>
          </w:p>
        </w:tc>
        <w:tc>
          <w:tcPr>
            <w:tcW w:w="1614" w:type="dxa"/>
            <w:tcBorders>
              <w:top w:val="single" w:sz="4" w:space="0" w:color="auto"/>
            </w:tcBorders>
            <w:tcPrChange w:id="4194" w:author="Boyko, James" w:date="2025-06-30T15:16:00Z" w16du:dateUtc="2025-06-30T19:16:00Z">
              <w:tcPr>
                <w:tcW w:w="1660" w:type="dxa"/>
                <w:gridSpan w:val="2"/>
              </w:tcPr>
            </w:tcPrChange>
          </w:tcPr>
          <w:p w14:paraId="4FF9E87F" w14:textId="452A3031" w:rsidR="00E75A1F" w:rsidRPr="00FD6447" w:rsidRDefault="00E75A1F" w:rsidP="002D49D5">
            <w:pPr>
              <w:pStyle w:val="Caption"/>
              <w:spacing w:before="0" w:after="0"/>
              <w:cnfStyle w:val="100000000000" w:firstRow="1" w:lastRow="0" w:firstColumn="0" w:lastColumn="0" w:oddVBand="0" w:evenVBand="0" w:oddHBand="0" w:evenHBand="0" w:firstRowFirstColumn="0" w:firstRowLastColumn="0" w:lastRowFirstColumn="0" w:lastRowLastColumn="0"/>
              <w:rPr>
                <w:ins w:id="4195" w:author="Boyko, James" w:date="2025-06-30T15:12:00Z" w16du:dateUtc="2025-06-30T19:12:00Z"/>
                <w:rFonts w:ascii="Times New Roman" w:eastAsia="Times New Roman" w:hAnsi="Times New Roman" w:cs="Times New Roman"/>
                <w:b/>
                <w:bCs/>
                <w:rPrChange w:id="4196" w:author="Boyko, James" w:date="2025-06-30T15:15:00Z" w16du:dateUtc="2025-06-30T19:15:00Z">
                  <w:rPr>
                    <w:ins w:id="4197" w:author="Boyko, James" w:date="2025-06-30T15:12:00Z" w16du:dateUtc="2025-06-30T19:12:00Z"/>
                    <w:rFonts w:ascii="Times New Roman" w:eastAsia="Times New Roman" w:hAnsi="Times New Roman" w:cs="Times New Roman"/>
                  </w:rPr>
                </w:rPrChange>
              </w:rPr>
              <w:pPrChange w:id="4198" w:author="Boyko, James" w:date="2025-06-30T15:21:00Z" w16du:dateUtc="2025-06-30T19:21:00Z">
                <w:pPr>
                  <w:pStyle w:val="Caption"/>
                  <w:spacing w:before="0" w:after="0" w:line="360" w:lineRule="auto"/>
                  <w:cnfStyle w:val="100000000000" w:firstRow="1" w:lastRow="0" w:firstColumn="0" w:lastColumn="0" w:oddVBand="0" w:evenVBand="0" w:oddHBand="0" w:evenHBand="0" w:firstRowFirstColumn="0" w:firstRowLastColumn="0" w:lastRowFirstColumn="0" w:lastRowLastColumn="0"/>
                </w:pPr>
              </w:pPrChange>
            </w:pPr>
            <w:ins w:id="4199" w:author="Boyko, James" w:date="2025-06-30T15:12:00Z" w16du:dateUtc="2025-06-30T19:12:00Z">
              <w:r w:rsidRPr="00FD6447">
                <w:rPr>
                  <w:rFonts w:ascii="Times New Roman" w:eastAsia="Times New Roman" w:hAnsi="Times New Roman" w:cs="Times New Roman"/>
                  <w:b/>
                  <w:bCs/>
                  <w:rPrChange w:id="4200" w:author="Boyko, James" w:date="2025-06-30T15:15:00Z" w16du:dateUtc="2025-06-30T19:15:00Z">
                    <w:rPr>
                      <w:rFonts w:ascii="Times New Roman" w:eastAsia="Times New Roman" w:hAnsi="Times New Roman" w:cs="Times New Roman"/>
                    </w:rPr>
                  </w:rPrChange>
                </w:rPr>
                <w:t>0.25</w:t>
              </w:r>
            </w:ins>
          </w:p>
        </w:tc>
        <w:tc>
          <w:tcPr>
            <w:tcW w:w="1615" w:type="dxa"/>
            <w:tcBorders>
              <w:top w:val="single" w:sz="4" w:space="0" w:color="auto"/>
            </w:tcBorders>
            <w:tcPrChange w:id="4201" w:author="Boyko, James" w:date="2025-06-30T15:16:00Z" w16du:dateUtc="2025-06-30T19:16:00Z">
              <w:tcPr>
                <w:tcW w:w="1660" w:type="dxa"/>
                <w:gridSpan w:val="2"/>
              </w:tcPr>
            </w:tcPrChange>
          </w:tcPr>
          <w:p w14:paraId="41593AD6" w14:textId="57DF956A" w:rsidR="00E75A1F" w:rsidRPr="00FD6447" w:rsidRDefault="00E75A1F" w:rsidP="002D49D5">
            <w:pPr>
              <w:pStyle w:val="Caption"/>
              <w:spacing w:before="0" w:after="0"/>
              <w:cnfStyle w:val="100000000000" w:firstRow="1" w:lastRow="0" w:firstColumn="0" w:lastColumn="0" w:oddVBand="0" w:evenVBand="0" w:oddHBand="0" w:evenHBand="0" w:firstRowFirstColumn="0" w:firstRowLastColumn="0" w:lastRowFirstColumn="0" w:lastRowLastColumn="0"/>
              <w:rPr>
                <w:ins w:id="4202" w:author="Boyko, James" w:date="2025-06-30T15:12:00Z" w16du:dateUtc="2025-06-30T19:12:00Z"/>
                <w:rFonts w:ascii="Times New Roman" w:eastAsia="Times New Roman" w:hAnsi="Times New Roman" w:cs="Times New Roman"/>
                <w:b/>
                <w:bCs/>
                <w:rPrChange w:id="4203" w:author="Boyko, James" w:date="2025-06-30T15:15:00Z" w16du:dateUtc="2025-06-30T19:15:00Z">
                  <w:rPr>
                    <w:ins w:id="4204" w:author="Boyko, James" w:date="2025-06-30T15:12:00Z" w16du:dateUtc="2025-06-30T19:12:00Z"/>
                    <w:rFonts w:ascii="Times New Roman" w:eastAsia="Times New Roman" w:hAnsi="Times New Roman" w:cs="Times New Roman"/>
                  </w:rPr>
                </w:rPrChange>
              </w:rPr>
              <w:pPrChange w:id="4205" w:author="Boyko, James" w:date="2025-06-30T15:21:00Z" w16du:dateUtc="2025-06-30T19:21:00Z">
                <w:pPr>
                  <w:pStyle w:val="Caption"/>
                  <w:spacing w:before="0" w:after="0" w:line="360" w:lineRule="auto"/>
                  <w:cnfStyle w:val="100000000000" w:firstRow="1" w:lastRow="0" w:firstColumn="0" w:lastColumn="0" w:oddVBand="0" w:evenVBand="0" w:oddHBand="0" w:evenHBand="0" w:firstRowFirstColumn="0" w:firstRowLastColumn="0" w:lastRowFirstColumn="0" w:lastRowLastColumn="0"/>
                </w:pPr>
              </w:pPrChange>
            </w:pPr>
            <w:ins w:id="4206" w:author="Boyko, James" w:date="2025-06-30T15:12:00Z" w16du:dateUtc="2025-06-30T19:12:00Z">
              <w:r w:rsidRPr="00FD6447">
                <w:rPr>
                  <w:rFonts w:ascii="Times New Roman" w:eastAsia="Times New Roman" w:hAnsi="Times New Roman" w:cs="Times New Roman"/>
                  <w:b/>
                  <w:bCs/>
                  <w:rPrChange w:id="4207" w:author="Boyko, James" w:date="2025-06-30T15:15:00Z" w16du:dateUtc="2025-06-30T19:15:00Z">
                    <w:rPr>
                      <w:rFonts w:ascii="Times New Roman" w:eastAsia="Times New Roman" w:hAnsi="Times New Roman" w:cs="Times New Roman"/>
                    </w:rPr>
                  </w:rPrChange>
                </w:rPr>
                <w:t>0.5</w:t>
              </w:r>
            </w:ins>
          </w:p>
        </w:tc>
        <w:tc>
          <w:tcPr>
            <w:tcW w:w="1614" w:type="dxa"/>
            <w:tcBorders>
              <w:top w:val="single" w:sz="4" w:space="0" w:color="auto"/>
            </w:tcBorders>
            <w:tcPrChange w:id="4208" w:author="Boyko, James" w:date="2025-06-30T15:16:00Z" w16du:dateUtc="2025-06-30T19:16:00Z">
              <w:tcPr>
                <w:tcW w:w="1661" w:type="dxa"/>
                <w:gridSpan w:val="2"/>
              </w:tcPr>
            </w:tcPrChange>
          </w:tcPr>
          <w:p w14:paraId="1732F066" w14:textId="29B0059B" w:rsidR="00E75A1F" w:rsidRPr="00FD6447" w:rsidRDefault="00E75A1F" w:rsidP="002D49D5">
            <w:pPr>
              <w:pStyle w:val="Caption"/>
              <w:spacing w:before="0" w:after="0"/>
              <w:cnfStyle w:val="100000000000" w:firstRow="1" w:lastRow="0" w:firstColumn="0" w:lastColumn="0" w:oddVBand="0" w:evenVBand="0" w:oddHBand="0" w:evenHBand="0" w:firstRowFirstColumn="0" w:firstRowLastColumn="0" w:lastRowFirstColumn="0" w:lastRowLastColumn="0"/>
              <w:rPr>
                <w:ins w:id="4209" w:author="Boyko, James" w:date="2025-06-30T15:12:00Z" w16du:dateUtc="2025-06-30T19:12:00Z"/>
                <w:rFonts w:ascii="Times New Roman" w:eastAsia="Times New Roman" w:hAnsi="Times New Roman" w:cs="Times New Roman"/>
                <w:b/>
                <w:bCs/>
                <w:rPrChange w:id="4210" w:author="Boyko, James" w:date="2025-06-30T15:15:00Z" w16du:dateUtc="2025-06-30T19:15:00Z">
                  <w:rPr>
                    <w:ins w:id="4211" w:author="Boyko, James" w:date="2025-06-30T15:12:00Z" w16du:dateUtc="2025-06-30T19:12:00Z"/>
                    <w:rFonts w:ascii="Times New Roman" w:eastAsia="Times New Roman" w:hAnsi="Times New Roman" w:cs="Times New Roman"/>
                  </w:rPr>
                </w:rPrChange>
              </w:rPr>
              <w:pPrChange w:id="4212" w:author="Boyko, James" w:date="2025-06-30T15:21:00Z" w16du:dateUtc="2025-06-30T19:21:00Z">
                <w:pPr>
                  <w:pStyle w:val="Caption"/>
                  <w:spacing w:before="0" w:after="0" w:line="360" w:lineRule="auto"/>
                  <w:cnfStyle w:val="100000000000" w:firstRow="1" w:lastRow="0" w:firstColumn="0" w:lastColumn="0" w:oddVBand="0" w:evenVBand="0" w:oddHBand="0" w:evenHBand="0" w:firstRowFirstColumn="0" w:firstRowLastColumn="0" w:lastRowFirstColumn="0" w:lastRowLastColumn="0"/>
                </w:pPr>
              </w:pPrChange>
            </w:pPr>
            <w:ins w:id="4213" w:author="Boyko, James" w:date="2025-06-30T15:12:00Z" w16du:dateUtc="2025-06-30T19:12:00Z">
              <w:r w:rsidRPr="00FD6447">
                <w:rPr>
                  <w:rFonts w:ascii="Times New Roman" w:eastAsia="Times New Roman" w:hAnsi="Times New Roman" w:cs="Times New Roman"/>
                  <w:b/>
                  <w:bCs/>
                  <w:rPrChange w:id="4214" w:author="Boyko, James" w:date="2025-06-30T15:15:00Z" w16du:dateUtc="2025-06-30T19:15:00Z">
                    <w:rPr>
                      <w:rFonts w:ascii="Times New Roman" w:eastAsia="Times New Roman" w:hAnsi="Times New Roman" w:cs="Times New Roman"/>
                    </w:rPr>
                  </w:rPrChange>
                </w:rPr>
                <w:t>0.75</w:t>
              </w:r>
            </w:ins>
          </w:p>
        </w:tc>
        <w:tc>
          <w:tcPr>
            <w:tcW w:w="1615" w:type="dxa"/>
            <w:tcBorders>
              <w:top w:val="single" w:sz="4" w:space="0" w:color="auto"/>
            </w:tcBorders>
            <w:tcPrChange w:id="4215" w:author="Boyko, James" w:date="2025-06-30T15:16:00Z" w16du:dateUtc="2025-06-30T19:16:00Z">
              <w:tcPr>
                <w:tcW w:w="1661" w:type="dxa"/>
                <w:gridSpan w:val="3"/>
              </w:tcPr>
            </w:tcPrChange>
          </w:tcPr>
          <w:p w14:paraId="183D2591" w14:textId="01268873" w:rsidR="00E75A1F" w:rsidRPr="00FD6447" w:rsidRDefault="00E75A1F" w:rsidP="002D49D5">
            <w:pPr>
              <w:pStyle w:val="Caption"/>
              <w:spacing w:before="0" w:after="0"/>
              <w:cnfStyle w:val="100000000000" w:firstRow="1" w:lastRow="0" w:firstColumn="0" w:lastColumn="0" w:oddVBand="0" w:evenVBand="0" w:oddHBand="0" w:evenHBand="0" w:firstRowFirstColumn="0" w:firstRowLastColumn="0" w:lastRowFirstColumn="0" w:lastRowLastColumn="0"/>
              <w:rPr>
                <w:ins w:id="4216" w:author="Boyko, James" w:date="2025-06-30T15:12:00Z" w16du:dateUtc="2025-06-30T19:12:00Z"/>
                <w:rFonts w:ascii="Times New Roman" w:eastAsia="Times New Roman" w:hAnsi="Times New Roman" w:cs="Times New Roman"/>
                <w:b/>
                <w:bCs/>
                <w:rPrChange w:id="4217" w:author="Boyko, James" w:date="2025-06-30T15:15:00Z" w16du:dateUtc="2025-06-30T19:15:00Z">
                  <w:rPr>
                    <w:ins w:id="4218" w:author="Boyko, James" w:date="2025-06-30T15:12:00Z" w16du:dateUtc="2025-06-30T19:12:00Z"/>
                    <w:rFonts w:ascii="Times New Roman" w:eastAsia="Times New Roman" w:hAnsi="Times New Roman" w:cs="Times New Roman"/>
                  </w:rPr>
                </w:rPrChange>
              </w:rPr>
              <w:pPrChange w:id="4219" w:author="Boyko, James" w:date="2025-06-30T15:21:00Z" w16du:dateUtc="2025-06-30T19:21:00Z">
                <w:pPr>
                  <w:pStyle w:val="Caption"/>
                  <w:spacing w:before="0" w:after="0" w:line="360" w:lineRule="auto"/>
                  <w:cnfStyle w:val="100000000000" w:firstRow="1" w:lastRow="0" w:firstColumn="0" w:lastColumn="0" w:oddVBand="0" w:evenVBand="0" w:oddHBand="0" w:evenHBand="0" w:firstRowFirstColumn="0" w:firstRowLastColumn="0" w:lastRowFirstColumn="0" w:lastRowLastColumn="0"/>
                </w:pPr>
              </w:pPrChange>
            </w:pPr>
            <w:ins w:id="4220" w:author="Boyko, James" w:date="2025-06-30T15:12:00Z" w16du:dateUtc="2025-06-30T19:12:00Z">
              <w:r w:rsidRPr="00FD6447">
                <w:rPr>
                  <w:rFonts w:ascii="Times New Roman" w:eastAsia="Times New Roman" w:hAnsi="Times New Roman" w:cs="Times New Roman"/>
                  <w:b/>
                  <w:bCs/>
                  <w:rPrChange w:id="4221" w:author="Boyko, James" w:date="2025-06-30T15:15:00Z" w16du:dateUtc="2025-06-30T19:15:00Z">
                    <w:rPr>
                      <w:rFonts w:ascii="Times New Roman" w:eastAsia="Times New Roman" w:hAnsi="Times New Roman" w:cs="Times New Roman"/>
                    </w:rPr>
                  </w:rPrChange>
                </w:rPr>
                <w:t>1</w:t>
              </w:r>
            </w:ins>
          </w:p>
        </w:tc>
      </w:tr>
      <w:tr w:rsidR="00E75A1F" w14:paraId="639F0AC1" w14:textId="77777777" w:rsidTr="0091212C">
        <w:trPr>
          <w:cnfStyle w:val="000000100000" w:firstRow="0" w:lastRow="0" w:firstColumn="0" w:lastColumn="0" w:oddVBand="0" w:evenVBand="0" w:oddHBand="1" w:evenHBand="0" w:firstRowFirstColumn="0" w:firstRowLastColumn="0" w:lastRowFirstColumn="0" w:lastRowLastColumn="0"/>
          <w:ins w:id="4222" w:author="Boyko, James" w:date="2025-06-30T15:12:00Z" w16du:dateUtc="2025-06-30T19:12:00Z"/>
          <w:trPrChange w:id="4223" w:author="Boyko, James" w:date="2025-06-30T15:15:00Z" w16du:dateUtc="2025-06-30T19:15:00Z">
            <w:trPr>
              <w:gridBefore w:val="1"/>
            </w:trPr>
          </w:trPrChange>
        </w:trPr>
        <w:tc>
          <w:tcPr>
            <w:cnfStyle w:val="001000000000" w:firstRow="0" w:lastRow="0" w:firstColumn="1" w:lastColumn="0" w:oddVBand="0" w:evenVBand="0" w:oddHBand="0" w:evenHBand="0" w:firstRowFirstColumn="0" w:firstRowLastColumn="0" w:lastRowFirstColumn="0" w:lastRowLastColumn="0"/>
            <w:tcW w:w="1890" w:type="dxa"/>
            <w:tcPrChange w:id="4224" w:author="Boyko, James" w:date="2025-06-30T15:15:00Z" w16du:dateUtc="2025-06-30T19:15:00Z">
              <w:tcPr>
                <w:tcW w:w="1660" w:type="dxa"/>
              </w:tcPr>
            </w:tcPrChange>
          </w:tcPr>
          <w:p w14:paraId="59A073D2" w14:textId="1C2BC23B" w:rsidR="00E75A1F" w:rsidRDefault="00E75A1F" w:rsidP="002D49D5">
            <w:pPr>
              <w:pStyle w:val="Caption"/>
              <w:spacing w:before="0" w:after="0"/>
              <w:cnfStyle w:val="001000100000" w:firstRow="0" w:lastRow="0" w:firstColumn="1" w:lastColumn="0" w:oddVBand="0" w:evenVBand="0" w:oddHBand="1" w:evenHBand="0" w:firstRowFirstColumn="0" w:firstRowLastColumn="0" w:lastRowFirstColumn="0" w:lastRowLastColumn="0"/>
              <w:rPr>
                <w:ins w:id="4225" w:author="Boyko, James" w:date="2025-06-30T15:12:00Z" w16du:dateUtc="2025-06-30T19:12:00Z"/>
                <w:rFonts w:ascii="Times New Roman" w:eastAsia="Times New Roman" w:hAnsi="Times New Roman" w:cs="Times New Roman"/>
              </w:rPr>
              <w:pPrChange w:id="4226" w:author="Boyko, James" w:date="2025-06-30T15:21:00Z" w16du:dateUtc="2025-06-30T19:21:00Z">
                <w:pPr>
                  <w:pStyle w:val="Caption"/>
                  <w:spacing w:before="0" w:after="0" w:line="360" w:lineRule="auto"/>
                  <w:cnfStyle w:val="001000100000" w:firstRow="0" w:lastRow="0" w:firstColumn="1" w:lastColumn="0" w:oddVBand="0" w:evenVBand="0" w:oddHBand="1" w:evenHBand="0" w:firstRowFirstColumn="0" w:firstRowLastColumn="0" w:lastRowFirstColumn="0" w:lastRowLastColumn="0"/>
                </w:pPr>
              </w:pPrChange>
            </w:pPr>
            <w:ins w:id="4227" w:author="Boyko, James" w:date="2025-06-30T15:12:00Z" w16du:dateUtc="2025-06-30T19:12:00Z">
              <w:r>
                <w:rPr>
                  <w:rFonts w:ascii="Times New Roman" w:eastAsia="Times New Roman" w:hAnsi="Times New Roman" w:cs="Times New Roman"/>
                </w:rPr>
                <w:t>Fold 1</w:t>
              </w:r>
            </w:ins>
          </w:p>
        </w:tc>
        <w:tc>
          <w:tcPr>
            <w:tcW w:w="1614" w:type="dxa"/>
            <w:tcPrChange w:id="4228" w:author="Boyko, James" w:date="2025-06-30T15:15:00Z" w16du:dateUtc="2025-06-30T19:15:00Z">
              <w:tcPr>
                <w:tcW w:w="1660" w:type="dxa"/>
                <w:gridSpan w:val="2"/>
              </w:tcPr>
            </w:tcPrChange>
          </w:tcPr>
          <w:p w14:paraId="7B883765" w14:textId="4563E025"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229" w:author="Boyko, James" w:date="2025-06-30T15:12:00Z" w16du:dateUtc="2025-06-30T19:12:00Z"/>
                <w:rFonts w:ascii="Times New Roman" w:eastAsia="Times New Roman" w:hAnsi="Times New Roman" w:cs="Times New Roman"/>
                <w:i w:val="0"/>
                <w:iCs w:val="0"/>
                <w:rPrChange w:id="4230" w:author="Boyko, James" w:date="2025-06-30T15:22:00Z" w16du:dateUtc="2025-06-30T19:22:00Z">
                  <w:rPr>
                    <w:ins w:id="4231" w:author="Boyko, James" w:date="2025-06-30T15:12:00Z" w16du:dateUtc="2025-06-30T19:12:00Z"/>
                    <w:rFonts w:ascii="Times New Roman" w:eastAsia="Times New Roman" w:hAnsi="Times New Roman" w:cs="Times New Roman"/>
                  </w:rPr>
                </w:rPrChange>
              </w:rPr>
              <w:pPrChange w:id="4232"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233" w:author="Boyko, James" w:date="2025-06-30T15:13:00Z" w16du:dateUtc="2025-06-30T19:13:00Z">
              <w:r w:rsidRPr="002D49D5">
                <w:rPr>
                  <w:rFonts w:ascii="Times New Roman" w:eastAsia="Times New Roman" w:hAnsi="Times New Roman" w:cs="Times New Roman"/>
                  <w:i w:val="0"/>
                  <w:iCs w:val="0"/>
                  <w:rPrChange w:id="4234" w:author="Boyko, James" w:date="2025-06-30T15:22:00Z" w16du:dateUtc="2025-06-30T19:22:00Z">
                    <w:rPr>
                      <w:rFonts w:ascii="Times New Roman" w:eastAsia="Times New Roman" w:hAnsi="Times New Roman" w:cs="Times New Roman"/>
                    </w:rPr>
                  </w:rPrChange>
                </w:rPr>
                <w:t>0.2836</w:t>
              </w:r>
            </w:ins>
          </w:p>
        </w:tc>
        <w:tc>
          <w:tcPr>
            <w:tcW w:w="1614" w:type="dxa"/>
            <w:tcPrChange w:id="4235" w:author="Boyko, James" w:date="2025-06-30T15:15:00Z" w16du:dateUtc="2025-06-30T19:15:00Z">
              <w:tcPr>
                <w:tcW w:w="1660" w:type="dxa"/>
                <w:gridSpan w:val="2"/>
              </w:tcPr>
            </w:tcPrChange>
          </w:tcPr>
          <w:p w14:paraId="33C2246A" w14:textId="7DAD39DF"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236" w:author="Boyko, James" w:date="2025-06-30T15:12:00Z" w16du:dateUtc="2025-06-30T19:12:00Z"/>
                <w:rFonts w:ascii="Times New Roman" w:eastAsia="Times New Roman" w:hAnsi="Times New Roman" w:cs="Times New Roman"/>
                <w:i w:val="0"/>
                <w:iCs w:val="0"/>
                <w:rPrChange w:id="4237" w:author="Boyko, James" w:date="2025-06-30T15:22:00Z" w16du:dateUtc="2025-06-30T19:22:00Z">
                  <w:rPr>
                    <w:ins w:id="4238" w:author="Boyko, James" w:date="2025-06-30T15:12:00Z" w16du:dateUtc="2025-06-30T19:12:00Z"/>
                    <w:rFonts w:ascii="Times New Roman" w:eastAsia="Times New Roman" w:hAnsi="Times New Roman" w:cs="Times New Roman"/>
                  </w:rPr>
                </w:rPrChange>
              </w:rPr>
              <w:pPrChange w:id="4239"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240" w:author="Boyko, James" w:date="2025-06-30T15:13:00Z" w16du:dateUtc="2025-06-30T19:13:00Z">
              <w:r w:rsidRPr="002D49D5">
                <w:rPr>
                  <w:rFonts w:ascii="Times New Roman" w:eastAsia="Times New Roman" w:hAnsi="Times New Roman" w:cs="Times New Roman"/>
                  <w:i w:val="0"/>
                  <w:iCs w:val="0"/>
                  <w:rPrChange w:id="4241" w:author="Boyko, James" w:date="2025-06-30T15:22:00Z" w16du:dateUtc="2025-06-30T19:22:00Z">
                    <w:rPr>
                      <w:rFonts w:ascii="Times New Roman" w:eastAsia="Times New Roman" w:hAnsi="Times New Roman" w:cs="Times New Roman"/>
                    </w:rPr>
                  </w:rPrChange>
                </w:rPr>
                <w:t>0.2259</w:t>
              </w:r>
            </w:ins>
          </w:p>
        </w:tc>
        <w:tc>
          <w:tcPr>
            <w:tcW w:w="1615" w:type="dxa"/>
            <w:tcPrChange w:id="4242" w:author="Boyko, James" w:date="2025-06-30T15:15:00Z" w16du:dateUtc="2025-06-30T19:15:00Z">
              <w:tcPr>
                <w:tcW w:w="1660" w:type="dxa"/>
                <w:gridSpan w:val="2"/>
              </w:tcPr>
            </w:tcPrChange>
          </w:tcPr>
          <w:p w14:paraId="39FBC09D" w14:textId="2BE1690A"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243" w:author="Boyko, James" w:date="2025-06-30T15:12:00Z" w16du:dateUtc="2025-06-30T19:12:00Z"/>
                <w:rFonts w:ascii="Times New Roman" w:eastAsia="Times New Roman" w:hAnsi="Times New Roman" w:cs="Times New Roman"/>
                <w:i w:val="0"/>
                <w:iCs w:val="0"/>
                <w:rPrChange w:id="4244" w:author="Boyko, James" w:date="2025-06-30T15:22:00Z" w16du:dateUtc="2025-06-30T19:22:00Z">
                  <w:rPr>
                    <w:ins w:id="4245" w:author="Boyko, James" w:date="2025-06-30T15:12:00Z" w16du:dateUtc="2025-06-30T19:12:00Z"/>
                    <w:rFonts w:ascii="Times New Roman" w:eastAsia="Times New Roman" w:hAnsi="Times New Roman" w:cs="Times New Roman"/>
                  </w:rPr>
                </w:rPrChange>
              </w:rPr>
              <w:pPrChange w:id="4246"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247" w:author="Boyko, James" w:date="2025-06-30T15:13:00Z" w16du:dateUtc="2025-06-30T19:13:00Z">
              <w:r w:rsidRPr="002D49D5">
                <w:rPr>
                  <w:rFonts w:ascii="Times New Roman" w:eastAsia="Times New Roman" w:hAnsi="Times New Roman" w:cs="Times New Roman"/>
                  <w:i w:val="0"/>
                  <w:iCs w:val="0"/>
                  <w:rPrChange w:id="4248" w:author="Boyko, James" w:date="2025-06-30T15:22:00Z" w16du:dateUtc="2025-06-30T19:22:00Z">
                    <w:rPr>
                      <w:rFonts w:ascii="Times New Roman" w:eastAsia="Times New Roman" w:hAnsi="Times New Roman" w:cs="Times New Roman"/>
                    </w:rPr>
                  </w:rPrChange>
                </w:rPr>
                <w:t>0.2256</w:t>
              </w:r>
            </w:ins>
          </w:p>
        </w:tc>
        <w:tc>
          <w:tcPr>
            <w:tcW w:w="1614" w:type="dxa"/>
            <w:tcPrChange w:id="4249" w:author="Boyko, James" w:date="2025-06-30T15:15:00Z" w16du:dateUtc="2025-06-30T19:15:00Z">
              <w:tcPr>
                <w:tcW w:w="1661" w:type="dxa"/>
                <w:gridSpan w:val="2"/>
              </w:tcPr>
            </w:tcPrChange>
          </w:tcPr>
          <w:p w14:paraId="0A19132A" w14:textId="6A2069D9"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250" w:author="Boyko, James" w:date="2025-06-30T15:12:00Z" w16du:dateUtc="2025-06-30T19:12:00Z"/>
                <w:rFonts w:ascii="Times New Roman" w:eastAsia="Times New Roman" w:hAnsi="Times New Roman" w:cs="Times New Roman"/>
                <w:i w:val="0"/>
                <w:iCs w:val="0"/>
                <w:rPrChange w:id="4251" w:author="Boyko, James" w:date="2025-06-30T15:22:00Z" w16du:dateUtc="2025-06-30T19:22:00Z">
                  <w:rPr>
                    <w:ins w:id="4252" w:author="Boyko, James" w:date="2025-06-30T15:12:00Z" w16du:dateUtc="2025-06-30T19:12:00Z"/>
                    <w:rFonts w:ascii="Times New Roman" w:eastAsia="Times New Roman" w:hAnsi="Times New Roman" w:cs="Times New Roman"/>
                  </w:rPr>
                </w:rPrChange>
              </w:rPr>
              <w:pPrChange w:id="4253"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254" w:author="Boyko, James" w:date="2025-06-30T15:13:00Z" w16du:dateUtc="2025-06-30T19:13:00Z">
              <w:r w:rsidRPr="002D49D5">
                <w:rPr>
                  <w:rFonts w:ascii="Times New Roman" w:eastAsia="Times New Roman" w:hAnsi="Times New Roman" w:cs="Times New Roman"/>
                  <w:i w:val="0"/>
                  <w:iCs w:val="0"/>
                  <w:rPrChange w:id="4255" w:author="Boyko, James" w:date="2025-06-30T15:22:00Z" w16du:dateUtc="2025-06-30T19:22:00Z">
                    <w:rPr>
                      <w:rFonts w:ascii="Times New Roman" w:eastAsia="Times New Roman" w:hAnsi="Times New Roman" w:cs="Times New Roman"/>
                    </w:rPr>
                  </w:rPrChange>
                </w:rPr>
                <w:t>0.2254</w:t>
              </w:r>
            </w:ins>
          </w:p>
        </w:tc>
        <w:tc>
          <w:tcPr>
            <w:tcW w:w="1615" w:type="dxa"/>
            <w:tcPrChange w:id="4256" w:author="Boyko, James" w:date="2025-06-30T15:15:00Z" w16du:dateUtc="2025-06-30T19:15:00Z">
              <w:tcPr>
                <w:tcW w:w="1661" w:type="dxa"/>
                <w:gridSpan w:val="3"/>
              </w:tcPr>
            </w:tcPrChange>
          </w:tcPr>
          <w:p w14:paraId="7F00FAB6" w14:textId="230ED5C2"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257" w:author="Boyko, James" w:date="2025-06-30T15:12:00Z" w16du:dateUtc="2025-06-30T19:12:00Z"/>
                <w:rFonts w:ascii="Times New Roman" w:eastAsia="Times New Roman" w:hAnsi="Times New Roman" w:cs="Times New Roman"/>
                <w:i w:val="0"/>
                <w:iCs w:val="0"/>
                <w:rPrChange w:id="4258" w:author="Boyko, James" w:date="2025-06-30T15:22:00Z" w16du:dateUtc="2025-06-30T19:22:00Z">
                  <w:rPr>
                    <w:ins w:id="4259" w:author="Boyko, James" w:date="2025-06-30T15:12:00Z" w16du:dateUtc="2025-06-30T19:12:00Z"/>
                    <w:rFonts w:ascii="Times New Roman" w:eastAsia="Times New Roman" w:hAnsi="Times New Roman" w:cs="Times New Roman"/>
                  </w:rPr>
                </w:rPrChange>
              </w:rPr>
              <w:pPrChange w:id="4260"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261" w:author="Boyko, James" w:date="2025-06-30T15:13:00Z" w16du:dateUtc="2025-06-30T19:13:00Z">
              <w:r w:rsidRPr="002D49D5">
                <w:rPr>
                  <w:rFonts w:ascii="Times New Roman" w:eastAsia="Times New Roman" w:hAnsi="Times New Roman" w:cs="Times New Roman"/>
                  <w:i w:val="0"/>
                  <w:iCs w:val="0"/>
                  <w:rPrChange w:id="4262" w:author="Boyko, James" w:date="2025-06-30T15:22:00Z" w16du:dateUtc="2025-06-30T19:22:00Z">
                    <w:rPr>
                      <w:rFonts w:ascii="Times New Roman" w:eastAsia="Times New Roman" w:hAnsi="Times New Roman" w:cs="Times New Roman"/>
                    </w:rPr>
                  </w:rPrChange>
                </w:rPr>
                <w:t>0.2252</w:t>
              </w:r>
            </w:ins>
          </w:p>
        </w:tc>
      </w:tr>
      <w:tr w:rsidR="00E75A1F" w14:paraId="5769370D" w14:textId="77777777" w:rsidTr="0091212C">
        <w:trPr>
          <w:ins w:id="4263" w:author="Boyko, James" w:date="2025-06-30T15:12:00Z" w16du:dateUtc="2025-06-30T19:12:00Z"/>
          <w:trPrChange w:id="4264" w:author="Boyko, James" w:date="2025-06-30T15:15:00Z" w16du:dateUtc="2025-06-30T19:15:00Z">
            <w:trPr>
              <w:gridBefore w:val="1"/>
            </w:trPr>
          </w:trPrChange>
        </w:trPr>
        <w:tc>
          <w:tcPr>
            <w:cnfStyle w:val="001000000000" w:firstRow="0" w:lastRow="0" w:firstColumn="1" w:lastColumn="0" w:oddVBand="0" w:evenVBand="0" w:oddHBand="0" w:evenHBand="0" w:firstRowFirstColumn="0" w:firstRowLastColumn="0" w:lastRowFirstColumn="0" w:lastRowLastColumn="0"/>
            <w:tcW w:w="1890" w:type="dxa"/>
            <w:tcPrChange w:id="4265" w:author="Boyko, James" w:date="2025-06-30T15:15:00Z" w16du:dateUtc="2025-06-30T19:15:00Z">
              <w:tcPr>
                <w:tcW w:w="1660" w:type="dxa"/>
              </w:tcPr>
            </w:tcPrChange>
          </w:tcPr>
          <w:p w14:paraId="676C8ADE" w14:textId="444A4316" w:rsidR="00E75A1F" w:rsidRDefault="00E75A1F" w:rsidP="002D49D5">
            <w:pPr>
              <w:pStyle w:val="Caption"/>
              <w:spacing w:before="0" w:after="0"/>
              <w:rPr>
                <w:ins w:id="4266" w:author="Boyko, James" w:date="2025-06-30T15:12:00Z" w16du:dateUtc="2025-06-30T19:12:00Z"/>
                <w:rFonts w:ascii="Times New Roman" w:eastAsia="Times New Roman" w:hAnsi="Times New Roman" w:cs="Times New Roman"/>
              </w:rPr>
              <w:pPrChange w:id="4267" w:author="Boyko, James" w:date="2025-06-30T15:21:00Z" w16du:dateUtc="2025-06-30T19:21:00Z">
                <w:pPr>
                  <w:pStyle w:val="Caption"/>
                  <w:spacing w:before="0" w:after="0" w:line="360" w:lineRule="auto"/>
                </w:pPr>
              </w:pPrChange>
            </w:pPr>
            <w:ins w:id="4268" w:author="Boyko, James" w:date="2025-06-30T15:12:00Z" w16du:dateUtc="2025-06-30T19:12:00Z">
              <w:r>
                <w:rPr>
                  <w:rFonts w:ascii="Times New Roman" w:eastAsia="Times New Roman" w:hAnsi="Times New Roman" w:cs="Times New Roman"/>
                </w:rPr>
                <w:t>Fold</w:t>
              </w:r>
            </w:ins>
            <w:ins w:id="4269" w:author="Boyko, James" w:date="2025-06-30T15:13:00Z" w16du:dateUtc="2025-06-30T19:13:00Z">
              <w:r>
                <w:rPr>
                  <w:rFonts w:ascii="Times New Roman" w:eastAsia="Times New Roman" w:hAnsi="Times New Roman" w:cs="Times New Roman"/>
                </w:rPr>
                <w:t xml:space="preserve"> 2</w:t>
              </w:r>
            </w:ins>
          </w:p>
        </w:tc>
        <w:tc>
          <w:tcPr>
            <w:tcW w:w="1614" w:type="dxa"/>
            <w:tcPrChange w:id="4270" w:author="Boyko, James" w:date="2025-06-30T15:15:00Z" w16du:dateUtc="2025-06-30T19:15:00Z">
              <w:tcPr>
                <w:tcW w:w="1660" w:type="dxa"/>
                <w:gridSpan w:val="2"/>
              </w:tcPr>
            </w:tcPrChange>
          </w:tcPr>
          <w:p w14:paraId="4A18510C" w14:textId="5B11F8A2"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271" w:author="Boyko, James" w:date="2025-06-30T15:12:00Z" w16du:dateUtc="2025-06-30T19:12:00Z"/>
                <w:rFonts w:ascii="Times New Roman" w:eastAsia="Times New Roman" w:hAnsi="Times New Roman" w:cs="Times New Roman"/>
                <w:i w:val="0"/>
                <w:iCs w:val="0"/>
                <w:rPrChange w:id="4272" w:author="Boyko, James" w:date="2025-06-30T15:22:00Z" w16du:dateUtc="2025-06-30T19:22:00Z">
                  <w:rPr>
                    <w:ins w:id="4273" w:author="Boyko, James" w:date="2025-06-30T15:12:00Z" w16du:dateUtc="2025-06-30T19:12:00Z"/>
                    <w:rFonts w:ascii="Times New Roman" w:eastAsia="Times New Roman" w:hAnsi="Times New Roman" w:cs="Times New Roman"/>
                  </w:rPr>
                </w:rPrChange>
              </w:rPr>
              <w:pPrChange w:id="4274"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275" w:author="Boyko, James" w:date="2025-06-30T15:13:00Z" w16du:dateUtc="2025-06-30T19:13:00Z">
              <w:r w:rsidRPr="002D49D5">
                <w:rPr>
                  <w:rFonts w:ascii="Times New Roman" w:eastAsia="Times New Roman" w:hAnsi="Times New Roman" w:cs="Times New Roman"/>
                  <w:i w:val="0"/>
                  <w:iCs w:val="0"/>
                  <w:rPrChange w:id="4276" w:author="Boyko, James" w:date="2025-06-30T15:22:00Z" w16du:dateUtc="2025-06-30T19:22:00Z">
                    <w:rPr>
                      <w:rFonts w:ascii="Times New Roman" w:eastAsia="Times New Roman" w:hAnsi="Times New Roman" w:cs="Times New Roman"/>
                    </w:rPr>
                  </w:rPrChange>
                </w:rPr>
                <w:t>0.2722</w:t>
              </w:r>
            </w:ins>
          </w:p>
        </w:tc>
        <w:tc>
          <w:tcPr>
            <w:tcW w:w="1614" w:type="dxa"/>
            <w:tcPrChange w:id="4277" w:author="Boyko, James" w:date="2025-06-30T15:15:00Z" w16du:dateUtc="2025-06-30T19:15:00Z">
              <w:tcPr>
                <w:tcW w:w="1660" w:type="dxa"/>
                <w:gridSpan w:val="2"/>
              </w:tcPr>
            </w:tcPrChange>
          </w:tcPr>
          <w:p w14:paraId="21EA1081" w14:textId="0DD23A39"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278" w:author="Boyko, James" w:date="2025-06-30T15:12:00Z" w16du:dateUtc="2025-06-30T19:12:00Z"/>
                <w:rFonts w:ascii="Times New Roman" w:eastAsia="Times New Roman" w:hAnsi="Times New Roman" w:cs="Times New Roman"/>
                <w:i w:val="0"/>
                <w:iCs w:val="0"/>
                <w:rPrChange w:id="4279" w:author="Boyko, James" w:date="2025-06-30T15:22:00Z" w16du:dateUtc="2025-06-30T19:22:00Z">
                  <w:rPr>
                    <w:ins w:id="4280" w:author="Boyko, James" w:date="2025-06-30T15:12:00Z" w16du:dateUtc="2025-06-30T19:12:00Z"/>
                    <w:rFonts w:ascii="Times New Roman" w:eastAsia="Times New Roman" w:hAnsi="Times New Roman" w:cs="Times New Roman"/>
                  </w:rPr>
                </w:rPrChange>
              </w:rPr>
              <w:pPrChange w:id="4281"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282" w:author="Boyko, James" w:date="2025-06-30T15:13:00Z" w16du:dateUtc="2025-06-30T19:13:00Z">
              <w:r w:rsidRPr="002D49D5">
                <w:rPr>
                  <w:rFonts w:ascii="Times New Roman" w:eastAsia="Times New Roman" w:hAnsi="Times New Roman" w:cs="Times New Roman"/>
                  <w:i w:val="0"/>
                  <w:iCs w:val="0"/>
                  <w:rPrChange w:id="4283" w:author="Boyko, James" w:date="2025-06-30T15:22:00Z" w16du:dateUtc="2025-06-30T19:22:00Z">
                    <w:rPr>
                      <w:rFonts w:ascii="Times New Roman" w:eastAsia="Times New Roman" w:hAnsi="Times New Roman" w:cs="Times New Roman"/>
                    </w:rPr>
                  </w:rPrChange>
                </w:rPr>
                <w:t>0.2180</w:t>
              </w:r>
            </w:ins>
          </w:p>
        </w:tc>
        <w:tc>
          <w:tcPr>
            <w:tcW w:w="1615" w:type="dxa"/>
            <w:tcPrChange w:id="4284" w:author="Boyko, James" w:date="2025-06-30T15:15:00Z" w16du:dateUtc="2025-06-30T19:15:00Z">
              <w:tcPr>
                <w:tcW w:w="1660" w:type="dxa"/>
                <w:gridSpan w:val="2"/>
              </w:tcPr>
            </w:tcPrChange>
          </w:tcPr>
          <w:p w14:paraId="2B87E1DB" w14:textId="2B5600B1"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285" w:author="Boyko, James" w:date="2025-06-30T15:12:00Z" w16du:dateUtc="2025-06-30T19:12:00Z"/>
                <w:rFonts w:ascii="Times New Roman" w:eastAsia="Times New Roman" w:hAnsi="Times New Roman" w:cs="Times New Roman"/>
                <w:i w:val="0"/>
                <w:iCs w:val="0"/>
                <w:rPrChange w:id="4286" w:author="Boyko, James" w:date="2025-06-30T15:22:00Z" w16du:dateUtc="2025-06-30T19:22:00Z">
                  <w:rPr>
                    <w:ins w:id="4287" w:author="Boyko, James" w:date="2025-06-30T15:12:00Z" w16du:dateUtc="2025-06-30T19:12:00Z"/>
                    <w:rFonts w:ascii="Times New Roman" w:eastAsia="Times New Roman" w:hAnsi="Times New Roman" w:cs="Times New Roman"/>
                  </w:rPr>
                </w:rPrChange>
              </w:rPr>
              <w:pPrChange w:id="4288"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289" w:author="Boyko, James" w:date="2025-06-30T15:13:00Z" w16du:dateUtc="2025-06-30T19:13:00Z">
              <w:r w:rsidRPr="002D49D5">
                <w:rPr>
                  <w:rFonts w:ascii="Times New Roman" w:eastAsia="Times New Roman" w:hAnsi="Times New Roman" w:cs="Times New Roman"/>
                  <w:i w:val="0"/>
                  <w:iCs w:val="0"/>
                  <w:rPrChange w:id="4290" w:author="Boyko, James" w:date="2025-06-30T15:22:00Z" w16du:dateUtc="2025-06-30T19:22:00Z">
                    <w:rPr>
                      <w:rFonts w:ascii="Times New Roman" w:eastAsia="Times New Roman" w:hAnsi="Times New Roman" w:cs="Times New Roman"/>
                    </w:rPr>
                  </w:rPrChange>
                </w:rPr>
                <w:t>0.2171</w:t>
              </w:r>
            </w:ins>
          </w:p>
        </w:tc>
        <w:tc>
          <w:tcPr>
            <w:tcW w:w="1614" w:type="dxa"/>
            <w:tcPrChange w:id="4291" w:author="Boyko, James" w:date="2025-06-30T15:15:00Z" w16du:dateUtc="2025-06-30T19:15:00Z">
              <w:tcPr>
                <w:tcW w:w="1661" w:type="dxa"/>
                <w:gridSpan w:val="2"/>
              </w:tcPr>
            </w:tcPrChange>
          </w:tcPr>
          <w:p w14:paraId="16F062DB" w14:textId="19D4B469"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292" w:author="Boyko, James" w:date="2025-06-30T15:12:00Z" w16du:dateUtc="2025-06-30T19:12:00Z"/>
                <w:rFonts w:ascii="Times New Roman" w:eastAsia="Times New Roman" w:hAnsi="Times New Roman" w:cs="Times New Roman"/>
                <w:i w:val="0"/>
                <w:iCs w:val="0"/>
                <w:rPrChange w:id="4293" w:author="Boyko, James" w:date="2025-06-30T15:22:00Z" w16du:dateUtc="2025-06-30T19:22:00Z">
                  <w:rPr>
                    <w:ins w:id="4294" w:author="Boyko, James" w:date="2025-06-30T15:12:00Z" w16du:dateUtc="2025-06-30T19:12:00Z"/>
                    <w:rFonts w:ascii="Times New Roman" w:eastAsia="Times New Roman" w:hAnsi="Times New Roman" w:cs="Times New Roman"/>
                  </w:rPr>
                </w:rPrChange>
              </w:rPr>
              <w:pPrChange w:id="4295"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296" w:author="Boyko, James" w:date="2025-06-30T15:13:00Z" w16du:dateUtc="2025-06-30T19:13:00Z">
              <w:r w:rsidRPr="002D49D5">
                <w:rPr>
                  <w:rFonts w:ascii="Times New Roman" w:eastAsia="Times New Roman" w:hAnsi="Times New Roman" w:cs="Times New Roman"/>
                  <w:i w:val="0"/>
                  <w:iCs w:val="0"/>
                  <w:rPrChange w:id="4297" w:author="Boyko, James" w:date="2025-06-30T15:22:00Z" w16du:dateUtc="2025-06-30T19:22:00Z">
                    <w:rPr>
                      <w:rFonts w:ascii="Times New Roman" w:eastAsia="Times New Roman" w:hAnsi="Times New Roman" w:cs="Times New Roman"/>
                    </w:rPr>
                  </w:rPrChange>
                </w:rPr>
                <w:t>0.2163</w:t>
              </w:r>
            </w:ins>
          </w:p>
        </w:tc>
        <w:tc>
          <w:tcPr>
            <w:tcW w:w="1615" w:type="dxa"/>
            <w:tcPrChange w:id="4298" w:author="Boyko, James" w:date="2025-06-30T15:15:00Z" w16du:dateUtc="2025-06-30T19:15:00Z">
              <w:tcPr>
                <w:tcW w:w="1661" w:type="dxa"/>
                <w:gridSpan w:val="3"/>
              </w:tcPr>
            </w:tcPrChange>
          </w:tcPr>
          <w:p w14:paraId="1F0D2C4D" w14:textId="107D6177"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299" w:author="Boyko, James" w:date="2025-06-30T15:12:00Z" w16du:dateUtc="2025-06-30T19:12:00Z"/>
                <w:rFonts w:ascii="Times New Roman" w:eastAsia="Times New Roman" w:hAnsi="Times New Roman" w:cs="Times New Roman"/>
                <w:i w:val="0"/>
                <w:iCs w:val="0"/>
                <w:rPrChange w:id="4300" w:author="Boyko, James" w:date="2025-06-30T15:22:00Z" w16du:dateUtc="2025-06-30T19:22:00Z">
                  <w:rPr>
                    <w:ins w:id="4301" w:author="Boyko, James" w:date="2025-06-30T15:12:00Z" w16du:dateUtc="2025-06-30T19:12:00Z"/>
                    <w:rFonts w:ascii="Times New Roman" w:eastAsia="Times New Roman" w:hAnsi="Times New Roman" w:cs="Times New Roman"/>
                  </w:rPr>
                </w:rPrChange>
              </w:rPr>
              <w:pPrChange w:id="4302"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303" w:author="Boyko, James" w:date="2025-06-30T15:13:00Z" w16du:dateUtc="2025-06-30T19:13:00Z">
              <w:r w:rsidRPr="002D49D5">
                <w:rPr>
                  <w:rFonts w:ascii="Times New Roman" w:eastAsia="Times New Roman" w:hAnsi="Times New Roman" w:cs="Times New Roman"/>
                  <w:i w:val="0"/>
                  <w:iCs w:val="0"/>
                  <w:rPrChange w:id="4304" w:author="Boyko, James" w:date="2025-06-30T15:22:00Z" w16du:dateUtc="2025-06-30T19:22:00Z">
                    <w:rPr>
                      <w:rFonts w:ascii="Times New Roman" w:eastAsia="Times New Roman" w:hAnsi="Times New Roman" w:cs="Times New Roman"/>
                    </w:rPr>
                  </w:rPrChange>
                </w:rPr>
                <w:t>0.2156</w:t>
              </w:r>
            </w:ins>
          </w:p>
        </w:tc>
      </w:tr>
      <w:tr w:rsidR="00E75A1F" w14:paraId="4AC3EADF" w14:textId="77777777" w:rsidTr="0091212C">
        <w:trPr>
          <w:cnfStyle w:val="000000100000" w:firstRow="0" w:lastRow="0" w:firstColumn="0" w:lastColumn="0" w:oddVBand="0" w:evenVBand="0" w:oddHBand="1" w:evenHBand="0" w:firstRowFirstColumn="0" w:firstRowLastColumn="0" w:lastRowFirstColumn="0" w:lastRowLastColumn="0"/>
          <w:ins w:id="4305" w:author="Boyko, James" w:date="2025-06-30T15:12:00Z" w16du:dateUtc="2025-06-30T19:12:00Z"/>
          <w:trPrChange w:id="4306" w:author="Boyko, James" w:date="2025-06-30T15:15:00Z" w16du:dateUtc="2025-06-30T19:15:00Z">
            <w:trPr>
              <w:gridBefore w:val="1"/>
            </w:trPr>
          </w:trPrChange>
        </w:trPr>
        <w:tc>
          <w:tcPr>
            <w:cnfStyle w:val="001000000000" w:firstRow="0" w:lastRow="0" w:firstColumn="1" w:lastColumn="0" w:oddVBand="0" w:evenVBand="0" w:oddHBand="0" w:evenHBand="0" w:firstRowFirstColumn="0" w:firstRowLastColumn="0" w:lastRowFirstColumn="0" w:lastRowLastColumn="0"/>
            <w:tcW w:w="1890" w:type="dxa"/>
            <w:tcPrChange w:id="4307" w:author="Boyko, James" w:date="2025-06-30T15:15:00Z" w16du:dateUtc="2025-06-30T19:15:00Z">
              <w:tcPr>
                <w:tcW w:w="1660" w:type="dxa"/>
              </w:tcPr>
            </w:tcPrChange>
          </w:tcPr>
          <w:p w14:paraId="7A71C696" w14:textId="61172CDB" w:rsidR="00E75A1F" w:rsidRDefault="00E75A1F" w:rsidP="002D49D5">
            <w:pPr>
              <w:pStyle w:val="Caption"/>
              <w:spacing w:before="0" w:after="0"/>
              <w:cnfStyle w:val="001000100000" w:firstRow="0" w:lastRow="0" w:firstColumn="1" w:lastColumn="0" w:oddVBand="0" w:evenVBand="0" w:oddHBand="1" w:evenHBand="0" w:firstRowFirstColumn="0" w:firstRowLastColumn="0" w:lastRowFirstColumn="0" w:lastRowLastColumn="0"/>
              <w:rPr>
                <w:ins w:id="4308" w:author="Boyko, James" w:date="2025-06-30T15:12:00Z" w16du:dateUtc="2025-06-30T19:12:00Z"/>
                <w:rFonts w:ascii="Times New Roman" w:eastAsia="Times New Roman" w:hAnsi="Times New Roman" w:cs="Times New Roman"/>
              </w:rPr>
              <w:pPrChange w:id="4309" w:author="Boyko, James" w:date="2025-06-30T15:21:00Z" w16du:dateUtc="2025-06-30T19:21:00Z">
                <w:pPr>
                  <w:pStyle w:val="Caption"/>
                  <w:spacing w:before="0" w:after="0" w:line="360" w:lineRule="auto"/>
                  <w:cnfStyle w:val="001000100000" w:firstRow="0" w:lastRow="0" w:firstColumn="1" w:lastColumn="0" w:oddVBand="0" w:evenVBand="0" w:oddHBand="1" w:evenHBand="0" w:firstRowFirstColumn="0" w:firstRowLastColumn="0" w:lastRowFirstColumn="0" w:lastRowLastColumn="0"/>
                </w:pPr>
              </w:pPrChange>
            </w:pPr>
            <w:ins w:id="4310" w:author="Boyko, James" w:date="2025-06-30T15:13:00Z" w16du:dateUtc="2025-06-30T19:13:00Z">
              <w:r>
                <w:rPr>
                  <w:rFonts w:ascii="Times New Roman" w:eastAsia="Times New Roman" w:hAnsi="Times New Roman" w:cs="Times New Roman"/>
                </w:rPr>
                <w:t>Fold 3</w:t>
              </w:r>
            </w:ins>
          </w:p>
        </w:tc>
        <w:tc>
          <w:tcPr>
            <w:tcW w:w="1614" w:type="dxa"/>
            <w:tcPrChange w:id="4311" w:author="Boyko, James" w:date="2025-06-30T15:15:00Z" w16du:dateUtc="2025-06-30T19:15:00Z">
              <w:tcPr>
                <w:tcW w:w="1660" w:type="dxa"/>
                <w:gridSpan w:val="2"/>
              </w:tcPr>
            </w:tcPrChange>
          </w:tcPr>
          <w:p w14:paraId="79DC52AA" w14:textId="705691CD"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312" w:author="Boyko, James" w:date="2025-06-30T15:12:00Z" w16du:dateUtc="2025-06-30T19:12:00Z"/>
                <w:rFonts w:ascii="Times New Roman" w:eastAsia="Times New Roman" w:hAnsi="Times New Roman" w:cs="Times New Roman"/>
                <w:i w:val="0"/>
                <w:iCs w:val="0"/>
                <w:rPrChange w:id="4313" w:author="Boyko, James" w:date="2025-06-30T15:22:00Z" w16du:dateUtc="2025-06-30T19:22:00Z">
                  <w:rPr>
                    <w:ins w:id="4314" w:author="Boyko, James" w:date="2025-06-30T15:12:00Z" w16du:dateUtc="2025-06-30T19:12:00Z"/>
                    <w:rFonts w:ascii="Times New Roman" w:eastAsia="Times New Roman" w:hAnsi="Times New Roman" w:cs="Times New Roman"/>
                  </w:rPr>
                </w:rPrChange>
              </w:rPr>
              <w:pPrChange w:id="4315"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316" w:author="Boyko, James" w:date="2025-06-30T15:13:00Z" w16du:dateUtc="2025-06-30T19:13:00Z">
              <w:r w:rsidRPr="002D49D5">
                <w:rPr>
                  <w:rFonts w:ascii="Times New Roman" w:eastAsia="Times New Roman" w:hAnsi="Times New Roman" w:cs="Times New Roman"/>
                  <w:i w:val="0"/>
                  <w:iCs w:val="0"/>
                  <w:rPrChange w:id="4317" w:author="Boyko, James" w:date="2025-06-30T15:22:00Z" w16du:dateUtc="2025-06-30T19:22:00Z">
                    <w:rPr>
                      <w:rFonts w:ascii="Times New Roman" w:eastAsia="Times New Roman" w:hAnsi="Times New Roman" w:cs="Times New Roman"/>
                    </w:rPr>
                  </w:rPrChange>
                </w:rPr>
                <w:t>0.2282</w:t>
              </w:r>
            </w:ins>
          </w:p>
        </w:tc>
        <w:tc>
          <w:tcPr>
            <w:tcW w:w="1614" w:type="dxa"/>
            <w:tcPrChange w:id="4318" w:author="Boyko, James" w:date="2025-06-30T15:15:00Z" w16du:dateUtc="2025-06-30T19:15:00Z">
              <w:tcPr>
                <w:tcW w:w="1660" w:type="dxa"/>
                <w:gridSpan w:val="2"/>
              </w:tcPr>
            </w:tcPrChange>
          </w:tcPr>
          <w:p w14:paraId="145C2C70" w14:textId="4A0A0E9C"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319" w:author="Boyko, James" w:date="2025-06-30T15:12:00Z" w16du:dateUtc="2025-06-30T19:12:00Z"/>
                <w:rFonts w:ascii="Times New Roman" w:eastAsia="Times New Roman" w:hAnsi="Times New Roman" w:cs="Times New Roman"/>
                <w:i w:val="0"/>
                <w:iCs w:val="0"/>
                <w:rPrChange w:id="4320" w:author="Boyko, James" w:date="2025-06-30T15:22:00Z" w16du:dateUtc="2025-06-30T19:22:00Z">
                  <w:rPr>
                    <w:ins w:id="4321" w:author="Boyko, James" w:date="2025-06-30T15:12:00Z" w16du:dateUtc="2025-06-30T19:12:00Z"/>
                    <w:rFonts w:ascii="Times New Roman" w:eastAsia="Times New Roman" w:hAnsi="Times New Roman" w:cs="Times New Roman"/>
                  </w:rPr>
                </w:rPrChange>
              </w:rPr>
              <w:pPrChange w:id="4322"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323" w:author="Boyko, James" w:date="2025-06-30T15:13:00Z" w16du:dateUtc="2025-06-30T19:13:00Z">
              <w:r w:rsidRPr="002D49D5">
                <w:rPr>
                  <w:rFonts w:ascii="Times New Roman" w:eastAsia="Times New Roman" w:hAnsi="Times New Roman" w:cs="Times New Roman"/>
                  <w:i w:val="0"/>
                  <w:iCs w:val="0"/>
                  <w:rPrChange w:id="4324" w:author="Boyko, James" w:date="2025-06-30T15:22:00Z" w16du:dateUtc="2025-06-30T19:22:00Z">
                    <w:rPr>
                      <w:rFonts w:ascii="Times New Roman" w:eastAsia="Times New Roman" w:hAnsi="Times New Roman" w:cs="Times New Roman"/>
                    </w:rPr>
                  </w:rPrChange>
                </w:rPr>
                <w:t>0.2276</w:t>
              </w:r>
            </w:ins>
          </w:p>
        </w:tc>
        <w:tc>
          <w:tcPr>
            <w:tcW w:w="1615" w:type="dxa"/>
            <w:tcPrChange w:id="4325" w:author="Boyko, James" w:date="2025-06-30T15:15:00Z" w16du:dateUtc="2025-06-30T19:15:00Z">
              <w:tcPr>
                <w:tcW w:w="1660" w:type="dxa"/>
                <w:gridSpan w:val="2"/>
              </w:tcPr>
            </w:tcPrChange>
          </w:tcPr>
          <w:p w14:paraId="2F216EB9" w14:textId="72AD1C87"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326" w:author="Boyko, James" w:date="2025-06-30T15:12:00Z" w16du:dateUtc="2025-06-30T19:12:00Z"/>
                <w:rFonts w:ascii="Times New Roman" w:eastAsia="Times New Roman" w:hAnsi="Times New Roman" w:cs="Times New Roman"/>
                <w:i w:val="0"/>
                <w:iCs w:val="0"/>
                <w:rPrChange w:id="4327" w:author="Boyko, James" w:date="2025-06-30T15:22:00Z" w16du:dateUtc="2025-06-30T19:22:00Z">
                  <w:rPr>
                    <w:ins w:id="4328" w:author="Boyko, James" w:date="2025-06-30T15:12:00Z" w16du:dateUtc="2025-06-30T19:12:00Z"/>
                    <w:rFonts w:ascii="Times New Roman" w:eastAsia="Times New Roman" w:hAnsi="Times New Roman" w:cs="Times New Roman"/>
                  </w:rPr>
                </w:rPrChange>
              </w:rPr>
              <w:pPrChange w:id="4329"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330" w:author="Boyko, James" w:date="2025-06-30T15:13:00Z" w16du:dateUtc="2025-06-30T19:13:00Z">
              <w:r w:rsidRPr="002D49D5">
                <w:rPr>
                  <w:rFonts w:ascii="Times New Roman" w:eastAsia="Times New Roman" w:hAnsi="Times New Roman" w:cs="Times New Roman"/>
                  <w:i w:val="0"/>
                  <w:iCs w:val="0"/>
                  <w:rPrChange w:id="4331" w:author="Boyko, James" w:date="2025-06-30T15:22:00Z" w16du:dateUtc="2025-06-30T19:22:00Z">
                    <w:rPr>
                      <w:rFonts w:ascii="Times New Roman" w:eastAsia="Times New Roman" w:hAnsi="Times New Roman" w:cs="Times New Roman"/>
                    </w:rPr>
                  </w:rPrChange>
                </w:rPr>
                <w:t>0.2271</w:t>
              </w:r>
            </w:ins>
          </w:p>
        </w:tc>
        <w:tc>
          <w:tcPr>
            <w:tcW w:w="1614" w:type="dxa"/>
            <w:tcPrChange w:id="4332" w:author="Boyko, James" w:date="2025-06-30T15:15:00Z" w16du:dateUtc="2025-06-30T19:15:00Z">
              <w:tcPr>
                <w:tcW w:w="1661" w:type="dxa"/>
                <w:gridSpan w:val="2"/>
              </w:tcPr>
            </w:tcPrChange>
          </w:tcPr>
          <w:p w14:paraId="30A1853A" w14:textId="6BC7B092"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333" w:author="Boyko, James" w:date="2025-06-30T15:12:00Z" w16du:dateUtc="2025-06-30T19:12:00Z"/>
                <w:rFonts w:ascii="Times New Roman" w:eastAsia="Times New Roman" w:hAnsi="Times New Roman" w:cs="Times New Roman"/>
                <w:i w:val="0"/>
                <w:iCs w:val="0"/>
                <w:rPrChange w:id="4334" w:author="Boyko, James" w:date="2025-06-30T15:22:00Z" w16du:dateUtc="2025-06-30T19:22:00Z">
                  <w:rPr>
                    <w:ins w:id="4335" w:author="Boyko, James" w:date="2025-06-30T15:12:00Z" w16du:dateUtc="2025-06-30T19:12:00Z"/>
                    <w:rFonts w:ascii="Times New Roman" w:eastAsia="Times New Roman" w:hAnsi="Times New Roman" w:cs="Times New Roman"/>
                  </w:rPr>
                </w:rPrChange>
              </w:rPr>
              <w:pPrChange w:id="4336"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337" w:author="Boyko, James" w:date="2025-06-30T15:14:00Z" w16du:dateUtc="2025-06-30T19:14:00Z">
              <w:r w:rsidRPr="002D49D5">
                <w:rPr>
                  <w:rFonts w:ascii="Times New Roman" w:eastAsia="Times New Roman" w:hAnsi="Times New Roman" w:cs="Times New Roman"/>
                  <w:i w:val="0"/>
                  <w:iCs w:val="0"/>
                  <w:rPrChange w:id="4338" w:author="Boyko, James" w:date="2025-06-30T15:22:00Z" w16du:dateUtc="2025-06-30T19:22:00Z">
                    <w:rPr>
                      <w:rFonts w:ascii="Times New Roman" w:eastAsia="Times New Roman" w:hAnsi="Times New Roman" w:cs="Times New Roman"/>
                    </w:rPr>
                  </w:rPrChange>
                </w:rPr>
                <w:t>0.2266</w:t>
              </w:r>
            </w:ins>
          </w:p>
        </w:tc>
        <w:tc>
          <w:tcPr>
            <w:tcW w:w="1615" w:type="dxa"/>
            <w:tcPrChange w:id="4339" w:author="Boyko, James" w:date="2025-06-30T15:15:00Z" w16du:dateUtc="2025-06-30T19:15:00Z">
              <w:tcPr>
                <w:tcW w:w="1661" w:type="dxa"/>
                <w:gridSpan w:val="3"/>
              </w:tcPr>
            </w:tcPrChange>
          </w:tcPr>
          <w:p w14:paraId="3F80C9A1" w14:textId="505CDCAA"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340" w:author="Boyko, James" w:date="2025-06-30T15:12:00Z" w16du:dateUtc="2025-06-30T19:12:00Z"/>
                <w:rFonts w:ascii="Times New Roman" w:eastAsia="Times New Roman" w:hAnsi="Times New Roman" w:cs="Times New Roman"/>
                <w:i w:val="0"/>
                <w:iCs w:val="0"/>
                <w:rPrChange w:id="4341" w:author="Boyko, James" w:date="2025-06-30T15:22:00Z" w16du:dateUtc="2025-06-30T19:22:00Z">
                  <w:rPr>
                    <w:ins w:id="4342" w:author="Boyko, James" w:date="2025-06-30T15:12:00Z" w16du:dateUtc="2025-06-30T19:12:00Z"/>
                    <w:rFonts w:ascii="Times New Roman" w:eastAsia="Times New Roman" w:hAnsi="Times New Roman" w:cs="Times New Roman"/>
                  </w:rPr>
                </w:rPrChange>
              </w:rPr>
              <w:pPrChange w:id="4343"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344" w:author="Boyko, James" w:date="2025-06-30T15:14:00Z" w16du:dateUtc="2025-06-30T19:14:00Z">
              <w:r w:rsidRPr="002D49D5">
                <w:rPr>
                  <w:rFonts w:ascii="Times New Roman" w:eastAsia="Times New Roman" w:hAnsi="Times New Roman" w:cs="Times New Roman"/>
                  <w:i w:val="0"/>
                  <w:iCs w:val="0"/>
                  <w:rPrChange w:id="4345" w:author="Boyko, James" w:date="2025-06-30T15:22:00Z" w16du:dateUtc="2025-06-30T19:22:00Z">
                    <w:rPr>
                      <w:rFonts w:ascii="Times New Roman" w:eastAsia="Times New Roman" w:hAnsi="Times New Roman" w:cs="Times New Roman"/>
                    </w:rPr>
                  </w:rPrChange>
                </w:rPr>
                <w:t>0.2262</w:t>
              </w:r>
            </w:ins>
          </w:p>
        </w:tc>
      </w:tr>
      <w:tr w:rsidR="00E75A1F" w14:paraId="0A17A34B" w14:textId="77777777" w:rsidTr="0091212C">
        <w:trPr>
          <w:ins w:id="4346" w:author="Boyko, James" w:date="2025-06-30T15:12:00Z" w16du:dateUtc="2025-06-30T19:12:00Z"/>
          <w:trPrChange w:id="4347" w:author="Boyko, James" w:date="2025-06-30T15:15:00Z" w16du:dateUtc="2025-06-30T19:15:00Z">
            <w:trPr>
              <w:gridBefore w:val="1"/>
            </w:trPr>
          </w:trPrChange>
        </w:trPr>
        <w:tc>
          <w:tcPr>
            <w:cnfStyle w:val="001000000000" w:firstRow="0" w:lastRow="0" w:firstColumn="1" w:lastColumn="0" w:oddVBand="0" w:evenVBand="0" w:oddHBand="0" w:evenHBand="0" w:firstRowFirstColumn="0" w:firstRowLastColumn="0" w:lastRowFirstColumn="0" w:lastRowLastColumn="0"/>
            <w:tcW w:w="1890" w:type="dxa"/>
            <w:tcPrChange w:id="4348" w:author="Boyko, James" w:date="2025-06-30T15:15:00Z" w16du:dateUtc="2025-06-30T19:15:00Z">
              <w:tcPr>
                <w:tcW w:w="1660" w:type="dxa"/>
              </w:tcPr>
            </w:tcPrChange>
          </w:tcPr>
          <w:p w14:paraId="59164E7E" w14:textId="6FB8404C" w:rsidR="00E75A1F" w:rsidRDefault="00E75A1F" w:rsidP="002D49D5">
            <w:pPr>
              <w:pStyle w:val="Caption"/>
              <w:spacing w:before="0" w:after="0"/>
              <w:rPr>
                <w:ins w:id="4349" w:author="Boyko, James" w:date="2025-06-30T15:12:00Z" w16du:dateUtc="2025-06-30T19:12:00Z"/>
                <w:rFonts w:ascii="Times New Roman" w:eastAsia="Times New Roman" w:hAnsi="Times New Roman" w:cs="Times New Roman"/>
              </w:rPr>
              <w:pPrChange w:id="4350" w:author="Boyko, James" w:date="2025-06-30T15:21:00Z" w16du:dateUtc="2025-06-30T19:21:00Z">
                <w:pPr>
                  <w:pStyle w:val="Caption"/>
                  <w:spacing w:before="0" w:after="0" w:line="360" w:lineRule="auto"/>
                </w:pPr>
              </w:pPrChange>
            </w:pPr>
            <w:ins w:id="4351" w:author="Boyko, James" w:date="2025-06-30T15:13:00Z" w16du:dateUtc="2025-06-30T19:13:00Z">
              <w:r>
                <w:rPr>
                  <w:rFonts w:ascii="Times New Roman" w:eastAsia="Times New Roman" w:hAnsi="Times New Roman" w:cs="Times New Roman"/>
                </w:rPr>
                <w:t>Fold 4</w:t>
              </w:r>
            </w:ins>
          </w:p>
        </w:tc>
        <w:tc>
          <w:tcPr>
            <w:tcW w:w="1614" w:type="dxa"/>
            <w:tcPrChange w:id="4352" w:author="Boyko, James" w:date="2025-06-30T15:15:00Z" w16du:dateUtc="2025-06-30T19:15:00Z">
              <w:tcPr>
                <w:tcW w:w="1660" w:type="dxa"/>
                <w:gridSpan w:val="2"/>
              </w:tcPr>
            </w:tcPrChange>
          </w:tcPr>
          <w:p w14:paraId="47CE1DAD" w14:textId="0671E056"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353" w:author="Boyko, James" w:date="2025-06-30T15:12:00Z" w16du:dateUtc="2025-06-30T19:12:00Z"/>
                <w:rFonts w:ascii="Times New Roman" w:eastAsia="Times New Roman" w:hAnsi="Times New Roman" w:cs="Times New Roman"/>
                <w:i w:val="0"/>
                <w:iCs w:val="0"/>
                <w:rPrChange w:id="4354" w:author="Boyko, James" w:date="2025-06-30T15:22:00Z" w16du:dateUtc="2025-06-30T19:22:00Z">
                  <w:rPr>
                    <w:ins w:id="4355" w:author="Boyko, James" w:date="2025-06-30T15:12:00Z" w16du:dateUtc="2025-06-30T19:12:00Z"/>
                    <w:rFonts w:ascii="Times New Roman" w:eastAsia="Times New Roman" w:hAnsi="Times New Roman" w:cs="Times New Roman"/>
                  </w:rPr>
                </w:rPrChange>
              </w:rPr>
              <w:pPrChange w:id="4356"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357" w:author="Boyko, James" w:date="2025-06-30T15:14:00Z" w16du:dateUtc="2025-06-30T19:14:00Z">
              <w:r w:rsidRPr="002D49D5">
                <w:rPr>
                  <w:rFonts w:ascii="Times New Roman" w:eastAsia="Times New Roman" w:hAnsi="Times New Roman" w:cs="Times New Roman"/>
                  <w:i w:val="0"/>
                  <w:iCs w:val="0"/>
                  <w:rPrChange w:id="4358" w:author="Boyko, James" w:date="2025-06-30T15:22:00Z" w16du:dateUtc="2025-06-30T19:22:00Z">
                    <w:rPr>
                      <w:rFonts w:ascii="Times New Roman" w:eastAsia="Times New Roman" w:hAnsi="Times New Roman" w:cs="Times New Roman"/>
                    </w:rPr>
                  </w:rPrChange>
                </w:rPr>
                <w:t>0.2626</w:t>
              </w:r>
            </w:ins>
          </w:p>
        </w:tc>
        <w:tc>
          <w:tcPr>
            <w:tcW w:w="1614" w:type="dxa"/>
            <w:tcPrChange w:id="4359" w:author="Boyko, James" w:date="2025-06-30T15:15:00Z" w16du:dateUtc="2025-06-30T19:15:00Z">
              <w:tcPr>
                <w:tcW w:w="1660" w:type="dxa"/>
                <w:gridSpan w:val="2"/>
              </w:tcPr>
            </w:tcPrChange>
          </w:tcPr>
          <w:p w14:paraId="495550E3" w14:textId="007852A0"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360" w:author="Boyko, James" w:date="2025-06-30T15:12:00Z" w16du:dateUtc="2025-06-30T19:12:00Z"/>
                <w:rFonts w:ascii="Times New Roman" w:eastAsia="Times New Roman" w:hAnsi="Times New Roman" w:cs="Times New Roman"/>
                <w:i w:val="0"/>
                <w:iCs w:val="0"/>
                <w:rPrChange w:id="4361" w:author="Boyko, James" w:date="2025-06-30T15:22:00Z" w16du:dateUtc="2025-06-30T19:22:00Z">
                  <w:rPr>
                    <w:ins w:id="4362" w:author="Boyko, James" w:date="2025-06-30T15:12:00Z" w16du:dateUtc="2025-06-30T19:12:00Z"/>
                    <w:rFonts w:ascii="Times New Roman" w:eastAsia="Times New Roman" w:hAnsi="Times New Roman" w:cs="Times New Roman"/>
                  </w:rPr>
                </w:rPrChange>
              </w:rPr>
              <w:pPrChange w:id="4363"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364" w:author="Boyko, James" w:date="2025-06-30T15:14:00Z" w16du:dateUtc="2025-06-30T19:14:00Z">
              <w:r w:rsidRPr="002D49D5">
                <w:rPr>
                  <w:rFonts w:ascii="Times New Roman" w:eastAsia="Times New Roman" w:hAnsi="Times New Roman" w:cs="Times New Roman"/>
                  <w:i w:val="0"/>
                  <w:iCs w:val="0"/>
                  <w:rPrChange w:id="4365" w:author="Boyko, James" w:date="2025-06-30T15:22:00Z" w16du:dateUtc="2025-06-30T19:22:00Z">
                    <w:rPr>
                      <w:rFonts w:ascii="Times New Roman" w:eastAsia="Times New Roman" w:hAnsi="Times New Roman" w:cs="Times New Roman"/>
                    </w:rPr>
                  </w:rPrChange>
                </w:rPr>
                <w:t>0.2617</w:t>
              </w:r>
            </w:ins>
          </w:p>
        </w:tc>
        <w:tc>
          <w:tcPr>
            <w:tcW w:w="1615" w:type="dxa"/>
            <w:tcPrChange w:id="4366" w:author="Boyko, James" w:date="2025-06-30T15:15:00Z" w16du:dateUtc="2025-06-30T19:15:00Z">
              <w:tcPr>
                <w:tcW w:w="1660" w:type="dxa"/>
                <w:gridSpan w:val="2"/>
              </w:tcPr>
            </w:tcPrChange>
          </w:tcPr>
          <w:p w14:paraId="690CE28A" w14:textId="54F129C2"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367" w:author="Boyko, James" w:date="2025-06-30T15:12:00Z" w16du:dateUtc="2025-06-30T19:12:00Z"/>
                <w:rFonts w:ascii="Times New Roman" w:eastAsia="Times New Roman" w:hAnsi="Times New Roman" w:cs="Times New Roman"/>
                <w:i w:val="0"/>
                <w:iCs w:val="0"/>
                <w:rPrChange w:id="4368" w:author="Boyko, James" w:date="2025-06-30T15:22:00Z" w16du:dateUtc="2025-06-30T19:22:00Z">
                  <w:rPr>
                    <w:ins w:id="4369" w:author="Boyko, James" w:date="2025-06-30T15:12:00Z" w16du:dateUtc="2025-06-30T19:12:00Z"/>
                    <w:rFonts w:ascii="Times New Roman" w:eastAsia="Times New Roman" w:hAnsi="Times New Roman" w:cs="Times New Roman"/>
                  </w:rPr>
                </w:rPrChange>
              </w:rPr>
              <w:pPrChange w:id="4370"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371" w:author="Boyko, James" w:date="2025-06-30T15:14:00Z" w16du:dateUtc="2025-06-30T19:14:00Z">
              <w:r w:rsidRPr="002D49D5">
                <w:rPr>
                  <w:rFonts w:ascii="Times New Roman" w:eastAsia="Times New Roman" w:hAnsi="Times New Roman" w:cs="Times New Roman"/>
                  <w:i w:val="0"/>
                  <w:iCs w:val="0"/>
                  <w:rPrChange w:id="4372" w:author="Boyko, James" w:date="2025-06-30T15:22:00Z" w16du:dateUtc="2025-06-30T19:22:00Z">
                    <w:rPr>
                      <w:rFonts w:ascii="Times New Roman" w:eastAsia="Times New Roman" w:hAnsi="Times New Roman" w:cs="Times New Roman"/>
                    </w:rPr>
                  </w:rPrChange>
                </w:rPr>
                <w:t>0.2608</w:t>
              </w:r>
            </w:ins>
          </w:p>
        </w:tc>
        <w:tc>
          <w:tcPr>
            <w:tcW w:w="1614" w:type="dxa"/>
            <w:tcPrChange w:id="4373" w:author="Boyko, James" w:date="2025-06-30T15:15:00Z" w16du:dateUtc="2025-06-30T19:15:00Z">
              <w:tcPr>
                <w:tcW w:w="1661" w:type="dxa"/>
                <w:gridSpan w:val="2"/>
              </w:tcPr>
            </w:tcPrChange>
          </w:tcPr>
          <w:p w14:paraId="2E5BAC50" w14:textId="3C22E161"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374" w:author="Boyko, James" w:date="2025-06-30T15:12:00Z" w16du:dateUtc="2025-06-30T19:12:00Z"/>
                <w:rFonts w:ascii="Times New Roman" w:eastAsia="Times New Roman" w:hAnsi="Times New Roman" w:cs="Times New Roman"/>
                <w:i w:val="0"/>
                <w:iCs w:val="0"/>
                <w:rPrChange w:id="4375" w:author="Boyko, James" w:date="2025-06-30T15:22:00Z" w16du:dateUtc="2025-06-30T19:22:00Z">
                  <w:rPr>
                    <w:ins w:id="4376" w:author="Boyko, James" w:date="2025-06-30T15:12:00Z" w16du:dateUtc="2025-06-30T19:12:00Z"/>
                    <w:rFonts w:ascii="Times New Roman" w:eastAsia="Times New Roman" w:hAnsi="Times New Roman" w:cs="Times New Roman"/>
                  </w:rPr>
                </w:rPrChange>
              </w:rPr>
              <w:pPrChange w:id="4377"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378" w:author="Boyko, James" w:date="2025-06-30T15:14:00Z" w16du:dateUtc="2025-06-30T19:14:00Z">
              <w:r w:rsidRPr="002D49D5">
                <w:rPr>
                  <w:rFonts w:ascii="Times New Roman" w:eastAsia="Times New Roman" w:hAnsi="Times New Roman" w:cs="Times New Roman"/>
                  <w:i w:val="0"/>
                  <w:iCs w:val="0"/>
                  <w:rPrChange w:id="4379" w:author="Boyko, James" w:date="2025-06-30T15:22:00Z" w16du:dateUtc="2025-06-30T19:22:00Z">
                    <w:rPr>
                      <w:rFonts w:ascii="Times New Roman" w:eastAsia="Times New Roman" w:hAnsi="Times New Roman" w:cs="Times New Roman"/>
                    </w:rPr>
                  </w:rPrChange>
                </w:rPr>
                <w:t>0.2600</w:t>
              </w:r>
            </w:ins>
          </w:p>
        </w:tc>
        <w:tc>
          <w:tcPr>
            <w:tcW w:w="1615" w:type="dxa"/>
            <w:tcPrChange w:id="4380" w:author="Boyko, James" w:date="2025-06-30T15:15:00Z" w16du:dateUtc="2025-06-30T19:15:00Z">
              <w:tcPr>
                <w:tcW w:w="1661" w:type="dxa"/>
                <w:gridSpan w:val="3"/>
              </w:tcPr>
            </w:tcPrChange>
          </w:tcPr>
          <w:p w14:paraId="0DEE4D49" w14:textId="2D390F62"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381" w:author="Boyko, James" w:date="2025-06-30T15:12:00Z" w16du:dateUtc="2025-06-30T19:12:00Z"/>
                <w:rFonts w:ascii="Times New Roman" w:eastAsia="Times New Roman" w:hAnsi="Times New Roman" w:cs="Times New Roman"/>
                <w:i w:val="0"/>
                <w:iCs w:val="0"/>
                <w:rPrChange w:id="4382" w:author="Boyko, James" w:date="2025-06-30T15:22:00Z" w16du:dateUtc="2025-06-30T19:22:00Z">
                  <w:rPr>
                    <w:ins w:id="4383" w:author="Boyko, James" w:date="2025-06-30T15:12:00Z" w16du:dateUtc="2025-06-30T19:12:00Z"/>
                    <w:rFonts w:ascii="Times New Roman" w:eastAsia="Times New Roman" w:hAnsi="Times New Roman" w:cs="Times New Roman"/>
                  </w:rPr>
                </w:rPrChange>
              </w:rPr>
              <w:pPrChange w:id="4384"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385" w:author="Boyko, James" w:date="2025-06-30T15:14:00Z" w16du:dateUtc="2025-06-30T19:14:00Z">
              <w:r w:rsidRPr="002D49D5">
                <w:rPr>
                  <w:rFonts w:ascii="Times New Roman" w:eastAsia="Times New Roman" w:hAnsi="Times New Roman" w:cs="Times New Roman"/>
                  <w:i w:val="0"/>
                  <w:iCs w:val="0"/>
                  <w:rPrChange w:id="4386" w:author="Boyko, James" w:date="2025-06-30T15:22:00Z" w16du:dateUtc="2025-06-30T19:22:00Z">
                    <w:rPr>
                      <w:rFonts w:ascii="Times New Roman" w:eastAsia="Times New Roman" w:hAnsi="Times New Roman" w:cs="Times New Roman"/>
                    </w:rPr>
                  </w:rPrChange>
                </w:rPr>
                <w:t>0.2592</w:t>
              </w:r>
            </w:ins>
          </w:p>
        </w:tc>
      </w:tr>
      <w:tr w:rsidR="00EE64D9" w14:paraId="6EF77CDD" w14:textId="77777777" w:rsidTr="008C0025">
        <w:trPr>
          <w:cnfStyle w:val="000000100000" w:firstRow="0" w:lastRow="0" w:firstColumn="0" w:lastColumn="0" w:oddVBand="0" w:evenVBand="0" w:oddHBand="1" w:evenHBand="0" w:firstRowFirstColumn="0" w:firstRowLastColumn="0" w:lastRowFirstColumn="0" w:lastRowLastColumn="0"/>
          <w:ins w:id="4387" w:author="Boyko, James" w:date="2025-06-30T15:12:00Z" w16du:dateUtc="2025-06-30T19:12:00Z"/>
        </w:trPr>
        <w:tc>
          <w:tcPr>
            <w:cnfStyle w:val="001000000000" w:firstRow="0" w:lastRow="0" w:firstColumn="1" w:lastColumn="0" w:oddVBand="0" w:evenVBand="0" w:oddHBand="0" w:evenHBand="0" w:firstRowFirstColumn="0" w:firstRowLastColumn="0" w:lastRowFirstColumn="0" w:lastRowLastColumn="0"/>
            <w:tcW w:w="1890" w:type="dxa"/>
          </w:tcPr>
          <w:p w14:paraId="47E02972" w14:textId="50A55FE2" w:rsidR="00E75A1F" w:rsidRDefault="00E75A1F" w:rsidP="002D49D5">
            <w:pPr>
              <w:pStyle w:val="Caption"/>
              <w:spacing w:before="0" w:after="0"/>
              <w:rPr>
                <w:ins w:id="4388" w:author="Boyko, James" w:date="2025-06-30T15:12:00Z" w16du:dateUtc="2025-06-30T19:12:00Z"/>
                <w:rFonts w:ascii="Times New Roman" w:eastAsia="Times New Roman" w:hAnsi="Times New Roman" w:cs="Times New Roman"/>
              </w:rPr>
              <w:pPrChange w:id="4389" w:author="Boyko, James" w:date="2025-06-30T15:21:00Z" w16du:dateUtc="2025-06-30T19:21:00Z">
                <w:pPr>
                  <w:pStyle w:val="Caption"/>
                  <w:spacing w:before="0" w:after="0" w:line="360" w:lineRule="auto"/>
                </w:pPr>
              </w:pPrChange>
            </w:pPr>
            <w:ins w:id="4390" w:author="Boyko, James" w:date="2025-06-30T15:13:00Z" w16du:dateUtc="2025-06-30T19:13:00Z">
              <w:r>
                <w:rPr>
                  <w:rFonts w:ascii="Times New Roman" w:eastAsia="Times New Roman" w:hAnsi="Times New Roman" w:cs="Times New Roman"/>
                </w:rPr>
                <w:t>Fold 5</w:t>
              </w:r>
            </w:ins>
          </w:p>
        </w:tc>
        <w:tc>
          <w:tcPr>
            <w:tcW w:w="1614" w:type="dxa"/>
          </w:tcPr>
          <w:p w14:paraId="7DA2D2E7" w14:textId="4EA68F51"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391" w:author="Boyko, James" w:date="2025-06-30T15:12:00Z" w16du:dateUtc="2025-06-30T19:12:00Z"/>
                <w:rFonts w:ascii="Times New Roman" w:eastAsia="Times New Roman" w:hAnsi="Times New Roman" w:cs="Times New Roman"/>
                <w:i w:val="0"/>
                <w:iCs w:val="0"/>
                <w:rPrChange w:id="4392" w:author="Boyko, James" w:date="2025-06-30T15:22:00Z" w16du:dateUtc="2025-06-30T19:22:00Z">
                  <w:rPr>
                    <w:ins w:id="4393" w:author="Boyko, James" w:date="2025-06-30T15:12:00Z" w16du:dateUtc="2025-06-30T19:12:00Z"/>
                    <w:rFonts w:ascii="Times New Roman" w:eastAsia="Times New Roman" w:hAnsi="Times New Roman" w:cs="Times New Roman"/>
                  </w:rPr>
                </w:rPrChange>
              </w:rPr>
              <w:pPrChange w:id="4394"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395" w:author="Boyko, James" w:date="2025-06-30T15:14:00Z" w16du:dateUtc="2025-06-30T19:14:00Z">
              <w:r w:rsidRPr="002D49D5">
                <w:rPr>
                  <w:rFonts w:ascii="Times New Roman" w:eastAsia="Times New Roman" w:hAnsi="Times New Roman" w:cs="Times New Roman"/>
                  <w:i w:val="0"/>
                  <w:iCs w:val="0"/>
                  <w:rPrChange w:id="4396" w:author="Boyko, James" w:date="2025-06-30T15:22:00Z" w16du:dateUtc="2025-06-30T19:22:00Z">
                    <w:rPr>
                      <w:rFonts w:ascii="Times New Roman" w:eastAsia="Times New Roman" w:hAnsi="Times New Roman" w:cs="Times New Roman"/>
                    </w:rPr>
                  </w:rPrChange>
                </w:rPr>
                <w:t>0.1918</w:t>
              </w:r>
            </w:ins>
          </w:p>
        </w:tc>
        <w:tc>
          <w:tcPr>
            <w:tcW w:w="1614" w:type="dxa"/>
          </w:tcPr>
          <w:p w14:paraId="6A81D59C" w14:textId="5E48D514"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397" w:author="Boyko, James" w:date="2025-06-30T15:12:00Z" w16du:dateUtc="2025-06-30T19:12:00Z"/>
                <w:rFonts w:ascii="Times New Roman" w:eastAsia="Times New Roman" w:hAnsi="Times New Roman" w:cs="Times New Roman"/>
                <w:i w:val="0"/>
                <w:iCs w:val="0"/>
                <w:rPrChange w:id="4398" w:author="Boyko, James" w:date="2025-06-30T15:22:00Z" w16du:dateUtc="2025-06-30T19:22:00Z">
                  <w:rPr>
                    <w:ins w:id="4399" w:author="Boyko, James" w:date="2025-06-30T15:12:00Z" w16du:dateUtc="2025-06-30T19:12:00Z"/>
                    <w:rFonts w:ascii="Times New Roman" w:eastAsia="Times New Roman" w:hAnsi="Times New Roman" w:cs="Times New Roman"/>
                  </w:rPr>
                </w:rPrChange>
              </w:rPr>
              <w:pPrChange w:id="4400"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401" w:author="Boyko, James" w:date="2025-06-30T15:14:00Z" w16du:dateUtc="2025-06-30T19:14:00Z">
              <w:r w:rsidRPr="002D49D5">
                <w:rPr>
                  <w:rFonts w:ascii="Times New Roman" w:eastAsia="Times New Roman" w:hAnsi="Times New Roman" w:cs="Times New Roman"/>
                  <w:i w:val="0"/>
                  <w:iCs w:val="0"/>
                  <w:rPrChange w:id="4402" w:author="Boyko, James" w:date="2025-06-30T15:22:00Z" w16du:dateUtc="2025-06-30T19:22:00Z">
                    <w:rPr>
                      <w:rFonts w:ascii="Times New Roman" w:eastAsia="Times New Roman" w:hAnsi="Times New Roman" w:cs="Times New Roman"/>
                    </w:rPr>
                  </w:rPrChange>
                </w:rPr>
                <w:t>0.1915</w:t>
              </w:r>
            </w:ins>
          </w:p>
        </w:tc>
        <w:tc>
          <w:tcPr>
            <w:tcW w:w="1615" w:type="dxa"/>
          </w:tcPr>
          <w:p w14:paraId="11ECBEE1" w14:textId="037BCB70"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403" w:author="Boyko, James" w:date="2025-06-30T15:12:00Z" w16du:dateUtc="2025-06-30T19:12:00Z"/>
                <w:rFonts w:ascii="Times New Roman" w:eastAsia="Times New Roman" w:hAnsi="Times New Roman" w:cs="Times New Roman"/>
                <w:i w:val="0"/>
                <w:iCs w:val="0"/>
                <w:rPrChange w:id="4404" w:author="Boyko, James" w:date="2025-06-30T15:22:00Z" w16du:dateUtc="2025-06-30T19:22:00Z">
                  <w:rPr>
                    <w:ins w:id="4405" w:author="Boyko, James" w:date="2025-06-30T15:12:00Z" w16du:dateUtc="2025-06-30T19:12:00Z"/>
                    <w:rFonts w:ascii="Times New Roman" w:eastAsia="Times New Roman" w:hAnsi="Times New Roman" w:cs="Times New Roman"/>
                  </w:rPr>
                </w:rPrChange>
              </w:rPr>
              <w:pPrChange w:id="4406"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407" w:author="Boyko, James" w:date="2025-06-30T15:14:00Z" w16du:dateUtc="2025-06-30T19:14:00Z">
              <w:r w:rsidRPr="002D49D5">
                <w:rPr>
                  <w:rFonts w:ascii="Times New Roman" w:eastAsia="Times New Roman" w:hAnsi="Times New Roman" w:cs="Times New Roman"/>
                  <w:i w:val="0"/>
                  <w:iCs w:val="0"/>
                  <w:rPrChange w:id="4408" w:author="Boyko, James" w:date="2025-06-30T15:22:00Z" w16du:dateUtc="2025-06-30T19:22:00Z">
                    <w:rPr>
                      <w:rFonts w:ascii="Times New Roman" w:eastAsia="Times New Roman" w:hAnsi="Times New Roman" w:cs="Times New Roman"/>
                    </w:rPr>
                  </w:rPrChange>
                </w:rPr>
                <w:t>0.1913</w:t>
              </w:r>
            </w:ins>
          </w:p>
        </w:tc>
        <w:tc>
          <w:tcPr>
            <w:tcW w:w="1614" w:type="dxa"/>
          </w:tcPr>
          <w:p w14:paraId="42638538" w14:textId="2B6D5CB3"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409" w:author="Boyko, James" w:date="2025-06-30T15:12:00Z" w16du:dateUtc="2025-06-30T19:12:00Z"/>
                <w:rFonts w:ascii="Times New Roman" w:eastAsia="Times New Roman" w:hAnsi="Times New Roman" w:cs="Times New Roman"/>
                <w:i w:val="0"/>
                <w:iCs w:val="0"/>
                <w:rPrChange w:id="4410" w:author="Boyko, James" w:date="2025-06-30T15:22:00Z" w16du:dateUtc="2025-06-30T19:22:00Z">
                  <w:rPr>
                    <w:ins w:id="4411" w:author="Boyko, James" w:date="2025-06-30T15:12:00Z" w16du:dateUtc="2025-06-30T19:12:00Z"/>
                    <w:rFonts w:ascii="Times New Roman" w:eastAsia="Times New Roman" w:hAnsi="Times New Roman" w:cs="Times New Roman"/>
                  </w:rPr>
                </w:rPrChange>
              </w:rPr>
              <w:pPrChange w:id="4412"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413" w:author="Boyko, James" w:date="2025-06-30T15:14:00Z" w16du:dateUtc="2025-06-30T19:14:00Z">
              <w:r w:rsidRPr="002D49D5">
                <w:rPr>
                  <w:rFonts w:ascii="Times New Roman" w:eastAsia="Times New Roman" w:hAnsi="Times New Roman" w:cs="Times New Roman"/>
                  <w:i w:val="0"/>
                  <w:iCs w:val="0"/>
                  <w:rPrChange w:id="4414" w:author="Boyko, James" w:date="2025-06-30T15:22:00Z" w16du:dateUtc="2025-06-30T19:22:00Z">
                    <w:rPr>
                      <w:rFonts w:ascii="Times New Roman" w:eastAsia="Times New Roman" w:hAnsi="Times New Roman" w:cs="Times New Roman"/>
                    </w:rPr>
                  </w:rPrChange>
                </w:rPr>
                <w:t>0.1912</w:t>
              </w:r>
            </w:ins>
          </w:p>
        </w:tc>
        <w:tc>
          <w:tcPr>
            <w:tcW w:w="1615" w:type="dxa"/>
          </w:tcPr>
          <w:p w14:paraId="7EFA9A1E" w14:textId="3834059E" w:rsidR="00E75A1F" w:rsidRPr="002D49D5" w:rsidRDefault="00E75A1F" w:rsidP="002D49D5">
            <w:pPr>
              <w:pStyle w:val="Caption"/>
              <w:spacing w:before="0" w:after="0"/>
              <w:cnfStyle w:val="000000100000" w:firstRow="0" w:lastRow="0" w:firstColumn="0" w:lastColumn="0" w:oddVBand="0" w:evenVBand="0" w:oddHBand="1" w:evenHBand="0" w:firstRowFirstColumn="0" w:firstRowLastColumn="0" w:lastRowFirstColumn="0" w:lastRowLastColumn="0"/>
              <w:rPr>
                <w:ins w:id="4415" w:author="Boyko, James" w:date="2025-06-30T15:12:00Z" w16du:dateUtc="2025-06-30T19:12:00Z"/>
                <w:rFonts w:ascii="Times New Roman" w:eastAsia="Times New Roman" w:hAnsi="Times New Roman" w:cs="Times New Roman"/>
                <w:i w:val="0"/>
                <w:iCs w:val="0"/>
                <w:rPrChange w:id="4416" w:author="Boyko, James" w:date="2025-06-30T15:22:00Z" w16du:dateUtc="2025-06-30T19:22:00Z">
                  <w:rPr>
                    <w:ins w:id="4417" w:author="Boyko, James" w:date="2025-06-30T15:12:00Z" w16du:dateUtc="2025-06-30T19:12:00Z"/>
                    <w:rFonts w:ascii="Times New Roman" w:eastAsia="Times New Roman" w:hAnsi="Times New Roman" w:cs="Times New Roman"/>
                  </w:rPr>
                </w:rPrChange>
              </w:rPr>
              <w:pPrChange w:id="4418" w:author="Boyko, James" w:date="2025-06-30T15:21:00Z" w16du:dateUtc="2025-06-30T19:21:00Z">
                <w:pPr>
                  <w:pStyle w:val="Caption"/>
                  <w:spacing w:before="0" w:after="0" w:line="360" w:lineRule="auto"/>
                  <w:cnfStyle w:val="000000100000" w:firstRow="0" w:lastRow="0" w:firstColumn="0" w:lastColumn="0" w:oddVBand="0" w:evenVBand="0" w:oddHBand="1" w:evenHBand="0" w:firstRowFirstColumn="0" w:firstRowLastColumn="0" w:lastRowFirstColumn="0" w:lastRowLastColumn="0"/>
                </w:pPr>
              </w:pPrChange>
            </w:pPr>
            <w:ins w:id="4419" w:author="Boyko, James" w:date="2025-06-30T15:14:00Z" w16du:dateUtc="2025-06-30T19:14:00Z">
              <w:r w:rsidRPr="002D49D5">
                <w:rPr>
                  <w:rFonts w:ascii="Times New Roman" w:eastAsia="Times New Roman" w:hAnsi="Times New Roman" w:cs="Times New Roman"/>
                  <w:i w:val="0"/>
                  <w:iCs w:val="0"/>
                  <w:rPrChange w:id="4420" w:author="Boyko, James" w:date="2025-06-30T15:22:00Z" w16du:dateUtc="2025-06-30T19:22:00Z">
                    <w:rPr>
                      <w:rFonts w:ascii="Times New Roman" w:eastAsia="Times New Roman" w:hAnsi="Times New Roman" w:cs="Times New Roman"/>
                    </w:rPr>
                  </w:rPrChange>
                </w:rPr>
                <w:t>0.1911</w:t>
              </w:r>
            </w:ins>
          </w:p>
        </w:tc>
      </w:tr>
      <w:tr w:rsidR="00E75A1F" w14:paraId="5826CA5F" w14:textId="77777777" w:rsidTr="008C0025">
        <w:trPr>
          <w:ins w:id="4421" w:author="Boyko, James" w:date="2025-06-30T15:12:00Z" w16du:dateUtc="2025-06-30T19:12:00Z"/>
          <w:trPrChange w:id="4422" w:author="Boyko, James" w:date="2025-06-30T15:16:00Z" w16du:dateUtc="2025-06-30T19:16:00Z">
            <w:trPr>
              <w:gridBefore w:val="1"/>
            </w:trPr>
          </w:trPrChange>
        </w:trPr>
        <w:tc>
          <w:tcPr>
            <w:cnfStyle w:val="001000000000" w:firstRow="0" w:lastRow="0" w:firstColumn="1" w:lastColumn="0" w:oddVBand="0" w:evenVBand="0" w:oddHBand="0" w:evenHBand="0" w:firstRowFirstColumn="0" w:firstRowLastColumn="0" w:lastRowFirstColumn="0" w:lastRowLastColumn="0"/>
            <w:tcW w:w="1890" w:type="dxa"/>
            <w:tcBorders>
              <w:bottom w:val="single" w:sz="4" w:space="0" w:color="auto"/>
            </w:tcBorders>
            <w:tcPrChange w:id="4423" w:author="Boyko, James" w:date="2025-06-30T15:16:00Z" w16du:dateUtc="2025-06-30T19:16:00Z">
              <w:tcPr>
                <w:tcW w:w="1660" w:type="dxa"/>
              </w:tcPr>
            </w:tcPrChange>
          </w:tcPr>
          <w:p w14:paraId="277E0FD1" w14:textId="59ECAE1B" w:rsidR="00E75A1F" w:rsidRPr="002D49D5" w:rsidRDefault="00E75A1F" w:rsidP="002D49D5">
            <w:pPr>
              <w:pStyle w:val="Caption"/>
              <w:spacing w:before="0" w:after="0"/>
              <w:rPr>
                <w:ins w:id="4424" w:author="Boyko, James" w:date="2025-06-30T15:12:00Z" w16du:dateUtc="2025-06-30T19:12:00Z"/>
                <w:rFonts w:ascii="Times New Roman" w:eastAsia="Times New Roman" w:hAnsi="Times New Roman" w:cs="Times New Roman"/>
              </w:rPr>
              <w:pPrChange w:id="4425" w:author="Boyko, James" w:date="2025-06-30T15:21:00Z" w16du:dateUtc="2025-06-30T19:21:00Z">
                <w:pPr>
                  <w:pStyle w:val="Caption"/>
                  <w:spacing w:before="0" w:after="0" w:line="360" w:lineRule="auto"/>
                </w:pPr>
              </w:pPrChange>
            </w:pPr>
            <w:ins w:id="4426" w:author="Boyko, James" w:date="2025-06-30T15:12:00Z" w16du:dateUtc="2025-06-30T19:12:00Z">
              <w:r w:rsidRPr="002D49D5">
                <w:rPr>
                  <w:rFonts w:ascii="Times New Roman" w:eastAsia="Times New Roman" w:hAnsi="Times New Roman" w:cs="Times New Roman"/>
                </w:rPr>
                <w:t>Average Score</w:t>
              </w:r>
            </w:ins>
          </w:p>
        </w:tc>
        <w:tc>
          <w:tcPr>
            <w:tcW w:w="1614" w:type="dxa"/>
            <w:tcBorders>
              <w:bottom w:val="single" w:sz="4" w:space="0" w:color="auto"/>
            </w:tcBorders>
            <w:tcPrChange w:id="4427" w:author="Boyko, James" w:date="2025-06-30T15:16:00Z" w16du:dateUtc="2025-06-30T19:16:00Z">
              <w:tcPr>
                <w:tcW w:w="1660" w:type="dxa"/>
                <w:gridSpan w:val="2"/>
              </w:tcPr>
            </w:tcPrChange>
          </w:tcPr>
          <w:p w14:paraId="2A317D33" w14:textId="44025298"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428" w:author="Boyko, James" w:date="2025-06-30T15:12:00Z" w16du:dateUtc="2025-06-30T19:12:00Z"/>
                <w:rFonts w:ascii="Times New Roman" w:eastAsia="Times New Roman" w:hAnsi="Times New Roman" w:cs="Times New Roman"/>
              </w:rPr>
              <w:pPrChange w:id="4429"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430" w:author="Boyko, James" w:date="2025-06-30T15:14:00Z" w16du:dateUtc="2025-06-30T19:14:00Z">
              <w:r w:rsidRPr="002D49D5">
                <w:rPr>
                  <w:rFonts w:ascii="Times New Roman" w:eastAsia="Times New Roman" w:hAnsi="Times New Roman" w:cs="Times New Roman"/>
                </w:rPr>
                <w:t>0.2477</w:t>
              </w:r>
            </w:ins>
          </w:p>
        </w:tc>
        <w:tc>
          <w:tcPr>
            <w:tcW w:w="1614" w:type="dxa"/>
            <w:tcBorders>
              <w:bottom w:val="single" w:sz="4" w:space="0" w:color="auto"/>
            </w:tcBorders>
            <w:tcPrChange w:id="4431" w:author="Boyko, James" w:date="2025-06-30T15:16:00Z" w16du:dateUtc="2025-06-30T19:16:00Z">
              <w:tcPr>
                <w:tcW w:w="1660" w:type="dxa"/>
                <w:gridSpan w:val="2"/>
              </w:tcPr>
            </w:tcPrChange>
          </w:tcPr>
          <w:p w14:paraId="479CD0D0" w14:textId="2C922F9C"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432" w:author="Boyko, James" w:date="2025-06-30T15:12:00Z" w16du:dateUtc="2025-06-30T19:12:00Z"/>
                <w:rFonts w:ascii="Times New Roman" w:eastAsia="Times New Roman" w:hAnsi="Times New Roman" w:cs="Times New Roman"/>
              </w:rPr>
              <w:pPrChange w:id="4433"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434" w:author="Boyko, James" w:date="2025-06-30T15:14:00Z" w16du:dateUtc="2025-06-30T19:14:00Z">
              <w:r w:rsidRPr="002D49D5">
                <w:rPr>
                  <w:rFonts w:ascii="Times New Roman" w:eastAsia="Times New Roman" w:hAnsi="Times New Roman" w:cs="Times New Roman"/>
                </w:rPr>
                <w:t>0.2249</w:t>
              </w:r>
            </w:ins>
          </w:p>
        </w:tc>
        <w:tc>
          <w:tcPr>
            <w:tcW w:w="1615" w:type="dxa"/>
            <w:tcBorders>
              <w:bottom w:val="single" w:sz="4" w:space="0" w:color="auto"/>
            </w:tcBorders>
            <w:tcPrChange w:id="4435" w:author="Boyko, James" w:date="2025-06-30T15:16:00Z" w16du:dateUtc="2025-06-30T19:16:00Z">
              <w:tcPr>
                <w:tcW w:w="1660" w:type="dxa"/>
                <w:gridSpan w:val="2"/>
              </w:tcPr>
            </w:tcPrChange>
          </w:tcPr>
          <w:p w14:paraId="660399BF" w14:textId="70318EF6"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436" w:author="Boyko, James" w:date="2025-06-30T15:12:00Z" w16du:dateUtc="2025-06-30T19:12:00Z"/>
                <w:rFonts w:ascii="Times New Roman" w:eastAsia="Times New Roman" w:hAnsi="Times New Roman" w:cs="Times New Roman"/>
              </w:rPr>
              <w:pPrChange w:id="4437"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438" w:author="Boyko, James" w:date="2025-06-30T15:14:00Z" w16du:dateUtc="2025-06-30T19:14:00Z">
              <w:r w:rsidRPr="002D49D5">
                <w:rPr>
                  <w:rFonts w:ascii="Times New Roman" w:eastAsia="Times New Roman" w:hAnsi="Times New Roman" w:cs="Times New Roman"/>
                </w:rPr>
                <w:t>0.2244</w:t>
              </w:r>
            </w:ins>
          </w:p>
        </w:tc>
        <w:tc>
          <w:tcPr>
            <w:tcW w:w="1614" w:type="dxa"/>
            <w:tcBorders>
              <w:bottom w:val="single" w:sz="4" w:space="0" w:color="auto"/>
            </w:tcBorders>
            <w:tcPrChange w:id="4439" w:author="Boyko, James" w:date="2025-06-30T15:16:00Z" w16du:dateUtc="2025-06-30T19:16:00Z">
              <w:tcPr>
                <w:tcW w:w="1661" w:type="dxa"/>
                <w:gridSpan w:val="2"/>
              </w:tcPr>
            </w:tcPrChange>
          </w:tcPr>
          <w:p w14:paraId="332E1A97" w14:textId="4A0B0135"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440" w:author="Boyko, James" w:date="2025-06-30T15:12:00Z" w16du:dateUtc="2025-06-30T19:12:00Z"/>
                <w:rFonts w:ascii="Times New Roman" w:eastAsia="Times New Roman" w:hAnsi="Times New Roman" w:cs="Times New Roman"/>
              </w:rPr>
              <w:pPrChange w:id="4441"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442" w:author="Boyko, James" w:date="2025-06-30T15:14:00Z" w16du:dateUtc="2025-06-30T19:14:00Z">
              <w:r w:rsidRPr="002D49D5">
                <w:rPr>
                  <w:rFonts w:ascii="Times New Roman" w:eastAsia="Times New Roman" w:hAnsi="Times New Roman" w:cs="Times New Roman"/>
                </w:rPr>
                <w:t>0.2239</w:t>
              </w:r>
            </w:ins>
          </w:p>
        </w:tc>
        <w:tc>
          <w:tcPr>
            <w:tcW w:w="1615" w:type="dxa"/>
            <w:tcBorders>
              <w:bottom w:val="single" w:sz="4" w:space="0" w:color="auto"/>
            </w:tcBorders>
            <w:tcPrChange w:id="4443" w:author="Boyko, James" w:date="2025-06-30T15:16:00Z" w16du:dateUtc="2025-06-30T19:16:00Z">
              <w:tcPr>
                <w:tcW w:w="1661" w:type="dxa"/>
                <w:gridSpan w:val="3"/>
              </w:tcPr>
            </w:tcPrChange>
          </w:tcPr>
          <w:p w14:paraId="0ABEE368" w14:textId="4E212B1F" w:rsidR="00E75A1F" w:rsidRPr="002D49D5" w:rsidRDefault="00E75A1F" w:rsidP="002D49D5">
            <w:pPr>
              <w:pStyle w:val="Caption"/>
              <w:spacing w:before="0" w:after="0"/>
              <w:cnfStyle w:val="000000000000" w:firstRow="0" w:lastRow="0" w:firstColumn="0" w:lastColumn="0" w:oddVBand="0" w:evenVBand="0" w:oddHBand="0" w:evenHBand="0" w:firstRowFirstColumn="0" w:firstRowLastColumn="0" w:lastRowFirstColumn="0" w:lastRowLastColumn="0"/>
              <w:rPr>
                <w:ins w:id="4444" w:author="Boyko, James" w:date="2025-06-30T15:12:00Z" w16du:dateUtc="2025-06-30T19:12:00Z"/>
                <w:rFonts w:ascii="Times New Roman" w:eastAsia="Times New Roman" w:hAnsi="Times New Roman" w:cs="Times New Roman"/>
              </w:rPr>
              <w:pPrChange w:id="4445" w:author="Boyko, James" w:date="2025-06-30T15:21:00Z" w16du:dateUtc="2025-06-30T19:21:00Z">
                <w:pPr>
                  <w:pStyle w:val="Caption"/>
                  <w:spacing w:before="0" w:after="0" w:line="360" w:lineRule="auto"/>
                  <w:cnfStyle w:val="000000000000" w:firstRow="0" w:lastRow="0" w:firstColumn="0" w:lastColumn="0" w:oddVBand="0" w:evenVBand="0" w:oddHBand="0" w:evenHBand="0" w:firstRowFirstColumn="0" w:firstRowLastColumn="0" w:lastRowFirstColumn="0" w:lastRowLastColumn="0"/>
                </w:pPr>
              </w:pPrChange>
            </w:pPr>
            <w:ins w:id="4446" w:author="Boyko, James" w:date="2025-06-30T15:15:00Z" w16du:dateUtc="2025-06-30T19:15:00Z">
              <w:r w:rsidRPr="002D49D5">
                <w:rPr>
                  <w:rFonts w:ascii="Times New Roman" w:eastAsia="Times New Roman" w:hAnsi="Times New Roman" w:cs="Times New Roman"/>
                </w:rPr>
                <w:t>0.2235</w:t>
              </w:r>
            </w:ins>
          </w:p>
        </w:tc>
      </w:tr>
    </w:tbl>
    <w:p w14:paraId="4DD7E001" w14:textId="587678F8" w:rsidR="00EB0295" w:rsidRPr="00990AA7" w:rsidDel="00110D86" w:rsidRDefault="00000000" w:rsidP="00B20478">
      <w:pPr>
        <w:pStyle w:val="BodyText"/>
        <w:spacing w:after="0" w:line="360" w:lineRule="auto"/>
        <w:rPr>
          <w:del w:id="4447" w:author="Boyko, James" w:date="2025-06-19T11:13:00Z" w16du:dateUtc="2025-06-19T15:13:00Z"/>
          <w:rFonts w:ascii="Times New Roman" w:eastAsia="Times New Roman" w:hAnsi="Times New Roman" w:cs="Times New Roman"/>
        </w:rPr>
      </w:pPr>
      <w:del w:id="4448" w:author="Boyko, James" w:date="2025-06-19T11:28:00Z" w16du:dateUtc="2025-06-19T15:28:00Z">
        <w:r w:rsidRPr="00990AA7" w:rsidDel="0007356F">
          <w:rPr>
            <w:rFonts w:ascii="Times New Roman" w:eastAsia="Times New Roman" w:hAnsi="Times New Roman" w:cs="Times New Roman"/>
          </w:rPr>
          <w:tab/>
        </w:r>
      </w:del>
      <w:del w:id="4449" w:author="Boyko, James" w:date="2025-06-19T11:06:00Z" w16du:dateUtc="2025-06-19T15:06:00Z">
        <w:r w:rsidRPr="00990AA7" w:rsidDel="00EC7100">
          <w:rPr>
            <w:rFonts w:ascii="Times New Roman" w:eastAsia="Times New Roman" w:hAnsi="Times New Roman" w:cs="Times New Roman"/>
          </w:rPr>
          <w:delText xml:space="preserve">The evolutionary history of mating system and estrus advertisement differed depending on which modeling framework was used. These differences applied to both the best supported model structure and the ancestral state estimation. </w:delText>
        </w:r>
      </w:del>
      <w:del w:id="4450" w:author="Boyko, James" w:date="2025-06-14T10:18:00Z" w16du:dateUtc="2025-06-14T13:18:00Z">
        <w:r w:rsidRPr="00990AA7" w:rsidDel="004D27E9">
          <w:rPr>
            <w:rFonts w:ascii="Times New Roman" w:eastAsia="Times New Roman" w:hAnsi="Times New Roman" w:cs="Times New Roman"/>
          </w:rPr>
          <w:delText>The dredge approach with regularization was able to find a better supported model structure than default settings (</w:delText>
        </w:r>
      </w:del>
      <m:oMath>
        <m:r>
          <w:del w:id="4451" w:author="Boyko, James" w:date="2025-06-14T10:18:00Z" w16du:dateUtc="2025-06-14T13:18:00Z">
            <w:rPr>
              <w:rFonts w:ascii="Cambria Math" w:hAnsi="Cambria Math"/>
            </w:rPr>
            <m:t>ΔAIC=-10.9</m:t>
          </w:del>
        </m:r>
      </m:oMath>
      <w:del w:id="4452" w:author="Boyko, James" w:date="2025-06-14T10:18:00Z" w16du:dateUtc="2025-06-14T13:18:00Z">
        <w:r w:rsidRPr="00990AA7" w:rsidDel="004D27E9">
          <w:rPr>
            <w:rFonts w:ascii="Times New Roman" w:eastAsia="Times New Roman" w:hAnsi="Times New Roman" w:cs="Times New Roman"/>
          </w:rPr>
          <w:delText xml:space="preserve">). This AIC comparison came from a comparison of two unregularized models, one of which used the model structure automatically detected by the dredge algorithm. </w:delText>
        </w:r>
      </w:del>
      <w:del w:id="4453" w:author="Boyko, James" w:date="2025-06-19T11:32:00Z" w16du:dateUtc="2025-06-19T15:32:00Z">
        <w:r w:rsidRPr="00990AA7" w:rsidDel="0007356F">
          <w:rPr>
            <w:rFonts w:ascii="Times New Roman" w:eastAsia="Times New Roman" w:hAnsi="Times New Roman" w:cs="Times New Roman"/>
          </w:rPr>
          <w:delText xml:space="preserve">The estimated </w:delText>
        </w:r>
      </w:del>
      <w:del w:id="4454" w:author="Boyko, James" w:date="2025-06-14T10:19:00Z" w16du:dateUtc="2025-06-14T13:19:00Z">
        <w:r w:rsidRPr="00990AA7" w:rsidDel="002256FB">
          <w:rPr>
            <w:rFonts w:ascii="Times New Roman" w:eastAsia="Times New Roman" w:hAnsi="Times New Roman" w:cs="Times New Roman"/>
          </w:rPr>
          <w:delText xml:space="preserve">the </w:delText>
        </w:r>
      </w:del>
      <w:del w:id="4455" w:author="Boyko, James" w:date="2025-06-19T11:32:00Z" w16du:dateUtc="2025-06-19T15:32:00Z">
        <w:r w:rsidRPr="00990AA7" w:rsidDel="0007356F">
          <w:rPr>
            <w:rFonts w:ascii="Times New Roman" w:eastAsia="Times New Roman" w:hAnsi="Times New Roman" w:cs="Times New Roman"/>
          </w:rPr>
          <w:delText xml:space="preserve">ancestral state at the root under the dredge model was </w:delText>
        </w:r>
      </w:del>
      <w:del w:id="4456" w:author="Boyko, James" w:date="2025-06-19T11:07:00Z" w16du:dateUtc="2025-06-19T15:07:00Z">
        <w:r w:rsidRPr="00990AA7" w:rsidDel="00EC7100">
          <w:rPr>
            <w:rFonts w:ascii="Times New Roman" w:eastAsia="Times New Roman" w:hAnsi="Times New Roman" w:cs="Times New Roman"/>
          </w:rPr>
          <w:delText xml:space="preserve">found to be </w:delText>
        </w:r>
      </w:del>
      <w:del w:id="4457" w:author="Boyko, James" w:date="2025-06-19T11:32:00Z" w16du:dateUtc="2025-06-19T15:32:00Z">
        <w:r w:rsidRPr="00990AA7" w:rsidDel="0007356F">
          <w:rPr>
            <w:rFonts w:ascii="Times New Roman" w:eastAsia="Times New Roman" w:hAnsi="Times New Roman" w:cs="Times New Roman"/>
          </w:rPr>
          <w:delText xml:space="preserve">a </w:delText>
        </w:r>
      </w:del>
      <w:del w:id="4458" w:author="Boyko, James" w:date="2025-06-19T11:19:00Z" w16du:dateUtc="2025-06-19T15:19:00Z">
        <w:r w:rsidRPr="00990AA7" w:rsidDel="00B942EF">
          <w:rPr>
            <w:rFonts w:ascii="Times New Roman" w:eastAsia="Times New Roman" w:hAnsi="Times New Roman" w:cs="Times New Roman"/>
          </w:rPr>
          <w:delText xml:space="preserve">multimale </w:delText>
        </w:r>
      </w:del>
      <w:del w:id="4459" w:author="Boyko, James" w:date="2025-06-19T11:32:00Z" w16du:dateUtc="2025-06-19T15:32:00Z">
        <w:r w:rsidRPr="00990AA7" w:rsidDel="0007356F">
          <w:rPr>
            <w:rFonts w:ascii="Times New Roman" w:eastAsia="Times New Roman" w:hAnsi="Times New Roman" w:cs="Times New Roman"/>
          </w:rPr>
          <w:delText xml:space="preserve">mating system with concealed ovulation </w:delText>
        </w:r>
      </w:del>
      <w:del w:id="4460" w:author="Boyko, James" w:date="2025-06-19T11:07:00Z" w16du:dateUtc="2025-06-19T15:07:00Z">
        <w:r w:rsidRPr="00990AA7" w:rsidDel="00EC7100">
          <w:rPr>
            <w:rFonts w:ascii="Times New Roman" w:eastAsia="Times New Roman" w:hAnsi="Times New Roman" w:cs="Times New Roman"/>
          </w:rPr>
          <w:delText>(</w:delText>
        </w:r>
      </w:del>
      <w:del w:id="4461" w:author="Boyko, James" w:date="2025-06-19T11:32:00Z" w16du:dateUtc="2025-06-19T15:32:00Z">
        <w:r w:rsidRPr="00990AA7" w:rsidDel="0007356F">
          <w:rPr>
            <w:rFonts w:ascii="Times New Roman" w:eastAsia="Times New Roman" w:hAnsi="Times New Roman" w:cs="Times New Roman"/>
          </w:rPr>
          <w:delText xml:space="preserve">marginal probability </w:delText>
        </w:r>
      </w:del>
      <w:del w:id="4462" w:author="Boyko, James" w:date="2025-06-19T11:07:00Z" w16du:dateUtc="2025-06-19T15:07:00Z">
        <w:r w:rsidRPr="00990AA7" w:rsidDel="00EC7100">
          <w:rPr>
            <w:rFonts w:ascii="Times New Roman" w:eastAsia="Times New Roman" w:hAnsi="Times New Roman" w:cs="Times New Roman"/>
          </w:rPr>
          <w:delText>0.818),</w:delText>
        </w:r>
      </w:del>
      <w:del w:id="4463" w:author="Boyko, James" w:date="2025-06-19T11:06:00Z" w16du:dateUtc="2025-06-19T15:06:00Z">
        <w:r w:rsidRPr="00990AA7" w:rsidDel="00EC7100">
          <w:rPr>
            <w:rFonts w:ascii="Times New Roman" w:eastAsia="Times New Roman" w:hAnsi="Times New Roman" w:cs="Times New Roman"/>
          </w:rPr>
          <w:delText xml:space="preserve"> whereas the standard Mk model under default settings inferred the root state to have estrus advertisement with multimale mating (marginal probability 0.61)</w:delText>
        </w:r>
      </w:del>
      <w:del w:id="4464" w:author="Boyko, James" w:date="2025-06-19T11:32:00Z" w16du:dateUtc="2025-06-19T15:32:00Z">
        <w:r w:rsidRPr="00990AA7" w:rsidDel="0007356F">
          <w:rPr>
            <w:rFonts w:ascii="Times New Roman" w:eastAsia="Times New Roman" w:hAnsi="Times New Roman" w:cs="Times New Roman"/>
          </w:rPr>
          <w:delText xml:space="preserve">. </w:delText>
        </w:r>
      </w:del>
      <w:del w:id="4465" w:author="Boyko, James" w:date="2025-06-19T11:13:00Z" w16du:dateUtc="2025-06-19T15:13:00Z">
        <w:r w:rsidRPr="00990AA7" w:rsidDel="00110D86">
          <w:rPr>
            <w:rFonts w:ascii="Times New Roman" w:eastAsia="Times New Roman" w:hAnsi="Times New Roman" w:cs="Times New Roman"/>
          </w:rPr>
          <w:delText>Given this different root state, it is unsurprising that much of the evolutionary history of these two characters differed throughout the internal nodes (Fig</w:delText>
        </w:r>
        <w:r w:rsidR="00803384" w:rsidDel="00110D86">
          <w:rPr>
            <w:rFonts w:ascii="Times New Roman" w:eastAsia="Times New Roman" w:hAnsi="Times New Roman" w:cs="Times New Roman"/>
          </w:rPr>
          <w:delText>.</w:delText>
        </w:r>
        <w:r w:rsidR="004F04D8" w:rsidRPr="00990AA7" w:rsidDel="00110D86">
          <w:rPr>
            <w:rFonts w:ascii="Times New Roman" w:eastAsia="Times New Roman" w:hAnsi="Times New Roman" w:cs="Times New Roman"/>
          </w:rPr>
          <w:delText xml:space="preserve"> </w:delText>
        </w:r>
        <w:r w:rsidR="00914031" w:rsidRPr="00990AA7" w:rsidDel="00110D86">
          <w:rPr>
            <w:rFonts w:ascii="Times New Roman" w:eastAsia="Times New Roman" w:hAnsi="Times New Roman" w:cs="Times New Roman"/>
          </w:rPr>
          <w:delText>4</w:delText>
        </w:r>
        <w:r w:rsidRPr="00990AA7" w:rsidDel="00110D86">
          <w:rPr>
            <w:rFonts w:ascii="Times New Roman" w:eastAsia="Times New Roman" w:hAnsi="Times New Roman" w:cs="Times New Roman"/>
          </w:rPr>
          <w:delText>). Most of these differences can be attributed to whether estrus advertisement or concealed ovulation is the derived state. Transition rates were generally similar between the two approaches (Fig</w:delText>
        </w:r>
        <w:r w:rsidR="00803384" w:rsidDel="00110D86">
          <w:rPr>
            <w:rFonts w:ascii="Times New Roman" w:eastAsia="Times New Roman" w:hAnsi="Times New Roman" w:cs="Times New Roman"/>
          </w:rPr>
          <w:delText>.</w:delText>
        </w:r>
        <w:r w:rsidRPr="00990AA7" w:rsidDel="00110D86">
          <w:rPr>
            <w:rFonts w:ascii="Times New Roman" w:eastAsia="Times New Roman" w:hAnsi="Times New Roman" w:cs="Times New Roman"/>
          </w:rPr>
          <w:delText xml:space="preserve"> </w:delText>
        </w:r>
        <w:r w:rsidR="00B20226"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ith the exception that the dredge model estimated </w:delText>
        </w:r>
      </w:del>
      <w:del w:id="4466" w:author="Boyko, James" w:date="2025-06-14T10:19:00Z" w16du:dateUtc="2025-06-14T13:19:00Z">
        <w:r w:rsidRPr="00990AA7" w:rsidDel="002256FB">
          <w:rPr>
            <w:rFonts w:ascii="Times New Roman" w:eastAsia="Times New Roman" w:hAnsi="Times New Roman" w:cs="Times New Roman"/>
          </w:rPr>
          <w:delText xml:space="preserve">the </w:delText>
        </w:r>
      </w:del>
      <w:del w:id="4467" w:author="Boyko, James" w:date="2025-06-19T11:13:00Z" w16du:dateUtc="2025-06-19T15:13:00Z">
        <w:r w:rsidRPr="00990AA7" w:rsidDel="00110D86">
          <w:rPr>
            <w:rFonts w:ascii="Times New Roman" w:eastAsia="Times New Roman" w:hAnsi="Times New Roman" w:cs="Times New Roman"/>
          </w:rPr>
          <w:delText xml:space="preserve">transition from monogamous to multimale (given estrus advertisement was present in the lineage) to be 0, whereas that </w:delText>
        </w:r>
      </w:del>
      <w:del w:id="4468" w:author="Boyko, James" w:date="2025-06-11T09:03:00Z" w16du:dateUtc="2025-06-11T12:03:00Z">
        <w:r w:rsidRPr="00990AA7" w:rsidDel="007754E5">
          <w:rPr>
            <w:rFonts w:ascii="Times New Roman" w:eastAsia="Times New Roman" w:hAnsi="Times New Roman" w:cs="Times New Roman"/>
          </w:rPr>
          <w:delText>particular transition</w:delText>
        </w:r>
      </w:del>
      <w:del w:id="4469" w:author="Boyko, James" w:date="2025-06-19T11:13:00Z" w16du:dateUtc="2025-06-19T15:13:00Z">
        <w:r w:rsidRPr="00990AA7" w:rsidDel="00110D86">
          <w:rPr>
            <w:rFonts w:ascii="Times New Roman" w:eastAsia="Times New Roman" w:hAnsi="Times New Roman" w:cs="Times New Roman"/>
          </w:rPr>
          <w:delText xml:space="preserve"> was the fastest under the standard corHMM approach (0.18</w:delText>
        </w:r>
        <w:r w:rsidR="00EB73F7"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transitions/MY). Additionally, the dredge model suggested that the transition from concealed ovulation to estrus advertisement given a multimale mating system was 0.014 transitions/MY, whereas the standard corHMM model inferred a transition rate of 0. Importantly, the rate estimates were generally of the same magnitude despite the regularization penalty downwardly biasing values (Fig</w:delText>
        </w:r>
        <w:r w:rsidR="00803384" w:rsidDel="00110D86">
          <w:rPr>
            <w:rFonts w:ascii="Times New Roman" w:eastAsia="Times New Roman" w:hAnsi="Times New Roman" w:cs="Times New Roman"/>
          </w:rPr>
          <w:delText>.</w:delText>
        </w:r>
        <w:r w:rsidRPr="00990AA7" w:rsidDel="00110D86">
          <w:rPr>
            <w:rFonts w:ascii="Times New Roman" w:eastAsia="Times New Roman" w:hAnsi="Times New Roman" w:cs="Times New Roman"/>
          </w:rPr>
          <w:delText xml:space="preserve"> </w:delText>
        </w:r>
        <w:r w:rsidR="00882483"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delText>
        </w:r>
        <w:r w:rsidR="00591F47" w:rsidRPr="00990AA7" w:rsidDel="00110D86">
          <w:rPr>
            <w:rFonts w:ascii="Times New Roman" w:eastAsia="Times New Roman" w:hAnsi="Times New Roman" w:cs="Times New Roman"/>
          </w:rPr>
          <w:delText>Finally, the</w:delText>
        </w:r>
        <w:r w:rsidRPr="00990AA7" w:rsidDel="00110D86">
          <w:rPr>
            <w:rFonts w:ascii="Times New Roman" w:eastAsia="Times New Roman" w:hAnsi="Times New Roman" w:cs="Times New Roman"/>
          </w:rPr>
          <w:delText xml:space="preserve"> profile likelihoods for both parameters of the dredged results were better behaved with clean likelihood peaks and reasonable confidence intervals than the default Mk model </w:delText>
        </w:r>
        <w:r w:rsidR="00803384" w:rsidDel="00110D86">
          <w:rPr>
            <w:rFonts w:ascii="Times New Roman" w:eastAsia="Times New Roman" w:hAnsi="Times New Roman" w:cs="Times New Roman"/>
          </w:rPr>
          <w:delText>(Fig.</w:delText>
        </w:r>
        <w:r w:rsidRPr="00990AA7" w:rsidDel="00110D86">
          <w:rPr>
            <w:rFonts w:ascii="Times New Roman" w:eastAsia="Times New Roman" w:hAnsi="Times New Roman" w:cs="Times New Roman"/>
          </w:rPr>
          <w:delText xml:space="preserve"> </w:delText>
        </w:r>
        <w:r w:rsidR="00796F2F"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delText>
        </w:r>
      </w:del>
    </w:p>
    <w:p w14:paraId="2418DCF1" w14:textId="22FFFB54" w:rsidR="004F0398" w:rsidRPr="00990AA7" w:rsidDel="004353F4" w:rsidRDefault="004F0398">
      <w:pPr>
        <w:pStyle w:val="BodyText"/>
        <w:keepNext/>
        <w:spacing w:after="0" w:line="240" w:lineRule="auto"/>
        <w:rPr>
          <w:del w:id="4470" w:author="Boyko, James" w:date="2025-06-30T15:04:00Z" w16du:dateUtc="2025-06-30T19:04:00Z"/>
        </w:rPr>
        <w:pPrChange w:id="4471" w:author="Boyko, James" w:date="2025-06-18T14:22:00Z" w16du:dateUtc="2025-06-18T17:22:00Z">
          <w:pPr>
            <w:pStyle w:val="BodyText"/>
            <w:keepNext/>
            <w:spacing w:after="0" w:line="360" w:lineRule="auto"/>
          </w:pPr>
        </w:pPrChange>
      </w:pPr>
      <w:del w:id="4472" w:author="Boyko, James" w:date="2025-06-18T13:59:00Z" w16du:dateUtc="2025-06-18T16:59:00Z">
        <w:r w:rsidRPr="00990AA7" w:rsidDel="00EF7D1D">
          <w:rPr>
            <w:rFonts w:ascii="Times New Roman" w:eastAsia="Times New Roman" w:hAnsi="Times New Roman" w:cs="Times New Roman"/>
            <w:noProof/>
          </w:rPr>
          <w:drawing>
            <wp:inline distT="0" distB="0" distL="0" distR="0" wp14:anchorId="66736BAF" wp14:editId="6C2D067C">
              <wp:extent cx="4897677" cy="4897677"/>
              <wp:effectExtent l="0" t="0" r="0" b="0"/>
              <wp:docPr id="11880330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33006" name="Picture 1188033006"/>
                      <pic:cNvPicPr/>
                    </pic:nvPicPr>
                    <pic:blipFill>
                      <a:blip r:embed="rId12"/>
                      <a:stretch>
                        <a:fillRect/>
                      </a:stretch>
                    </pic:blipFill>
                    <pic:spPr>
                      <a:xfrm>
                        <a:off x="0" y="0"/>
                        <a:ext cx="4921195" cy="4921195"/>
                      </a:xfrm>
                      <a:prstGeom prst="rect">
                        <a:avLst/>
                      </a:prstGeom>
                    </pic:spPr>
                  </pic:pic>
                </a:graphicData>
              </a:graphic>
            </wp:inline>
          </w:drawing>
        </w:r>
      </w:del>
    </w:p>
    <w:p w14:paraId="562367D5" w14:textId="050AAB94" w:rsidR="004F0398" w:rsidRPr="00990AA7" w:rsidDel="00081E5B" w:rsidRDefault="004F0398">
      <w:pPr>
        <w:pStyle w:val="Caption"/>
        <w:spacing w:before="0" w:after="0"/>
        <w:rPr>
          <w:del w:id="4473" w:author="Boyko, James" w:date="2025-06-18T14:01:00Z" w16du:dateUtc="2025-06-18T17:01:00Z"/>
        </w:rPr>
        <w:pPrChange w:id="4474" w:author="Boyko, James" w:date="2025-06-16T09:56:00Z" w16du:dateUtc="2025-06-16T12:56:00Z">
          <w:pPr>
            <w:pStyle w:val="Caption"/>
            <w:spacing w:before="0" w:after="0" w:line="360" w:lineRule="auto"/>
          </w:pPr>
        </w:pPrChange>
      </w:pPr>
      <w:del w:id="4475" w:author="Boyko, James" w:date="2025-06-30T15:04:00Z" w16du:dateUtc="2025-06-30T19:04:00Z">
        <w:r w:rsidRPr="00D739A5" w:rsidDel="004353F4">
          <w:rPr>
            <w:i w:val="0"/>
            <w:iCs w:val="0"/>
            <w:highlight w:val="yellow"/>
            <w:rPrChange w:id="4476" w:author="Boyko, James" w:date="2025-06-18T14:09:00Z" w16du:dateUtc="2025-06-18T17:09:00Z">
              <w:rPr>
                <w:i w:val="0"/>
                <w:iCs w:val="0"/>
              </w:rPr>
            </w:rPrChange>
          </w:rPr>
          <w:delText xml:space="preserve">Figure </w:delText>
        </w:r>
      </w:del>
      <w:del w:id="4477" w:author="Boyko, James" w:date="2025-06-30T12:37:00Z" w16du:dateUtc="2025-06-30T16:37:00Z">
        <w:r w:rsidR="004B0387" w:rsidRPr="00D739A5" w:rsidDel="00EB0E7E">
          <w:rPr>
            <w:i w:val="0"/>
            <w:iCs w:val="0"/>
            <w:highlight w:val="yellow"/>
            <w:rPrChange w:id="4478" w:author="Boyko, James" w:date="2025-06-18T14:09:00Z" w16du:dateUtc="2025-06-18T17:09:00Z">
              <w:rPr>
                <w:i w:val="0"/>
                <w:iCs w:val="0"/>
              </w:rPr>
            </w:rPrChange>
          </w:rPr>
          <w:fldChar w:fldCharType="begin"/>
        </w:r>
        <w:r w:rsidR="004B0387" w:rsidRPr="00D739A5" w:rsidDel="00EB0E7E">
          <w:rPr>
            <w:i w:val="0"/>
            <w:iCs w:val="0"/>
            <w:highlight w:val="yellow"/>
            <w:rPrChange w:id="4479" w:author="Boyko, James" w:date="2025-06-18T14:09:00Z" w16du:dateUtc="2025-06-18T17:09:00Z">
              <w:rPr>
                <w:i w:val="0"/>
                <w:iCs w:val="0"/>
              </w:rPr>
            </w:rPrChange>
          </w:rPr>
          <w:delInstrText xml:space="preserve"> SEQ Figure \* ARABIC </w:delInstrText>
        </w:r>
        <w:r w:rsidR="004B0387" w:rsidRPr="00D739A5" w:rsidDel="00EB0E7E">
          <w:rPr>
            <w:i w:val="0"/>
            <w:iCs w:val="0"/>
            <w:highlight w:val="yellow"/>
            <w:rPrChange w:id="4480" w:author="Boyko, James" w:date="2025-06-18T14:09:00Z" w16du:dateUtc="2025-06-18T17:09:00Z">
              <w:rPr>
                <w:i w:val="0"/>
                <w:iCs w:val="0"/>
                <w:noProof/>
              </w:rPr>
            </w:rPrChange>
          </w:rPr>
          <w:fldChar w:fldCharType="separate"/>
        </w:r>
        <w:r w:rsidR="004B0387" w:rsidRPr="00D739A5" w:rsidDel="00EB0E7E">
          <w:rPr>
            <w:i w:val="0"/>
            <w:iCs w:val="0"/>
            <w:noProof/>
            <w:highlight w:val="yellow"/>
            <w:rPrChange w:id="4481" w:author="Boyko, James" w:date="2025-06-18T14:09:00Z" w16du:dateUtc="2025-06-18T17:09:00Z">
              <w:rPr>
                <w:i w:val="0"/>
                <w:iCs w:val="0"/>
                <w:noProof/>
              </w:rPr>
            </w:rPrChange>
          </w:rPr>
          <w:delText>4</w:delText>
        </w:r>
        <w:r w:rsidR="004B0387" w:rsidRPr="00D739A5" w:rsidDel="00EB0E7E">
          <w:rPr>
            <w:i w:val="0"/>
            <w:iCs w:val="0"/>
            <w:noProof/>
            <w:highlight w:val="yellow"/>
            <w:rPrChange w:id="4482" w:author="Boyko, James" w:date="2025-06-18T14:09:00Z" w16du:dateUtc="2025-06-18T17:09:00Z">
              <w:rPr>
                <w:i w:val="0"/>
                <w:iCs w:val="0"/>
                <w:noProof/>
              </w:rPr>
            </w:rPrChange>
          </w:rPr>
          <w:fldChar w:fldCharType="end"/>
        </w:r>
        <w:r w:rsidRPr="00D739A5" w:rsidDel="00EB0E7E">
          <w:rPr>
            <w:i w:val="0"/>
            <w:iCs w:val="0"/>
            <w:highlight w:val="yellow"/>
            <w:rPrChange w:id="4483" w:author="Boyko, James" w:date="2025-06-18T14:09:00Z" w16du:dateUtc="2025-06-18T17:09:00Z">
              <w:rPr>
                <w:i w:val="0"/>
                <w:iCs w:val="0"/>
              </w:rPr>
            </w:rPrChange>
          </w:rPr>
          <w:delText xml:space="preserve"> </w:delText>
        </w:r>
      </w:del>
      <w:del w:id="4484" w:author="Boyko, James" w:date="2025-06-30T15:04:00Z" w16du:dateUtc="2025-06-30T19:04:00Z">
        <w:r w:rsidRPr="00D739A5" w:rsidDel="004353F4">
          <w:rPr>
            <w:i w:val="0"/>
            <w:iCs w:val="0"/>
            <w:highlight w:val="yellow"/>
            <w:rPrChange w:id="4485" w:author="Boyko, James" w:date="2025-06-18T14:09:00Z" w16du:dateUtc="2025-06-18T17:09:00Z">
              <w:rPr>
                <w:i w:val="0"/>
                <w:iCs w:val="0"/>
              </w:rPr>
            </w:rPrChange>
          </w:rPr>
          <w:delText xml:space="preserve">– </w:delText>
        </w:r>
        <w:r w:rsidR="00985ABE" w:rsidRPr="00D739A5" w:rsidDel="004353F4">
          <w:rPr>
            <w:i w:val="0"/>
            <w:iCs w:val="0"/>
            <w:highlight w:val="yellow"/>
            <w:rPrChange w:id="4486" w:author="Boyko, James" w:date="2025-06-18T14:09:00Z" w16du:dateUtc="2025-06-18T17:09:00Z">
              <w:rPr>
                <w:i w:val="0"/>
                <w:iCs w:val="0"/>
              </w:rPr>
            </w:rPrChange>
          </w:rPr>
          <w:delText>Empirical reconstructions of ancestral states</w:delText>
        </w:r>
      </w:del>
      <w:del w:id="4487" w:author="Boyko, James" w:date="2025-06-18T14:09:00Z" w16du:dateUtc="2025-06-18T17:09:00Z">
        <w:r w:rsidR="00985ABE" w:rsidRPr="00990AA7" w:rsidDel="00D739A5">
          <w:delText xml:space="preserve"> under two modeling frameworks: dredge with regularization (left) and standard corHMM (right). Light colors represent the absence of estrus display, while dark colors indicate its presence. Blue signifies the absence of multimale mating, and green indicates its presence. The dredge model reconstructs the root state as no estrus display with multimale mating (light green), whereas the default discrete models suggest near-equal probabilities of estrus display with a slight preference for monogamy (dark blue and dark green). These differences reflect distinct interpretations of ancestral reconstruction as influenced by the modeling approach</w:delText>
        </w:r>
      </w:del>
      <w:del w:id="4488" w:author="Boyko, James" w:date="2025-06-30T15:04:00Z" w16du:dateUtc="2025-06-30T19:04:00Z">
        <w:r w:rsidR="00985ABE" w:rsidRPr="00990AA7" w:rsidDel="004353F4">
          <w:delText xml:space="preserve">. </w:delText>
        </w:r>
      </w:del>
    </w:p>
    <w:p w14:paraId="287ED703" w14:textId="0F933304" w:rsidR="00133589" w:rsidRPr="00990AA7" w:rsidDel="004353F4" w:rsidRDefault="00FA1068">
      <w:pPr>
        <w:pStyle w:val="BodyText"/>
        <w:keepNext/>
        <w:spacing w:after="0" w:line="360" w:lineRule="auto"/>
        <w:rPr>
          <w:del w:id="4489" w:author="Boyko, James" w:date="2025-06-30T15:04:00Z" w16du:dateUtc="2025-06-30T19:04:00Z"/>
          <w:moveFrom w:id="4490" w:author="Boyko, James" w:date="2025-06-18T14:01:00Z" w16du:dateUtc="2025-06-18T17:01:00Z"/>
        </w:rPr>
      </w:pPr>
      <w:del w:id="4491" w:author="Boyko, James" w:date="2025-06-18T14:01:00Z" w16du:dateUtc="2025-06-18T17:01:00Z">
        <w:r w:rsidRPr="00990AA7" w:rsidDel="00081E5B">
          <w:br w:type="textWrapping" w:clear="all"/>
        </w:r>
      </w:del>
      <w:moveFromRangeStart w:id="4492" w:author="Boyko, James" w:date="2025-06-18T14:01:00Z" w:name="move201147695"/>
      <w:moveFrom w:id="4493" w:author="Boyko, James" w:date="2025-06-18T14:01:00Z" w16du:dateUtc="2025-06-18T17:01:00Z">
        <w:del w:id="4494" w:author="Boyko, James" w:date="2025-06-30T15:04:00Z" w16du:dateUtc="2025-06-30T19:04:00Z">
          <w:r w:rsidR="00080D34" w:rsidRPr="00990AA7" w:rsidDel="004353F4">
            <w:rPr>
              <w:noProof/>
            </w:rPr>
            <w:drawing>
              <wp:inline distT="0" distB="0" distL="0" distR="0" wp14:anchorId="168CA30F" wp14:editId="5060D755">
                <wp:extent cx="5181600" cy="4864100"/>
                <wp:effectExtent l="0" t="0" r="0" b="0"/>
                <wp:docPr id="2409339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13"/>
                        <a:stretch>
                          <a:fillRect/>
                        </a:stretch>
                      </pic:blipFill>
                      <pic:spPr>
                        <a:xfrm>
                          <a:off x="0" y="0"/>
                          <a:ext cx="5181600" cy="4864100"/>
                        </a:xfrm>
                        <a:prstGeom prst="rect">
                          <a:avLst/>
                        </a:prstGeom>
                      </pic:spPr>
                    </pic:pic>
                  </a:graphicData>
                </a:graphic>
              </wp:inline>
            </w:drawing>
          </w:r>
        </w:del>
      </w:moveFrom>
    </w:p>
    <w:p w14:paraId="6802F479" w14:textId="24FFD4A0" w:rsidR="00012890" w:rsidRPr="00FC163D" w:rsidDel="004353F4" w:rsidRDefault="00133589">
      <w:pPr>
        <w:pStyle w:val="Caption"/>
        <w:spacing w:before="0" w:after="0"/>
        <w:rPr>
          <w:del w:id="4495" w:author="Boyko, James" w:date="2025-06-30T15:04:00Z" w16du:dateUtc="2025-06-30T19:04:00Z"/>
        </w:rPr>
        <w:pPrChange w:id="4496" w:author="Boyko, James" w:date="2025-06-18T14:01:00Z" w16du:dateUtc="2025-06-18T17:01:00Z">
          <w:pPr>
            <w:pStyle w:val="Caption"/>
            <w:spacing w:before="0" w:after="0" w:line="360" w:lineRule="auto"/>
          </w:pPr>
        </w:pPrChange>
      </w:pPr>
      <w:moveFrom w:id="4497" w:author="Boyko, James" w:date="2025-06-18T14:01:00Z" w16du:dateUtc="2025-06-18T17:01:00Z">
        <w:del w:id="4498" w:author="Boyko, James" w:date="2025-06-30T15:04:00Z" w16du:dateUtc="2025-06-30T19:04:00Z">
          <w:r w:rsidRPr="00990AA7" w:rsidDel="004353F4">
            <w:delText xml:space="preserve">Figure </w:delText>
          </w:r>
          <w:r w:rsidR="004B0387" w:rsidDel="004353F4">
            <w:fldChar w:fldCharType="begin"/>
          </w:r>
          <w:r w:rsidR="004B0387" w:rsidDel="004353F4">
            <w:delInstrText xml:space="preserve"> SEQ Figure \* ARABIC </w:delInstrText>
          </w:r>
          <w:r w:rsidR="004B0387" w:rsidDel="004353F4">
            <w:fldChar w:fldCharType="separate"/>
          </w:r>
          <w:r w:rsidR="004B0387" w:rsidDel="004353F4">
            <w:rPr>
              <w:noProof/>
            </w:rPr>
            <w:delText>5</w:delText>
          </w:r>
          <w:r w:rsidR="004B0387" w:rsidDel="004353F4">
            <w:rPr>
              <w:noProof/>
            </w:rPr>
            <w:fldChar w:fldCharType="end"/>
          </w:r>
          <w:r w:rsidRPr="00990AA7" w:rsidDel="004353F4">
            <w:delText xml:space="preserve"> - </w:delText>
          </w:r>
          <w:r w:rsidR="007D4E0E" w:rsidRPr="00990AA7" w:rsidDel="004353F4">
            <w:delText>Comparison of likelihood profiles and model structures for transition rates under the dredge model (a, c) and the standard corHMM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corHMM model's highest transition rate of 0.185 transitions/MY for the same scenario. Similarly, the dredge model estimated a low transition rate (0.014 transitions/MY) for concealed ovulation to estrus advertisement under multimale mating, while the corHMM model inferred no transitions. Despite regularization downwardly biasing rate estimates, overall rate magnitudes were consistent across models, with improved parameter behavior under the dredge framework.</w:delText>
          </w:r>
        </w:del>
      </w:moveFrom>
      <w:moveFromRangeEnd w:id="4492"/>
    </w:p>
    <w:p w14:paraId="6C0CB4DD" w14:textId="77777777" w:rsidR="00012890" w:rsidRPr="00990AA7" w:rsidRDefault="00012890" w:rsidP="00B20478">
      <w:pPr>
        <w:pStyle w:val="Caption"/>
        <w:spacing w:before="0" w:after="0" w:line="360" w:lineRule="auto"/>
        <w:rPr>
          <w:rFonts w:ascii="Times New Roman" w:eastAsia="Times New Roman" w:hAnsi="Times New Roman" w:cs="Times New Roman"/>
          <w:b/>
          <w:bCs/>
        </w:rPr>
      </w:pPr>
    </w:p>
    <w:p w14:paraId="6DB95C9A" w14:textId="11F2E69D"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Discussion</w:t>
      </w:r>
    </w:p>
    <w:p w14:paraId="7B2282C4" w14:textId="56BE1FA6" w:rsidR="00EB0295" w:rsidRPr="00990AA7" w:rsidRDefault="00000000" w:rsidP="00B20478">
      <w:pPr>
        <w:pStyle w:val="BodyText"/>
        <w:spacing w:after="0" w:line="360" w:lineRule="auto"/>
        <w:rPr>
          <w:rFonts w:ascii="Times New Roman" w:eastAsia="Times New Roman" w:hAnsi="Times New Roman" w:cs="Times New Roman"/>
          <w:i/>
          <w:iCs/>
        </w:rPr>
      </w:pPr>
      <w:del w:id="4499" w:author="Boyko, James" w:date="2025-06-30T15:30:00Z" w16du:dateUtc="2025-06-30T19:30:00Z">
        <w:r w:rsidRPr="00990AA7" w:rsidDel="00086245">
          <w:rPr>
            <w:rFonts w:ascii="Times New Roman" w:eastAsia="Times New Roman" w:hAnsi="Times New Roman" w:cs="Times New Roman"/>
            <w:i/>
            <w:iCs/>
          </w:rPr>
          <w:delText>A good model set is crucial for ancestral state estimation</w:delText>
        </w:r>
      </w:del>
      <w:ins w:id="4500" w:author="Boyko, James" w:date="2025-06-30T15:30:00Z" w16du:dateUtc="2025-06-30T19:30:00Z">
        <w:r w:rsidR="00086245">
          <w:rPr>
            <w:rFonts w:ascii="Times New Roman" w:eastAsia="Times New Roman" w:hAnsi="Times New Roman" w:cs="Times New Roman"/>
            <w:i/>
            <w:iCs/>
          </w:rPr>
          <w:t>Uncertainty in ancestral estimation and the challenges of model interpretation</w:t>
        </w:r>
      </w:ins>
    </w:p>
    <w:p w14:paraId="3F981480" w14:textId="4EC0A7B1" w:rsidR="00B112A6" w:rsidRDefault="00000000" w:rsidP="00B20478">
      <w:pPr>
        <w:pStyle w:val="BodyText"/>
        <w:spacing w:after="0" w:line="360" w:lineRule="auto"/>
        <w:rPr>
          <w:ins w:id="4501" w:author="Boyko, James" w:date="2025-06-30T15:33:00Z" w16du:dateUtc="2025-06-30T19:33:00Z"/>
          <w:rFonts w:ascii="Times New Roman" w:eastAsia="Times New Roman" w:hAnsi="Times New Roman" w:cs="Times New Roman"/>
        </w:rPr>
      </w:pPr>
      <w:r w:rsidRPr="00990AA7">
        <w:rPr>
          <w:rFonts w:ascii="Times New Roman" w:eastAsia="Times New Roman" w:hAnsi="Times New Roman" w:cs="Times New Roman"/>
        </w:rPr>
        <w:tab/>
        <w:t xml:space="preserve">The dredge algorithm was able to find a unique, non-standard, model structure </w:t>
      </w:r>
      <w:ins w:id="4502" w:author="Boyko, James" w:date="2025-06-30T15:30:00Z" w16du:dateUtc="2025-06-30T19:30:00Z">
        <w:r w:rsidR="00497E1D">
          <w:rPr>
            <w:rFonts w:ascii="Times New Roman" w:eastAsia="Times New Roman" w:hAnsi="Times New Roman" w:cs="Times New Roman"/>
          </w:rPr>
          <w:t xml:space="preserve">in the empirical case study </w:t>
        </w:r>
      </w:ins>
      <w:ins w:id="4503" w:author="Boyko, James" w:date="2025-06-30T15:26:00Z" w16du:dateUtc="2025-06-30T19:26:00Z">
        <w:r w:rsidR="00840B5F">
          <w:rPr>
            <w:rFonts w:ascii="Times New Roman" w:eastAsia="Times New Roman" w:hAnsi="Times New Roman" w:cs="Times New Roman"/>
          </w:rPr>
          <w:t>(</w:t>
        </w:r>
      </w:ins>
      <w:del w:id="4504" w:author="Boyko, James" w:date="2025-06-30T15:26:00Z" w16du:dateUtc="2025-06-30T19:26:00Z">
        <w:r w:rsidRPr="00990AA7" w:rsidDel="002A7E5E">
          <w:rPr>
            <w:rFonts w:ascii="Times New Roman" w:eastAsia="Times New Roman" w:hAnsi="Times New Roman" w:cs="Times New Roman"/>
          </w:rPr>
          <w:delText xml:space="preserve">which differed in its inferred history of </w:delText>
        </w:r>
        <w:r w:rsidR="00AD4342" w:rsidRPr="00990AA7" w:rsidDel="002A7E5E">
          <w:rPr>
            <w:rFonts w:ascii="Times New Roman" w:eastAsia="Times New Roman" w:hAnsi="Times New Roman" w:cs="Times New Roman"/>
          </w:rPr>
          <w:delText>Old</w:delText>
        </w:r>
      </w:del>
      <w:del w:id="4505" w:author="Boyko, James" w:date="2025-06-14T09:56:00Z" w16du:dateUtc="2025-06-14T12:56:00Z">
        <w:r w:rsidR="00AD4342" w:rsidRPr="00990AA7" w:rsidDel="009475F5">
          <w:rPr>
            <w:rFonts w:ascii="Times New Roman" w:eastAsia="Times New Roman" w:hAnsi="Times New Roman" w:cs="Times New Roman"/>
          </w:rPr>
          <w:delText>-</w:delText>
        </w:r>
      </w:del>
      <w:del w:id="4506" w:author="Boyko, James" w:date="2025-06-30T15:26:00Z" w16du:dateUtc="2025-06-30T19:26:00Z">
        <w:r w:rsidR="00AD4342" w:rsidRPr="00990AA7" w:rsidDel="002A7E5E">
          <w:rPr>
            <w:rFonts w:ascii="Times New Roman" w:eastAsia="Times New Roman" w:hAnsi="Times New Roman" w:cs="Times New Roman"/>
          </w:rPr>
          <w:delText>World</w:delText>
        </w:r>
        <w:r w:rsidRPr="00990AA7" w:rsidDel="002A7E5E">
          <w:rPr>
            <w:rFonts w:ascii="Times New Roman" w:eastAsia="Times New Roman" w:hAnsi="Times New Roman" w:cs="Times New Roman"/>
          </w:rPr>
          <w:delText xml:space="preserve"> monkey evolution from the default settings (Fig</w:delText>
        </w:r>
        <w:r w:rsidR="00803384" w:rsidDel="002A7E5E">
          <w:rPr>
            <w:rFonts w:ascii="Times New Roman" w:eastAsia="Times New Roman" w:hAnsi="Times New Roman" w:cs="Times New Roman"/>
          </w:rPr>
          <w:delText>.</w:delText>
        </w:r>
        <w:r w:rsidRPr="00990AA7" w:rsidDel="002A7E5E">
          <w:rPr>
            <w:rFonts w:ascii="Times New Roman" w:eastAsia="Times New Roman" w:hAnsi="Times New Roman" w:cs="Times New Roman"/>
          </w:rPr>
          <w:delText xml:space="preserve"> </w:delText>
        </w:r>
        <w:r w:rsidR="00A74DEE" w:rsidRPr="00990AA7" w:rsidDel="002A7E5E">
          <w:rPr>
            <w:rFonts w:ascii="Times New Roman" w:eastAsia="Times New Roman" w:hAnsi="Times New Roman" w:cs="Times New Roman"/>
          </w:rPr>
          <w:delText>4</w:delText>
        </w:r>
        <w:r w:rsidRPr="00990AA7" w:rsidDel="002A7E5E">
          <w:rPr>
            <w:rFonts w:ascii="Times New Roman" w:eastAsia="Times New Roman" w:hAnsi="Times New Roman" w:cs="Times New Roman"/>
          </w:rPr>
          <w:delText>ab</w:delText>
        </w:r>
      </w:del>
      <w:ins w:id="4507" w:author="Boyko, James" w:date="2025-06-30T15:26:00Z" w16du:dateUtc="2025-06-30T19:26:00Z">
        <w:r w:rsidR="00840B5F">
          <w:rPr>
            <w:rFonts w:ascii="Times New Roman" w:eastAsia="Times New Roman" w:hAnsi="Times New Roman" w:cs="Times New Roman"/>
          </w:rPr>
          <w:t>Fig. 3b</w:t>
        </w:r>
      </w:ins>
      <w:r w:rsidRPr="00990AA7">
        <w:rPr>
          <w:rFonts w:ascii="Times New Roman" w:eastAsia="Times New Roman" w:hAnsi="Times New Roman" w:cs="Times New Roman"/>
        </w:rPr>
        <w:t xml:space="preserve">). The dredge model estimated the ancestral state at the root to be a </w:t>
      </w:r>
      <w:del w:id="4508" w:author="Boyko, James" w:date="2025-06-30T15:26:00Z" w16du:dateUtc="2025-06-30T19:26:00Z">
        <w:r w:rsidRPr="00990AA7" w:rsidDel="00086245">
          <w:rPr>
            <w:rFonts w:ascii="Times New Roman" w:eastAsia="Times New Roman" w:hAnsi="Times New Roman" w:cs="Times New Roman"/>
          </w:rPr>
          <w:delText xml:space="preserve">multimale </w:delText>
        </w:r>
      </w:del>
      <w:ins w:id="4509" w:author="Boyko, James" w:date="2025-06-30T15:26:00Z" w16du:dateUtc="2025-06-30T19:26:00Z">
        <w:r w:rsidR="00086245">
          <w:rPr>
            <w:rFonts w:ascii="Times New Roman" w:eastAsia="Times New Roman" w:hAnsi="Times New Roman" w:cs="Times New Roman"/>
          </w:rPr>
          <w:t>monogamous</w:t>
        </w:r>
        <w:r w:rsidR="00086245"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mating system with concealed ovulation (marginal probability of </w:t>
      </w:r>
      <w:del w:id="4510" w:author="Boyko, James" w:date="2025-06-30T15:27:00Z" w16du:dateUtc="2025-06-30T19:27:00Z">
        <w:r w:rsidRPr="00990AA7" w:rsidDel="00086245">
          <w:rPr>
            <w:rFonts w:ascii="Times New Roman" w:eastAsia="Times New Roman" w:hAnsi="Times New Roman" w:cs="Times New Roman"/>
          </w:rPr>
          <w:delText>0.818</w:delText>
        </w:r>
      </w:del>
      <w:ins w:id="4511" w:author="Boyko, James" w:date="2025-06-30T15:27:00Z" w16du:dateUtc="2025-06-30T19:27:00Z">
        <w:r w:rsidR="00086245">
          <w:rPr>
            <w:rFonts w:ascii="Times New Roman" w:eastAsia="Times New Roman" w:hAnsi="Times New Roman" w:cs="Times New Roman"/>
          </w:rPr>
          <w:t>61%</w:t>
        </w:r>
      </w:ins>
      <w:r w:rsidRPr="00990AA7">
        <w:rPr>
          <w:rFonts w:ascii="Times New Roman" w:eastAsia="Times New Roman" w:hAnsi="Times New Roman" w:cs="Times New Roman"/>
        </w:rPr>
        <w:t xml:space="preserve">), </w:t>
      </w:r>
      <w:del w:id="4512" w:author="Boyko, James" w:date="2025-06-30T15:27:00Z" w16du:dateUtc="2025-06-30T19:27:00Z">
        <w:r w:rsidRPr="00990AA7" w:rsidDel="00086245">
          <w:rPr>
            <w:rFonts w:ascii="Times New Roman" w:eastAsia="Times New Roman" w:hAnsi="Times New Roman" w:cs="Times New Roman"/>
          </w:rPr>
          <w:delText>whereas the standard Mk model under default settings inferred the root state to have estrus advertisement (</w:delText>
        </w:r>
        <w:r w:rsidR="00336124" w:rsidRPr="00990AA7" w:rsidDel="00086245">
          <w:rPr>
            <w:rFonts w:ascii="Times New Roman" w:eastAsia="Times New Roman" w:hAnsi="Times New Roman" w:cs="Times New Roman"/>
          </w:rPr>
          <w:delText xml:space="preserve">marginal </w:delText>
        </w:r>
        <w:r w:rsidR="00717C04" w:rsidRPr="00990AA7" w:rsidDel="00086245">
          <w:rPr>
            <w:rFonts w:ascii="Times New Roman" w:eastAsia="Times New Roman" w:hAnsi="Times New Roman" w:cs="Times New Roman"/>
          </w:rPr>
          <w:delText>probability of</w:delText>
        </w:r>
        <w:r w:rsidR="00336124" w:rsidRPr="00990AA7" w:rsidDel="00086245">
          <w:rPr>
            <w:rFonts w:ascii="Times New Roman" w:eastAsia="Times New Roman" w:hAnsi="Times New Roman" w:cs="Times New Roman"/>
          </w:rPr>
          <w:delText xml:space="preserve"> </w:delText>
        </w:r>
        <w:r w:rsidRPr="00990AA7" w:rsidDel="00086245">
          <w:rPr>
            <w:rFonts w:ascii="Times New Roman" w:eastAsia="Times New Roman" w:hAnsi="Times New Roman" w:cs="Times New Roman"/>
          </w:rPr>
          <w:delText xml:space="preserve">0.99), but the estimate was less certain for the mating system with multimale mating being slightly preferred (marginal probability </w:delText>
        </w:r>
        <w:r w:rsidR="00336124" w:rsidRPr="00990AA7" w:rsidDel="00086245">
          <w:rPr>
            <w:rFonts w:ascii="Times New Roman" w:eastAsia="Times New Roman" w:hAnsi="Times New Roman" w:cs="Times New Roman"/>
          </w:rPr>
          <w:delText xml:space="preserve">of </w:delText>
        </w:r>
        <w:r w:rsidRPr="00990AA7" w:rsidDel="00086245">
          <w:rPr>
            <w:rFonts w:ascii="Times New Roman" w:eastAsia="Times New Roman" w:hAnsi="Times New Roman" w:cs="Times New Roman"/>
          </w:rPr>
          <w:delText>0.61)</w:delText>
        </w:r>
      </w:del>
      <w:ins w:id="4513" w:author="Boyko, James" w:date="2025-06-30T15:27:00Z" w16du:dateUtc="2025-06-30T19:27:00Z">
        <w:r w:rsidR="00086245">
          <w:rPr>
            <w:rFonts w:ascii="Times New Roman" w:eastAsia="Times New Roman" w:hAnsi="Times New Roman" w:cs="Times New Roman"/>
          </w:rPr>
          <w:t>though it was fairly uncertain</w:t>
        </w:r>
      </w:ins>
      <w:r w:rsidRPr="00990AA7">
        <w:rPr>
          <w:rFonts w:ascii="Times New Roman" w:eastAsia="Times New Roman" w:hAnsi="Times New Roman" w:cs="Times New Roman"/>
        </w:rPr>
        <w:t xml:space="preserve">. </w:t>
      </w:r>
      <w:ins w:id="4514" w:author="Boyko, James" w:date="2025-06-30T15:33:00Z" w16du:dateUtc="2025-06-30T19:33:00Z">
        <w:r w:rsidR="00B112A6" w:rsidRPr="00B112A6">
          <w:rPr>
            <w:rFonts w:ascii="Times New Roman" w:eastAsia="Times New Roman" w:hAnsi="Times New Roman" w:cs="Times New Roman"/>
          </w:rPr>
          <w:t xml:space="preserve">Sillen-Tullberg and Moller (1991) found that the root state was likely to be estrus advertisement with multimale mating system and therefore discussed the evolution of concealed ovulation in this context. In contrast, </w:t>
        </w:r>
      </w:ins>
      <w:ins w:id="4515" w:author="Boyko, James" w:date="2025-06-30T15:34:00Z" w16du:dateUtc="2025-06-30T19:34:00Z">
        <w:r w:rsidR="00B112A6">
          <w:rPr>
            <w:rFonts w:ascii="Times New Roman" w:eastAsia="Times New Roman" w:hAnsi="Times New Roman" w:cs="Times New Roman"/>
          </w:rPr>
          <w:t xml:space="preserve">and as in this study, </w:t>
        </w:r>
      </w:ins>
      <w:ins w:id="4516" w:author="Boyko, James" w:date="2025-06-30T15:33:00Z" w16du:dateUtc="2025-06-30T19:33:00Z">
        <w:r w:rsidR="00B112A6" w:rsidRPr="00B112A6">
          <w:rPr>
            <w:rFonts w:ascii="Times New Roman" w:eastAsia="Times New Roman" w:hAnsi="Times New Roman" w:cs="Times New Roman"/>
          </w:rPr>
          <w:t xml:space="preserve">Pagel and Meade (2006) had found that the </w:t>
        </w:r>
      </w:ins>
      <w:ins w:id="4517" w:author="Boyko, James" w:date="2025-06-30T15:34:00Z" w16du:dateUtc="2025-06-30T19:34:00Z">
        <w:r w:rsidR="00B112A6">
          <w:rPr>
            <w:rFonts w:ascii="Times New Roman" w:eastAsia="Times New Roman" w:hAnsi="Times New Roman" w:cs="Times New Roman"/>
          </w:rPr>
          <w:t xml:space="preserve">best supported </w:t>
        </w:r>
      </w:ins>
      <w:ins w:id="4518" w:author="Boyko, James" w:date="2025-06-30T15:33:00Z" w16du:dateUtc="2025-06-30T19:33:00Z">
        <w:r w:rsidR="00B112A6" w:rsidRPr="00B112A6">
          <w:rPr>
            <w:rFonts w:ascii="Times New Roman" w:eastAsia="Times New Roman" w:hAnsi="Times New Roman" w:cs="Times New Roman"/>
          </w:rPr>
          <w:t>root state was concealed ovulation with monogamous mating. In the absence of direct observation, it is nearly impossible to say which of these outcomes is more correct. However, revisiting the hypotheses of Sillen-Tullberg and Moller (1991) under the dredged model results do provide some interesting alternative interpretations for the evolution of estrus advertisement and mating system.</w:t>
        </w:r>
      </w:ins>
    </w:p>
    <w:p w14:paraId="77CD87D7" w14:textId="577F0C22" w:rsidR="00C23F1F" w:rsidRPr="00990AA7" w:rsidRDefault="00C23F1F" w:rsidP="00C23F1F">
      <w:pPr>
        <w:pStyle w:val="BodyText"/>
        <w:spacing w:after="0" w:line="360" w:lineRule="auto"/>
        <w:rPr>
          <w:moveTo w:id="4519" w:author="Boyko, James" w:date="2025-06-30T15:34:00Z" w16du:dateUtc="2025-06-30T19:34:00Z"/>
          <w:rFonts w:ascii="Times New Roman" w:eastAsia="Times New Roman" w:hAnsi="Times New Roman" w:cs="Times New Roman"/>
        </w:rPr>
      </w:pPr>
      <w:ins w:id="4520" w:author="Boyko, James" w:date="2025-06-30T15:34:00Z" w16du:dateUtc="2025-06-30T19:34:00Z">
        <w:r>
          <w:rPr>
            <w:rFonts w:ascii="Times New Roman" w:eastAsia="Times New Roman" w:hAnsi="Times New Roman" w:cs="Times New Roman"/>
          </w:rPr>
          <w:tab/>
        </w:r>
      </w:ins>
      <w:moveToRangeStart w:id="4521" w:author="Boyko, James" w:date="2025-06-30T15:34:00Z" w:name="move202190108"/>
      <w:moveTo w:id="4522" w:author="Boyko, James" w:date="2025-06-30T15:34:00Z" w16du:dateUtc="2025-06-30T19:34:00Z">
        <w:r w:rsidRPr="00990AA7">
          <w:rPr>
            <w:rFonts w:ascii="Times New Roman" w:eastAsia="Times New Roman" w:hAnsi="Times New Roman" w:cs="Times New Roman"/>
          </w:rPr>
          <w:t>Sillen-Tullberg and Moller (1991) had considered concealed ovulation to be the derived state and found that it had almost always evolved in non monagomous lineages. This provided evidence that concealed ovulation was more likely to be a prerequisite for the evolution of monogamy, rather than a consequence of it (as had been hypothesized by</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Burley 1979)</w:t>
        </w:r>
        <w:r>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moveTo>
      <w:ins w:id="4523" w:author="Boyko, James" w:date="2025-06-30T15:37:00Z" w16du:dateUtc="2025-06-30T19:37:00Z">
        <w:r>
          <w:rPr>
            <w:rFonts w:ascii="Times New Roman" w:eastAsia="Times New Roman" w:hAnsi="Times New Roman" w:cs="Times New Roman"/>
          </w:rPr>
          <w:t xml:space="preserve">However, these modeling results suggest an entirely different pathway with estrus display evolving only after multimale mating has established itself. </w:t>
        </w:r>
      </w:ins>
      <w:moveTo w:id="4524" w:author="Boyko, James" w:date="2025-06-30T15:34:00Z" w16du:dateUtc="2025-06-30T19:34:00Z">
        <w:del w:id="4525" w:author="Boyko, James" w:date="2025-06-30T15:38:00Z" w16du:dateUtc="2025-06-30T19:38:00Z">
          <w:r w:rsidRPr="00990AA7" w:rsidDel="00C23F1F">
            <w:rPr>
              <w:rFonts w:ascii="Times New Roman" w:eastAsia="Times New Roman" w:hAnsi="Times New Roman" w:cs="Times New Roman"/>
            </w:rPr>
            <w:delText xml:space="preserve">Interestingly, despite a completely different ancestral root state, this interpretation still holds under the new modeling results. In fact, the root state being inferred as concealed ovulation with multimale mating expedites the evolutionary pathway proposed by Sillen-Tullberg and Moller (1991) with monogamy only ever evolving in lineages with concealed ovulation. The primary difference is that rather than first evolving concealed ovulation from estrus advertisement, the ancestral state was already concealed ovulation. These modeling results also suggest that estrus advertisement evolved primarily from lineages which already had multimale mating systems. </w:delText>
          </w:r>
        </w:del>
        <w:r w:rsidRPr="00990AA7">
          <w:rPr>
            <w:rFonts w:ascii="Times New Roman" w:eastAsia="Times New Roman" w:hAnsi="Times New Roman" w:cs="Times New Roman"/>
          </w:rPr>
          <w:t xml:space="preserve">This finding somewhat contradicts the hypothesis that signs of ovulation will disappear in non-monogamous mating systems because paternity confusion will be beneficial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Hrdy 1979)</w:t>
        </w:r>
        <w:r>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at is one possible outcome and is inferred to occur at a rate of </w:t>
        </w:r>
      </w:moveTo>
      <w:ins w:id="4526" w:author="Boyko, James" w:date="2025-06-30T15:39:00Z" w16du:dateUtc="2025-06-30T19:39:00Z">
        <w:r w:rsidRPr="00B92D5E">
          <w:rPr>
            <w:rFonts w:ascii="Times New Roman" w:eastAsia="Times New Roman" w:hAnsi="Times New Roman" w:cs="Times New Roman"/>
          </w:rPr>
          <w:t>0.038</w:t>
        </w:r>
        <w:r>
          <w:rPr>
            <w:rFonts w:ascii="Times New Roman" w:eastAsia="Times New Roman" w:hAnsi="Times New Roman" w:cs="Times New Roman"/>
          </w:rPr>
          <w:t xml:space="preserve"> </w:t>
        </w:r>
      </w:ins>
      <w:moveTo w:id="4527" w:author="Boyko, James" w:date="2025-06-30T15:34:00Z" w16du:dateUtc="2025-06-30T19:34:00Z">
        <w:del w:id="4528" w:author="Boyko, James" w:date="2025-06-30T15:39:00Z" w16du:dateUtc="2025-06-30T19:39:00Z">
          <w:r w:rsidRPr="00990AA7" w:rsidDel="00C23F1F">
            <w:rPr>
              <w:rFonts w:ascii="Times New Roman" w:eastAsia="Times New Roman" w:hAnsi="Times New Roman" w:cs="Times New Roman"/>
            </w:rPr>
            <w:delText xml:space="preserve">0.0139 </w:delText>
          </w:r>
        </w:del>
        <w:r w:rsidRPr="00990AA7">
          <w:rPr>
            <w:rFonts w:ascii="Times New Roman" w:eastAsia="Times New Roman" w:hAnsi="Times New Roman" w:cs="Times New Roman"/>
          </w:rPr>
          <w:t>transitions/MY (1</w:t>
        </w:r>
        <w:del w:id="4529" w:author="Boyko, James" w:date="2025-06-30T15:39:00Z" w16du:dateUtc="2025-06-30T19:39:00Z">
          <w:r w:rsidRPr="00990AA7" w:rsidDel="00C23F1F">
            <w:rPr>
              <w:rFonts w:ascii="Times New Roman" w:eastAsia="Times New Roman" w:hAnsi="Times New Roman" w:cs="Times New Roman"/>
            </w:rPr>
            <w:delText>|</w:delText>
          </w:r>
        </w:del>
        <w:r w:rsidRPr="00990AA7">
          <w:rPr>
            <w:rFonts w:ascii="Times New Roman" w:eastAsia="Times New Roman" w:hAnsi="Times New Roman" w:cs="Times New Roman"/>
          </w:rPr>
          <w:t>1 → 0</w:t>
        </w:r>
        <w:del w:id="4530" w:author="Boyko, James" w:date="2025-06-30T15:39:00Z" w16du:dateUtc="2025-06-30T19:39:00Z">
          <w:r w:rsidRPr="00990AA7" w:rsidDel="00C23F1F">
            <w:rPr>
              <w:rFonts w:ascii="Times New Roman" w:eastAsia="Times New Roman" w:hAnsi="Times New Roman" w:cs="Times New Roman"/>
            </w:rPr>
            <w:delText>|</w:delText>
          </w:r>
        </w:del>
        <w:r w:rsidRPr="00990AA7">
          <w:rPr>
            <w:rFonts w:ascii="Times New Roman" w:eastAsia="Times New Roman" w:hAnsi="Times New Roman" w:cs="Times New Roman"/>
          </w:rPr>
          <w:t>1), but from the concealed ovulation and multimale state, a lineage is just as likely to regain overt ovulation signs as it was to have lost them in the first place (</w:t>
        </w:r>
      </w:moveTo>
      <w:ins w:id="4531" w:author="Boyko, James" w:date="2025-06-30T15:39:00Z" w16du:dateUtc="2025-06-30T19:39:00Z">
        <w:r w:rsidRPr="00B92D5E">
          <w:rPr>
            <w:rFonts w:ascii="Times New Roman" w:eastAsia="Times New Roman" w:hAnsi="Times New Roman" w:cs="Times New Roman"/>
          </w:rPr>
          <w:t>0.038</w:t>
        </w:r>
        <w:r>
          <w:rPr>
            <w:rFonts w:ascii="Times New Roman" w:eastAsia="Times New Roman" w:hAnsi="Times New Roman" w:cs="Times New Roman"/>
          </w:rPr>
          <w:t xml:space="preserve"> </w:t>
        </w:r>
      </w:ins>
      <w:moveTo w:id="4532" w:author="Boyko, James" w:date="2025-06-30T15:34:00Z" w16du:dateUtc="2025-06-30T19:34:00Z">
        <w:del w:id="4533" w:author="Boyko, James" w:date="2025-06-30T15:39:00Z" w16du:dateUtc="2025-06-30T19:39:00Z">
          <w:r w:rsidRPr="00990AA7" w:rsidDel="00C23F1F">
            <w:rPr>
              <w:rFonts w:ascii="Times New Roman" w:eastAsia="Times New Roman" w:hAnsi="Times New Roman" w:cs="Times New Roman"/>
            </w:rPr>
            <w:delText xml:space="preserve">0.0139 </w:delText>
          </w:r>
        </w:del>
        <w:r w:rsidRPr="00990AA7">
          <w:rPr>
            <w:rFonts w:ascii="Times New Roman" w:eastAsia="Times New Roman" w:hAnsi="Times New Roman" w:cs="Times New Roman"/>
          </w:rPr>
          <w:t>transitions/ MY; 0</w:t>
        </w:r>
        <w:del w:id="4534" w:author="Boyko, James" w:date="2025-06-30T15:39:00Z" w16du:dateUtc="2025-06-30T19:39:00Z">
          <w:r w:rsidRPr="00990AA7" w:rsidDel="00C23F1F">
            <w:rPr>
              <w:rFonts w:ascii="Times New Roman" w:eastAsia="Times New Roman" w:hAnsi="Times New Roman" w:cs="Times New Roman"/>
            </w:rPr>
            <w:delText>|</w:delText>
          </w:r>
        </w:del>
        <w:r w:rsidRPr="00990AA7">
          <w:rPr>
            <w:rFonts w:ascii="Times New Roman" w:eastAsia="Times New Roman" w:hAnsi="Times New Roman" w:cs="Times New Roman"/>
          </w:rPr>
          <w:t>1 → 1</w:t>
        </w:r>
        <w:del w:id="4535" w:author="Boyko, James" w:date="2025-06-30T15:39:00Z" w16du:dateUtc="2025-06-30T19:39:00Z">
          <w:r w:rsidRPr="00990AA7" w:rsidDel="00C23F1F">
            <w:rPr>
              <w:rFonts w:ascii="Times New Roman" w:eastAsia="Times New Roman" w:hAnsi="Times New Roman" w:cs="Times New Roman"/>
            </w:rPr>
            <w:delText>|</w:delText>
          </w:r>
        </w:del>
        <w:r w:rsidRPr="00990AA7">
          <w:rPr>
            <w:rFonts w:ascii="Times New Roman" w:eastAsia="Times New Roman" w:hAnsi="Times New Roman" w:cs="Times New Roman"/>
          </w:rPr>
          <w:t xml:space="preserve">1). This is because under the dredged model structure, concealed ovulation with multimale mating, is an intermediate state. Nonetheless, a lineage with a multimale mating system was more than 3 times more </w:t>
        </w:r>
        <w:r w:rsidRPr="00990AA7">
          <w:rPr>
            <w:rFonts w:ascii="Times New Roman" w:eastAsia="Times New Roman" w:hAnsi="Times New Roman" w:cs="Times New Roman"/>
          </w:rPr>
          <w:lastRenderedPageBreak/>
          <w:t xml:space="preserve">likely to become monogamous as it was to develop estrus advertisement. </w:t>
        </w:r>
      </w:moveTo>
      <w:ins w:id="4536" w:author="Boyko, James" w:date="2025-06-30T15:46:00Z" w16du:dateUtc="2025-06-30T19:46:00Z">
        <w:r w:rsidR="005E2EFF" w:rsidRPr="005E2EFF">
          <w:rPr>
            <w:rFonts w:ascii="Times New Roman" w:eastAsia="Times New Roman" w:hAnsi="Times New Roman" w:cs="Times New Roman"/>
          </w:rPr>
          <w:t xml:space="preserve">Furthermore, a particularly novel insight from the dredged model is the inference of evolutionary canalization. The model identifies sink states where, after a </w:t>
        </w:r>
      </w:ins>
      <w:ins w:id="4537" w:author="Boyko, James" w:date="2025-06-30T15:47:00Z" w16du:dateUtc="2025-06-30T19:47:00Z">
        <w:r w:rsidR="005E2EFF" w:rsidRPr="005E2EFF">
          <w:rPr>
            <w:rFonts w:ascii="Times New Roman" w:eastAsia="Times New Roman" w:hAnsi="Times New Roman" w:cs="Times New Roman"/>
          </w:rPr>
          <w:t>lineage transition</w:t>
        </w:r>
        <w:r w:rsidR="005E2EFF">
          <w:rPr>
            <w:rFonts w:ascii="Times New Roman" w:eastAsia="Times New Roman" w:hAnsi="Times New Roman" w:cs="Times New Roman"/>
          </w:rPr>
          <w:t>s</w:t>
        </w:r>
      </w:ins>
      <w:ins w:id="4538" w:author="Boyko, James" w:date="2025-06-30T15:46:00Z" w16du:dateUtc="2025-06-30T19:46:00Z">
        <w:r w:rsidR="005E2EFF" w:rsidRPr="005E2EFF">
          <w:rPr>
            <w:rFonts w:ascii="Times New Roman" w:eastAsia="Times New Roman" w:hAnsi="Times New Roman" w:cs="Times New Roman"/>
          </w:rPr>
          <w:t xml:space="preserve"> into a second rate-class for either monogamy (00R2) or multimale mating with estrus display (11R2), it becomes evolutionarily trapped.</w:t>
        </w:r>
        <w:r w:rsidR="005E2EFF">
          <w:rPr>
            <w:rFonts w:ascii="Times New Roman" w:eastAsia="Times New Roman" w:hAnsi="Times New Roman" w:cs="Times New Roman"/>
          </w:rPr>
          <w:t xml:space="preserve"> Though it is not possible to know the</w:t>
        </w:r>
        <w:r w:rsidR="005E2EFF" w:rsidRPr="005E2EFF">
          <w:rPr>
            <w:rFonts w:ascii="Times New Roman" w:eastAsia="Times New Roman" w:hAnsi="Times New Roman" w:cs="Times New Roman"/>
          </w:rPr>
          <w:t xml:space="preserve"> mechanism</w:t>
        </w:r>
        <w:r w:rsidR="005E2EFF">
          <w:rPr>
            <w:rFonts w:ascii="Times New Roman" w:eastAsia="Times New Roman" w:hAnsi="Times New Roman" w:cs="Times New Roman"/>
          </w:rPr>
          <w:t xml:space="preserve"> from co</w:t>
        </w:r>
      </w:ins>
      <w:ins w:id="4539" w:author="Boyko, James" w:date="2025-06-30T15:47:00Z" w16du:dateUtc="2025-06-30T19:47:00Z">
        <w:r w:rsidR="005E2EFF">
          <w:rPr>
            <w:rFonts w:ascii="Times New Roman" w:eastAsia="Times New Roman" w:hAnsi="Times New Roman" w:cs="Times New Roman"/>
          </w:rPr>
          <w:t xml:space="preserve">mparative data, this model </w:t>
        </w:r>
      </w:ins>
      <w:ins w:id="4540" w:author="Boyko, James" w:date="2025-06-30T15:46:00Z" w16du:dateUtc="2025-06-30T19:46:00Z">
        <w:r w:rsidR="005E2EFF" w:rsidRPr="005E2EFF">
          <w:rPr>
            <w:rFonts w:ascii="Times New Roman" w:eastAsia="Times New Roman" w:hAnsi="Times New Roman" w:cs="Times New Roman"/>
          </w:rPr>
          <w:t xml:space="preserve">could explain the </w:t>
        </w:r>
      </w:ins>
      <w:ins w:id="4541" w:author="Boyko, James" w:date="2025-06-30T15:47:00Z" w16du:dateUtc="2025-06-30T19:47:00Z">
        <w:r w:rsidR="005E2EFF">
          <w:rPr>
            <w:rFonts w:ascii="Times New Roman" w:eastAsia="Times New Roman" w:hAnsi="Times New Roman" w:cs="Times New Roman"/>
          </w:rPr>
          <w:t xml:space="preserve">relative </w:t>
        </w:r>
      </w:ins>
      <w:ins w:id="4542" w:author="Boyko, James" w:date="2025-06-30T15:46:00Z" w16du:dateUtc="2025-06-30T19:46:00Z">
        <w:r w:rsidR="005E2EFF" w:rsidRPr="005E2EFF">
          <w:rPr>
            <w:rFonts w:ascii="Times New Roman" w:eastAsia="Times New Roman" w:hAnsi="Times New Roman" w:cs="Times New Roman"/>
          </w:rPr>
          <w:t>stability of mating systems in certain clades like gibbons</w:t>
        </w:r>
      </w:ins>
      <w:ins w:id="4543" w:author="Boyko, James" w:date="2025-06-30T15:47:00Z" w16du:dateUtc="2025-06-30T19:47:00Z">
        <w:r w:rsidR="005E2EFF">
          <w:rPr>
            <w:rFonts w:ascii="Times New Roman" w:eastAsia="Times New Roman" w:hAnsi="Times New Roman" w:cs="Times New Roman"/>
          </w:rPr>
          <w:t xml:space="preserve">. </w:t>
        </w:r>
      </w:ins>
    </w:p>
    <w:moveToRangeEnd w:id="4521"/>
    <w:p w14:paraId="75FF9EF2" w14:textId="74843E4F" w:rsidR="00EB0295" w:rsidRPr="00990AA7" w:rsidDel="00C23F1F" w:rsidRDefault="00C23F1F" w:rsidP="00C23F1F">
      <w:pPr>
        <w:pStyle w:val="BodyText"/>
        <w:spacing w:after="0" w:line="360" w:lineRule="auto"/>
        <w:ind w:firstLine="709"/>
        <w:rPr>
          <w:del w:id="4544" w:author="Boyko, James" w:date="2025-06-30T15:41:00Z" w16du:dateUtc="2025-06-30T19:41:00Z"/>
          <w:rFonts w:ascii="Times New Roman" w:eastAsia="Times New Roman" w:hAnsi="Times New Roman" w:cs="Times New Roman"/>
        </w:rPr>
        <w:pPrChange w:id="4545" w:author="Boyko, James" w:date="2025-06-30T15:42:00Z" w16du:dateUtc="2025-06-30T19:42:00Z">
          <w:pPr>
            <w:pStyle w:val="BodyText"/>
            <w:spacing w:after="0" w:line="360" w:lineRule="auto"/>
          </w:pPr>
        </w:pPrChange>
      </w:pPr>
      <w:ins w:id="4546" w:author="Boyko, James" w:date="2025-06-30T15:41:00Z" w16du:dateUtc="2025-06-30T19:41:00Z">
        <w:r w:rsidRPr="00C23F1F">
          <w:rPr>
            <w:rFonts w:ascii="Times New Roman" w:eastAsia="Times New Roman" w:hAnsi="Times New Roman" w:cs="Times New Roman"/>
          </w:rPr>
          <w:t xml:space="preserve">There are two important caveats when interpreting these results. First, </w:t>
        </w:r>
      </w:ins>
      <w:ins w:id="4547" w:author="Boyko, James" w:date="2025-06-30T15:42:00Z" w16du:dateUtc="2025-06-30T19:42:00Z">
        <w:r>
          <w:rPr>
            <w:rFonts w:ascii="Times New Roman" w:eastAsia="Times New Roman" w:hAnsi="Times New Roman" w:cs="Times New Roman"/>
          </w:rPr>
          <w:t>this</w:t>
        </w:r>
      </w:ins>
      <w:ins w:id="4548" w:author="Boyko, James" w:date="2025-06-30T15:41:00Z" w16du:dateUtc="2025-06-30T19:41:00Z">
        <w:r w:rsidRPr="00C23F1F">
          <w:rPr>
            <w:rFonts w:ascii="Times New Roman" w:eastAsia="Times New Roman" w:hAnsi="Times New Roman" w:cs="Times New Roman"/>
          </w:rPr>
          <w:t xml:space="preserve"> biological interpretation is contingent on the single best-fitting model. While this model had the lowest AIC score, several others had values well within the recommended threshold of ΔAIC &lt; 2 (Burnham and Anderson 2002), implying that alternative evolutionary scenarios also have substantial support. As discussed in the section Choosing the “best” model, model averaging to account for this uncertainty is non-trivial when dealing with hidden states. Second, any comparative analysis is fundamentally dependent on the input data. This study re-analyzes the </w:t>
        </w:r>
      </w:ins>
      <w:ins w:id="4549" w:author="Boyko, James" w:date="2025-06-30T15:42:00Z" w16du:dateUtc="2025-06-30T19:42:00Z">
        <w:r>
          <w:rPr>
            <w:rFonts w:ascii="Times New Roman" w:eastAsia="Times New Roman" w:hAnsi="Times New Roman" w:cs="Times New Roman"/>
          </w:rPr>
          <w:t>Pagel</w:t>
        </w:r>
      </w:ins>
      <w:ins w:id="4550" w:author="Boyko, James" w:date="2025-06-30T15:43:00Z" w16du:dateUtc="2025-06-30T19:43:00Z">
        <w:r>
          <w:rPr>
            <w:rFonts w:ascii="Times New Roman" w:eastAsia="Times New Roman" w:hAnsi="Times New Roman" w:cs="Times New Roman"/>
          </w:rPr>
          <w:t xml:space="preserve"> and Meade</w:t>
        </w:r>
      </w:ins>
      <w:ins w:id="4551" w:author="Boyko, James" w:date="2025-06-30T15:41:00Z" w16du:dateUtc="2025-06-30T19:41:00Z">
        <w:r w:rsidRPr="00C23F1F">
          <w:rPr>
            <w:rFonts w:ascii="Times New Roman" w:eastAsia="Times New Roman" w:hAnsi="Times New Roman" w:cs="Times New Roman"/>
          </w:rPr>
          <w:t xml:space="preserve"> (</w:t>
        </w:r>
      </w:ins>
      <w:ins w:id="4552" w:author="Boyko, James" w:date="2025-06-30T15:43:00Z" w16du:dateUtc="2025-06-30T19:43:00Z">
        <w:r>
          <w:rPr>
            <w:rFonts w:ascii="Times New Roman" w:eastAsia="Times New Roman" w:hAnsi="Times New Roman" w:cs="Times New Roman"/>
          </w:rPr>
          <w:t>2006</w:t>
        </w:r>
      </w:ins>
      <w:ins w:id="4553" w:author="Boyko, James" w:date="2025-06-30T15:41:00Z" w16du:dateUtc="2025-06-30T19:41:00Z">
        <w:r w:rsidRPr="00C23F1F">
          <w:rPr>
            <w:rFonts w:ascii="Times New Roman" w:eastAsia="Times New Roman" w:hAnsi="Times New Roman" w:cs="Times New Roman"/>
          </w:rPr>
          <w:t xml:space="preserve">) dataset, which is now </w:t>
        </w:r>
      </w:ins>
      <w:ins w:id="4554" w:author="Boyko, James" w:date="2025-06-30T15:43:00Z" w16du:dateUtc="2025-06-30T19:43:00Z">
        <w:r>
          <w:rPr>
            <w:rFonts w:ascii="Times New Roman" w:eastAsia="Times New Roman" w:hAnsi="Times New Roman" w:cs="Times New Roman"/>
          </w:rPr>
          <w:t>nearly two</w:t>
        </w:r>
      </w:ins>
      <w:ins w:id="4555" w:author="Boyko, James" w:date="2025-06-30T15:41:00Z" w16du:dateUtc="2025-06-30T19:41:00Z">
        <w:r w:rsidRPr="00C23F1F">
          <w:rPr>
            <w:rFonts w:ascii="Times New Roman" w:eastAsia="Times New Roman" w:hAnsi="Times New Roman" w:cs="Times New Roman"/>
          </w:rPr>
          <w:t xml:space="preserve"> decades old. Revisions to the phylogeny or character state assignments in that time could significantly alter the outcome. Therefore, while </w:t>
        </w:r>
      </w:ins>
      <w:ins w:id="4556" w:author="Boyko, James" w:date="2025-06-30T15:43:00Z" w16du:dateUtc="2025-06-30T19:43:00Z">
        <w:r>
          <w:rPr>
            <w:rFonts w:ascii="Times New Roman" w:eastAsia="Times New Roman" w:hAnsi="Times New Roman" w:cs="Times New Roman"/>
          </w:rPr>
          <w:t>the</w:t>
        </w:r>
      </w:ins>
      <w:ins w:id="4557" w:author="Boyko, James" w:date="2025-06-30T15:41:00Z" w16du:dateUtc="2025-06-30T19:41:00Z">
        <w:r w:rsidRPr="00C23F1F">
          <w:rPr>
            <w:rFonts w:ascii="Times New Roman" w:eastAsia="Times New Roman" w:hAnsi="Times New Roman" w:cs="Times New Roman"/>
          </w:rPr>
          <w:t xml:space="preserve"> dredged model provides a compelling alternative hypothesis for the evolution of mating systems and ovulation, its conclusions should be viewed as provisional and </w:t>
        </w:r>
      </w:ins>
      <w:ins w:id="4558" w:author="Boyko, James" w:date="2025-06-30T15:43:00Z" w16du:dateUtc="2025-06-30T19:43:00Z">
        <w:r>
          <w:rPr>
            <w:rFonts w:ascii="Times New Roman" w:eastAsia="Times New Roman" w:hAnsi="Times New Roman" w:cs="Times New Roman"/>
          </w:rPr>
          <w:t xml:space="preserve">should be </w:t>
        </w:r>
      </w:ins>
      <w:ins w:id="4559" w:author="Boyko, James" w:date="2025-06-30T15:44:00Z" w16du:dateUtc="2025-06-30T19:44:00Z">
        <w:r w:rsidR="00AB6926">
          <w:rPr>
            <w:rFonts w:ascii="Times New Roman" w:eastAsia="Times New Roman" w:hAnsi="Times New Roman" w:cs="Times New Roman"/>
          </w:rPr>
          <w:t>reexamined</w:t>
        </w:r>
      </w:ins>
      <w:ins w:id="4560" w:author="Boyko, James" w:date="2025-06-30T15:43:00Z" w16du:dateUtc="2025-06-30T19:43:00Z">
        <w:r>
          <w:rPr>
            <w:rFonts w:ascii="Times New Roman" w:eastAsia="Times New Roman" w:hAnsi="Times New Roman" w:cs="Times New Roman"/>
          </w:rPr>
          <w:t xml:space="preserve"> </w:t>
        </w:r>
      </w:ins>
      <w:ins w:id="4561" w:author="Boyko, James" w:date="2025-06-30T15:41:00Z" w16du:dateUtc="2025-06-30T19:41:00Z">
        <w:r w:rsidRPr="00C23F1F">
          <w:rPr>
            <w:rFonts w:ascii="Times New Roman" w:eastAsia="Times New Roman" w:hAnsi="Times New Roman" w:cs="Times New Roman"/>
          </w:rPr>
          <w:t>with contemporary data.</w:t>
        </w:r>
      </w:ins>
      <w:del w:id="4562" w:author="Boyko, James" w:date="2025-06-30T15:29:00Z" w16du:dateUtc="2025-06-30T19:29:00Z">
        <w:r w:rsidR="00000000" w:rsidRPr="00990AA7" w:rsidDel="00086245">
          <w:rPr>
            <w:rFonts w:ascii="Times New Roman" w:eastAsia="Times New Roman" w:hAnsi="Times New Roman" w:cs="Times New Roman"/>
          </w:rPr>
          <w:delText>These differences highlight how large of an effect examining a more complete model set can have. If one were to only examine the default model settings, not only would the rate estimates differ but the entire evolutionary history of these characters changes. Furthermore, 3 of the 4 parameters estimated under default settings showed evidence of likelihood ridges spanning several orders of magnitude around the MLE (Fig</w:delText>
        </w:r>
        <w:r w:rsidR="00803384" w:rsidDel="00086245">
          <w:rPr>
            <w:rFonts w:ascii="Times New Roman" w:eastAsia="Times New Roman" w:hAnsi="Times New Roman" w:cs="Times New Roman"/>
          </w:rPr>
          <w:delText xml:space="preserve">. </w:delText>
        </w:r>
        <w:r w:rsidR="007A659A" w:rsidRPr="00990AA7" w:rsidDel="00086245">
          <w:rPr>
            <w:rFonts w:ascii="Times New Roman" w:eastAsia="Times New Roman" w:hAnsi="Times New Roman" w:cs="Times New Roman"/>
          </w:rPr>
          <w:delText>5</w:delText>
        </w:r>
        <w:r w:rsidR="00000000" w:rsidRPr="00990AA7" w:rsidDel="00086245">
          <w:rPr>
            <w:rFonts w:ascii="Times New Roman" w:eastAsia="Times New Roman" w:hAnsi="Times New Roman" w:cs="Times New Roman"/>
          </w:rPr>
          <w:delText xml:space="preserve">). This large amount of uncertainty is indicative of a lack of information needed to freely estimate these parameters and demonstrates the value of automatically searching model space to find optimal model structures. </w:delText>
        </w:r>
      </w:del>
    </w:p>
    <w:p w14:paraId="6A81B2F5" w14:textId="77777777" w:rsidR="00EB0295" w:rsidDel="00F86065" w:rsidRDefault="00000000" w:rsidP="00B20478">
      <w:pPr>
        <w:pStyle w:val="BodyText"/>
        <w:spacing w:after="0" w:line="360" w:lineRule="auto"/>
        <w:rPr>
          <w:del w:id="4563" w:author="Boyko, James" w:date="2025-06-30T15:48:00Z" w16du:dateUtc="2025-06-30T19:48:00Z"/>
          <w:rFonts w:ascii="Times New Roman" w:eastAsia="Times New Roman" w:hAnsi="Times New Roman" w:cs="Times New Roman"/>
        </w:rPr>
      </w:pPr>
      <w:r w:rsidRPr="00990AA7">
        <w:rPr>
          <w:rFonts w:ascii="Times New Roman" w:eastAsia="Times New Roman" w:hAnsi="Times New Roman" w:cs="Times New Roman"/>
        </w:rPr>
        <w:tab/>
      </w:r>
      <w:del w:id="4564" w:author="Boyko, James" w:date="2025-06-30T15:33:00Z" w16du:dateUtc="2025-06-30T19:33:00Z">
        <w:r w:rsidRPr="00990AA7" w:rsidDel="00B112A6">
          <w:rPr>
            <w:rFonts w:ascii="Times New Roman" w:eastAsia="Times New Roman" w:hAnsi="Times New Roman" w:cs="Times New Roman"/>
          </w:rPr>
          <w:delText xml:space="preserve">Biologically, whether one used the default settings or the dredged model, both results would have differed from what has been previously presented as the ancestral state of </w:delText>
        </w:r>
        <w:r w:rsidR="00591F47" w:rsidRPr="00990AA7" w:rsidDel="00B112A6">
          <w:rPr>
            <w:rFonts w:ascii="Times New Roman" w:eastAsia="Times New Roman" w:hAnsi="Times New Roman" w:cs="Times New Roman"/>
          </w:rPr>
          <w:delText>Old</w:delText>
        </w:r>
      </w:del>
      <w:del w:id="4565" w:author="Boyko, James" w:date="2025-06-14T09:57:00Z" w16du:dateUtc="2025-06-14T12:57:00Z">
        <w:r w:rsidR="00591F47" w:rsidRPr="00990AA7" w:rsidDel="009475F5">
          <w:rPr>
            <w:rFonts w:ascii="Times New Roman" w:eastAsia="Times New Roman" w:hAnsi="Times New Roman" w:cs="Times New Roman"/>
          </w:rPr>
          <w:delText>-</w:delText>
        </w:r>
      </w:del>
      <w:del w:id="4566" w:author="Boyko, James" w:date="2025-06-30T15:33:00Z" w16du:dateUtc="2025-06-30T19:33:00Z">
        <w:r w:rsidR="00591F47" w:rsidRPr="00990AA7" w:rsidDel="00B112A6">
          <w:rPr>
            <w:rFonts w:ascii="Times New Roman" w:eastAsia="Times New Roman" w:hAnsi="Times New Roman" w:cs="Times New Roman"/>
          </w:rPr>
          <w:delText>World</w:delText>
        </w:r>
        <w:r w:rsidRPr="00990AA7" w:rsidDel="00B112A6">
          <w:rPr>
            <w:rFonts w:ascii="Times New Roman" w:eastAsia="Times New Roman" w:hAnsi="Times New Roman" w:cs="Times New Roman"/>
          </w:rPr>
          <w:delText xml:space="preserve"> monkeys.  Sillen-Tullberg and Moller (1991) found that the root state was likely to be estrus advertisement with multimale mating system and therefore discussed the evolution of concealed ovulation in this context. In contrast, Pagel and Meade (2006) had found that the root state was concealed ovulation with monogamous mating. In the absence of direct observation, it is nearly impossible to say which of these outcomes is more correct and since the modeling results presented here are an intermediate outcome between the two, no consensus can be claimed. However, revis</w:delText>
        </w:r>
        <w:r w:rsidR="00717C04" w:rsidRPr="00990AA7" w:rsidDel="00B112A6">
          <w:rPr>
            <w:rFonts w:ascii="Times New Roman" w:eastAsia="Times New Roman" w:hAnsi="Times New Roman" w:cs="Times New Roman"/>
          </w:rPr>
          <w:delText>it</w:delText>
        </w:r>
        <w:r w:rsidRPr="00990AA7" w:rsidDel="00B112A6">
          <w:rPr>
            <w:rFonts w:ascii="Times New Roman" w:eastAsia="Times New Roman" w:hAnsi="Times New Roman" w:cs="Times New Roman"/>
          </w:rPr>
          <w:delText xml:space="preserve">ing the hypotheses of Sillen-Tullberg and Moller (1991) under the dredged model results do provide some interesting alternative interpretations for the evolution of estrus advertisement and mating system. </w:delText>
        </w:r>
      </w:del>
    </w:p>
    <w:p w14:paraId="176F2FF6" w14:textId="77777777" w:rsidR="00F86065" w:rsidRPr="00990AA7" w:rsidRDefault="00F86065" w:rsidP="00C23F1F">
      <w:pPr>
        <w:pStyle w:val="BodyText"/>
        <w:spacing w:after="0" w:line="360" w:lineRule="auto"/>
        <w:ind w:firstLine="709"/>
        <w:rPr>
          <w:ins w:id="4567" w:author="Boyko, James" w:date="2025-06-30T15:48:00Z" w16du:dateUtc="2025-06-30T19:48:00Z"/>
          <w:rFonts w:ascii="Times New Roman" w:eastAsia="Times New Roman" w:hAnsi="Times New Roman" w:cs="Times New Roman"/>
        </w:rPr>
        <w:pPrChange w:id="4568" w:author="Boyko, James" w:date="2025-06-30T15:42:00Z" w16du:dateUtc="2025-06-30T19:42:00Z">
          <w:pPr>
            <w:pStyle w:val="BodyText"/>
            <w:spacing w:after="0" w:line="360" w:lineRule="auto"/>
          </w:pPr>
        </w:pPrChange>
      </w:pPr>
    </w:p>
    <w:p w14:paraId="0CBB4363" w14:textId="12D07BCA" w:rsidR="00EB0295" w:rsidRPr="00990AA7" w:rsidDel="00F86065" w:rsidRDefault="00000000" w:rsidP="00F86065">
      <w:pPr>
        <w:pStyle w:val="BodyText"/>
        <w:spacing w:after="0" w:line="360" w:lineRule="auto"/>
        <w:ind w:firstLine="709"/>
        <w:rPr>
          <w:del w:id="4569" w:author="Boyko, James" w:date="2025-06-30T15:48:00Z" w16du:dateUtc="2025-06-30T19:48:00Z"/>
          <w:rFonts w:ascii="Times New Roman" w:eastAsia="Times New Roman" w:hAnsi="Times New Roman" w:cs="Times New Roman"/>
        </w:rPr>
        <w:pPrChange w:id="4570" w:author="Boyko, James" w:date="2025-06-30T15:48:00Z" w16du:dateUtc="2025-06-30T19:48:00Z">
          <w:pPr>
            <w:pStyle w:val="BodyText"/>
            <w:spacing w:after="0" w:line="360" w:lineRule="auto"/>
          </w:pPr>
        </w:pPrChange>
      </w:pPr>
      <w:del w:id="4571" w:author="Boyko, James" w:date="2025-06-30T15:48:00Z" w16du:dateUtc="2025-06-30T19:48:00Z">
        <w:r w:rsidRPr="00990AA7" w:rsidDel="00F86065">
          <w:rPr>
            <w:rFonts w:ascii="Times New Roman" w:eastAsia="Times New Roman" w:hAnsi="Times New Roman" w:cs="Times New Roman"/>
          </w:rPr>
          <w:tab/>
        </w:r>
      </w:del>
      <w:moveFromRangeStart w:id="4572" w:author="Boyko, James" w:date="2025-06-30T15:34:00Z" w:name="move202190108"/>
      <w:moveFrom w:id="4573" w:author="Boyko, James" w:date="2025-06-30T15:34:00Z" w16du:dateUtc="2025-06-30T19:34:00Z">
        <w:r w:rsidRPr="00990AA7" w:rsidDel="00C23F1F">
          <w:rPr>
            <w:rFonts w:ascii="Times New Roman" w:eastAsia="Times New Roman" w:hAnsi="Times New Roman" w:cs="Times New Roman"/>
          </w:rPr>
          <w:t xml:space="preserve">Sillen-Tullberg and Moller (1991) had considered concealed ovulation to be the derived state and found that it had almost always evolved in non monagomous lineages. This provided evidence that concealed ovulation was more likely to be a prerequisite for the evolution of monogamy, rather than a consequence of it (as had been </w:t>
        </w:r>
        <w:r w:rsidR="00591F47" w:rsidRPr="00990AA7" w:rsidDel="00C23F1F">
          <w:rPr>
            <w:rFonts w:ascii="Times New Roman" w:eastAsia="Times New Roman" w:hAnsi="Times New Roman" w:cs="Times New Roman"/>
          </w:rPr>
          <w:t>hypothesized by</w:t>
        </w:r>
        <w:r w:rsidR="00671E10" w:rsidDel="00C23F1F">
          <w:rPr>
            <w:rFonts w:ascii="Times New Roman" w:eastAsia="Times New Roman" w:hAnsi="Times New Roman" w:cs="Times New Roman"/>
          </w:rPr>
          <w:t xml:space="preserve"> </w:t>
        </w:r>
        <w:r w:rsidR="00671E10" w:rsidDel="00C23F1F">
          <w:rPr>
            <w:rFonts w:ascii="Times New Roman" w:eastAsia="Times New Roman" w:hAnsi="Times New Roman" w:cs="Times New Roman"/>
          </w:rPr>
          <w:fldChar w:fldCharType="begin"/>
        </w:r>
        <w:r w:rsidR="00671E10" w:rsidDel="00C23F1F">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sidR="00671E10" w:rsidDel="00C23F1F">
          <w:rPr>
            <w:rFonts w:ascii="Times New Roman" w:eastAsia="Times New Roman" w:hAnsi="Times New Roman" w:cs="Times New Roman"/>
          </w:rPr>
          <w:fldChar w:fldCharType="separate"/>
        </w:r>
        <w:r w:rsidR="000530BE" w:rsidDel="00C23F1F">
          <w:rPr>
            <w:rFonts w:ascii="Times New Roman" w:eastAsia="Times New Roman" w:hAnsi="Times New Roman" w:cs="Times New Roman"/>
            <w:noProof/>
          </w:rPr>
          <w:t>(Burley 1979)</w:t>
        </w:r>
        <w:r w:rsidR="00671E10" w:rsidDel="00C23F1F">
          <w:rPr>
            <w:rFonts w:ascii="Times New Roman" w:eastAsia="Times New Roman" w:hAnsi="Times New Roman" w:cs="Times New Roman"/>
          </w:rPr>
          <w:fldChar w:fldCharType="end"/>
        </w:r>
        <w:r w:rsidRPr="00990AA7" w:rsidDel="00C23F1F">
          <w:rPr>
            <w:rFonts w:ascii="Times New Roman" w:eastAsia="Times New Roman" w:hAnsi="Times New Roman" w:cs="Times New Roman"/>
          </w:rPr>
          <w:t xml:space="preserve">. Interestingly, despite a completely different ancestral root state, this interpretation still holds under the new modeling results. In fact, the root state being inferred as concealed ovulation with multimale mating expedites the evolutionary pathway proposed by Sillen-Tullberg and Moller (1991) with monogamy only ever evolving in lineages with concealed ovulation. The primary difference is that rather than first evolving concealed ovulation from estrus advertisement, the ancestral state was already concealed ovulation. These modeling results also suggest that estrus advertisement evolved primarily from lineages which already had multimale mating systems. This finding somewhat contradicts the hypothesis that signs of ovulation will disappear in </w:t>
        </w:r>
        <w:r w:rsidR="00591F47" w:rsidRPr="00990AA7" w:rsidDel="00C23F1F">
          <w:rPr>
            <w:rFonts w:ascii="Times New Roman" w:eastAsia="Times New Roman" w:hAnsi="Times New Roman" w:cs="Times New Roman"/>
          </w:rPr>
          <w:t>non-monogamous</w:t>
        </w:r>
        <w:r w:rsidRPr="00990AA7" w:rsidDel="00C23F1F">
          <w:rPr>
            <w:rFonts w:ascii="Times New Roman" w:eastAsia="Times New Roman" w:hAnsi="Times New Roman" w:cs="Times New Roman"/>
          </w:rPr>
          <w:t xml:space="preserve"> mating systems because paternity confusion will be beneficial </w:t>
        </w:r>
        <w:r w:rsidR="00671E10" w:rsidDel="00C23F1F">
          <w:rPr>
            <w:rFonts w:ascii="Times New Roman" w:eastAsia="Times New Roman" w:hAnsi="Times New Roman" w:cs="Times New Roman"/>
          </w:rPr>
          <w:fldChar w:fldCharType="begin"/>
        </w:r>
        <w:r w:rsidR="00671E10" w:rsidDel="00C23F1F">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sidR="00671E10" w:rsidDel="00C23F1F">
          <w:rPr>
            <w:rFonts w:ascii="Times New Roman" w:eastAsia="Times New Roman" w:hAnsi="Times New Roman" w:cs="Times New Roman"/>
          </w:rPr>
          <w:fldChar w:fldCharType="separate"/>
        </w:r>
        <w:r w:rsidR="00671E10" w:rsidDel="00C23F1F">
          <w:rPr>
            <w:rFonts w:ascii="Times New Roman" w:eastAsia="Times New Roman" w:hAnsi="Times New Roman" w:cs="Times New Roman"/>
            <w:noProof/>
          </w:rPr>
          <w:t>(Hrdy 1979)</w:t>
        </w:r>
        <w:r w:rsidR="00671E10" w:rsidDel="00C23F1F">
          <w:rPr>
            <w:rFonts w:ascii="Times New Roman" w:eastAsia="Times New Roman" w:hAnsi="Times New Roman" w:cs="Times New Roman"/>
          </w:rPr>
          <w:fldChar w:fldCharType="end"/>
        </w:r>
        <w:r w:rsidRPr="00990AA7" w:rsidDel="00C23F1F">
          <w:rPr>
            <w:rFonts w:ascii="Times New Roman" w:eastAsia="Times New Roman" w:hAnsi="Times New Roman" w:cs="Times New Roman"/>
          </w:rPr>
          <w:t>. That is one possible outcome and is inferred to occur at a rate of 0.0139 transitions/MY (1|1 → 0|1), but from the concealed ovulation and multimale state, a lineage is just as likely to regain overt ovulation signs as it was to have lost them in the first place (0.0139 transitions/ MY; 0|1 → 1|1). This is because under the dredged model structure, concealed ovulation with multimale mating, is an intermediate state. Nonetheless, a lineage with a multimale mating system was more than 3 times more likely to become monogamous as it was to develop estrus advertisemen</w:t>
        </w:r>
        <w:del w:id="4574" w:author="Boyko, James" w:date="2025-06-30T15:47:00Z" w16du:dateUtc="2025-06-30T19:47:00Z">
          <w:r w:rsidRPr="00990AA7" w:rsidDel="00F86065">
            <w:rPr>
              <w:rFonts w:ascii="Times New Roman" w:eastAsia="Times New Roman" w:hAnsi="Times New Roman" w:cs="Times New Roman"/>
            </w:rPr>
            <w:delText>t.</w:delText>
          </w:r>
        </w:del>
      </w:moveFrom>
      <w:moveFromRangeEnd w:id="4572"/>
      <w:del w:id="4575" w:author="Boyko, James" w:date="2025-06-30T15:47:00Z" w16du:dateUtc="2025-06-30T19:47:00Z">
        <w:r w:rsidRPr="00990AA7" w:rsidDel="00F86065">
          <w:rPr>
            <w:rFonts w:ascii="Times New Roman" w:eastAsia="Times New Roman" w:hAnsi="Times New Roman" w:cs="Times New Roman"/>
          </w:rPr>
          <w:delText xml:space="preserve"> </w:delText>
        </w:r>
      </w:del>
    </w:p>
    <w:p w14:paraId="0714F367" w14:textId="10E2586C" w:rsidR="00EB0295" w:rsidRPr="00990AA7" w:rsidDel="00F86065" w:rsidRDefault="00000000" w:rsidP="00F86065">
      <w:pPr>
        <w:pStyle w:val="BodyText"/>
        <w:spacing w:after="0" w:line="360" w:lineRule="auto"/>
        <w:ind w:firstLine="709"/>
        <w:rPr>
          <w:del w:id="4576" w:author="Boyko, James" w:date="2025-06-30T15:47:00Z" w16du:dateUtc="2025-06-30T19:47:00Z"/>
          <w:rFonts w:ascii="Times New Roman" w:eastAsia="Times New Roman" w:hAnsi="Times New Roman" w:cs="Times New Roman"/>
          <w:i/>
          <w:iCs/>
        </w:rPr>
        <w:pPrChange w:id="4577" w:author="Boyko, James" w:date="2025-06-30T15:48:00Z" w16du:dateUtc="2025-06-30T19:48:00Z">
          <w:pPr>
            <w:pStyle w:val="BodyText"/>
            <w:spacing w:after="0" w:line="360" w:lineRule="auto"/>
          </w:pPr>
        </w:pPrChange>
      </w:pPr>
      <w:del w:id="4578" w:author="Boyko, James" w:date="2025-06-30T15:47:00Z" w16du:dateUtc="2025-06-30T19:47:00Z">
        <w:r w:rsidRPr="008854B5" w:rsidDel="00F86065">
          <w:rPr>
            <w:rFonts w:ascii="Times New Roman" w:eastAsia="Times New Roman" w:hAnsi="Times New Roman" w:cs="Times New Roman"/>
            <w:i/>
            <w:iCs/>
            <w:highlight w:val="yellow"/>
            <w:rPrChange w:id="4579" w:author="Boyko, James" w:date="2025-06-18T14:29:00Z" w16du:dateUtc="2025-06-18T17:29:00Z">
              <w:rPr>
                <w:rFonts w:ascii="Times New Roman" w:eastAsia="Times New Roman" w:hAnsi="Times New Roman" w:cs="Times New Roman"/>
                <w:i/>
                <w:iCs/>
              </w:rPr>
            </w:rPrChange>
          </w:rPr>
          <w:delText>Are ancestral states more robust than rate estimates?</w:delText>
        </w:r>
      </w:del>
    </w:p>
    <w:p w14:paraId="49CA6001" w14:textId="13FD744C" w:rsidR="00EB0295" w:rsidRPr="00990AA7" w:rsidDel="00F86065" w:rsidRDefault="00000000" w:rsidP="00B20478">
      <w:pPr>
        <w:pStyle w:val="BodyText"/>
        <w:spacing w:after="0" w:line="360" w:lineRule="auto"/>
        <w:rPr>
          <w:del w:id="4580" w:author="Boyko, James" w:date="2025-06-30T15:47:00Z" w16du:dateUtc="2025-06-30T19:47:00Z"/>
          <w:rFonts w:ascii="Times New Roman" w:eastAsia="Times New Roman" w:hAnsi="Times New Roman" w:cs="Times New Roman"/>
        </w:rPr>
      </w:pPr>
      <w:del w:id="4581" w:author="Boyko, James" w:date="2025-06-30T15:47:00Z" w16du:dateUtc="2025-06-30T19:47:00Z">
        <w:r w:rsidRPr="00990AA7" w:rsidDel="00F86065">
          <w:rPr>
            <w:rFonts w:ascii="Times New Roman" w:eastAsia="Times New Roman" w:hAnsi="Times New Roman" w:cs="Times New Roman"/>
          </w:rPr>
          <w:tab/>
          <w:delText xml:space="preserve">One of the more surprising results of this study was that regularization did not noticeably improve ancestral state reconstruction. This was despite regularization reducing the variance of model estimates as one would hope. In fact, often rate estimates which were several orders of magnitude apart could have similar marginal probabilities </w:delText>
        </w:r>
        <w:r w:rsidR="00EE7A41" w:rsidRPr="00990AA7" w:rsidDel="00F86065">
          <w:rPr>
            <w:rFonts w:ascii="Times New Roman" w:eastAsia="Times New Roman" w:hAnsi="Times New Roman" w:cs="Times New Roman"/>
          </w:rPr>
          <w:delText xml:space="preserve">for ancestral states </w:delText>
        </w:r>
        <w:r w:rsidRPr="00990AA7" w:rsidDel="00F86065">
          <w:rPr>
            <w:rFonts w:ascii="Times New Roman" w:eastAsia="Times New Roman" w:hAnsi="Times New Roman" w:cs="Times New Roman"/>
          </w:rPr>
          <w:delText>despite the estimates suggesting very different tempos of phenotypic evolution. This is to be expected when both rate estimates are relatively low, but following along the likelihood ridge (Fig</w:delText>
        </w:r>
        <w:r w:rsidR="00803384" w:rsidDel="00F86065">
          <w:rPr>
            <w:rFonts w:ascii="Times New Roman" w:eastAsia="Times New Roman" w:hAnsi="Times New Roman" w:cs="Times New Roman"/>
          </w:rPr>
          <w:delText>.</w:delText>
        </w:r>
        <w:r w:rsidRPr="00990AA7" w:rsidDel="00F86065">
          <w:rPr>
            <w:rFonts w:ascii="Times New Roman" w:eastAsia="Times New Roman" w:hAnsi="Times New Roman" w:cs="Times New Roman"/>
          </w:rPr>
          <w:delText xml:space="preserve"> </w:delText>
        </w:r>
        <w:r w:rsidR="00047EDD" w:rsidRPr="00990AA7" w:rsidDel="00F86065">
          <w:rPr>
            <w:rFonts w:ascii="Times New Roman" w:eastAsia="Times New Roman" w:hAnsi="Times New Roman" w:cs="Times New Roman"/>
          </w:rPr>
          <w:delText>5</w:delText>
        </w:r>
        <w:r w:rsidRPr="00990AA7" w:rsidDel="00F86065">
          <w:rPr>
            <w:rFonts w:ascii="Times New Roman" w:eastAsia="Times New Roman" w:hAnsi="Times New Roman" w:cs="Times New Roman"/>
          </w:rPr>
          <w:delText>) and increasing a single parameter by 1000 orders of magnitude led to no noticeable differences in the ancestral history (Fig</w:delText>
        </w:r>
        <w:r w:rsidR="00803384" w:rsidDel="00F86065">
          <w:rPr>
            <w:rFonts w:ascii="Times New Roman" w:eastAsia="Times New Roman" w:hAnsi="Times New Roman" w:cs="Times New Roman"/>
          </w:rPr>
          <w:delText>.</w:delText>
        </w:r>
        <w:r w:rsidRPr="00990AA7" w:rsidDel="00F86065">
          <w:rPr>
            <w:rFonts w:ascii="Times New Roman" w:eastAsia="Times New Roman" w:hAnsi="Times New Roman" w:cs="Times New Roman"/>
          </w:rPr>
          <w:delText xml:space="preserve"> S2). This could be indicative of rate estimates being more sensitive to overly complex models than ancestral states. However, this is not to say that ancestral states should be taken at face value. For instance, within the </w:delText>
        </w:r>
        <w:r w:rsidR="00591F47" w:rsidRPr="00990AA7" w:rsidDel="00F86065">
          <w:rPr>
            <w:rFonts w:ascii="Times New Roman" w:eastAsia="Times New Roman" w:hAnsi="Times New Roman" w:cs="Times New Roman"/>
          </w:rPr>
          <w:delText>Old</w:delText>
        </w:r>
      </w:del>
      <w:del w:id="4582" w:author="Boyko, James" w:date="2025-06-14T09:57:00Z" w16du:dateUtc="2025-06-14T12:57:00Z">
        <w:r w:rsidR="00591F47" w:rsidRPr="00990AA7" w:rsidDel="009475F5">
          <w:rPr>
            <w:rFonts w:ascii="Times New Roman" w:eastAsia="Times New Roman" w:hAnsi="Times New Roman" w:cs="Times New Roman"/>
          </w:rPr>
          <w:delText>-</w:delText>
        </w:r>
      </w:del>
      <w:del w:id="4583" w:author="Boyko, James" w:date="2025-06-30T15:47:00Z" w16du:dateUtc="2025-06-30T19:47:00Z">
        <w:r w:rsidR="00591F47" w:rsidRPr="00990AA7" w:rsidDel="00F86065">
          <w:rPr>
            <w:rFonts w:ascii="Times New Roman" w:eastAsia="Times New Roman" w:hAnsi="Times New Roman" w:cs="Times New Roman"/>
          </w:rPr>
          <w:delText>World</w:delText>
        </w:r>
        <w:r w:rsidRPr="00990AA7" w:rsidDel="00F86065">
          <w:rPr>
            <w:rFonts w:ascii="Times New Roman" w:eastAsia="Times New Roman" w:hAnsi="Times New Roman" w:cs="Times New Roman"/>
          </w:rPr>
          <w:delText xml:space="preserve"> monkey case study, many of the ancestral state</w:delText>
        </w:r>
      </w:del>
      <w:del w:id="4584" w:author="Boyko, James" w:date="2025-06-14T09:14:00Z" w16du:dateUtc="2025-06-14T12:14:00Z">
        <w:r w:rsidRPr="00990AA7" w:rsidDel="0085014F">
          <w:rPr>
            <w:rFonts w:ascii="Times New Roman" w:eastAsia="Times New Roman" w:hAnsi="Times New Roman" w:cs="Times New Roman"/>
          </w:rPr>
          <w:delText xml:space="preserve"> reconstructs</w:delText>
        </w:r>
      </w:del>
      <w:del w:id="4585" w:author="Boyko, James" w:date="2025-06-30T15:47:00Z" w16du:dateUtc="2025-06-30T19:47:00Z">
        <w:r w:rsidRPr="00990AA7" w:rsidDel="00F86065">
          <w:rPr>
            <w:rFonts w:ascii="Times New Roman" w:eastAsia="Times New Roman" w:hAnsi="Times New Roman" w:cs="Times New Roman"/>
          </w:rPr>
          <w:delText xml:space="preserve"> at internal nodes completely changed depending on which model structure was used. </w:delText>
        </w:r>
        <w:r w:rsidR="00591F47" w:rsidRPr="00990AA7" w:rsidDel="00F86065">
          <w:rPr>
            <w:rFonts w:ascii="Times New Roman" w:eastAsia="Times New Roman" w:hAnsi="Times New Roman" w:cs="Times New Roman"/>
          </w:rPr>
          <w:delText>So,</w:delText>
        </w:r>
        <w:r w:rsidRPr="00990AA7" w:rsidDel="00F86065">
          <w:rPr>
            <w:rFonts w:ascii="Times New Roman" w:eastAsia="Times New Roman" w:hAnsi="Times New Roman" w:cs="Times New Roman"/>
          </w:rPr>
          <w:delText xml:space="preserve"> although the ancestral estimation may have been more robust to rate variation along a likelihood ridge, it is far from robust to alternative models. </w:delText>
        </w:r>
        <w:r w:rsidR="00A53C31" w:rsidRPr="00990AA7" w:rsidDel="00F86065">
          <w:rPr>
            <w:rFonts w:ascii="Times New Roman" w:eastAsia="Times New Roman" w:hAnsi="Times New Roman" w:cs="Times New Roman"/>
          </w:rPr>
          <w:delText>Furthermore</w:delText>
        </w:r>
        <w:r w:rsidRPr="00990AA7" w:rsidDel="00F86065">
          <w:rPr>
            <w:rFonts w:ascii="Times New Roman" w:eastAsia="Times New Roman" w:hAnsi="Times New Roman" w:cs="Times New Roman"/>
          </w:rPr>
          <w:delText xml:space="preserve">, this could reflect the relative importance of model structure versus accurate parameter estimation. Inferences from a wide range of rate estimates were roughly equivalent, but slight differences in model structure required a </w:delText>
        </w:r>
        <w:r w:rsidR="00A53C31" w:rsidRPr="00990AA7" w:rsidDel="00F86065">
          <w:rPr>
            <w:rFonts w:ascii="Times New Roman" w:eastAsia="Times New Roman" w:hAnsi="Times New Roman" w:cs="Times New Roman"/>
          </w:rPr>
          <w:delText xml:space="preserve">substantially </w:delText>
        </w:r>
        <w:r w:rsidRPr="00990AA7" w:rsidDel="00F86065">
          <w:rPr>
            <w:rFonts w:ascii="Times New Roman" w:eastAsia="Times New Roman" w:hAnsi="Times New Roman" w:cs="Times New Roman"/>
          </w:rPr>
          <w:delText xml:space="preserve">different biological interpretation. Additionally, and a far deeper reason that ancestral state reconstruction should not be taken at face value, is that it is frequently reliant on the phenotypic variation observed in extant taxa. Fossil evidence can have an unprecedented impact on the estimation of ancestral states </w:delText>
        </w:r>
        <w:r w:rsidR="009D3C45" w:rsidDel="00F86065">
          <w:rPr>
            <w:rFonts w:ascii="Times New Roman" w:eastAsia="Times New Roman" w:hAnsi="Times New Roman" w:cs="Times New Roman"/>
          </w:rPr>
          <w:fldChar w:fldCharType="begin"/>
        </w:r>
        <w:r w:rsidR="009D3C45" w:rsidDel="00F86065">
          <w:rPr>
            <w:rFonts w:ascii="Times New Roman" w:eastAsia="Times New Roman" w:hAnsi="Times New Roman" w:cs="Times New Roman"/>
          </w:rPr>
          <w:delInstrText xml:space="preserve"> ADDIN ZOTERO_ITEM CSL_CITATION {"citationID":"Sr4t8xfg","properties":{"formattedCitation":"(Finarelli and Flynn 2006)","plainCitation":"(Finarelli and Flynn 2006)","noteIndex":0},"citationItems":[{"id":927,"uris":["http://zotero.org/users/local/TCNekpWa/items/VB7TQF23"],"itemData":{"id":927,"type":"article-journal","abstract":"A recent molecular phylogeny of the mammalian order Carnivora implied large body size as the ancestral condition for the caniform subclade Arctoidea using the distribution of species mean body sizes among living taxa. “Extant taxa–only” approaches such as these discount character state observations for fossil members of living clades and completely ignore data from extinct lineages. To more rigorously reconstruct body sizes of ancestral forms within the Caniformia, body size and first appearance data were collected for 149 extant and 367 extinct taxa. Body sizes were reconstructed for four ancestral nodes using weighted squared-change parsimony on log-transformed body mass data. Reconstructions based on extant taxa alone favored large body sizes (on the order of 10 to 50 kg) for the last common ancestors of both the Caniformia and Arctoidea. In contrast, reconstructions incorporating fossil data support small body sizes (&amp;lt; 5 kg) for the ancestors of those clades. When the temporal information associated with fossil data was discarded, body size reconstructions became ambiguous, demonstrating that incorporating both character state and temporal information from fossil taxa unambiguously supports a small ancestral body size, thereby falsifying hypotheses derived from extant taxa alone. Body size reconstructions for Caniformia, Arctoidea, and Musteloidea were not sensitive to potential errors introduced by uncertainty in the position of extinct lineages relative to the molecular topology, or to missing body size data for extinct members of an entire major clade (the aquatic Pinnipedia). Incorporating character state observations and temporal information from the fossil record into hypothesis testing has a significant impact on the ability to reconstruct ancestral characters and constrains the range of potential hypotheses of character evolution. Fossil data here provide the evidence to reliably document trends of both increasing and decreasing body size in several caniform clades. More generally, including fossils in such analyses incorporates evidence of directional trends, thereby yielding more reliable ancestral character state reconstructions.","container-title":"Systematic Biology","DOI":"10.1080/10635150500541698","ISSN":"1063-5157","issue":"2","page":"301–313","title":"Ancestral State Reconstruction of Body Size in the Caniformia (Carnivora, Mammalia): The Effects of Incorporating Data from the Fossil Record","title-short":"Ancestral State Reconstruction of Body Size in the Caniformia (Carnivora, Mammalia)","volume":"55","author":[{"family":"Finarelli","given":"John A"},{"family":"Flynn","given":"John J"}],"issued":{"date-parts":[["2006",4]]}}}],"schema":"https://github.com/citation-style-language/schema/raw/master/csl-citation.json"} </w:delInstrText>
        </w:r>
        <w:r w:rsidR="009D3C45" w:rsidDel="00F86065">
          <w:rPr>
            <w:rFonts w:ascii="Times New Roman" w:eastAsia="Times New Roman" w:hAnsi="Times New Roman" w:cs="Times New Roman"/>
          </w:rPr>
          <w:fldChar w:fldCharType="separate"/>
        </w:r>
        <w:r w:rsidR="009D3C45" w:rsidDel="00F86065">
          <w:rPr>
            <w:rFonts w:ascii="Times New Roman" w:eastAsia="Times New Roman" w:hAnsi="Times New Roman" w:cs="Times New Roman"/>
            <w:noProof/>
          </w:rPr>
          <w:delText>(Finarelli and Flynn 2006)</w:delText>
        </w:r>
        <w:r w:rsidR="009D3C45" w:rsidDel="00F86065">
          <w:rPr>
            <w:rFonts w:ascii="Times New Roman" w:eastAsia="Times New Roman" w:hAnsi="Times New Roman" w:cs="Times New Roman"/>
          </w:rPr>
          <w:fldChar w:fldCharType="end"/>
        </w:r>
        <w:r w:rsidRPr="00990AA7" w:rsidDel="00F86065">
          <w:rPr>
            <w:rFonts w:ascii="Times New Roman" w:eastAsia="Times New Roman" w:hAnsi="Times New Roman" w:cs="Times New Roman"/>
          </w:rPr>
          <w:delText xml:space="preserve">, but only if it is available and included. It should be noted that the inclusion of fossil taxa is itself not a silver bullet as they will disproportionately influence rate and ancestral state estimates. This can be invaluable, especially if the phenotypic data comes from outside the extant distribution. But it means that the correct placement of the fossil taxon within the tree is of utmost importance. </w:delText>
        </w:r>
      </w:del>
    </w:p>
    <w:p w14:paraId="73D1D8EE"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The cost of regularization and eliminating very high transition rates</w:t>
      </w:r>
    </w:p>
    <w:p w14:paraId="547C291B" w14:textId="3817E41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and regularization more generally, will result in a downward bias proportional to the magnitude of the transition rate. It is worth considering what, if any, is the cost of this downward bias. In empirical settings, it is </w:t>
      </w:r>
      <w:r w:rsidR="008C75FB">
        <w:rPr>
          <w:rFonts w:ascii="Times New Roman" w:eastAsia="Times New Roman" w:hAnsi="Times New Roman" w:cs="Times New Roman"/>
        </w:rPr>
        <w:t>not un</w:t>
      </w:r>
      <w:r w:rsidRPr="00990AA7">
        <w:rPr>
          <w:rFonts w:ascii="Times New Roman" w:eastAsia="Times New Roman" w:hAnsi="Times New Roman" w:cs="Times New Roman"/>
        </w:rPr>
        <w:t xml:space="preserve">common to have transition rates approaching and being estimated at an upper bound. When interpreted as 100s of state transitions occurring over short time intervals, this may be cause for concern because it often seems biologically implausible. However, high transition rates do not necessarily predict that many transitions of that type have occurred. Often, high transition rates may correspond to only a few inferred transitions on a tree, (though they will have occurred very rapidly). The two inferences, extremely high transition rates and relatively few transitions, may seem to be contradictory, but they are perfectly compatible since a lineage must first be in the initial state to </w:t>
      </w:r>
      <w:del w:id="4586" w:author="Boyko, James" w:date="2025-06-30T15:48:00Z" w16du:dateUtc="2025-06-30T19:48:00Z">
        <w:r w:rsidRPr="00990AA7" w:rsidDel="003D1C2E">
          <w:rPr>
            <w:rFonts w:ascii="Times New Roman" w:eastAsia="Times New Roman" w:hAnsi="Times New Roman" w:cs="Times New Roman"/>
          </w:rPr>
          <w:delText>transition</w:delText>
        </w:r>
      </w:del>
      <w:ins w:id="4587" w:author="Boyko, James" w:date="2025-06-30T15:48:00Z" w16du:dateUtc="2025-06-30T19:48:00Z">
        <w:r w:rsidR="003D1C2E" w:rsidRPr="00990AA7">
          <w:rPr>
            <w:rFonts w:ascii="Times New Roman" w:eastAsia="Times New Roman" w:hAnsi="Times New Roman" w:cs="Times New Roman"/>
          </w:rPr>
          <w:t>transition,</w:t>
        </w:r>
      </w:ins>
      <w:r w:rsidRPr="00990AA7">
        <w:rPr>
          <w:rFonts w:ascii="Times New Roman" w:eastAsia="Times New Roman" w:hAnsi="Times New Roman" w:cs="Times New Roman"/>
        </w:rPr>
        <w:t xml:space="preserve"> and the initial state need not be common. Instead, a more serious cause for concern is the amount of information available to infer the transition rate if that transition only occurs rarely throughout the clade’s history. This was the case for the </w:t>
      </w:r>
      <w:r w:rsidR="00F660B9">
        <w:rPr>
          <w:rFonts w:ascii="Times New Roman" w:eastAsia="Times New Roman" w:hAnsi="Times New Roman" w:cs="Times New Roman"/>
        </w:rPr>
        <w:t xml:space="preserve">Old </w:t>
      </w:r>
      <w:del w:id="4588" w:author="Boyko, James" w:date="2025-06-14T09:58:00Z" w16du:dateUtc="2025-06-14T12:58:00Z">
        <w:r w:rsidR="00F660B9" w:rsidDel="009475F5">
          <w:rPr>
            <w:rFonts w:ascii="Times New Roman" w:eastAsia="Times New Roman" w:hAnsi="Times New Roman" w:cs="Times New Roman"/>
          </w:rPr>
          <w:delText xml:space="preserve">world </w:delText>
        </w:r>
      </w:del>
      <w:ins w:id="4589" w:author="Boyko, James" w:date="2025-06-14T09:58:00Z" w16du:dateUtc="2025-06-14T12:58:00Z">
        <w:r w:rsidR="009475F5">
          <w:rPr>
            <w:rFonts w:ascii="Times New Roman" w:eastAsia="Times New Roman" w:hAnsi="Times New Roman" w:cs="Times New Roman"/>
          </w:rPr>
          <w:t xml:space="preserve">World </w:t>
        </w:r>
      </w:ins>
      <w:r w:rsidR="00F660B9">
        <w:rPr>
          <w:rFonts w:ascii="Times New Roman" w:eastAsia="Times New Roman" w:hAnsi="Times New Roman" w:cs="Times New Roman"/>
        </w:rPr>
        <w:t>monkey dataset</w:t>
      </w:r>
      <w:del w:id="4590" w:author="Boyko, James" w:date="2025-06-30T15:49:00Z" w16du:dateUtc="2025-06-30T19:49:00Z">
        <w:r w:rsidRPr="00990AA7" w:rsidDel="003D1C2E">
          <w:rPr>
            <w:rFonts w:ascii="Times New Roman" w:eastAsia="Times New Roman" w:hAnsi="Times New Roman" w:cs="Times New Roman"/>
          </w:rPr>
          <w:delText xml:space="preserve"> </w:delText>
        </w:r>
      </w:del>
      <w:ins w:id="4591" w:author="Boyko, James" w:date="2025-06-30T15:49:00Z" w16du:dateUtc="2025-06-30T19:49:00Z">
        <w:r w:rsidR="003D1C2E">
          <w:rPr>
            <w:rFonts w:ascii="Times New Roman" w:eastAsia="Times New Roman" w:hAnsi="Times New Roman" w:cs="Times New Roman"/>
          </w:rPr>
          <w:t xml:space="preserve"> when examining an all-rates-different model</w:t>
        </w:r>
      </w:ins>
      <w:del w:id="4592" w:author="Boyko, James" w:date="2025-06-30T15:49:00Z" w16du:dateUtc="2025-06-30T19:49:00Z">
        <w:r w:rsidRPr="00990AA7" w:rsidDel="003D1C2E">
          <w:rPr>
            <w:rFonts w:ascii="Times New Roman" w:eastAsia="Times New Roman" w:hAnsi="Times New Roman" w:cs="Times New Roman"/>
          </w:rPr>
          <w:delText>above,</w:delText>
        </w:r>
      </w:del>
      <w:ins w:id="4593" w:author="Boyko, James" w:date="2025-06-30T15:49:00Z" w16du:dateUtc="2025-06-30T19:49:00Z">
        <w:r w:rsidR="003D1C2E">
          <w:rPr>
            <w:rFonts w:ascii="Times New Roman" w:eastAsia="Times New Roman" w:hAnsi="Times New Roman" w:cs="Times New Roman"/>
          </w:rPr>
          <w:t>,</w:t>
        </w:r>
      </w:ins>
      <w:r w:rsidRPr="00990AA7">
        <w:rPr>
          <w:rFonts w:ascii="Times New Roman" w:eastAsia="Times New Roman" w:hAnsi="Times New Roman" w:cs="Times New Roman"/>
        </w:rPr>
        <w:t xml:space="preserve"> </w:t>
      </w:r>
      <w:del w:id="4594" w:author="Boyko, James" w:date="2025-06-30T15:49:00Z" w16du:dateUtc="2025-06-30T19:49:00Z">
        <w:r w:rsidRPr="00990AA7" w:rsidDel="003D1C2E">
          <w:rPr>
            <w:rFonts w:ascii="Times New Roman" w:eastAsia="Times New Roman" w:hAnsi="Times New Roman" w:cs="Times New Roman"/>
          </w:rPr>
          <w:delText>as s</w:delText>
        </w:r>
      </w:del>
      <w:ins w:id="4595" w:author="Boyko, James" w:date="2025-06-30T15:49:00Z" w16du:dateUtc="2025-06-30T19:49:00Z">
        <w:r w:rsidR="003D1C2E">
          <w:rPr>
            <w:rFonts w:ascii="Times New Roman" w:eastAsia="Times New Roman" w:hAnsi="Times New Roman" w:cs="Times New Roman"/>
          </w:rPr>
          <w:t>S</w:t>
        </w:r>
      </w:ins>
      <w:r w:rsidRPr="00990AA7">
        <w:rPr>
          <w:rFonts w:ascii="Times New Roman" w:eastAsia="Times New Roman" w:hAnsi="Times New Roman" w:cs="Times New Roman"/>
        </w:rPr>
        <w:t xml:space="preserve">everal parameter estimates seemed to have very little information and fell along a likelihood ridge. The combination of regularization and model structure searching removes this </w:t>
      </w:r>
      <w:del w:id="4596" w:author="Boyko, James" w:date="2025-06-11T09:03:00Z" w16du:dateUtc="2025-06-11T12:03:00Z">
        <w:r w:rsidRPr="00990AA7" w:rsidDel="007754E5">
          <w:rPr>
            <w:rFonts w:ascii="Times New Roman" w:eastAsia="Times New Roman" w:hAnsi="Times New Roman" w:cs="Times New Roman"/>
          </w:rPr>
          <w:delText>ridge, but</w:delText>
        </w:r>
      </w:del>
      <w:ins w:id="4597" w:author="Boyko, James" w:date="2025-06-11T09:03:00Z" w16du:dateUtc="2025-06-11T12:03:00Z">
        <w:r w:rsidR="007754E5" w:rsidRPr="00990AA7">
          <w:rPr>
            <w:rFonts w:ascii="Times New Roman" w:eastAsia="Times New Roman" w:hAnsi="Times New Roman" w:cs="Times New Roman"/>
          </w:rPr>
          <w:t>ridge but</w:t>
        </w:r>
      </w:ins>
      <w:r w:rsidRPr="00990AA7">
        <w:rPr>
          <w:rFonts w:ascii="Times New Roman" w:eastAsia="Times New Roman" w:hAnsi="Times New Roman" w:cs="Times New Roman"/>
        </w:rPr>
        <w:t xml:space="preserve"> also has the benefit of estimating rates which better match intuition </w:t>
      </w:r>
      <w:r w:rsidRPr="00990AA7">
        <w:rPr>
          <w:rFonts w:ascii="Times New Roman" w:eastAsia="Times New Roman" w:hAnsi="Times New Roman" w:cs="Times New Roman"/>
        </w:rPr>
        <w:lastRenderedPageBreak/>
        <w:t xml:space="preserve">that a transition which occurs rarely throughout the clade has a corresponding transition rate that is also low. Ultimately, a regularization scheme moves towards a more parsimonious view of character evolution, with rate estimates tending to be biased towards explanations of </w:t>
      </w:r>
      <w:del w:id="4598" w:author="Boyko, James" w:date="2025-06-14T09:17:00Z" w16du:dateUtc="2025-06-14T12:17:00Z">
        <w:r w:rsidRPr="00990AA7" w:rsidDel="001A406A">
          <w:rPr>
            <w:rFonts w:ascii="Times New Roman" w:eastAsia="Times New Roman" w:hAnsi="Times New Roman" w:cs="Times New Roman"/>
          </w:rPr>
          <w:delText xml:space="preserve">homoplasy </w:delText>
        </w:r>
      </w:del>
      <w:ins w:id="4599" w:author="Boyko, James" w:date="2025-06-14T09:17:00Z" w16du:dateUtc="2025-06-14T12:17:00Z">
        <w:r w:rsidR="001A406A" w:rsidRPr="00990AA7">
          <w:rPr>
            <w:rFonts w:ascii="Times New Roman" w:eastAsia="Times New Roman" w:hAnsi="Times New Roman" w:cs="Times New Roman"/>
          </w:rPr>
          <w:t>homo</w:t>
        </w:r>
        <w:r w:rsidR="001A406A">
          <w:rPr>
            <w:rFonts w:ascii="Times New Roman" w:eastAsia="Times New Roman" w:hAnsi="Times New Roman" w:cs="Times New Roman"/>
          </w:rPr>
          <w:t>log</w:t>
        </w:r>
      </w:ins>
      <w:ins w:id="4600" w:author="Boyko, James" w:date="2025-06-14T09:18:00Z" w16du:dateUtc="2025-06-14T12:18:00Z">
        <w:r w:rsidR="001A406A">
          <w:rPr>
            <w:rFonts w:ascii="Times New Roman" w:eastAsia="Times New Roman" w:hAnsi="Times New Roman" w:cs="Times New Roman"/>
          </w:rPr>
          <w:t xml:space="preserve">y </w:t>
        </w:r>
      </w:ins>
      <w:r w:rsidRPr="00990AA7">
        <w:rPr>
          <w:rFonts w:ascii="Times New Roman" w:eastAsia="Times New Roman" w:hAnsi="Times New Roman" w:cs="Times New Roman"/>
        </w:rPr>
        <w:t xml:space="preserve">over </w:t>
      </w:r>
      <w:del w:id="4601" w:author="Boyko, James" w:date="2025-06-14T09:18:00Z" w16du:dateUtc="2025-06-14T12:18:00Z">
        <w:r w:rsidRPr="00990AA7" w:rsidDel="001A406A">
          <w:rPr>
            <w:rFonts w:ascii="Times New Roman" w:eastAsia="Times New Roman" w:hAnsi="Times New Roman" w:cs="Times New Roman"/>
          </w:rPr>
          <w:delText>homology</w:delText>
        </w:r>
      </w:del>
      <w:ins w:id="4602" w:author="Boyko, James" w:date="2025-06-14T09:18:00Z" w16du:dateUtc="2025-06-14T12:18:00Z">
        <w:r w:rsidR="001A406A">
          <w:rPr>
            <w:rFonts w:ascii="Times New Roman" w:eastAsia="Times New Roman" w:hAnsi="Times New Roman" w:cs="Times New Roman"/>
          </w:rPr>
          <w:t>homoplasy</w:t>
        </w:r>
      </w:ins>
      <w:r w:rsidRPr="00990AA7">
        <w:rPr>
          <w:rFonts w:ascii="Times New Roman" w:eastAsia="Times New Roman" w:hAnsi="Times New Roman" w:cs="Times New Roman"/>
        </w:rPr>
        <w:t xml:space="preserve">. </w:t>
      </w:r>
      <w:del w:id="4603" w:author="Boyko, James" w:date="2025-06-30T15:50:00Z" w16du:dateUtc="2025-06-30T19:50:00Z">
        <w:r w:rsidRPr="00990AA7" w:rsidDel="003D1C2E">
          <w:rPr>
            <w:rFonts w:ascii="Times New Roman" w:eastAsia="Times New Roman" w:hAnsi="Times New Roman" w:cs="Times New Roman"/>
          </w:rPr>
          <w:delText xml:space="preserve">Though this bias is minute. </w:delText>
        </w:r>
      </w:del>
    </w:p>
    <w:p w14:paraId="3A41DA62" w14:textId="0DBA026A"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The value of multiple characters </w:t>
      </w:r>
    </w:p>
    <w:p w14:paraId="0B63B8D2" w14:textId="100E2248" w:rsidR="00EB0295" w:rsidRPr="00990AA7" w:rsidDel="002D49D5" w:rsidRDefault="00000000" w:rsidP="00B20478">
      <w:pPr>
        <w:pStyle w:val="BodyText"/>
        <w:spacing w:after="0" w:line="360" w:lineRule="auto"/>
        <w:rPr>
          <w:del w:id="4604" w:author="Boyko, James" w:date="2025-06-30T15:21:00Z" w16du:dateUtc="2025-06-30T19:21:00Z"/>
          <w:rFonts w:ascii="Times New Roman" w:eastAsia="Times New Roman" w:hAnsi="Times New Roman" w:cs="Times New Roman"/>
        </w:rPr>
      </w:pPr>
      <w:r w:rsidRPr="00990AA7">
        <w:rPr>
          <w:rFonts w:ascii="Times New Roman" w:eastAsia="Times New Roman" w:hAnsi="Times New Roman" w:cs="Times New Roman"/>
        </w:rPr>
        <w:tab/>
        <w:t xml:space="preserve">Part of the value of a dredge approach lies in its ability to identify important relationships between characters by eliminating or equating parameters that lack significant support. This is particularly useful for phenotypic complexes with multiple interacting characters (e.g., pollinator syndromes). However, a dataset containing many characters also introduces a large state space with numerous testable model structures. One solution to address this issue is to independently model each character and then compile the results into a cohesive view. This approach is computationally tractable and can yield well-behaved parameter estimates. </w:t>
      </w:r>
      <w:r w:rsidR="00591F47" w:rsidRPr="00990AA7">
        <w:rPr>
          <w:rFonts w:ascii="Times New Roman" w:eastAsia="Times New Roman" w:hAnsi="Times New Roman" w:cs="Times New Roman"/>
        </w:rPr>
        <w:t>But</w:t>
      </w:r>
      <w:r w:rsidRPr="00990AA7">
        <w:rPr>
          <w:rFonts w:ascii="Times New Roman" w:eastAsia="Times New Roman" w:hAnsi="Times New Roman" w:cs="Times New Roman"/>
        </w:rPr>
        <w:t xml:space="preserve"> modeling each character independently ignores correlated character evolution and dependent relationships can influence both biological inferences and ancestral state estimation </w:t>
      </w:r>
      <w:r w:rsidR="005A1677">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5uW2QKgG","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5A1677">
        <w:rPr>
          <w:rFonts w:ascii="Times New Roman" w:eastAsia="Times New Roman" w:hAnsi="Times New Roman" w:cs="Times New Roman"/>
        </w:rPr>
        <w:fldChar w:fldCharType="separate"/>
      </w:r>
      <w:r w:rsidR="005140E8">
        <w:rPr>
          <w:rFonts w:ascii="Times New Roman" w:eastAsia="Times New Roman" w:hAnsi="Times New Roman" w:cs="Times New Roman"/>
          <w:noProof/>
        </w:rPr>
        <w:t>(Boyko and Beaulieu 2021)</w:t>
      </w:r>
      <w:r w:rsidR="005A16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hen the evolution of one character affects the rate of change in another, independent modeling may lead to uncertainty in certain parts of the phylogeny. By accounting for correlated character evolution, shared information between characters can improve inference (Boyko and Beaulieu 2021). Of course, correlation between discrete characters is a hypothesis that should first be tested. These tests should account for character-independent rate variation (Boyko and Beaulieu 2023), which will introduce even more parameters than standard independent models (Pagel 1994). Searching a state space that includes multiple characters and hidden rate classes can be a daunting task even </w:t>
      </w:r>
      <w:r w:rsidR="00624213" w:rsidRPr="00990AA7">
        <w:rPr>
          <w:rFonts w:ascii="Times New Roman" w:eastAsia="Times New Roman" w:hAnsi="Times New Roman" w:cs="Times New Roman"/>
        </w:rPr>
        <w:t>for</w:t>
      </w:r>
      <w:r w:rsidRPr="00990AA7">
        <w:rPr>
          <w:rFonts w:ascii="Times New Roman" w:eastAsia="Times New Roman" w:hAnsi="Times New Roman" w:cs="Times New Roman"/>
        </w:rPr>
        <w:t xml:space="preserve"> experienced comparative biologists and it can be tempting to rely on the </w:t>
      </w:r>
      <w:r w:rsidR="00591F47" w:rsidRPr="00990AA7">
        <w:rPr>
          <w:rFonts w:ascii="Times New Roman" w:eastAsia="Times New Roman" w:hAnsi="Times New Roman" w:cs="Times New Roman"/>
        </w:rPr>
        <w:t>most used</w:t>
      </w:r>
      <w:r w:rsidRPr="00990AA7">
        <w:rPr>
          <w:rFonts w:ascii="Times New Roman" w:eastAsia="Times New Roman" w:hAnsi="Times New Roman" w:cs="Times New Roman"/>
        </w:rPr>
        <w:t xml:space="preserve"> default model sets. However, there is greater flexibility in potential dependent relationships beyond typical fixed model sets. Correlation tests have traditionally compared independent and correlated models, but not all characters need to show dependent relationships for there to be evidence of correlation (see also Pagel and Meade 2006). A dredge framework is valuable here, as it searches potential model structures and identifies only the necessary dependent relationships.</w:t>
      </w:r>
    </w:p>
    <w:p w14:paraId="0C0F89C6" w14:textId="77777777" w:rsidR="00781D27" w:rsidRDefault="00781D27" w:rsidP="00B20478">
      <w:pPr>
        <w:pStyle w:val="BodyText"/>
        <w:spacing w:after="0" w:line="360" w:lineRule="auto"/>
        <w:rPr>
          <w:ins w:id="4605" w:author="Boyko, James" w:date="2025-06-26T14:15:00Z" w16du:dateUtc="2025-06-26T18:15:00Z"/>
          <w:rFonts w:ascii="Times New Roman" w:eastAsia="Times New Roman" w:hAnsi="Times New Roman" w:cs="Times New Roman"/>
          <w:i/>
          <w:iCs/>
        </w:rPr>
      </w:pPr>
    </w:p>
    <w:p w14:paraId="0BB61441" w14:textId="4952E45C"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Choosing the “best” model</w:t>
      </w:r>
    </w:p>
    <w:p w14:paraId="5A490293" w14:textId="228ADD40" w:rsidR="008919CE" w:rsidRDefault="00000000" w:rsidP="00B20478">
      <w:pPr>
        <w:pStyle w:val="BodyText"/>
        <w:spacing w:after="0" w:line="360" w:lineRule="auto"/>
        <w:rPr>
          <w:ins w:id="4606" w:author="Boyko, James" w:date="2025-06-26T13:27:00Z" w16du:dateUtc="2025-06-26T17:27:00Z"/>
          <w:rFonts w:ascii="Times New Roman" w:eastAsia="Times New Roman" w:hAnsi="Times New Roman" w:cs="Times New Roman"/>
        </w:rPr>
      </w:pPr>
      <w:r w:rsidRPr="00990AA7">
        <w:rPr>
          <w:rFonts w:ascii="Times New Roman" w:eastAsia="Times New Roman" w:hAnsi="Times New Roman" w:cs="Times New Roman"/>
        </w:rPr>
        <w:tab/>
      </w:r>
      <w:ins w:id="4607" w:author="Boyko, James" w:date="2025-06-26T13:20:00Z" w16du:dateUtc="2025-06-26T17:20:00Z">
        <w:r w:rsidR="00F32943" w:rsidRPr="00F32943">
          <w:rPr>
            <w:rFonts w:ascii="Times New Roman" w:eastAsia="Times New Roman" w:hAnsi="Times New Roman" w:cs="Times New Roman"/>
          </w:rPr>
          <w:t>Model averaging</w:t>
        </w:r>
      </w:ins>
      <w:ins w:id="4608" w:author="Boyko, James" w:date="2025-06-26T13:21:00Z" w16du:dateUtc="2025-06-26T17:21:00Z">
        <w:r w:rsidR="001E3859">
          <w:rPr>
            <w:rFonts w:ascii="Times New Roman" w:eastAsia="Times New Roman" w:hAnsi="Times New Roman" w:cs="Times New Roman"/>
          </w:rPr>
          <w:t xml:space="preserve"> is</w:t>
        </w:r>
      </w:ins>
      <w:ins w:id="4609" w:author="Boyko, James" w:date="2025-06-26T13:20:00Z" w16du:dateUtc="2025-06-26T17:20:00Z">
        <w:r w:rsidR="00F32943" w:rsidRPr="00F32943">
          <w:rPr>
            <w:rFonts w:ascii="Times New Roman" w:eastAsia="Times New Roman" w:hAnsi="Times New Roman" w:cs="Times New Roman"/>
          </w:rPr>
          <w:t xml:space="preserve"> central to both Bayesian frameworks (e.g., Pagel and Meade 2006) and frequentist multi-model inference (</w:t>
        </w:r>
      </w:ins>
      <w:ins w:id="4610" w:author="Boyko, James" w:date="2025-06-26T13:53:00Z" w16du:dateUtc="2025-06-26T17:53:00Z">
        <w:r w:rsidR="005E604C">
          <w:rPr>
            <w:rFonts w:ascii="Times New Roman" w:eastAsia="Times New Roman" w:hAnsi="Times New Roman" w:cs="Times New Roman"/>
          </w:rPr>
          <w:t xml:space="preserve">MMI; </w:t>
        </w:r>
      </w:ins>
      <w:ins w:id="4611" w:author="Boyko, James" w:date="2025-06-26T13:20:00Z" w16du:dateUtc="2025-06-26T17:20:00Z">
        <w:r w:rsidR="00F32943" w:rsidRPr="00F32943">
          <w:rPr>
            <w:rFonts w:ascii="Times New Roman" w:eastAsia="Times New Roman" w:hAnsi="Times New Roman" w:cs="Times New Roman"/>
            <w:highlight w:val="yellow"/>
            <w:rPrChange w:id="4612" w:author="Boyko, James" w:date="2025-06-26T13:20:00Z" w16du:dateUtc="2025-06-26T17:20:00Z">
              <w:rPr>
                <w:rFonts w:ascii="Times New Roman" w:eastAsia="Times New Roman" w:hAnsi="Times New Roman" w:cs="Times New Roman"/>
              </w:rPr>
            </w:rPrChange>
          </w:rPr>
          <w:t>Burnham and Anderson 2002; O’Meara</w:t>
        </w:r>
        <w:r w:rsidR="00F32943" w:rsidRPr="00F32943">
          <w:rPr>
            <w:rFonts w:ascii="Times New Roman" w:eastAsia="Times New Roman" w:hAnsi="Times New Roman" w:cs="Times New Roman"/>
          </w:rPr>
          <w:t>)</w:t>
        </w:r>
      </w:ins>
      <w:ins w:id="4613" w:author="Boyko, James" w:date="2025-06-26T13:21:00Z" w16du:dateUtc="2025-06-26T17:21:00Z">
        <w:r w:rsidR="001E3859">
          <w:rPr>
            <w:rFonts w:ascii="Times New Roman" w:eastAsia="Times New Roman" w:hAnsi="Times New Roman" w:cs="Times New Roman"/>
          </w:rPr>
          <w:t xml:space="preserve"> and</w:t>
        </w:r>
      </w:ins>
      <w:ins w:id="4614" w:author="Boyko, James" w:date="2025-06-26T13:20:00Z" w16du:dateUtc="2025-06-26T17:20:00Z">
        <w:r w:rsidR="00F32943" w:rsidRPr="00F32943">
          <w:rPr>
            <w:rFonts w:ascii="Times New Roman" w:eastAsia="Times New Roman" w:hAnsi="Times New Roman" w:cs="Times New Roman"/>
          </w:rPr>
          <w:t xml:space="preserve"> improves predictive power by integrating results over a set of plausible models.</w:t>
        </w:r>
        <w:r w:rsidR="00F32943">
          <w:rPr>
            <w:rFonts w:ascii="Times New Roman" w:eastAsia="Times New Roman" w:hAnsi="Times New Roman" w:cs="Times New Roman"/>
          </w:rPr>
          <w:t xml:space="preserve"> </w:t>
        </w:r>
      </w:ins>
      <w:ins w:id="4615" w:author="Boyko, James" w:date="2025-06-26T13:21:00Z" w16du:dateUtc="2025-06-26T17:21:00Z">
        <w:r w:rsidR="001E3859" w:rsidRPr="001E3859">
          <w:rPr>
            <w:rFonts w:ascii="Times New Roman" w:eastAsia="Times New Roman" w:hAnsi="Times New Roman" w:cs="Times New Roman"/>
          </w:rPr>
          <w:t>In contrast, model selection aims to identify a single best-fitting model or a small set of top models, often guided by an information criterion that balances model fit and complexity.</w:t>
        </w:r>
        <w:r w:rsidR="001E3859">
          <w:rPr>
            <w:rFonts w:ascii="Times New Roman" w:eastAsia="Times New Roman" w:hAnsi="Times New Roman" w:cs="Times New Roman"/>
          </w:rPr>
          <w:t xml:space="preserve"> </w:t>
        </w:r>
      </w:ins>
      <w:ins w:id="4616" w:author="Boyko, James" w:date="2025-06-26T13:22:00Z" w16du:dateUtc="2025-06-26T17:22:00Z">
        <w:r w:rsidR="001E3859" w:rsidRPr="001E3859">
          <w:rPr>
            <w:rFonts w:ascii="Times New Roman" w:eastAsia="Times New Roman" w:hAnsi="Times New Roman" w:cs="Times New Roman"/>
          </w:rPr>
          <w:t xml:space="preserve">While model averaging is powerful, its direct application following </w:t>
        </w:r>
      </w:ins>
      <w:ins w:id="4617" w:author="Boyko, James" w:date="2025-06-26T13:23:00Z" w16du:dateUtc="2025-06-26T17:23:00Z">
        <w:r w:rsidR="001E3859">
          <w:rPr>
            <w:rFonts w:ascii="Times New Roman" w:eastAsia="Times New Roman" w:hAnsi="Times New Roman" w:cs="Times New Roman"/>
          </w:rPr>
          <w:t>the use</w:t>
        </w:r>
      </w:ins>
      <w:ins w:id="4618" w:author="Boyko, James" w:date="2025-06-26T13:22:00Z" w16du:dateUtc="2025-06-26T17:22:00Z">
        <w:r w:rsidR="001E3859" w:rsidRPr="001E3859">
          <w:rPr>
            <w:rFonts w:ascii="Times New Roman" w:eastAsia="Times New Roman" w:hAnsi="Times New Roman" w:cs="Times New Roman"/>
          </w:rPr>
          <w:t xml:space="preserve"> corHMM</w:t>
        </w:r>
      </w:ins>
      <w:ins w:id="4619" w:author="Boyko, James" w:date="2025-06-26T13:23:00Z" w16du:dateUtc="2025-06-26T17:23:00Z">
        <w:r w:rsidR="001E3859">
          <w:rPr>
            <w:rFonts w:ascii="Times New Roman" w:eastAsia="Times New Roman" w:hAnsi="Times New Roman" w:cs="Times New Roman"/>
          </w:rPr>
          <w:t>D</w:t>
        </w:r>
      </w:ins>
      <w:ins w:id="4620" w:author="Boyko, James" w:date="2025-06-26T13:22:00Z" w16du:dateUtc="2025-06-26T17:22:00Z">
        <w:r w:rsidR="001E3859" w:rsidRPr="001E3859">
          <w:rPr>
            <w:rFonts w:ascii="Times New Roman" w:eastAsia="Times New Roman" w:hAnsi="Times New Roman" w:cs="Times New Roman"/>
          </w:rPr>
          <w:t xml:space="preserve">redge faces </w:t>
        </w:r>
      </w:ins>
      <w:ins w:id="4621" w:author="Boyko, James" w:date="2025-06-26T13:23:00Z" w16du:dateUtc="2025-06-26T17:23:00Z">
        <w:r w:rsidR="001E3859">
          <w:rPr>
            <w:rFonts w:ascii="Times New Roman" w:eastAsia="Times New Roman" w:hAnsi="Times New Roman" w:cs="Times New Roman"/>
          </w:rPr>
          <w:t xml:space="preserve">some </w:t>
        </w:r>
      </w:ins>
      <w:ins w:id="4622" w:author="Boyko, James" w:date="2025-06-26T13:22:00Z" w16du:dateUtc="2025-06-26T17:22:00Z">
        <w:r w:rsidR="001E3859" w:rsidRPr="001E3859">
          <w:rPr>
            <w:rFonts w:ascii="Times New Roman" w:eastAsia="Times New Roman" w:hAnsi="Times New Roman" w:cs="Times New Roman"/>
          </w:rPr>
          <w:t xml:space="preserve">technical </w:t>
        </w:r>
      </w:ins>
      <w:ins w:id="4623" w:author="Boyko, James" w:date="2025-06-26T13:23:00Z" w16du:dateUtc="2025-06-26T17:23:00Z">
        <w:r w:rsidR="001E3859">
          <w:rPr>
            <w:rFonts w:ascii="Times New Roman" w:eastAsia="Times New Roman" w:hAnsi="Times New Roman" w:cs="Times New Roman"/>
          </w:rPr>
          <w:t>challenges</w:t>
        </w:r>
      </w:ins>
      <w:ins w:id="4624" w:author="Boyko, James" w:date="2025-06-26T13:22:00Z" w16du:dateUtc="2025-06-26T17:22:00Z">
        <w:r w:rsidR="001E3859" w:rsidRPr="001E3859">
          <w:rPr>
            <w:rFonts w:ascii="Times New Roman" w:eastAsia="Times New Roman" w:hAnsi="Times New Roman" w:cs="Times New Roman"/>
          </w:rPr>
          <w:t xml:space="preserve">, leading to </w:t>
        </w:r>
      </w:ins>
      <w:ins w:id="4625" w:author="Boyko, James" w:date="2025-06-26T13:23:00Z" w16du:dateUtc="2025-06-26T17:23:00Z">
        <w:r w:rsidR="001E3859">
          <w:rPr>
            <w:rFonts w:ascii="Times New Roman" w:eastAsia="Times New Roman" w:hAnsi="Times New Roman" w:cs="Times New Roman"/>
          </w:rPr>
          <w:t>a methodology</w:t>
        </w:r>
      </w:ins>
      <w:ins w:id="4626" w:author="Boyko, James" w:date="2025-06-26T13:22:00Z" w16du:dateUtc="2025-06-26T17:22:00Z">
        <w:r w:rsidR="001E3859" w:rsidRPr="001E3859">
          <w:rPr>
            <w:rFonts w:ascii="Times New Roman" w:eastAsia="Times New Roman" w:hAnsi="Times New Roman" w:cs="Times New Roman"/>
          </w:rPr>
          <w:t xml:space="preserve"> centered on model selection and examination of the top-ranked models.</w:t>
        </w:r>
      </w:ins>
      <w:ins w:id="4627" w:author="Boyko, James" w:date="2025-06-26T13:24:00Z" w16du:dateUtc="2025-06-26T17:24:00Z">
        <w:r w:rsidR="008919CE" w:rsidRPr="008919CE">
          <w:t xml:space="preserve"> </w:t>
        </w:r>
        <w:r w:rsidR="008919CE" w:rsidRPr="008919CE">
          <w:rPr>
            <w:rFonts w:ascii="Times New Roman" w:eastAsia="Times New Roman" w:hAnsi="Times New Roman" w:cs="Times New Roman"/>
          </w:rPr>
          <w:t xml:space="preserve">The most critical </w:t>
        </w:r>
        <w:r w:rsidR="008919CE" w:rsidRPr="008919CE">
          <w:rPr>
            <w:rFonts w:ascii="Times New Roman" w:eastAsia="Times New Roman" w:hAnsi="Times New Roman" w:cs="Times New Roman"/>
          </w:rPr>
          <w:lastRenderedPageBreak/>
          <w:t>challenge is the label switching problem inherent to hidden Markov models</w:t>
        </w:r>
        <w:r w:rsidR="008919CE">
          <w:rPr>
            <w:rFonts w:ascii="Times New Roman" w:eastAsia="Times New Roman" w:hAnsi="Times New Roman" w:cs="Times New Roman"/>
          </w:rPr>
          <w:t xml:space="preserve"> (</w:t>
        </w:r>
        <w:r w:rsidR="008919CE" w:rsidRPr="008919CE">
          <w:rPr>
            <w:rFonts w:ascii="Times New Roman" w:eastAsia="Times New Roman" w:hAnsi="Times New Roman" w:cs="Times New Roman"/>
            <w:highlight w:val="yellow"/>
            <w:rPrChange w:id="4628" w:author="Boyko, James" w:date="2025-06-26T13:24:00Z" w16du:dateUtc="2025-06-26T17:24:00Z">
              <w:rPr>
                <w:rFonts w:ascii="Times New Roman" w:eastAsia="Times New Roman" w:hAnsi="Times New Roman" w:cs="Times New Roman"/>
              </w:rPr>
            </w:rPrChange>
          </w:rPr>
          <w:t>refs</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For example, one model might assign high transition rates to hidden rate class 1, while another equally likely model assigns them to rate class 2. Averaging parameters across these models without resolving this arbitrary class assignment would produce meaningless estimates and incorrect conclusions</w:t>
        </w:r>
      </w:ins>
      <w:ins w:id="4629" w:author="Boyko, James" w:date="2025-06-26T13:25:00Z" w16du:dateUtc="2025-06-26T17:25:00Z">
        <w:r w:rsidR="008919CE">
          <w:rPr>
            <w:rFonts w:ascii="Times New Roman" w:eastAsia="Times New Roman" w:hAnsi="Times New Roman" w:cs="Times New Roman"/>
          </w:rPr>
          <w:t xml:space="preserve">. </w:t>
        </w:r>
      </w:ins>
      <w:del w:id="4630" w:author="Boyko, James" w:date="2025-06-26T13:24:00Z" w16du:dateUtc="2025-06-26T17:24:00Z">
        <w:r w:rsidRPr="00990AA7" w:rsidDel="008919CE">
          <w:rPr>
            <w:rFonts w:ascii="Times New Roman" w:eastAsia="Times New Roman" w:hAnsi="Times New Roman" w:cs="Times New Roman"/>
          </w:rPr>
          <w:delText xml:space="preserve">Modeling approaches within PCMs often use model averaging, which derives inferences from multiple models (e.g. </w:delText>
        </w:r>
        <w:r w:rsidR="005140E8" w:rsidDel="008919CE">
          <w:rPr>
            <w:rFonts w:ascii="Times New Roman" w:eastAsia="Times New Roman" w:hAnsi="Times New Roman" w:cs="Times New Roman"/>
          </w:rPr>
          <w:fldChar w:fldCharType="begin"/>
        </w:r>
        <w:r w:rsidR="005140E8" w:rsidDel="008919CE">
          <w:rPr>
            <w:rFonts w:ascii="Times New Roman" w:eastAsia="Times New Roman" w:hAnsi="Times New Roman" w:cs="Times New Roman"/>
          </w:rPr>
          <w:delInstrText xml:space="preserve"> ADDIN ZOTERO_ITEM CSL_CITATION {"citationID":"ZKvQoL9B","properties":{"formattedCitation":"(Caetano et al. 2018)","plainCitation":"(Caetano et al. 2018)","noteIndex":0},"citationItems":[{"id":188,"uris":["http://zotero.org/users/local/TCNekpWa/items/TQ26D8M3"],"itemData":{"id":188,"type":"article-journal","abstract":"The state-dependent speciation and extinction (SSE) models have recently been criticized due to their high rates of “false positive” results. Many researchers have advocated avoiding SSE models in favor of other “nonparametric” or “semiparametric” approaches. The hidden Markov modeling (HMM) approach provides a partial solution to the issues of model adequacy detected with SSE models. The inclusion of “hidden states” can account for rate heterogeneity observed in empirical phylogenies and allows for reliable detection of state-dependent diversification or diversification shifts independent of the trait of interest. However, the adoption of HMM has been hampered by the interpretational challenges of what exactly a “hidden state” represents, which we clarify herein. We show that HMMs in combination with a model-averaging approach naturally account for hidden traits when examining the meaningful impact of a suspected “driver” of diversification. We also extend the HMM to the geographic state-dependent speciation and extinction (GeoSSE) model. We test the efficacy of our “GeoHiSSE” extension with both simulations and an empirical dataset. On the whole, we show that hidden states are a general framework that can distinguish heterogeneous effects of diversification attributed to a focal character.","container-title":"Evolution","DOI":"10.1111/evo.13602","ISSN":"0014-3820","issue":"11","page":"2308–2324","title":"Hidden state models improve state-dependent diversification approaches, including biogeographical models","volume":"72","author":[{"family":"Caetano","given":"Daniel S."},{"family":"O'Meara","given":"Brian C."},{"family":"Beaulieu","given":"Jeremy M."}],"issued":{"date-parts":[["2018",11]]}}}],"schema":"https://github.com/citation-style-language/schema/raw/master/csl-citation.json"} </w:delInstrText>
        </w:r>
        <w:r w:rsidR="005140E8" w:rsidDel="008919CE">
          <w:rPr>
            <w:rFonts w:ascii="Times New Roman" w:eastAsia="Times New Roman" w:hAnsi="Times New Roman" w:cs="Times New Roman"/>
          </w:rPr>
          <w:fldChar w:fldCharType="separate"/>
        </w:r>
        <w:r w:rsidR="005140E8" w:rsidDel="008919CE">
          <w:rPr>
            <w:rFonts w:ascii="Times New Roman" w:eastAsia="Times New Roman" w:hAnsi="Times New Roman" w:cs="Times New Roman"/>
            <w:noProof/>
          </w:rPr>
          <w:delText>Caetano et al. 2018)</w:delText>
        </w:r>
        <w:r w:rsidR="005140E8" w:rsidDel="008919CE">
          <w:rPr>
            <w:rFonts w:ascii="Times New Roman" w:eastAsia="Times New Roman" w:hAnsi="Times New Roman" w:cs="Times New Roman"/>
          </w:rPr>
          <w:fldChar w:fldCharType="end"/>
        </w:r>
        <w:r w:rsidRPr="00990AA7" w:rsidDel="008919CE">
          <w:rPr>
            <w:rFonts w:ascii="Times New Roman" w:eastAsia="Times New Roman" w:hAnsi="Times New Roman" w:cs="Times New Roman"/>
          </w:rPr>
          <w:delText xml:space="preserve">. This technique is beneficial because it improves predictive power by accounting for uncertainty across models. Regularization is also well-known for increasing predictive power, as it helps prevent overfitting by penalizing model complexity. </w:delText>
        </w:r>
        <w:r w:rsidR="00DB67D1" w:rsidRPr="00990AA7" w:rsidDel="008919CE">
          <w:rPr>
            <w:rFonts w:ascii="Times New Roman" w:eastAsia="Times New Roman" w:hAnsi="Times New Roman" w:cs="Times New Roman"/>
          </w:rPr>
          <w:delText>So</w:delText>
        </w:r>
        <w:r w:rsidRPr="00990AA7" w:rsidDel="008919CE">
          <w:rPr>
            <w:rFonts w:ascii="Times New Roman" w:eastAsia="Times New Roman" w:hAnsi="Times New Roman" w:cs="Times New Roman"/>
          </w:rPr>
          <w:delText xml:space="preserve"> why not simply summarize all models that have been fit during the dredge process? One technical challenge arises from the label switching problem. For example, one model might assign high transition rates to rate class 1, while another assigns them to rate class 2. Averaging across these models without accounting for this arbitrary class assignment could lead to incorrect conclusions. </w:delText>
        </w:r>
      </w:del>
      <w:r w:rsidRPr="00990AA7">
        <w:rPr>
          <w:rFonts w:ascii="Times New Roman" w:eastAsia="Times New Roman" w:hAnsi="Times New Roman" w:cs="Times New Roman"/>
        </w:rPr>
        <w:t xml:space="preserve">This issue can be mitigated in some cases, such as in diversification models, by focusing on tip rates rather than internal parameters </w:t>
      </w:r>
      <w:r w:rsidR="00C947A9">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wySaePsf","properties":{"formattedCitation":"(Title and Rabosky 2019; Vasconcelos et al. 2022)","plainCitation":"(Title and Rabosky 2019; Vasconcelos et al. 2022)","noteIndex":0},"citationItems":[{"id":1219,"uris":["http://zotero.org/users/local/TCNekpWa/items/QMVNJRVV","http://zotero.org/users/local/TCNekpWa/items/AE3DJCE5"],"itemData":{"id":1219,"type":"article-journal","abstract":"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We compared the statistical performance of three model-free rate metrics (inverse terminal branch lengths; node density metric; DR statistic) and a model-based approach (Bayesian analysis of macroevolutionary mixtures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container-title":"Methods in Ecology and Evolution","DOI":"10.1111/2041-210X.13153","ISSN":"2041-210X","issue":"6","language":"en","license":"© 2019 The Authors. Methods in Ecology and Evolution © 2019 British Ecological Society","note":"_eprint: https://onlinelibrary.wiley.com/doi/pdf/10.1111/2041-210X.13153","page":"821-834","source":"Wiley Online Library","title":"Tip rates, phylogenies and diversification: What are we estimating, and how good are the estimates?","title-short":"Tip rates, phylogenies and diversification","volume":"10","author":[{"family":"Title","given":"Pascal O."},{"family":"Rabosky","given":"Daniel L."}],"issued":{"date-parts":[["2019"]]}}},{"id":1047,"uris":["http://zotero.org/users/local/TCNekpWa/items/I54W5NFL"],"itemData":{"id":1047,"type":"article-journal","container-title":"Evolution","issue":"7","note":"ISBN: 1558-5646\npublisher: Blackwell Publishing Ltd","page":"1420-1433","title":"A flexible method for estimating tip diversification rates across a range of speciation and extinction scenarios","volume":"76","author":[{"family":"Vasconcelos","given":"Thais"},{"family":"O'Meara","given":"Brian C."},{"family":"Beaulieu","given":"Jeremy M."}],"issued":{"date-parts":[["202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Title and Rabosky 2019; Vasconcelos et al. 202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6333AB6C" w14:textId="5BEE2687" w:rsidR="00EB0295" w:rsidRPr="00990AA7" w:rsidRDefault="00000000">
      <w:pPr>
        <w:pStyle w:val="BodyText"/>
        <w:spacing w:after="0" w:line="360" w:lineRule="auto"/>
        <w:ind w:firstLine="709"/>
        <w:rPr>
          <w:rFonts w:ascii="Times New Roman" w:eastAsia="Times New Roman" w:hAnsi="Times New Roman" w:cs="Times New Roman"/>
        </w:rPr>
        <w:pPrChange w:id="4631" w:author="Boyko, James" w:date="2025-06-26T13:27:00Z" w16du:dateUtc="2025-06-26T17:27:00Z">
          <w:pPr>
            <w:pStyle w:val="BodyText"/>
            <w:spacing w:after="0" w:line="360" w:lineRule="auto"/>
          </w:pPr>
        </w:pPrChange>
      </w:pPr>
      <w:r w:rsidRPr="00990AA7">
        <w:rPr>
          <w:rFonts w:ascii="Times New Roman" w:eastAsia="Times New Roman" w:hAnsi="Times New Roman" w:cs="Times New Roman"/>
        </w:rPr>
        <w:t xml:space="preserve">However, a further complication with model averaging is the potential for pseudo-replication of model structures. The model space for more complex models (e.g., those with two rate classes or correlated character evolution) is inherently larger than that for simpler models (e.g., with one rate class or independent evolution). As a result, the total number of models available for averaging may disproportionately represent more complex models, even when there is roughly equal support for simpler alternatives. This can distort model averaging, as the AIC weights may reflect the sheer number of models rather than the actual support for distinct, biologically meaningful models. The most extreme example of this would be if identical models are refit, effectively </w:t>
      </w:r>
      <w:r w:rsidR="00591F47" w:rsidRPr="00990AA7">
        <w:rPr>
          <w:rFonts w:ascii="Times New Roman" w:eastAsia="Times New Roman" w:hAnsi="Times New Roman" w:cs="Times New Roman"/>
        </w:rPr>
        <w:t>double counting</w:t>
      </w:r>
      <w:r w:rsidRPr="00990AA7">
        <w:rPr>
          <w:rFonts w:ascii="Times New Roman" w:eastAsia="Times New Roman" w:hAnsi="Times New Roman" w:cs="Times New Roman"/>
        </w:rPr>
        <w:t xml:space="preserve"> them. However, this problem can also occur if models are nearly identical, such as when two parameters are equated (e.g., k=7 vs. k=8). These models might still receive significant support despite being only minor variations of the most complex model. Handling this model structure pseudo-replication becomes particularly </w:t>
      </w:r>
      <w:r w:rsidR="00374116" w:rsidRPr="00990AA7">
        <w:rPr>
          <w:rFonts w:ascii="Times New Roman" w:eastAsia="Times New Roman" w:hAnsi="Times New Roman" w:cs="Times New Roman"/>
        </w:rPr>
        <w:t>important for</w:t>
      </w:r>
      <w:r w:rsidRPr="00990AA7">
        <w:rPr>
          <w:rFonts w:ascii="Times New Roman" w:eastAsia="Times New Roman" w:hAnsi="Times New Roman" w:cs="Times New Roman"/>
        </w:rPr>
        <w:t xml:space="preserve"> automated model selection.</w:t>
      </w:r>
    </w:p>
    <w:p w14:paraId="3A6A17BD" w14:textId="2322C541" w:rsidR="008919CE" w:rsidRDefault="00000000" w:rsidP="00B20478">
      <w:pPr>
        <w:pStyle w:val="BodyText"/>
        <w:spacing w:after="0" w:line="360" w:lineRule="auto"/>
        <w:rPr>
          <w:ins w:id="4632" w:author="Boyko, James" w:date="2025-06-26T13:26:00Z" w16du:dateUtc="2025-06-26T17:26:00Z"/>
          <w:rFonts w:ascii="Times New Roman" w:eastAsia="Times New Roman" w:hAnsi="Times New Roman" w:cs="Times New Roman"/>
        </w:rPr>
      </w:pPr>
      <w:r w:rsidRPr="00990AA7">
        <w:rPr>
          <w:rFonts w:ascii="Times New Roman" w:eastAsia="Times New Roman" w:hAnsi="Times New Roman" w:cs="Times New Roman"/>
        </w:rPr>
        <w:tab/>
      </w:r>
      <w:r w:rsidR="00223D2F">
        <w:rPr>
          <w:rFonts w:ascii="Times New Roman" w:eastAsia="Times New Roman" w:hAnsi="Times New Roman" w:cs="Times New Roman"/>
        </w:rPr>
        <w:t>This was not a problem w</w:t>
      </w:r>
      <w:r w:rsidRPr="00990AA7">
        <w:rPr>
          <w:rFonts w:ascii="Times New Roman" w:eastAsia="Times New Roman" w:hAnsi="Times New Roman" w:cs="Times New Roman"/>
        </w:rPr>
        <w:t xml:space="preserve">hen Burnham and Anderson </w:t>
      </w:r>
      <w:ins w:id="4633" w:author="Boyko, James" w:date="2025-06-26T13:27:00Z" w16du:dateUtc="2025-06-26T17:27:00Z">
        <w:r w:rsidR="008919CE">
          <w:rPr>
            <w:rFonts w:ascii="Times New Roman" w:eastAsia="Times New Roman" w:hAnsi="Times New Roman" w:cs="Times New Roman"/>
          </w:rPr>
          <w:t xml:space="preserve">(2002) </w:t>
        </w:r>
      </w:ins>
      <w:r w:rsidR="00223D2F">
        <w:rPr>
          <w:rFonts w:ascii="Times New Roman" w:eastAsia="Times New Roman" w:hAnsi="Times New Roman" w:cs="Times New Roman"/>
        </w:rPr>
        <w:t xml:space="preserve">originally </w:t>
      </w:r>
      <w:r w:rsidRPr="00990AA7">
        <w:rPr>
          <w:rFonts w:ascii="Times New Roman" w:eastAsia="Times New Roman" w:hAnsi="Times New Roman" w:cs="Times New Roman"/>
        </w:rPr>
        <w:t xml:space="preserve">proposed multi-model inference </w:t>
      </w:r>
      <w:del w:id="4634" w:author="Boyko, James" w:date="2025-06-26T13:27:00Z" w16du:dateUtc="2025-06-26T17:27:00Z">
        <w:r w:rsidRPr="00990AA7" w:rsidDel="008919CE">
          <w:rPr>
            <w:rFonts w:ascii="Times New Roman" w:eastAsia="Times New Roman" w:hAnsi="Times New Roman" w:cs="Times New Roman"/>
          </w:rPr>
          <w:delText>(MMI)</w:delText>
        </w:r>
        <w:r w:rsidR="00223D2F" w:rsidDel="008919CE">
          <w:rPr>
            <w:rFonts w:ascii="Times New Roman" w:eastAsia="Times New Roman" w:hAnsi="Times New Roman" w:cs="Times New Roman"/>
          </w:rPr>
          <w:delText xml:space="preserve"> </w:delText>
        </w:r>
      </w:del>
      <w:r w:rsidR="00223D2F">
        <w:rPr>
          <w:rFonts w:ascii="Times New Roman" w:eastAsia="Times New Roman" w:hAnsi="Times New Roman" w:cs="Times New Roman"/>
        </w:rPr>
        <w:t xml:space="preserve">because </w:t>
      </w:r>
      <w:r w:rsidRPr="00990AA7">
        <w:rPr>
          <w:rFonts w:ascii="Times New Roman" w:eastAsia="Times New Roman" w:hAnsi="Times New Roman" w:cs="Times New Roman"/>
        </w:rPr>
        <w:t xml:space="preserve">they emphasized fitting a set of biologically plausible </w:t>
      </w:r>
      <w:r w:rsidR="00223D2F">
        <w:rPr>
          <w:rFonts w:ascii="Times New Roman" w:eastAsia="Times New Roman" w:hAnsi="Times New Roman" w:cs="Times New Roman"/>
        </w:rPr>
        <w:t xml:space="preserve">(and distinct) </w:t>
      </w:r>
      <w:r w:rsidRPr="00990AA7">
        <w:rPr>
          <w:rFonts w:ascii="Times New Roman" w:eastAsia="Times New Roman" w:hAnsi="Times New Roman" w:cs="Times New Roman"/>
        </w:rPr>
        <w:t>models</w:t>
      </w:r>
      <w:r w:rsidR="00374116" w:rsidRPr="00990AA7">
        <w:rPr>
          <w:rFonts w:ascii="Times New Roman" w:eastAsia="Times New Roman" w:hAnsi="Times New Roman" w:cs="Times New Roman"/>
        </w:rPr>
        <w:t xml:space="preserve">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GiRPcyLY","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Burnham and Anderson 200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model was justified based on specific hypotheses and </w:t>
      </w:r>
      <w:r w:rsidR="007B646B">
        <w:rPr>
          <w:rFonts w:ascii="Times New Roman" w:eastAsia="Times New Roman" w:hAnsi="Times New Roman" w:cs="Times New Roman"/>
        </w:rPr>
        <w:t xml:space="preserve">therefore </w:t>
      </w:r>
      <w:r w:rsidRPr="00990AA7">
        <w:rPr>
          <w:rFonts w:ascii="Times New Roman" w:eastAsia="Times New Roman" w:hAnsi="Times New Roman" w:cs="Times New Roman"/>
        </w:rPr>
        <w:t xml:space="preserve">tested the contribution of different factors. For exploratory analyses on large model spaces, the rationale behind model averaging becomes less clear. In a dredge run, one is not testing specific hypotheses but rather comparing parameter estimates across many models. The final model of a dredge run does not necessarily reflect the combination of several well-supported biological </w:t>
      </w:r>
      <w:r w:rsidR="00591F47" w:rsidRPr="00990AA7">
        <w:rPr>
          <w:rFonts w:ascii="Times New Roman" w:eastAsia="Times New Roman" w:hAnsi="Times New Roman" w:cs="Times New Roman"/>
        </w:rPr>
        <w:t>models but</w:t>
      </w:r>
      <w:r w:rsidRPr="00990AA7">
        <w:rPr>
          <w:rFonts w:ascii="Times New Roman" w:eastAsia="Times New Roman" w:hAnsi="Times New Roman" w:cs="Times New Roman"/>
        </w:rPr>
        <w:t xml:space="preserve"> is the byproduct of optimizing the bias-variance trade-off through AIC and encouraging sparse parametrizations through regulariza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This is valuable from an inference perspective since</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more </w:t>
      </w:r>
      <w:r w:rsidR="004A48C4" w:rsidRPr="00990AA7">
        <w:rPr>
          <w:rFonts w:ascii="Times New Roman" w:eastAsia="Times New Roman" w:hAnsi="Times New Roman" w:cs="Times New Roman"/>
        </w:rPr>
        <w:t>complete</w:t>
      </w:r>
      <w:r w:rsidRPr="00990AA7">
        <w:rPr>
          <w:rFonts w:ascii="Times New Roman" w:eastAsia="Times New Roman" w:hAnsi="Times New Roman" w:cs="Times New Roman"/>
        </w:rPr>
        <w:t xml:space="preserve"> </w:t>
      </w:r>
      <w:r w:rsidR="0007755F" w:rsidRPr="00990AA7">
        <w:rPr>
          <w:rFonts w:ascii="Times New Roman" w:eastAsia="Times New Roman" w:hAnsi="Times New Roman" w:cs="Times New Roman"/>
        </w:rPr>
        <w:t xml:space="preserve">a </w:t>
      </w:r>
      <w:r w:rsidRPr="00990AA7">
        <w:rPr>
          <w:rFonts w:ascii="Times New Roman" w:eastAsia="Times New Roman" w:hAnsi="Times New Roman" w:cs="Times New Roman"/>
        </w:rPr>
        <w:t>model set</w:t>
      </w:r>
      <w:r w:rsidR="0007755F" w:rsidRPr="00990AA7">
        <w:rPr>
          <w:rFonts w:ascii="Times New Roman" w:eastAsia="Times New Roman" w:hAnsi="Times New Roman" w:cs="Times New Roman"/>
        </w:rPr>
        <w:t xml:space="preserve"> is</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less likely it is for unanticipated biases to creep into the result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NzAI9jRn","properties":{"formattedCitation":"(Maddison and FitzJohn 2015; Rabosky and Goldberg 2015)","plainCitation":"(Maddison and FitzJohn 2015; Rabosky and Goldberg 2015)","noteIndex":0},"citationItems":[{"id":1048,"uris":["http://zotero.org/users/local/TCNekpWa/items/9F94ZKKT"],"itemData":{"id":1048,"type":"article-journal","container-title":"Systematic biology","issue":"1","note":"ISBN: 1076-836X\npublisher: Oxford University Press","page":"127-136","title":"The unsolved challenge to phylogenetic correlation tests for categorical characters","volume":"64","author":[{"family":"Maddison","given":"Wayne P."},{"family":"FitzJohn","given":"Richard G."}],"issued":{"date-parts":[["2015"]]}}},{"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Maddison and FitzJohn 2015; Rabosky and Goldberg 2015)</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504435B6" w14:textId="615BFD46" w:rsidR="00EB0295" w:rsidRPr="00990AA7" w:rsidRDefault="00000000">
      <w:pPr>
        <w:pStyle w:val="BodyText"/>
        <w:spacing w:after="0" w:line="360" w:lineRule="auto"/>
        <w:ind w:firstLine="709"/>
        <w:rPr>
          <w:rFonts w:ascii="Times New Roman" w:eastAsia="Times New Roman" w:hAnsi="Times New Roman" w:cs="Times New Roman"/>
        </w:rPr>
        <w:pPrChange w:id="4635" w:author="Boyko, James" w:date="2025-06-26T13:26:00Z" w16du:dateUtc="2025-06-26T17:26:00Z">
          <w:pPr>
            <w:pStyle w:val="BodyText"/>
            <w:spacing w:after="0" w:line="360" w:lineRule="auto"/>
          </w:pPr>
        </w:pPrChange>
      </w:pPr>
      <w:r w:rsidRPr="00990AA7">
        <w:rPr>
          <w:rFonts w:ascii="Times New Roman" w:eastAsia="Times New Roman" w:hAnsi="Times New Roman" w:cs="Times New Roman"/>
        </w:rPr>
        <w:t xml:space="preserve">Nonetheless, the dredge approach and MMI need not be mutually exclusive. </w:t>
      </w:r>
      <w:r w:rsidR="004A48C4" w:rsidRPr="00990AA7">
        <w:rPr>
          <w:rFonts w:ascii="Times New Roman" w:eastAsia="Times New Roman" w:hAnsi="Times New Roman" w:cs="Times New Roman"/>
        </w:rPr>
        <w:t xml:space="preserve">In cases where a set of biologically plausible hypotheses are known beforehand, a MMI approach remains </w:t>
      </w:r>
      <w:r w:rsidR="004B5481" w:rsidRPr="00990AA7">
        <w:rPr>
          <w:rFonts w:ascii="Times New Roman" w:eastAsia="Times New Roman" w:hAnsi="Times New Roman" w:cs="Times New Roman"/>
        </w:rPr>
        <w:t>an excellent</w:t>
      </w:r>
      <w:r w:rsidR="004A48C4" w:rsidRPr="00990AA7">
        <w:rPr>
          <w:rFonts w:ascii="Times New Roman" w:eastAsia="Times New Roman" w:hAnsi="Times New Roman" w:cs="Times New Roman"/>
        </w:rPr>
        <w:t xml:space="preserve"> </w:t>
      </w:r>
      <w:r w:rsidR="001F53E1">
        <w:rPr>
          <w:rFonts w:ascii="Times New Roman" w:eastAsia="Times New Roman" w:hAnsi="Times New Roman" w:cs="Times New Roman"/>
        </w:rPr>
        <w:t>op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And s</w:t>
      </w:r>
      <w:r w:rsidRPr="00990AA7">
        <w:rPr>
          <w:rFonts w:ascii="Times New Roman" w:eastAsia="Times New Roman" w:hAnsi="Times New Roman" w:cs="Times New Roman"/>
        </w:rPr>
        <w:t>o long as procedures are clearly documented</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there are advantages to </w:t>
      </w:r>
      <w:r w:rsidR="004B5481" w:rsidRPr="00990AA7">
        <w:rPr>
          <w:rFonts w:ascii="Times New Roman" w:eastAsia="Times New Roman" w:hAnsi="Times New Roman" w:cs="Times New Roman"/>
        </w:rPr>
        <w:t xml:space="preserve">combining the approaches by </w:t>
      </w:r>
      <w:r w:rsidRPr="00990AA7">
        <w:rPr>
          <w:rFonts w:ascii="Times New Roman" w:eastAsia="Times New Roman" w:hAnsi="Times New Roman" w:cs="Times New Roman"/>
        </w:rPr>
        <w:t xml:space="preserve">considering which model structures are biologically reasonable and determining what </w:t>
      </w:r>
      <w:r w:rsidRPr="00990AA7">
        <w:rPr>
          <w:rFonts w:ascii="Times New Roman" w:eastAsia="Times New Roman" w:hAnsi="Times New Roman" w:cs="Times New Roman"/>
        </w:rPr>
        <w:lastRenderedPageBreak/>
        <w:t xml:space="preserve">the optimal model structure could be for a given dataset. </w:t>
      </w:r>
      <w:ins w:id="4636" w:author="Boyko, James" w:date="2025-06-26T13:28:00Z" w16du:dateUtc="2025-06-26T17:28:00Z">
        <w:r w:rsidR="008919CE">
          <w:rPr>
            <w:rFonts w:ascii="Times New Roman" w:eastAsia="Times New Roman" w:hAnsi="Times New Roman" w:cs="Times New Roman"/>
          </w:rPr>
          <w:t xml:space="preserve">Furthermore, the </w:t>
        </w:r>
        <w:r w:rsidR="008919CE" w:rsidRPr="008919CE">
          <w:rPr>
            <w:rFonts w:ascii="Times New Roman" w:eastAsia="Times New Roman" w:hAnsi="Times New Roman" w:cs="Times New Roman"/>
          </w:rPr>
          <w:t xml:space="preserve">most robust biological inferences can then be drawn not by relying on a single </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best</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xml:space="preserve"> model, but by examining the top models in </w:t>
        </w:r>
        <w:r w:rsidR="008919CE">
          <w:rPr>
            <w:rFonts w:ascii="Times New Roman" w:eastAsia="Times New Roman" w:hAnsi="Times New Roman" w:cs="Times New Roman"/>
          </w:rPr>
          <w:t xml:space="preserve">the corHMMDredge </w:t>
        </w:r>
        <w:r w:rsidR="008919CE" w:rsidRPr="008919CE">
          <w:rPr>
            <w:rFonts w:ascii="Times New Roman" w:eastAsia="Times New Roman" w:hAnsi="Times New Roman" w:cs="Times New Roman"/>
          </w:rPr>
          <w:t xml:space="preserve">set (e.g., those within ΔAIC &lt; </w:t>
        </w:r>
        <w:r w:rsidR="008919CE">
          <w:rPr>
            <w:rFonts w:ascii="Times New Roman" w:eastAsia="Times New Roman" w:hAnsi="Times New Roman" w:cs="Times New Roman"/>
          </w:rPr>
          <w:t>2</w:t>
        </w:r>
        <w:r w:rsidR="008919CE" w:rsidRPr="008919CE">
          <w:rPr>
            <w:rFonts w:ascii="Times New Roman" w:eastAsia="Times New Roman" w:hAnsi="Times New Roman" w:cs="Times New Roman"/>
          </w:rPr>
          <w:t xml:space="preserve">). This </w:t>
        </w:r>
        <w:r w:rsidR="008919CE">
          <w:rPr>
            <w:rFonts w:ascii="Times New Roman" w:eastAsia="Times New Roman" w:hAnsi="Times New Roman" w:cs="Times New Roman"/>
          </w:rPr>
          <w:t xml:space="preserve">will </w:t>
        </w:r>
      </w:ins>
      <w:ins w:id="4637" w:author="Boyko, James" w:date="2025-06-26T13:53:00Z" w16du:dateUtc="2025-06-26T17:53:00Z">
        <w:r w:rsidR="00A32E1D" w:rsidRPr="008919CE">
          <w:rPr>
            <w:rFonts w:ascii="Times New Roman" w:eastAsia="Times New Roman" w:hAnsi="Times New Roman" w:cs="Times New Roman"/>
          </w:rPr>
          <w:t>allow</w:t>
        </w:r>
      </w:ins>
      <w:ins w:id="4638" w:author="Boyko, James" w:date="2025-06-26T13:28:00Z" w16du:dateUtc="2025-06-26T17:28:00Z">
        <w:r w:rsidR="008919CE" w:rsidRPr="008919CE">
          <w:rPr>
            <w:rFonts w:ascii="Times New Roman" w:eastAsia="Times New Roman" w:hAnsi="Times New Roman" w:cs="Times New Roman"/>
          </w:rPr>
          <w:t xml:space="preserve"> researchers to assess whether key parameter </w:t>
        </w:r>
      </w:ins>
      <w:ins w:id="4639" w:author="Boyko, James" w:date="2025-06-26T13:53:00Z" w16du:dateUtc="2025-06-26T17:53:00Z">
        <w:r w:rsidR="00A32E1D" w:rsidRPr="008919CE">
          <w:rPr>
            <w:rFonts w:ascii="Times New Roman" w:eastAsia="Times New Roman" w:hAnsi="Times New Roman" w:cs="Times New Roman"/>
          </w:rPr>
          <w:t>estimates</w:t>
        </w:r>
        <w:r w:rsidR="00A32E1D">
          <w:rPr>
            <w:rFonts w:ascii="Times New Roman" w:eastAsia="Times New Roman" w:hAnsi="Times New Roman" w:cs="Times New Roman"/>
          </w:rPr>
          <w:t xml:space="preserve"> </w:t>
        </w:r>
      </w:ins>
      <w:ins w:id="4640" w:author="Boyko, James" w:date="2025-06-26T13:28:00Z" w16du:dateUtc="2025-06-26T17:28:00Z">
        <w:r w:rsidR="008919CE" w:rsidRPr="008919CE">
          <w:rPr>
            <w:rFonts w:ascii="Times New Roman" w:eastAsia="Times New Roman" w:hAnsi="Times New Roman" w:cs="Times New Roman"/>
          </w:rPr>
          <w:t xml:space="preserve">and biological interpretations are stable across a range of well-supported model structures. </w:t>
        </w:r>
      </w:ins>
      <w:ins w:id="4641" w:author="Boyko, James" w:date="2025-06-26T13:54:00Z" w16du:dateUtc="2025-06-26T17:54:00Z">
        <w:r w:rsidR="00A32E1D">
          <w:rPr>
            <w:rFonts w:ascii="Times New Roman" w:eastAsia="Times New Roman" w:hAnsi="Times New Roman" w:cs="Times New Roman"/>
          </w:rPr>
          <w:t xml:space="preserve">And </w:t>
        </w:r>
      </w:ins>
      <w:del w:id="4642" w:author="Boyko, James" w:date="2025-06-26T13:54:00Z" w16du:dateUtc="2025-06-26T17:54:00Z">
        <w:r w:rsidRPr="00990AA7" w:rsidDel="00A32E1D">
          <w:rPr>
            <w:rFonts w:ascii="Times New Roman" w:eastAsia="Times New Roman" w:hAnsi="Times New Roman" w:cs="Times New Roman"/>
          </w:rPr>
          <w:delText xml:space="preserve">Because </w:delText>
        </w:r>
      </w:del>
      <w:ins w:id="4643" w:author="Boyko, James" w:date="2025-06-26T13:54:00Z" w16du:dateUtc="2025-06-26T17:54:00Z">
        <w:r w:rsidR="00A32E1D">
          <w:rPr>
            <w:rFonts w:ascii="Times New Roman" w:eastAsia="Times New Roman" w:hAnsi="Times New Roman" w:cs="Times New Roman"/>
          </w:rPr>
          <w:t>b</w:t>
        </w:r>
        <w:r w:rsidR="00A32E1D" w:rsidRPr="00990AA7">
          <w:rPr>
            <w:rFonts w:ascii="Times New Roman" w:eastAsia="Times New Roman" w:hAnsi="Times New Roman" w:cs="Times New Roman"/>
          </w:rPr>
          <w:t xml:space="preserve">ecause </w:t>
        </w:r>
      </w:ins>
      <w:r w:rsidRPr="00990AA7">
        <w:rPr>
          <w:rFonts w:ascii="Times New Roman" w:eastAsia="Times New Roman" w:hAnsi="Times New Roman" w:cs="Times New Roman"/>
        </w:rPr>
        <w:t xml:space="preserve">these models are ultimately phenomenological, the biological insights we draw from the best-supported model, and how these insights shape our understanding of evolutionary processes, are ultimately derived from subsequent interpretations and considerations </w:t>
      </w:r>
      <w:r w:rsidR="001D2817" w:rsidRPr="00990AA7">
        <w:rPr>
          <w:rFonts w:ascii="Times New Roman" w:eastAsia="Times New Roman" w:hAnsi="Times New Roman" w:cs="Times New Roman"/>
        </w:rPr>
        <w:t>in concert with</w:t>
      </w:r>
      <w:r w:rsidRPr="00990AA7">
        <w:rPr>
          <w:rFonts w:ascii="Times New Roman" w:eastAsia="Times New Roman" w:hAnsi="Times New Roman" w:cs="Times New Roman"/>
        </w:rPr>
        <w:t xml:space="preserve"> other pieces of evidence </w:t>
      </w:r>
      <w:r w:rsidR="00E539F3">
        <w:rPr>
          <w:rFonts w:ascii="Times New Roman" w:eastAsia="Times New Roman" w:hAnsi="Times New Roman" w:cs="Times New Roman"/>
        </w:rPr>
        <w:fldChar w:fldCharType="begin"/>
      </w:r>
      <w:r w:rsidR="00E539F3">
        <w:rPr>
          <w:rFonts w:ascii="Times New Roman" w:eastAsia="Times New Roman" w:hAnsi="Times New Roman" w:cs="Times New Roman"/>
        </w:rPr>
        <w:instrText xml:space="preserve"> ADDIN ZOTERO_ITEM CSL_CITATION {"citationID":"Z2eFNhX2","properties":{"formattedCitation":"(Gardner and Organ 2021)","plainCitation":"(Gardner and Organ 2021)","noteIndex":0},"citationItems":[{"id":1049,"uris":["http://zotero.org/users/local/TCNekpWa/items/G3MYSSAX"],"itemData":{"id":1049,"type":"article-journal","container-title":"Systematic Biology","issue":"5","note":"ISBN: 1063-5157\npublisher: Oxford University Press","page":"1061-1075","title":"Evolutionary sample size and consilience in phylogenetic comparative analysis","volume":"70","author":[{"family":"Gardner","given":"Jacob D."},{"family":"Organ","given":"Chris L."}],"issued":{"date-parts":[["2021"]]}}}],"schema":"https://github.com/citation-style-language/schema/raw/master/csl-citation.json"} </w:instrText>
      </w:r>
      <w:r w:rsidR="00E539F3">
        <w:rPr>
          <w:rFonts w:ascii="Times New Roman" w:eastAsia="Times New Roman" w:hAnsi="Times New Roman" w:cs="Times New Roman"/>
        </w:rPr>
        <w:fldChar w:fldCharType="separate"/>
      </w:r>
      <w:r w:rsidR="00E539F3">
        <w:rPr>
          <w:rFonts w:ascii="Times New Roman" w:eastAsia="Times New Roman" w:hAnsi="Times New Roman" w:cs="Times New Roman"/>
          <w:noProof/>
        </w:rPr>
        <w:t>(Gardner and Organ 2021)</w:t>
      </w:r>
      <w:r w:rsidR="00E539F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is </w:t>
      </w:r>
      <w:r w:rsidR="001D2817" w:rsidRPr="00990AA7">
        <w:rPr>
          <w:rFonts w:ascii="Times New Roman" w:eastAsia="Times New Roman" w:hAnsi="Times New Roman" w:cs="Times New Roman"/>
        </w:rPr>
        <w:t xml:space="preserve">perspective </w:t>
      </w:r>
      <w:r w:rsidR="004B5481" w:rsidRPr="00990AA7">
        <w:rPr>
          <w:rFonts w:ascii="Times New Roman" w:eastAsia="Times New Roman" w:hAnsi="Times New Roman" w:cs="Times New Roman"/>
        </w:rPr>
        <w:t>leaves room for quantifying the patterns in a general way via comparative modeling results</w:t>
      </w:r>
      <w:r w:rsidR="00374116" w:rsidRPr="00990AA7">
        <w:rPr>
          <w:rFonts w:ascii="Times New Roman" w:eastAsia="Times New Roman" w:hAnsi="Times New Roman" w:cs="Times New Roman"/>
        </w:rPr>
        <w:t>,</w:t>
      </w:r>
      <w:r w:rsidR="004B5481" w:rsidRPr="00990AA7">
        <w:rPr>
          <w:rFonts w:ascii="Times New Roman" w:eastAsia="Times New Roman" w:hAnsi="Times New Roman" w:cs="Times New Roman"/>
        </w:rPr>
        <w:t xml:space="preserve"> without </w:t>
      </w:r>
      <w:r w:rsidR="001D2817" w:rsidRPr="00990AA7">
        <w:rPr>
          <w:rFonts w:ascii="Times New Roman" w:eastAsia="Times New Roman" w:hAnsi="Times New Roman" w:cs="Times New Roman"/>
        </w:rPr>
        <w:t xml:space="preserve">necessarily </w:t>
      </w:r>
      <w:r w:rsidR="004B5481" w:rsidRPr="00990AA7">
        <w:rPr>
          <w:rFonts w:ascii="Times New Roman" w:eastAsia="Times New Roman" w:hAnsi="Times New Roman" w:cs="Times New Roman"/>
        </w:rPr>
        <w:t xml:space="preserve">forcing too much biological meaning </w:t>
      </w:r>
      <w:r w:rsidR="001D2817" w:rsidRPr="00990AA7">
        <w:rPr>
          <w:rFonts w:ascii="Times New Roman" w:eastAsia="Times New Roman" w:hAnsi="Times New Roman" w:cs="Times New Roman"/>
        </w:rPr>
        <w:t>on</w:t>
      </w:r>
      <w:r w:rsidR="004B5481" w:rsidRPr="00990AA7">
        <w:rPr>
          <w:rFonts w:ascii="Times New Roman" w:eastAsia="Times New Roman" w:hAnsi="Times New Roman" w:cs="Times New Roman"/>
        </w:rPr>
        <w:t xml:space="preserve"> any particular parameter </w:t>
      </w:r>
      <w:r w:rsidR="001D2817" w:rsidRPr="00990AA7">
        <w:rPr>
          <w:rFonts w:ascii="Times New Roman" w:eastAsia="Times New Roman" w:hAnsi="Times New Roman" w:cs="Times New Roman"/>
        </w:rPr>
        <w:t>estimate</w:t>
      </w:r>
      <w:r w:rsidR="004B5481" w:rsidRPr="00990AA7">
        <w:rPr>
          <w:rFonts w:ascii="Times New Roman" w:eastAsia="Times New Roman" w:hAnsi="Times New Roman" w:cs="Times New Roman"/>
        </w:rPr>
        <w:t xml:space="preserve">. </w:t>
      </w:r>
    </w:p>
    <w:p w14:paraId="63CD5B09" w14:textId="77777777" w:rsidR="00EB0295" w:rsidRPr="00990AA7" w:rsidRDefault="00EB0295" w:rsidP="00B20478">
      <w:pPr>
        <w:pStyle w:val="BodyText"/>
        <w:spacing w:after="0" w:line="360" w:lineRule="auto"/>
        <w:rPr>
          <w:rFonts w:ascii="Times New Roman" w:eastAsia="Times New Roman" w:hAnsi="Times New Roman" w:cs="Times New Roman"/>
        </w:rPr>
      </w:pPr>
    </w:p>
    <w:p w14:paraId="582A52E4"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Conclusion</w:t>
      </w:r>
    </w:p>
    <w:p w14:paraId="63F21132" w14:textId="573BE1EF" w:rsidR="001A6BED"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etermining which models to test in an empirical setting is an incredibly valuable process in which biologists take hypotheses and formally structure them so that they can be compared. This process can help clarify thinking around biologically relevant interactions between variables and will lead to more robust inferences. However, if only default models are considered, there is a risk of overlooking plausible and important model structures. This issue is exacerbated by the fact that the knowledge necessary to manipulate PCMs is often difficult to acquire and may be hidden in highly technical texts, making it challenging for biologists to explore and customize model sets effectivel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NiOfbF4B","properties":{"formattedCitation":"(Cooper et al. 2016)","plainCitation":"(Cooper et al. 2016)","noteIndex":0},"citationItems":[{"id":1050,"uris":["http://zotero.org/users/local/TCNekpWa/items/LKTVPY9K"],"itemData":{"id":1050,"type":"article-journal","abstract":"Phylogenetic comparative methods are becoming increasingly popular for investigating evolutionary patterns and processes. However, these methods are not infallible – they suffer from biases and make assumptions like all other statistical methods.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container-title":"Methods in Ecology and Evolution","DOI":"10.1111/2041-210X.12533","ISSN":"2041-210X","issue":"6","language":"en","license":"© 2016 The Authors. Methods in Ecology and Evolution published by John Wiley &amp; Sons Ltd on behalf of British Ecological Society","note":"_eprint: https://onlinelibrary.wiley.com/doi/pdf/10.1111/2041-210X.12533","page":"693-699","source":"Wiley Online Library","title":"Shedding light on the ‘dark side’ of phylogenetic comparative methods","volume":"7","author":[{"family":"Cooper","given":"Natalie"},{"family":"Thomas","given":"Gavin H."},{"family":"FitzJohn","given":"Richard G."}],"issued":{"date-parts":[["2016"]]}}}],"schema":"https://github.com/citation-style-language/schema/raw/master/csl-citation.json"} </w:instrText>
      </w:r>
      <w:r w:rsidR="00F47D9D">
        <w:rPr>
          <w:rFonts w:ascii="Times New Roman" w:eastAsia="Times New Roman" w:hAnsi="Times New Roman" w:cs="Times New Roman"/>
        </w:rPr>
        <w:fldChar w:fldCharType="separate"/>
      </w:r>
      <w:r w:rsidR="00F47D9D">
        <w:rPr>
          <w:rFonts w:ascii="Times New Roman" w:eastAsia="Times New Roman" w:hAnsi="Times New Roman" w:cs="Times New Roman"/>
          <w:noProof/>
        </w:rPr>
        <w:t>(Cooper et al. 2016)</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evident that a comprehensive model set is important for trustworthy inferences in comparative biology </w:t>
      </w:r>
      <w:r w:rsidR="00F47D9D">
        <w:rPr>
          <w:rFonts w:ascii="Times New Roman" w:eastAsia="Times New Roman" w:hAnsi="Times New Roman" w:cs="Times New Roman"/>
        </w:rPr>
        <w:fldChar w:fldCharType="begin"/>
      </w:r>
      <w:r w:rsidR="000530BE">
        <w:rPr>
          <w:rFonts w:ascii="Times New Roman" w:eastAsia="Times New Roman" w:hAnsi="Times New Roman" w:cs="Times New Roman"/>
        </w:rPr>
        <w:instrText xml:space="preserve"> ADDIN ZOTERO_ITEM CSL_CITATION {"citationID":"Qrva77S8","properties":{"formattedCitation":"(FitzJohn et al. 2009; Rabosky and Goldberg 2015; Beaulieu and O\\uc0\\u8217{}Meara 2016; Boyko and Beaulieu 2023)","plainCitation":"(FitzJohn et al. 2009; Rabosky and Goldberg 2015; Beaulieu and O’Meara 2016; Boyko and Beaulieu 2023)","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53,"uris":["http://zotero.org/users/local/TCNekpWa/items/373TR5YT","http://zotero.org/users/local/TCNekpWa/items/MKRE6HBH"],"itemData":{"id":1053,"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issue":"2","journalAbbreviation":"Systematic Biology","page":"476-488","source":"Silverchair","title":"Reducing the Biases in False Correlations Between Discrete Characters","volume":"72","author":[{"family":"Boyko","given":"James D"},{"family":"Beaulieu","given":"Jeremy M"}],"issued":{"date-parts":[["2023",3,1]]}}}],"schema":"https://github.com/citation-style-language/schema/raw/master/csl-citation.json"} </w:instrText>
      </w:r>
      <w:r w:rsidR="00F47D9D">
        <w:rPr>
          <w:rFonts w:ascii="Times New Roman" w:eastAsia="Times New Roman" w:hAnsi="Times New Roman" w:cs="Times New Roman"/>
        </w:rPr>
        <w:fldChar w:fldCharType="separate"/>
      </w:r>
      <w:r w:rsidR="000530BE" w:rsidRPr="000530BE">
        <w:rPr>
          <w:rFonts w:ascii="Times New Roman" w:hAnsi="Times New Roman" w:cs="Times New Roman"/>
        </w:rPr>
        <w:t>(FitzJohn et al. 2009; Rabosky and Goldberg 2015; Beaulieu and O’Meara 2016; Boyko and Beaulieu 2023)</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but the growing complexity of discrete character models makes it challenging for users to determine which models are potentially realistic and important to consider. Here I have shown how the corHMMDredge framework may help alleviate this burden. This framework will enable biologists to focus more on model interpretations rather than model construction and may even lead to the discovery of model structures which imply unique hypotheses that would have not been considered otherwise.</w:t>
      </w:r>
    </w:p>
    <w:p w14:paraId="05C1B397" w14:textId="77777777" w:rsidR="00FF3DF1" w:rsidRPr="00990AA7" w:rsidRDefault="00FF3DF1" w:rsidP="00B20478">
      <w:pPr>
        <w:pStyle w:val="BodyText"/>
        <w:spacing w:after="0" w:line="360" w:lineRule="auto"/>
        <w:rPr>
          <w:rFonts w:ascii="Times New Roman" w:eastAsia="Times New Roman" w:hAnsi="Times New Roman" w:cs="Times New Roman"/>
        </w:rPr>
      </w:pPr>
    </w:p>
    <w:p w14:paraId="2C200EB7" w14:textId="77777777" w:rsidR="001A6BE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Acknowledgements</w:t>
      </w:r>
    </w:p>
    <w:p w14:paraId="684B12D1" w14:textId="3DEDF11E" w:rsidR="0036177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rPr>
        <w:t>The author thanks Thais Vasconcelos and</w:t>
      </w:r>
      <w:r w:rsidR="00B101D2" w:rsidRPr="00990AA7">
        <w:rPr>
          <w:rFonts w:ascii="Times New Roman" w:eastAsia="Times New Roman" w:hAnsi="Times New Roman" w:cs="Times New Roman"/>
        </w:rPr>
        <w:t xml:space="preserve"> the</w:t>
      </w:r>
      <w:r w:rsidRPr="00990AA7">
        <w:rPr>
          <w:rFonts w:ascii="Times New Roman" w:eastAsia="Times New Roman" w:hAnsi="Times New Roman" w:cs="Times New Roman"/>
        </w:rPr>
        <w:t xml:space="preserve"> Smith lab for their feedback on the overall clarity of the manuscript. The author would also like to thank Brian O’Meara for his thoughtful comments on an earlier version of this manuscript and pointing out the similarity of this approach and Sanderson’s (2002) penalized likelihood. </w:t>
      </w:r>
      <w:del w:id="4644" w:author="Boyko, James" w:date="2025-06-30T15:51:00Z" w16du:dateUtc="2025-06-30T19:51:00Z">
        <w:r w:rsidRPr="00990AA7" w:rsidDel="003D1C2E">
          <w:rPr>
            <w:rFonts w:ascii="Times New Roman" w:eastAsia="Times New Roman" w:hAnsi="Times New Roman" w:cs="Times New Roman"/>
          </w:rPr>
          <w:delText>Finally, t</w:delText>
        </w:r>
      </w:del>
      <w:ins w:id="4645" w:author="Boyko, James" w:date="2025-06-30T15:51:00Z" w16du:dateUtc="2025-06-30T19:51:00Z">
        <w:r w:rsidR="003D1C2E">
          <w:rPr>
            <w:rFonts w:ascii="Times New Roman" w:eastAsia="Times New Roman" w:hAnsi="Times New Roman" w:cs="Times New Roman"/>
          </w:rPr>
          <w:t>T</w:t>
        </w:r>
      </w:ins>
      <w:r w:rsidRPr="00990AA7">
        <w:rPr>
          <w:rFonts w:ascii="Times New Roman" w:eastAsia="Times New Roman" w:hAnsi="Times New Roman" w:cs="Times New Roman"/>
        </w:rPr>
        <w:t>he author thanks</w:t>
      </w:r>
      <w:r w:rsidR="00D46C85" w:rsidRPr="00990AA7">
        <w:rPr>
          <w:rFonts w:ascii="Roboto" w:hAnsi="Roboto"/>
          <w:b/>
          <w:bCs/>
          <w:sz w:val="21"/>
          <w:szCs w:val="21"/>
          <w:shd w:val="clear" w:color="auto" w:fill="FFFFFF"/>
        </w:rPr>
        <w:t xml:space="preserve"> </w:t>
      </w:r>
      <w:r w:rsidR="00D46C85" w:rsidRPr="00990AA7">
        <w:rPr>
          <w:rFonts w:ascii="Times New Roman" w:eastAsia="Times New Roman" w:hAnsi="Times New Roman" w:cs="Times New Roman"/>
        </w:rPr>
        <w:t xml:space="preserve">Rudolf Schill and Yutong Wang for general discussions </w:t>
      </w:r>
      <w:r w:rsidR="00D46C85" w:rsidRPr="00990AA7">
        <w:rPr>
          <w:rFonts w:ascii="Times New Roman" w:eastAsia="Times New Roman" w:hAnsi="Times New Roman" w:cs="Times New Roman"/>
        </w:rPr>
        <w:lastRenderedPageBreak/>
        <w:t>about regularization</w:t>
      </w:r>
      <w:r w:rsidR="00A27B6D" w:rsidRPr="00990AA7">
        <w:rPr>
          <w:rFonts w:ascii="Times New Roman" w:eastAsia="Times New Roman" w:hAnsi="Times New Roman" w:cs="Times New Roman"/>
        </w:rPr>
        <w:t xml:space="preserve"> approaches</w:t>
      </w:r>
      <w:r w:rsidR="00D46C85" w:rsidRPr="00990AA7">
        <w:rPr>
          <w:rFonts w:ascii="Times New Roman" w:eastAsia="Times New Roman" w:hAnsi="Times New Roman" w:cs="Times New Roman"/>
        </w:rPr>
        <w:t>.</w:t>
      </w:r>
      <w:ins w:id="4646" w:author="Boyko, James" w:date="2025-06-30T15:51:00Z" w16du:dateUtc="2025-06-30T19:51:00Z">
        <w:r w:rsidR="003D1C2E">
          <w:rPr>
            <w:rFonts w:ascii="Times New Roman" w:eastAsia="Times New Roman" w:hAnsi="Times New Roman" w:cs="Times New Roman"/>
          </w:rPr>
          <w:t xml:space="preserve"> Finally, the author would like to thank Sebstain Hohna, Josef Uyeda, and two anonymous reviews for their thoughtful feedback which greatly improved the quality of this manuscript. </w:t>
        </w:r>
      </w:ins>
      <w:r w:rsidR="0036177D" w:rsidRPr="00990AA7">
        <w:rPr>
          <w:rFonts w:ascii="Times New Roman" w:eastAsia="Times New Roman" w:hAnsi="Times New Roman" w:cs="Times New Roman"/>
          <w:b/>
          <w:bCs/>
        </w:rPr>
        <w:br w:type="page"/>
      </w:r>
    </w:p>
    <w:p w14:paraId="42809391" w14:textId="7616EB3A" w:rsidR="00EB0295" w:rsidRPr="00990AA7" w:rsidRDefault="0036177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References</w:t>
      </w:r>
    </w:p>
    <w:p w14:paraId="7117FE18" w14:textId="77777777" w:rsidR="000530BE" w:rsidRPr="000530BE" w:rsidRDefault="00FC73A3" w:rsidP="000530BE">
      <w:pPr>
        <w:pStyle w:val="Bibliography"/>
      </w:pPr>
      <w:r>
        <w:fldChar w:fldCharType="begin"/>
      </w:r>
      <w:r>
        <w:instrText xml:space="preserve"> ADDIN ZOTERO_BIBL {"uncited":[],"omitted":[],"custom":[]} CSL_BIBLIOGRAPHY </w:instrText>
      </w:r>
      <w:r>
        <w:fldChar w:fldCharType="separate"/>
      </w:r>
      <w:r w:rsidR="000530BE" w:rsidRPr="000530BE">
        <w:t>Akaike H. 1974. A new look at the statistical model identification. IEEE Transactions on Automatic Control. 19:716–723.</w:t>
      </w:r>
    </w:p>
    <w:p w14:paraId="407BBFE7" w14:textId="77777777" w:rsidR="000530BE" w:rsidRPr="000530BE" w:rsidRDefault="000530BE" w:rsidP="000530BE">
      <w:pPr>
        <w:pStyle w:val="Bibliography"/>
      </w:pPr>
      <w:r w:rsidRPr="000530BE">
        <w:t>Beaulieu J., O’Meara B., Oliver J., Boyko J. 2022. corHMM: Hidden Markov Models of Character Evolution. .</w:t>
      </w:r>
    </w:p>
    <w:p w14:paraId="667DCB05" w14:textId="77777777" w:rsidR="000530BE" w:rsidRPr="000530BE" w:rsidRDefault="000530BE" w:rsidP="000530BE">
      <w:pPr>
        <w:pStyle w:val="Bibliography"/>
      </w:pPr>
      <w:r w:rsidRPr="000530BE">
        <w:t>Beaulieu J.M., O’Meara B.C. 2016. Detecting Hidden Diversification Shifts in Models of Trait-Dependent Speciation and Extinction. Systematic Biology. 65:583–601.</w:t>
      </w:r>
    </w:p>
    <w:p w14:paraId="02E27150" w14:textId="77777777" w:rsidR="000530BE" w:rsidRPr="000530BE" w:rsidRDefault="000530BE" w:rsidP="000530BE">
      <w:pPr>
        <w:pStyle w:val="Bibliography"/>
      </w:pPr>
      <w:r w:rsidRPr="000530BE">
        <w:t>Beaulieu J.M., O’Meara B.C., Donoghue M.J. 2013. Identifying Hidden Rate Changes in the Evolution of a Binary Morphological Character: The Evolution of Plant Habit in Campanulid Angiosperms. Systematic Biology. 62:725–737.</w:t>
      </w:r>
    </w:p>
    <w:p w14:paraId="4421AC28" w14:textId="77777777" w:rsidR="000530BE" w:rsidRPr="000530BE" w:rsidRDefault="000530BE" w:rsidP="000530BE">
      <w:pPr>
        <w:pStyle w:val="Bibliography"/>
      </w:pPr>
      <w:r w:rsidRPr="000530BE">
        <w:t>Blackbum D.G. 1999. Viviparity and Oviparity: Evolution and Reproductive Strategies. .</w:t>
      </w:r>
    </w:p>
    <w:p w14:paraId="5AD646CF" w14:textId="77777777" w:rsidR="000530BE" w:rsidRPr="000530BE" w:rsidRDefault="000530BE" w:rsidP="000530BE">
      <w:pPr>
        <w:pStyle w:val="Bibliography"/>
      </w:pPr>
      <w:r w:rsidRPr="000530BE">
        <w:t>Boyko J.D., Beaulieu J.M. 2021. Generalized hidden Markov models for phylogenetic comparative datasets. Methods in Ecology and Evolution. 12:468–478.</w:t>
      </w:r>
    </w:p>
    <w:p w14:paraId="69676098" w14:textId="77777777" w:rsidR="000530BE" w:rsidRPr="000530BE" w:rsidRDefault="000530BE" w:rsidP="000530BE">
      <w:pPr>
        <w:pStyle w:val="Bibliography"/>
      </w:pPr>
      <w:r w:rsidRPr="000530BE">
        <w:t>Boyko J.D., Beaulieu J.M. 2023. Reducing the Biases in False Correlations Between Discrete Characters. Systematic Biology. 72:476–488.</w:t>
      </w:r>
    </w:p>
    <w:p w14:paraId="3DF1888D" w14:textId="77777777" w:rsidR="000530BE" w:rsidRPr="000530BE" w:rsidRDefault="000530BE" w:rsidP="000530BE">
      <w:pPr>
        <w:pStyle w:val="Bibliography"/>
      </w:pPr>
      <w:r w:rsidRPr="000530BE">
        <w:t>Boyko J.D., O’Meara B.C., Beaulieu J.M. 2023. A novel method for jointly modeling the evolution of discrete and continuous traits. Evolution. 77:836–851.</w:t>
      </w:r>
    </w:p>
    <w:p w14:paraId="7610612F" w14:textId="77777777" w:rsidR="000530BE" w:rsidRPr="000530BE" w:rsidRDefault="000530BE" w:rsidP="000530BE">
      <w:pPr>
        <w:pStyle w:val="Bibliography"/>
      </w:pPr>
      <w:r w:rsidRPr="000530BE">
        <w:t>Burley N. 1979. The Evolution of Concealed Ovulation. The American Naturalist. 114:835–858.</w:t>
      </w:r>
    </w:p>
    <w:p w14:paraId="6D6D51B7" w14:textId="77777777" w:rsidR="000530BE" w:rsidRPr="000530BE" w:rsidRDefault="000530BE" w:rsidP="000530BE">
      <w:pPr>
        <w:pStyle w:val="Bibliography"/>
      </w:pPr>
      <w:r w:rsidRPr="000530BE">
        <w:t>Burnham K.P., Anderson D.R. 2002. Model Selection and Multimodel Inference. New York, NY: Springer New York.</w:t>
      </w:r>
    </w:p>
    <w:p w14:paraId="15E4CD3F" w14:textId="77777777" w:rsidR="000530BE" w:rsidRPr="000530BE" w:rsidRDefault="000530BE" w:rsidP="000530BE">
      <w:pPr>
        <w:pStyle w:val="Bibliography"/>
      </w:pPr>
      <w:r w:rsidRPr="000530BE">
        <w:t>Clavel J., Aristide L., Morlon H. 2019. A Penalized Likelihood Framework for High-Dimensional Phylogenetic Comparative Methods and an Application to New-World Monkeys Brain Evolution. Systematic Biology. 68:93–116.</w:t>
      </w:r>
    </w:p>
    <w:p w14:paraId="05A2B5CB" w14:textId="77777777" w:rsidR="000530BE" w:rsidRPr="000530BE" w:rsidRDefault="000530BE" w:rsidP="000530BE">
      <w:pPr>
        <w:pStyle w:val="Bibliography"/>
      </w:pPr>
      <w:r w:rsidRPr="000530BE">
        <w:t>Cooper N., Thomas G.H., FitzJohn R.G. 2016. Shedding light on the ‘dark side’ of phylogenetic comparative methods. Methods in Ecology and Evolution. 7:693–699.</w:t>
      </w:r>
    </w:p>
    <w:p w14:paraId="4E24E04C" w14:textId="77777777" w:rsidR="000530BE" w:rsidRPr="000530BE" w:rsidRDefault="000530BE" w:rsidP="000530BE">
      <w:pPr>
        <w:pStyle w:val="Bibliography"/>
      </w:pPr>
      <w:r w:rsidRPr="000530BE">
        <w:t>Felsenstein J. 2004. Inferring phylogenies. Inferring phylogenies. p. 664–664.</w:t>
      </w:r>
    </w:p>
    <w:p w14:paraId="77BD9C3F" w14:textId="77777777" w:rsidR="000530BE" w:rsidRPr="000530BE" w:rsidRDefault="000530BE" w:rsidP="000530BE">
      <w:pPr>
        <w:pStyle w:val="Bibliography"/>
      </w:pPr>
      <w:r w:rsidRPr="000530BE">
        <w:t>Felsenstein J. 2012. A Comparative Method for Both Discrete and Continuous Characters Using the Threshold Model. The American Naturalist. 179:145–156.</w:t>
      </w:r>
    </w:p>
    <w:p w14:paraId="40201885" w14:textId="77777777" w:rsidR="000530BE" w:rsidRPr="000530BE" w:rsidRDefault="000530BE" w:rsidP="000530BE">
      <w:pPr>
        <w:pStyle w:val="Bibliography"/>
      </w:pPr>
      <w:r w:rsidRPr="000530BE">
        <w:t>Felsenstein J., Churchill G.A. 1996. A Hidden Markov Model approach to variation among sites in rate of evolution. Molecular Biology and Evolution. 13:93–104.</w:t>
      </w:r>
    </w:p>
    <w:p w14:paraId="2A5974EB" w14:textId="77777777" w:rsidR="000530BE" w:rsidRPr="000530BE" w:rsidRDefault="000530BE" w:rsidP="000530BE">
      <w:pPr>
        <w:pStyle w:val="Bibliography"/>
      </w:pPr>
      <w:r w:rsidRPr="000530BE">
        <w:t>Finarelli J.A., Flynn J.J. 2006. Ancestral State Reconstruction of Body Size in the Caniformia (Carnivora, Mammalia): The Effects of Incorporating Data from the Fossil Record. Systematic Biology. 55:301–313.</w:t>
      </w:r>
    </w:p>
    <w:p w14:paraId="44E7239A" w14:textId="77777777" w:rsidR="000530BE" w:rsidRPr="000530BE" w:rsidRDefault="000530BE" w:rsidP="000530BE">
      <w:pPr>
        <w:pStyle w:val="Bibliography"/>
      </w:pPr>
      <w:r w:rsidRPr="000530BE">
        <w:lastRenderedPageBreak/>
        <w:t>FitzJohn R.G., Maddison W.P., Otto S.P. 2009. Estimating Trait-Dependent Speciation and Extinction Rates from Incompletely Resolved Phylogenies. Systematic Biology. 58:595–611.</w:t>
      </w:r>
    </w:p>
    <w:p w14:paraId="724DA8AE" w14:textId="77777777" w:rsidR="000530BE" w:rsidRPr="000530BE" w:rsidRDefault="000530BE" w:rsidP="000530BE">
      <w:pPr>
        <w:pStyle w:val="Bibliography"/>
      </w:pPr>
      <w:r w:rsidRPr="000530BE">
        <w:t>Gardner J.D., Organ C.L. 2021. Evolutionary sample size and consilience in phylogenetic comparative analysis. Systematic Biology. 70:1061–1075.</w:t>
      </w:r>
    </w:p>
    <w:p w14:paraId="284CFDF8" w14:textId="77777777" w:rsidR="000530BE" w:rsidRPr="000530BE" w:rsidRDefault="000530BE" w:rsidP="000530BE">
      <w:pPr>
        <w:pStyle w:val="Bibliography"/>
      </w:pPr>
      <w:r w:rsidRPr="000530BE">
        <w:t>Gelman A., Carlin J.B., Stern H.S., Dunson D.B., Vehtari A., Rubin D.B. 2013. Bayesian Data Analysis. Boca Raton London New York: Chapman and Hall/CRC.</w:t>
      </w:r>
    </w:p>
    <w:p w14:paraId="2CB7D602" w14:textId="77777777" w:rsidR="000530BE" w:rsidRPr="000530BE" w:rsidRDefault="000530BE" w:rsidP="000530BE">
      <w:pPr>
        <w:pStyle w:val="Bibliography"/>
      </w:pPr>
      <w:r w:rsidRPr="000530BE">
        <w:t>Hastie T., Tibshirani R., Friedman J. 2009. The Elements of Statistical Learning: Data Mining, Inference, and Prediction, Second Edition. New York, NY: Springer.</w:t>
      </w:r>
    </w:p>
    <w:p w14:paraId="2399C612" w14:textId="77777777" w:rsidR="000530BE" w:rsidRPr="000530BE" w:rsidRDefault="000530BE" w:rsidP="000530BE">
      <w:pPr>
        <w:pStyle w:val="Bibliography"/>
      </w:pPr>
      <w:r w:rsidRPr="000530BE">
        <w:t>Hastie T.H., Tibshirani R., Wainwright M. 2015. Statistical Learning with Sparsity The Lasso and Generalizations. .</w:t>
      </w:r>
    </w:p>
    <w:p w14:paraId="5D5074FB" w14:textId="77777777" w:rsidR="000530BE" w:rsidRPr="000530BE" w:rsidRDefault="000530BE" w:rsidP="000530BE">
      <w:pPr>
        <w:pStyle w:val="Bibliography"/>
      </w:pPr>
      <w:r w:rsidRPr="000530BE">
        <w:t>Hoerl A.E., Kennard R.W. 1970. Ridge Regression: Biased Estimation for Nonorthogonal Problems. Technometrics. 12:55–67.</w:t>
      </w:r>
    </w:p>
    <w:p w14:paraId="72A4B638" w14:textId="77777777" w:rsidR="000530BE" w:rsidRPr="000530BE" w:rsidRDefault="000530BE" w:rsidP="000530BE">
      <w:pPr>
        <w:pStyle w:val="Bibliography"/>
      </w:pPr>
      <w:r w:rsidRPr="000530BE">
        <w:t>Hrdy S.B. 1979. Infanticide among animals: A review, classification, and examination of the implications for the reproductive strategies of females. Ethology and Sociobiology. 1:13–40.</w:t>
      </w:r>
    </w:p>
    <w:p w14:paraId="33EF77E8" w14:textId="77777777" w:rsidR="000530BE" w:rsidRPr="000530BE" w:rsidRDefault="000530BE" w:rsidP="000530BE">
      <w:pPr>
        <w:pStyle w:val="Bibliography"/>
      </w:pPr>
      <w:r w:rsidRPr="000530BE">
        <w:t>Huelsenbeck J.P., Ronquist F., Nielsen R., Bollback J.P. 2001. Bayesian Inference of Phylogeny and Its Impact on Evolutionary Biology. Science. 294:2310–2314.</w:t>
      </w:r>
    </w:p>
    <w:p w14:paraId="04D7D8F9" w14:textId="77777777" w:rsidR="000530BE" w:rsidRPr="000530BE" w:rsidRDefault="000530BE" w:rsidP="000530BE">
      <w:pPr>
        <w:pStyle w:val="Bibliography"/>
      </w:pPr>
      <w:r w:rsidRPr="000530BE">
        <w:t>Khabbazian M., Kriebel R., Rohe K., Ané C. 2016. Fast and accurate detection of evolutionary shifts in Ornstein–Uhlenbeck models. Methods in Ecology and Evolution. 7:811–824.</w:t>
      </w:r>
    </w:p>
    <w:p w14:paraId="67AB8C31" w14:textId="77777777" w:rsidR="000530BE" w:rsidRPr="000530BE" w:rsidRDefault="000530BE" w:rsidP="000530BE">
      <w:pPr>
        <w:pStyle w:val="Bibliography"/>
      </w:pPr>
      <w:r w:rsidRPr="000530BE">
        <w:t>Lemey P., Salemi M., Vandamme A.-M. 2009. The Phylogenetic Handbook: A Practical Approach to Phylogenetic Analysis and Hypothesis Testing. Cambridge: Cambridge University Press.</w:t>
      </w:r>
    </w:p>
    <w:p w14:paraId="3B2E156F" w14:textId="77777777" w:rsidR="000530BE" w:rsidRPr="000530BE" w:rsidRDefault="000530BE" w:rsidP="000530BE">
      <w:pPr>
        <w:pStyle w:val="Bibliography"/>
      </w:pPr>
      <w:r w:rsidRPr="000530BE">
        <w:t>Lewis P.O. 2001. A Likelihood Approach to Estimating Phylogeny from Discrete Morphological Character Data. Systematic Biology. 50:913–925.</w:t>
      </w:r>
    </w:p>
    <w:p w14:paraId="71F910CC" w14:textId="77777777" w:rsidR="000530BE" w:rsidRPr="000530BE" w:rsidRDefault="000530BE" w:rsidP="000530BE">
      <w:pPr>
        <w:pStyle w:val="Bibliography"/>
      </w:pPr>
      <w:r w:rsidRPr="000530BE">
        <w:t>Maddison W.P., FitzJohn R.G. 2015. The unsolved challenge to phylogenetic correlation tests for categorical characters. Systematic biology. 64:127–136.</w:t>
      </w:r>
    </w:p>
    <w:p w14:paraId="7B065B44" w14:textId="77777777" w:rsidR="000530BE" w:rsidRPr="000530BE" w:rsidRDefault="000530BE" w:rsidP="000530BE">
      <w:pPr>
        <w:pStyle w:val="Bibliography"/>
      </w:pPr>
      <w:r w:rsidRPr="000530BE">
        <w:t>Maddison W.P., Midford P.E., Otto S.P. 2007. Estimating a Binary Character’s Effect on Speciation and Extinction. Systematic Biology. 56:701–710.</w:t>
      </w:r>
    </w:p>
    <w:p w14:paraId="3DE834F7" w14:textId="77777777" w:rsidR="000530BE" w:rsidRPr="000530BE" w:rsidRDefault="000530BE" w:rsidP="000530BE">
      <w:pPr>
        <w:pStyle w:val="Bibliography"/>
      </w:pPr>
      <w:r w:rsidRPr="000530BE">
        <w:t>May M.R., Moore B.R. 2020. A Bayesian Approach for Inferring the Impact of a Discrete Character on Rates of Continuous-Character Evolution in the Presence of Background-Rate Variation. Systematic Biology. 69:530–544.</w:t>
      </w:r>
    </w:p>
    <w:p w14:paraId="1044CBEA" w14:textId="77777777" w:rsidR="000530BE" w:rsidRPr="000530BE" w:rsidRDefault="000530BE" w:rsidP="000530BE">
      <w:pPr>
        <w:pStyle w:val="Bibliography"/>
      </w:pPr>
      <w:r w:rsidRPr="000530BE">
        <w:t>O’Meara B.C. 2012. Evolutionary Inferences from Phylogenies: A Review of Methods. Annual Review of Ecology, Evolution, and Systematics. 43:267–285.</w:t>
      </w:r>
    </w:p>
    <w:p w14:paraId="3A4F7DDD" w14:textId="77777777" w:rsidR="000530BE" w:rsidRPr="000530BE" w:rsidRDefault="000530BE" w:rsidP="000530BE">
      <w:pPr>
        <w:pStyle w:val="Bibliography"/>
      </w:pPr>
      <w:r w:rsidRPr="000530BE">
        <w:t>Pagel M. 1994. Detecting correlated evolution on phylogenies: a general method for the comparative analysis of discrete characters. Proceedings of the Royal Society of London. Series B: Biological Sciences. 255:37–45.</w:t>
      </w:r>
    </w:p>
    <w:p w14:paraId="169C676C" w14:textId="77777777" w:rsidR="000530BE" w:rsidRPr="000530BE" w:rsidRDefault="000530BE" w:rsidP="000530BE">
      <w:pPr>
        <w:pStyle w:val="Bibliography"/>
      </w:pPr>
      <w:r w:rsidRPr="000530BE">
        <w:lastRenderedPageBreak/>
        <w:t>Pagel M. 1999. The Maximum Likelihood Approach to Reconstructing Ancestral Character States of Discrete Characters on Phylogenies. Systematic Biology. 48:612–622.</w:t>
      </w:r>
    </w:p>
    <w:p w14:paraId="09384F70" w14:textId="77777777" w:rsidR="000530BE" w:rsidRPr="000530BE" w:rsidRDefault="000530BE" w:rsidP="000530BE">
      <w:pPr>
        <w:pStyle w:val="Bibliography"/>
      </w:pPr>
      <w:r w:rsidRPr="000530BE">
        <w:t>Pagel M., Meade A. 2006. Bayesian Analysis of Correlated Evolution of Discrete Characters by Reversible‐Jump Markov Chain Monte Carlo. The American Naturalist. 167:808–825.</w:t>
      </w:r>
    </w:p>
    <w:p w14:paraId="504C2DD0" w14:textId="77777777" w:rsidR="000530BE" w:rsidRPr="000530BE" w:rsidRDefault="000530BE" w:rsidP="000530BE">
      <w:pPr>
        <w:pStyle w:val="Bibliography"/>
      </w:pPr>
      <w:r w:rsidRPr="000530BE">
        <w:t>Rabosky D.L., Goldberg E.E. 2015. Model Inadequacy and Mistaken Inferences of Trait-Dependent Speciation. Systematic Biology. 64:340–355.</w:t>
      </w:r>
    </w:p>
    <w:p w14:paraId="15867243" w14:textId="77777777" w:rsidR="000530BE" w:rsidRPr="000530BE" w:rsidRDefault="000530BE" w:rsidP="000530BE">
      <w:pPr>
        <w:pStyle w:val="Bibliography"/>
      </w:pPr>
      <w:r w:rsidRPr="000530BE">
        <w:t>Rohlf F.J. 2001. Comparative Methods for the Analysis of Continuous Variables: Geometric Interpretations. Evolution. 55:2143–2160.</w:t>
      </w:r>
    </w:p>
    <w:p w14:paraId="61DA24D1" w14:textId="77777777" w:rsidR="000530BE" w:rsidRPr="000530BE" w:rsidRDefault="000530BE" w:rsidP="000530BE">
      <w:pPr>
        <w:pStyle w:val="Bibliography"/>
      </w:pPr>
      <w:r w:rsidRPr="000530BE">
        <w:t>Sanderson M.J. 2002. Estimating Absolute Rates of Molecular Evolution and Divergence Times: A Penalized Likelihood Approach. Molecular Biology and Evolution. 19:101–109.</w:t>
      </w:r>
    </w:p>
    <w:p w14:paraId="08C353C6" w14:textId="77777777" w:rsidR="000530BE" w:rsidRPr="000530BE" w:rsidRDefault="000530BE" w:rsidP="000530BE">
      <w:pPr>
        <w:pStyle w:val="Bibliography"/>
      </w:pPr>
      <w:r w:rsidRPr="000530BE">
        <w:t>Sillen-Tullberg B., Moller A.P. 1993. The Relationship between Concealed Ovulation and Mating Systems in Anthropoid Primates: A Phylogenetic Analysis. The American Naturalist. 141:1–25.</w:t>
      </w:r>
    </w:p>
    <w:p w14:paraId="48719158" w14:textId="77777777" w:rsidR="000530BE" w:rsidRPr="000530BE" w:rsidRDefault="000530BE" w:rsidP="000530BE">
      <w:pPr>
        <w:pStyle w:val="Bibliography"/>
      </w:pPr>
      <w:r w:rsidRPr="000530BE">
        <w:t>Skinner A., Lee M.S., Hutchinson M.N. 2008. Rapid and repeated limb loss in a clade of scincid lizards. BMC Evolutionary Biology. 8:310.</w:t>
      </w:r>
    </w:p>
    <w:p w14:paraId="47E1C292" w14:textId="77777777" w:rsidR="000530BE" w:rsidRPr="000530BE" w:rsidRDefault="000530BE" w:rsidP="000530BE">
      <w:pPr>
        <w:pStyle w:val="Bibliography"/>
      </w:pPr>
      <w:r w:rsidRPr="000530BE">
        <w:t>Stadler T. 2019. TreeSim: Simulating Phylogenetic Trees. .</w:t>
      </w:r>
    </w:p>
    <w:p w14:paraId="3AF24091" w14:textId="77777777" w:rsidR="000530BE" w:rsidRPr="000530BE" w:rsidRDefault="000530BE" w:rsidP="000530BE">
      <w:pPr>
        <w:pStyle w:val="Bibliography"/>
      </w:pPr>
      <w:r w:rsidRPr="000530BE">
        <w:t>Tibshirani R. 1996. Regression shrinkage and selection via the lasso. Journal of the Royal Statistical Society Series B: Statistical Methodology. 58:267–288.</w:t>
      </w:r>
    </w:p>
    <w:p w14:paraId="7AA3D93B" w14:textId="77777777" w:rsidR="000530BE" w:rsidRPr="000530BE" w:rsidRDefault="000530BE" w:rsidP="000530BE">
      <w:pPr>
        <w:pStyle w:val="Bibliography"/>
      </w:pPr>
      <w:r w:rsidRPr="000530BE">
        <w:t>Title P.O., Rabosky D.L. 2019. Tip rates, phylogenies and diversification: What are we estimating, and how good are the estimates? Methods in Ecology and Evolution. 10:821–834.</w:t>
      </w:r>
    </w:p>
    <w:p w14:paraId="7AD1B579" w14:textId="77777777" w:rsidR="000530BE" w:rsidRPr="000530BE" w:rsidRDefault="000530BE" w:rsidP="000530BE">
      <w:pPr>
        <w:pStyle w:val="Bibliography"/>
      </w:pPr>
      <w:r w:rsidRPr="000530BE">
        <w:t>Tuffley C., Steel M. 1998. Modeling the covarion hypothesis of nucleotide substitution. Mathematical Biosciences. 147:63–91.</w:t>
      </w:r>
    </w:p>
    <w:p w14:paraId="5A2BEBB3" w14:textId="77777777" w:rsidR="000530BE" w:rsidRPr="000530BE" w:rsidRDefault="000530BE" w:rsidP="000530BE">
      <w:pPr>
        <w:pStyle w:val="Bibliography"/>
      </w:pPr>
      <w:r w:rsidRPr="000530BE">
        <w:t>Vasconcelos T., O’Meara B.C., Beaulieu J.M. 2022. A flexible method for estimating tip diversification rates across a range of speciation and extinction scenarios. Evolution. 76:1420–1433.</w:t>
      </w:r>
    </w:p>
    <w:p w14:paraId="61FE1EE5" w14:textId="77777777" w:rsidR="000530BE" w:rsidRPr="000530BE" w:rsidRDefault="000530BE" w:rsidP="000530BE">
      <w:pPr>
        <w:pStyle w:val="Bibliography"/>
      </w:pPr>
      <w:r w:rsidRPr="000530BE">
        <w:t>Zhou Y., Gao M., Chen Y., Shi X. 2024. Adaptive Penalized Likelihood method for Markov Chains. .</w:t>
      </w:r>
    </w:p>
    <w:p w14:paraId="59A9FE36" w14:textId="6CF43478" w:rsidR="00EB0295" w:rsidRPr="00990AA7" w:rsidRDefault="00FC73A3" w:rsidP="000530BE">
      <w:pPr>
        <w:pStyle w:val="Bibliography"/>
        <w:spacing w:after="0" w:line="360" w:lineRule="auto"/>
        <w:rPr>
          <w:rFonts w:ascii="Times New Roman" w:eastAsia="Times New Roman" w:hAnsi="Times New Roman" w:cs="Times New Roman"/>
          <w:b/>
          <w:bCs/>
        </w:rPr>
      </w:pPr>
      <w:r>
        <w:fldChar w:fldCharType="end"/>
      </w:r>
      <w:r w:rsidRPr="00990AA7">
        <w:br w:type="page"/>
      </w:r>
    </w:p>
    <w:p w14:paraId="05A76304" w14:textId="0DB25736" w:rsidR="00EB0295" w:rsidRPr="00990AA7" w:rsidDel="00947FDC" w:rsidRDefault="008A7484" w:rsidP="00B20478">
      <w:pPr>
        <w:pStyle w:val="BodyText"/>
        <w:spacing w:after="0" w:line="360" w:lineRule="auto"/>
        <w:rPr>
          <w:del w:id="4647" w:author="Boyko, James" w:date="2025-06-30T15:52:00Z" w16du:dateUtc="2025-06-30T19:52:00Z"/>
          <w:rFonts w:ascii="Times New Roman" w:eastAsia="Times New Roman" w:hAnsi="Times New Roman" w:cs="Times New Roman"/>
          <w:b/>
          <w:bCs/>
        </w:rPr>
      </w:pPr>
      <w:del w:id="4648" w:author="Boyko, James" w:date="2025-06-16T17:13:00Z" w16du:dateUtc="2025-06-16T20:13:00Z">
        <w:r w:rsidRPr="00990AA7" w:rsidDel="00E92A03">
          <w:rPr>
            <w:rFonts w:ascii="Times New Roman" w:eastAsia="Times New Roman" w:hAnsi="Times New Roman" w:cs="Times New Roman"/>
            <w:b/>
            <w:bCs/>
          </w:rPr>
          <w:lastRenderedPageBreak/>
          <w:delText>Supp</w:delText>
        </w:r>
        <w:r w:rsidRPr="00990AA7" w:rsidDel="00287662">
          <w:rPr>
            <w:rFonts w:ascii="Times New Roman" w:eastAsia="Times New Roman" w:hAnsi="Times New Roman" w:cs="Times New Roman"/>
            <w:b/>
            <w:bCs/>
          </w:rPr>
          <w:delText xml:space="preserve"> Figures</w:delText>
        </w:r>
      </w:del>
    </w:p>
    <w:p w14:paraId="7D1BF3D1" w14:textId="77777777" w:rsidR="00ED0ED0" w:rsidRPr="00990AA7" w:rsidDel="00947FDC" w:rsidRDefault="00ED0ED0" w:rsidP="00B20478">
      <w:pPr>
        <w:pStyle w:val="BodyText"/>
        <w:spacing w:after="0" w:line="360" w:lineRule="auto"/>
        <w:rPr>
          <w:del w:id="4649" w:author="Boyko, James" w:date="2025-06-30T15:52:00Z" w16du:dateUtc="2025-06-30T19:52:00Z"/>
          <w:rFonts w:ascii="Times New Roman" w:eastAsia="Times New Roman" w:hAnsi="Times New Roman" w:cs="Times New Roman"/>
          <w:b/>
          <w:bCs/>
        </w:rPr>
      </w:pPr>
    </w:p>
    <w:p w14:paraId="0EC425C6" w14:textId="0581B542" w:rsidR="00ED0ED0" w:rsidRPr="00990AA7" w:rsidDel="00947FDC" w:rsidRDefault="00ED0ED0" w:rsidP="00B20478">
      <w:pPr>
        <w:pStyle w:val="BodyText"/>
        <w:keepNext/>
        <w:spacing w:after="0" w:line="360" w:lineRule="auto"/>
        <w:rPr>
          <w:del w:id="4650" w:author="Boyko, James" w:date="2025-06-30T15:52:00Z" w16du:dateUtc="2025-06-30T19:52:00Z"/>
        </w:rPr>
      </w:pPr>
      <w:del w:id="4651" w:author="Boyko, James" w:date="2025-06-30T15:52:00Z" w16du:dateUtc="2025-06-30T19:52:00Z">
        <w:r w:rsidRPr="00990AA7" w:rsidDel="00947FDC">
          <w:rPr>
            <w:noProof/>
          </w:rPr>
          <w:drawing>
            <wp:inline distT="0" distB="0" distL="0" distR="0" wp14:anchorId="231DF4D5" wp14:editId="47DD8D79">
              <wp:extent cx="5100320" cy="5182870"/>
              <wp:effectExtent l="0" t="0" r="0" b="0"/>
              <wp:docPr id="7" name="Image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A screenshot of a graph&#10;&#10;Description automatically generated"/>
                      <pic:cNvPicPr>
                        <a:picLocks noChangeAspect="1" noChangeArrowheads="1"/>
                      </pic:cNvPicPr>
                    </pic:nvPicPr>
                    <pic:blipFill>
                      <a:blip r:embed="rId14"/>
                      <a:stretch>
                        <a:fillRect/>
                      </a:stretch>
                    </pic:blipFill>
                    <pic:spPr bwMode="auto">
                      <a:xfrm>
                        <a:off x="0" y="0"/>
                        <a:ext cx="5100320" cy="5182870"/>
                      </a:xfrm>
                      <a:prstGeom prst="rect">
                        <a:avLst/>
                      </a:prstGeom>
                    </pic:spPr>
                  </pic:pic>
                </a:graphicData>
              </a:graphic>
            </wp:inline>
          </w:drawing>
        </w:r>
      </w:del>
    </w:p>
    <w:p w14:paraId="09AAC8EA" w14:textId="20785F4D" w:rsidR="00ED0ED0" w:rsidRPr="00990AA7" w:rsidDel="00947FDC" w:rsidRDefault="00ED0ED0" w:rsidP="00B20478">
      <w:pPr>
        <w:pStyle w:val="Caption"/>
        <w:spacing w:before="0" w:after="0" w:line="360" w:lineRule="auto"/>
        <w:rPr>
          <w:del w:id="4652" w:author="Boyko, James" w:date="2025-06-30T15:52:00Z" w16du:dateUtc="2025-06-30T19:52:00Z"/>
        </w:rPr>
      </w:pPr>
      <w:del w:id="4653" w:author="Boyko, James" w:date="2025-06-30T15:52:00Z" w16du:dateUtc="2025-06-30T19:52:00Z">
        <w:r w:rsidRPr="00990AA7" w:rsidDel="00947FDC">
          <w:delText>Figure S</w:delText>
        </w:r>
      </w:del>
      <w:del w:id="4654" w:author="Boyko, James" w:date="2025-06-16T17:11:00Z" w16du:dateUtc="2025-06-16T20:11:00Z">
        <w:r w:rsidRPr="00990AA7" w:rsidDel="0032465C">
          <w:delText xml:space="preserve"> </w:delText>
        </w:r>
      </w:del>
      <w:del w:id="4655" w:author="Boyko, James" w:date="2025-06-30T15:52:00Z" w16du:dateUtc="2025-06-30T19:52:00Z">
        <w:r w:rsidR="00935B64" w:rsidDel="00947FDC">
          <w:fldChar w:fldCharType="begin"/>
        </w:r>
        <w:r w:rsidR="00935B64" w:rsidDel="00947FDC">
          <w:delInstrText xml:space="preserve"> SEQ Figure_S \* ARABIC </w:delInstrText>
        </w:r>
        <w:r w:rsidR="00935B64" w:rsidDel="00947FDC">
          <w:fldChar w:fldCharType="separate"/>
        </w:r>
        <w:r w:rsidR="00935B64" w:rsidRPr="00990AA7" w:rsidDel="00947FDC">
          <w:rPr>
            <w:noProof/>
          </w:rPr>
          <w:delText>1</w:delText>
        </w:r>
        <w:r w:rsidR="00935B64" w:rsidDel="00947FDC">
          <w:rPr>
            <w:noProof/>
          </w:rPr>
          <w:fldChar w:fldCharType="end"/>
        </w:r>
        <w:r w:rsidRPr="00990AA7" w:rsidDel="00947FDC">
          <w:delText xml:space="preserve"> – divergence of ancestral state as a function of node age. </w:delText>
        </w:r>
        <w:r w:rsidR="003125B3" w:rsidRPr="00990AA7" w:rsidDel="00947FDC">
          <w:delText xml:space="preserve">Solid lines are the average estimate for all </w:delText>
        </w:r>
        <w:r w:rsidR="00725D49" w:rsidRPr="00990AA7" w:rsidDel="00947FDC">
          <w:delText>simulations and each dot represents one node</w:delText>
        </w:r>
        <w:r w:rsidR="003125B3" w:rsidRPr="00990AA7" w:rsidDel="00947FDC">
          <w:delText xml:space="preserve">. </w:delText>
        </w:r>
      </w:del>
    </w:p>
    <w:p w14:paraId="10127367" w14:textId="77777777" w:rsidR="00ED0ED0" w:rsidRPr="00990AA7" w:rsidDel="00947FDC" w:rsidRDefault="00ED0ED0" w:rsidP="00B20478">
      <w:pPr>
        <w:pStyle w:val="BodyText"/>
        <w:spacing w:after="0" w:line="360" w:lineRule="auto"/>
        <w:rPr>
          <w:del w:id="4656" w:author="Boyko, James" w:date="2025-06-30T15:52:00Z" w16du:dateUtc="2025-06-30T19:52:00Z"/>
          <w:rFonts w:ascii="Times New Roman" w:eastAsia="Times New Roman" w:hAnsi="Times New Roman" w:cs="Times New Roman"/>
          <w:b/>
          <w:bCs/>
        </w:rPr>
      </w:pPr>
    </w:p>
    <w:p w14:paraId="34BB29C3" w14:textId="2DF24B99" w:rsidR="00081E5B" w:rsidRPr="00990AA7" w:rsidDel="00947FDC" w:rsidRDefault="00081E5B" w:rsidP="00081E5B">
      <w:pPr>
        <w:pStyle w:val="BodyText"/>
        <w:keepNext/>
        <w:spacing w:after="0" w:line="360" w:lineRule="auto"/>
        <w:rPr>
          <w:del w:id="4657" w:author="Boyko, James" w:date="2025-06-30T15:52:00Z" w16du:dateUtc="2025-06-30T19:52:00Z"/>
          <w:moveTo w:id="4658" w:author="Boyko, James" w:date="2025-06-18T14:01:00Z" w16du:dateUtc="2025-06-18T17:01:00Z"/>
        </w:rPr>
      </w:pPr>
      <w:moveToRangeStart w:id="4659" w:author="Boyko, James" w:date="2025-06-18T14:01:00Z" w:name="move201147695"/>
      <w:moveTo w:id="4660" w:author="Boyko, James" w:date="2025-06-18T14:01:00Z" w16du:dateUtc="2025-06-18T17:01:00Z">
        <w:del w:id="4661" w:author="Boyko, James" w:date="2025-06-30T15:52:00Z" w16du:dateUtc="2025-06-30T19:52:00Z">
          <w:r w:rsidRPr="00990AA7" w:rsidDel="00947FDC">
            <w:rPr>
              <w:noProof/>
            </w:rPr>
            <w:drawing>
              <wp:inline distT="0" distB="0" distL="0" distR="0" wp14:anchorId="634260A8" wp14:editId="0482FF27">
                <wp:extent cx="5181600" cy="4864100"/>
                <wp:effectExtent l="0" t="0" r="0" b="0"/>
                <wp:docPr id="20648990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13"/>
                        <a:stretch>
                          <a:fillRect/>
                        </a:stretch>
                      </pic:blipFill>
                      <pic:spPr>
                        <a:xfrm>
                          <a:off x="0" y="0"/>
                          <a:ext cx="5181600" cy="4864100"/>
                        </a:xfrm>
                        <a:prstGeom prst="rect">
                          <a:avLst/>
                        </a:prstGeom>
                      </pic:spPr>
                    </pic:pic>
                  </a:graphicData>
                </a:graphic>
              </wp:inline>
            </w:drawing>
          </w:r>
        </w:del>
      </w:moveTo>
    </w:p>
    <w:p w14:paraId="0B3DF73C" w14:textId="643626A0" w:rsidR="00081E5B" w:rsidRPr="00FC163D" w:rsidDel="00947FDC" w:rsidRDefault="00081E5B" w:rsidP="00081E5B">
      <w:pPr>
        <w:pStyle w:val="Caption"/>
        <w:spacing w:before="0" w:after="0"/>
        <w:rPr>
          <w:del w:id="4662" w:author="Boyko, James" w:date="2025-06-30T15:52:00Z" w16du:dateUtc="2025-06-30T19:52:00Z"/>
          <w:moveTo w:id="4663" w:author="Boyko, James" w:date="2025-06-18T14:01:00Z" w16du:dateUtc="2025-06-18T17:01:00Z"/>
        </w:rPr>
      </w:pPr>
      <w:moveTo w:id="4664" w:author="Boyko, James" w:date="2025-06-18T14:01:00Z" w16du:dateUtc="2025-06-18T17:01:00Z">
        <w:del w:id="4665" w:author="Boyko, James" w:date="2025-06-30T15:52:00Z" w16du:dateUtc="2025-06-30T19:52:00Z">
          <w:r w:rsidRPr="00990AA7" w:rsidDel="00947FDC">
            <w:delText xml:space="preserve">Figure </w:delText>
          </w:r>
        </w:del>
        <w:del w:id="4666" w:author="Boyko, James" w:date="2025-06-18T14:09:00Z" w16du:dateUtc="2025-06-18T17:09:00Z">
          <w:r w:rsidDel="00FD7C50">
            <w:fldChar w:fldCharType="begin"/>
          </w:r>
          <w:r w:rsidDel="00FD7C50">
            <w:delInstrText xml:space="preserve"> SEQ Figure \* ARABIC </w:delInstrText>
          </w:r>
          <w:r w:rsidDel="00FD7C50">
            <w:fldChar w:fldCharType="separate"/>
          </w:r>
          <w:r w:rsidDel="00FD7C50">
            <w:rPr>
              <w:noProof/>
            </w:rPr>
            <w:delText>5</w:delText>
          </w:r>
          <w:r w:rsidDel="00FD7C50">
            <w:rPr>
              <w:noProof/>
            </w:rPr>
            <w:fldChar w:fldCharType="end"/>
          </w:r>
        </w:del>
        <w:del w:id="4667" w:author="Boyko, James" w:date="2025-06-30T15:52:00Z" w16du:dateUtc="2025-06-30T19:52:00Z">
          <w:r w:rsidRPr="00990AA7" w:rsidDel="00947FDC">
            <w:delText xml:space="preserve"> - Comparison of likelihood profiles and model structures for transition rates under the dredge model (a, c) and the standard corHMM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corHMM model's highest transition rate of 0.185 transitions/MY for the same scenario. Similarly, the dredge model estimated a low transition rate (0.014 transitions/MY) for concealed ovulation to estrus advertisement under multimale mating, while the corHMM model inferred no transitions. Despite regularization downwardly biasing rate estimates, overall rate magnitudes were consistent across models, with improved parameter behavior under the dredge framework.</w:delText>
          </w:r>
        </w:del>
      </w:moveTo>
    </w:p>
    <w:moveToRangeEnd w:id="4659"/>
    <w:p w14:paraId="0ED85E32" w14:textId="678A1BAE" w:rsidR="00935B64" w:rsidRPr="00990AA7" w:rsidDel="00081E5B" w:rsidRDefault="00935B64" w:rsidP="00B20478">
      <w:pPr>
        <w:pStyle w:val="BodyText"/>
        <w:keepNext/>
        <w:spacing w:after="0" w:line="360" w:lineRule="auto"/>
        <w:rPr>
          <w:del w:id="4668" w:author="Boyko, James" w:date="2025-06-18T14:01:00Z" w16du:dateUtc="2025-06-18T17:01:00Z"/>
        </w:rPr>
      </w:pPr>
      <w:del w:id="4669" w:author="Boyko, James" w:date="2025-06-18T14:01:00Z" w16du:dateUtc="2025-06-18T17:01:00Z">
        <w:r w:rsidRPr="00990AA7" w:rsidDel="00081E5B">
          <w:rPr>
            <w:b/>
            <w:bCs/>
            <w:noProof/>
          </w:rPr>
          <w:drawing>
            <wp:inline distT="0" distB="0" distL="0" distR="0" wp14:anchorId="527E25F2" wp14:editId="20489612">
              <wp:extent cx="6332220" cy="6332220"/>
              <wp:effectExtent l="0" t="0" r="0" b="0"/>
              <wp:docPr id="1250746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4685" name="Picture 125074685"/>
                      <pic:cNvPicPr/>
                    </pic:nvPicPr>
                    <pic:blipFill>
                      <a:blip r:embed="rId15"/>
                      <a:stretch>
                        <a:fillRect/>
                      </a:stretch>
                    </pic:blipFill>
                    <pic:spPr>
                      <a:xfrm>
                        <a:off x="0" y="0"/>
                        <a:ext cx="6332220" cy="6332220"/>
                      </a:xfrm>
                      <a:prstGeom prst="rect">
                        <a:avLst/>
                      </a:prstGeom>
                    </pic:spPr>
                  </pic:pic>
                </a:graphicData>
              </a:graphic>
            </wp:inline>
          </w:drawing>
        </w:r>
      </w:del>
    </w:p>
    <w:p w14:paraId="1456DCC0" w14:textId="59E230D5" w:rsidR="0032465C" w:rsidRDefault="00935B64" w:rsidP="00B20478">
      <w:pPr>
        <w:pStyle w:val="Caption"/>
        <w:spacing w:before="0" w:after="0" w:line="360" w:lineRule="auto"/>
        <w:rPr>
          <w:ins w:id="4670" w:author="Boyko, James" w:date="2025-06-16T17:11:00Z" w16du:dateUtc="2025-06-16T20:11:00Z"/>
          <w:rFonts w:ascii="Times New Roman" w:eastAsia="Times New Roman" w:hAnsi="Times New Roman" w:cs="Times New Roman"/>
          <w:b/>
          <w:bCs/>
        </w:rPr>
      </w:pPr>
      <w:del w:id="4671" w:author="Boyko, James" w:date="2025-06-18T14:01:00Z" w16du:dateUtc="2025-06-18T17:01:00Z">
        <w:r w:rsidRPr="00990AA7" w:rsidDel="00081E5B">
          <w:delText>Figure S</w:delText>
        </w:r>
      </w:del>
      <w:del w:id="4672" w:author="Boyko, James" w:date="2025-06-16T17:11:00Z" w16du:dateUtc="2025-06-16T20:11:00Z">
        <w:r w:rsidRPr="00990AA7" w:rsidDel="0032465C">
          <w:delText xml:space="preserve"> </w:delText>
        </w:r>
      </w:del>
      <w:del w:id="4673" w:author="Boyko, James" w:date="2025-06-18T14:01:00Z" w16du:dateUtc="2025-06-18T17:01:00Z">
        <w:r w:rsidDel="00081E5B">
          <w:fldChar w:fldCharType="begin"/>
        </w:r>
        <w:r w:rsidDel="00081E5B">
          <w:delInstrText xml:space="preserve"> SEQ Figure_S \* ARABIC </w:delInstrText>
        </w:r>
        <w:r w:rsidDel="00081E5B">
          <w:fldChar w:fldCharType="separate"/>
        </w:r>
        <w:r w:rsidRPr="00990AA7" w:rsidDel="00081E5B">
          <w:rPr>
            <w:noProof/>
          </w:rPr>
          <w:delText>2</w:delText>
        </w:r>
        <w:r w:rsidDel="00081E5B">
          <w:rPr>
            <w:noProof/>
          </w:rPr>
          <w:fldChar w:fldCharType="end"/>
        </w:r>
        <w:r w:rsidRPr="00990AA7" w:rsidDel="00081E5B">
          <w:delText xml:space="preserve"> - left is 95% confidence interval rate choice </w:delText>
        </w:r>
        <w:r w:rsidR="00FA1068" w:rsidRPr="00990AA7" w:rsidDel="00081E5B">
          <w:delText xml:space="preserve">(high rates, but from within 95% confidence interval) </w:delText>
        </w:r>
        <w:r w:rsidRPr="00990AA7" w:rsidDel="00081E5B">
          <w:delText>and right is the standard corhmm fit.</w:delText>
        </w:r>
      </w:del>
      <w:ins w:id="4674" w:author="Boyko, James" w:date="2025-06-16T17:11:00Z" w16du:dateUtc="2025-06-16T20:11:00Z">
        <w:r w:rsidR="0032465C">
          <w:rPr>
            <w:rFonts w:ascii="Times New Roman" w:eastAsia="Times New Roman" w:hAnsi="Times New Roman" w:cs="Times New Roman"/>
            <w:b/>
            <w:bCs/>
          </w:rPr>
          <w:t>Pseudocode for simulated annealing search</w:t>
        </w:r>
      </w:ins>
    </w:p>
    <w:p w14:paraId="2796581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75" w:author="Boyko, James" w:date="2025-06-16T17:11:00Z" w16du:dateUtc="2025-06-16T20:11:00Z"/>
          <w:rFonts w:ascii="Courier New" w:hAnsi="Courier New" w:cs="Courier New"/>
          <w:color w:val="1A1C1E"/>
          <w:sz w:val="20"/>
          <w:szCs w:val="20"/>
        </w:rPr>
      </w:pPr>
      <w:ins w:id="4676" w:author="Boyko, James" w:date="2025-06-16T17:11:00Z" w16du:dateUtc="2025-06-16T20:11:00Z">
        <w:r w:rsidRPr="0032465C">
          <w:rPr>
            <w:rFonts w:ascii="Courier New" w:hAnsi="Courier New" w:cs="Courier New"/>
            <w:color w:val="1A1C1E"/>
            <w:sz w:val="20"/>
            <w:szCs w:val="20"/>
          </w:rPr>
          <w:t>FUNCTION SimulatedAnnealingSearch(data, phylogeny, initial_model_structure, rate_cat, params):</w:t>
        </w:r>
      </w:ins>
    </w:p>
    <w:p w14:paraId="4DBDF78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77" w:author="Boyko, James" w:date="2025-06-16T17:11:00Z" w16du:dateUtc="2025-06-16T20:11:00Z"/>
          <w:rFonts w:ascii="Courier New" w:hAnsi="Courier New" w:cs="Courier New"/>
          <w:color w:val="1A1C1E"/>
          <w:sz w:val="20"/>
          <w:szCs w:val="20"/>
        </w:rPr>
      </w:pPr>
      <w:ins w:id="4678"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SA Initialization</w:t>
        </w:r>
      </w:ins>
    </w:p>
    <w:p w14:paraId="0BCE682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79" w:author="Boyko, James" w:date="2025-06-16T17:11:00Z" w16du:dateUtc="2025-06-16T20:11:00Z"/>
          <w:rFonts w:ascii="Courier New" w:hAnsi="Courier New" w:cs="Courier New"/>
          <w:color w:val="1A1C1E"/>
          <w:sz w:val="20"/>
          <w:szCs w:val="20"/>
        </w:rPr>
      </w:pPr>
      <w:ins w:id="4680" w:author="Boyko, James" w:date="2025-06-16T17:11:00Z" w16du:dateUtc="2025-06-16T20:11:00Z">
        <w:r w:rsidRPr="0032465C">
          <w:rPr>
            <w:rFonts w:ascii="Courier New" w:hAnsi="Courier New" w:cs="Courier New"/>
            <w:color w:val="1A1C1E"/>
            <w:sz w:val="20"/>
            <w:szCs w:val="20"/>
          </w:rPr>
          <w:t xml:space="preserve">  FIT initial_model_structure to get initial_fit and initial_score</w:t>
        </w:r>
      </w:ins>
    </w:p>
    <w:p w14:paraId="087DD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81" w:author="Boyko, James" w:date="2025-06-16T17:11:00Z" w16du:dateUtc="2025-06-16T20:11:00Z"/>
          <w:rFonts w:ascii="Courier New" w:hAnsi="Courier New" w:cs="Courier New"/>
          <w:color w:val="1A1C1E"/>
          <w:sz w:val="20"/>
          <w:szCs w:val="20"/>
        </w:rPr>
      </w:pPr>
      <w:ins w:id="4682" w:author="Boyko, James" w:date="2025-06-16T17:11:00Z" w16du:dateUtc="2025-06-16T20:11:00Z">
        <w:r w:rsidRPr="0032465C">
          <w:rPr>
            <w:rFonts w:ascii="Courier New" w:hAnsi="Courier New" w:cs="Courier New"/>
            <w:color w:val="1A1C1E"/>
            <w:sz w:val="20"/>
            <w:szCs w:val="20"/>
          </w:rPr>
          <w:t xml:space="preserve">  SET current_model = initial_fit</w:t>
        </w:r>
      </w:ins>
    </w:p>
    <w:p w14:paraId="5F6D212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83" w:author="Boyko, James" w:date="2025-06-16T17:11:00Z" w16du:dateUtc="2025-06-16T20:11:00Z"/>
          <w:rFonts w:ascii="Courier New" w:hAnsi="Courier New" w:cs="Courier New"/>
          <w:color w:val="1A1C1E"/>
          <w:sz w:val="20"/>
          <w:szCs w:val="20"/>
        </w:rPr>
      </w:pPr>
      <w:ins w:id="4684" w:author="Boyko, James" w:date="2025-06-16T17:11:00Z" w16du:dateUtc="2025-06-16T20:11:00Z">
        <w:r w:rsidRPr="0032465C">
          <w:rPr>
            <w:rFonts w:ascii="Courier New" w:hAnsi="Courier New" w:cs="Courier New"/>
            <w:color w:val="1A1C1E"/>
            <w:sz w:val="20"/>
            <w:szCs w:val="20"/>
          </w:rPr>
          <w:t xml:space="preserve">  SET current_score = initial_score</w:t>
        </w:r>
      </w:ins>
    </w:p>
    <w:p w14:paraId="789D770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85" w:author="Boyko, James" w:date="2025-06-16T17:11:00Z" w16du:dateUtc="2025-06-16T20:11:00Z"/>
          <w:rFonts w:ascii="Courier New" w:hAnsi="Courier New" w:cs="Courier New"/>
          <w:color w:val="1A1C1E"/>
          <w:sz w:val="20"/>
          <w:szCs w:val="20"/>
        </w:rPr>
      </w:pPr>
      <w:ins w:id="4686" w:author="Boyko, James" w:date="2025-06-16T17:11:00Z" w16du:dateUtc="2025-06-16T20:11:00Z">
        <w:r w:rsidRPr="0032465C">
          <w:rPr>
            <w:rFonts w:ascii="Courier New" w:hAnsi="Courier New" w:cs="Courier New"/>
            <w:color w:val="1A1C1E"/>
            <w:sz w:val="20"/>
            <w:szCs w:val="20"/>
          </w:rPr>
          <w:t xml:space="preserve">  SET best_model = current_model</w:t>
        </w:r>
      </w:ins>
    </w:p>
    <w:p w14:paraId="4BEC72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87" w:author="Boyko, James" w:date="2025-06-16T17:11:00Z" w16du:dateUtc="2025-06-16T20:11:00Z"/>
          <w:rFonts w:ascii="Courier New" w:hAnsi="Courier New" w:cs="Courier New"/>
          <w:color w:val="1A1C1E"/>
          <w:sz w:val="20"/>
          <w:szCs w:val="20"/>
        </w:rPr>
      </w:pPr>
      <w:ins w:id="4688" w:author="Boyko, James" w:date="2025-06-16T17:11:00Z" w16du:dateUtc="2025-06-16T20:11:00Z">
        <w:r w:rsidRPr="0032465C">
          <w:rPr>
            <w:rFonts w:ascii="Courier New" w:hAnsi="Courier New" w:cs="Courier New"/>
            <w:color w:val="1A1C1E"/>
            <w:sz w:val="20"/>
            <w:szCs w:val="20"/>
          </w:rPr>
          <w:t xml:space="preserve">  SET best_score = current_score</w:t>
        </w:r>
      </w:ins>
    </w:p>
    <w:p w14:paraId="48DE733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89" w:author="Boyko, James" w:date="2025-06-16T17:11:00Z" w16du:dateUtc="2025-06-16T20:11:00Z"/>
          <w:rFonts w:ascii="Courier New" w:hAnsi="Courier New" w:cs="Courier New"/>
          <w:color w:val="1A1C1E"/>
          <w:sz w:val="20"/>
          <w:szCs w:val="20"/>
        </w:rPr>
      </w:pPr>
      <w:ins w:id="4690" w:author="Boyko, James" w:date="2025-06-16T17:11:00Z" w16du:dateUtc="2025-06-16T20:11:00Z">
        <w:r w:rsidRPr="0032465C">
          <w:rPr>
            <w:rFonts w:ascii="Courier New" w:hAnsi="Courier New" w:cs="Courier New"/>
            <w:color w:val="1A1C1E"/>
            <w:sz w:val="20"/>
            <w:szCs w:val="20"/>
          </w:rPr>
          <w:t xml:space="preserve">  CREATE list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visited_models, add initial_fit</w:t>
        </w:r>
      </w:ins>
    </w:p>
    <w:p w14:paraId="18F60F0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91" w:author="Boyko, James" w:date="2025-06-16T17:11:00Z" w16du:dateUtc="2025-06-16T20:11:00Z"/>
          <w:rFonts w:ascii="Courier New" w:hAnsi="Courier New" w:cs="Courier New"/>
          <w:color w:val="1A1C1E"/>
          <w:sz w:val="20"/>
          <w:szCs w:val="20"/>
        </w:rPr>
      </w:pPr>
      <w:ins w:id="4692" w:author="Boyko, James" w:date="2025-06-16T17:11:00Z" w16du:dateUtc="2025-06-16T20:11:00Z">
        <w:r w:rsidRPr="0032465C">
          <w:rPr>
            <w:rFonts w:ascii="Courier New" w:hAnsi="Courier New" w:cs="Courier New"/>
            <w:color w:val="1A1C1E"/>
            <w:sz w:val="20"/>
            <w:szCs w:val="20"/>
          </w:rPr>
          <w:t xml:space="preserve">  SET current_temp = params.initial_temp</w:t>
        </w:r>
      </w:ins>
    </w:p>
    <w:p w14:paraId="32ABF69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93" w:author="Boyko, James" w:date="2025-06-16T17:11:00Z" w16du:dateUtc="2025-06-16T20:11:00Z"/>
          <w:rFonts w:ascii="Courier New" w:hAnsi="Courier New" w:cs="Courier New"/>
          <w:color w:val="1A1C1E"/>
          <w:sz w:val="20"/>
          <w:szCs w:val="20"/>
        </w:rPr>
      </w:pPr>
      <w:ins w:id="4694" w:author="Boyko, James" w:date="2025-06-16T17:11:00Z" w16du:dateUtc="2025-06-16T20:11:00Z">
        <w:r w:rsidRPr="0032465C">
          <w:rPr>
            <w:rFonts w:ascii="Courier New" w:hAnsi="Courier New" w:cs="Courier New"/>
            <w:color w:val="1A1C1E"/>
            <w:sz w:val="20"/>
            <w:szCs w:val="20"/>
          </w:rPr>
          <w:t xml:space="preserve">  SET steps_since_accept_or_best = </w:t>
        </w:r>
        <w:r w:rsidRPr="0032465C">
          <w:rPr>
            <w:rFonts w:ascii="Courier New" w:hAnsi="Courier New" w:cs="Courier New"/>
            <w:color w:val="005CC5"/>
            <w:sz w:val="20"/>
            <w:szCs w:val="20"/>
          </w:rPr>
          <w:t>0</w:t>
        </w:r>
      </w:ins>
    </w:p>
    <w:p w14:paraId="0A1F8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95" w:author="Boyko, James" w:date="2025-06-16T17:11:00Z" w16du:dateUtc="2025-06-16T20:11:00Z"/>
          <w:rFonts w:ascii="Courier New" w:hAnsi="Courier New" w:cs="Courier New"/>
          <w:color w:val="1A1C1E"/>
          <w:sz w:val="20"/>
          <w:szCs w:val="20"/>
        </w:rPr>
      </w:pPr>
    </w:p>
    <w:p w14:paraId="7688E36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96" w:author="Boyko, James" w:date="2025-06-16T17:11:00Z" w16du:dateUtc="2025-06-16T20:11:00Z"/>
          <w:rFonts w:ascii="Courier New" w:hAnsi="Courier New" w:cs="Courier New"/>
          <w:color w:val="1A1C1E"/>
          <w:sz w:val="20"/>
          <w:szCs w:val="20"/>
        </w:rPr>
      </w:pPr>
      <w:ins w:id="4697"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Main SA iterative loop</w:t>
        </w:r>
      </w:ins>
    </w:p>
    <w:p w14:paraId="7C89D3E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698" w:author="Boyko, James" w:date="2025-06-16T17:11:00Z" w16du:dateUtc="2025-06-16T20:11:00Z"/>
          <w:rFonts w:ascii="Courier New" w:hAnsi="Courier New" w:cs="Courier New"/>
          <w:color w:val="1A1C1E"/>
          <w:sz w:val="20"/>
          <w:szCs w:val="20"/>
        </w:rPr>
      </w:pPr>
      <w:ins w:id="4699" w:author="Boyko, James" w:date="2025-06-16T17:11:00Z" w16du:dateUtc="2025-06-16T20:11:00Z">
        <w:r w:rsidRPr="0032465C">
          <w:rPr>
            <w:rFonts w:ascii="Courier New" w:hAnsi="Courier New" w:cs="Courier New"/>
            <w:color w:val="1A1C1E"/>
            <w:sz w:val="20"/>
            <w:szCs w:val="20"/>
          </w:rPr>
          <w:t xml:space="preserve">  FOR iteration = </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TO params.max_iterations:</w:t>
        </w:r>
      </w:ins>
    </w:p>
    <w:p w14:paraId="4E93B9D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00" w:author="Boyko, James" w:date="2025-06-16T17:11:00Z" w16du:dateUtc="2025-06-16T20:11:00Z"/>
          <w:rFonts w:ascii="Courier New" w:hAnsi="Courier New" w:cs="Courier New"/>
          <w:color w:val="1A1C1E"/>
          <w:sz w:val="20"/>
          <w:szCs w:val="20"/>
        </w:rPr>
      </w:pPr>
      <w:ins w:id="4701"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 Check for restart condition</w:t>
        </w:r>
      </w:ins>
    </w:p>
    <w:p w14:paraId="144DFE8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02" w:author="Boyko, James" w:date="2025-06-16T17:11:00Z" w16du:dateUtc="2025-06-16T20:11:00Z"/>
          <w:rFonts w:ascii="Courier New" w:hAnsi="Courier New" w:cs="Courier New"/>
          <w:color w:val="1A1C1E"/>
          <w:sz w:val="20"/>
          <w:szCs w:val="20"/>
        </w:rPr>
      </w:pPr>
      <w:ins w:id="4703" w:author="Boyko, James" w:date="2025-06-16T17:11:00Z" w16du:dateUtc="2025-06-16T20:11:00Z">
        <w:r w:rsidRPr="0032465C">
          <w:rPr>
            <w:rFonts w:ascii="Courier New" w:hAnsi="Courier New" w:cs="Courier New"/>
            <w:color w:val="1A1C1E"/>
            <w:sz w:val="20"/>
            <w:szCs w:val="20"/>
          </w:rPr>
          <w:t xml:space="preserve">    IF steps_since_accept_or_best &gt;= params.restart_interval:</w:t>
        </w:r>
      </w:ins>
    </w:p>
    <w:p w14:paraId="5A5153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04" w:author="Boyko, James" w:date="2025-06-16T17:11:00Z" w16du:dateUtc="2025-06-16T20:11:00Z"/>
          <w:rFonts w:ascii="Courier New" w:hAnsi="Courier New" w:cs="Courier New"/>
          <w:color w:val="1A1C1E"/>
          <w:sz w:val="20"/>
          <w:szCs w:val="20"/>
        </w:rPr>
      </w:pPr>
      <w:ins w:id="4705" w:author="Boyko, James" w:date="2025-06-16T17:11:00Z" w16du:dateUtc="2025-06-16T20:11:00Z">
        <w:r w:rsidRPr="0032465C">
          <w:rPr>
            <w:rFonts w:ascii="Courier New" w:hAnsi="Courier New" w:cs="Courier New"/>
            <w:color w:val="1A1C1E"/>
            <w:sz w:val="20"/>
            <w:szCs w:val="20"/>
          </w:rPr>
          <w:t xml:space="preserve">      current_model = RANDOMLY_SELECT a model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visited_models</w:t>
        </w:r>
      </w:ins>
    </w:p>
    <w:p w14:paraId="7CEA3F1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06" w:author="Boyko, James" w:date="2025-06-16T17:11:00Z" w16du:dateUtc="2025-06-16T20:11:00Z"/>
          <w:rFonts w:ascii="Courier New" w:hAnsi="Courier New" w:cs="Courier New"/>
          <w:color w:val="1A1C1E"/>
          <w:sz w:val="20"/>
          <w:szCs w:val="20"/>
        </w:rPr>
      </w:pPr>
      <w:ins w:id="4707" w:author="Boyko, James" w:date="2025-06-16T17:11:00Z" w16du:dateUtc="2025-06-16T20:11:00Z">
        <w:r w:rsidRPr="0032465C">
          <w:rPr>
            <w:rFonts w:ascii="Courier New" w:hAnsi="Courier New" w:cs="Courier New"/>
            <w:color w:val="1A1C1E"/>
            <w:sz w:val="20"/>
            <w:szCs w:val="20"/>
          </w:rPr>
          <w:t xml:space="preserve">      current_score = score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current_model</w:t>
        </w:r>
      </w:ins>
    </w:p>
    <w:p w14:paraId="4183BE4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08" w:author="Boyko, James" w:date="2025-06-16T17:11:00Z" w16du:dateUtc="2025-06-16T20:11:00Z"/>
          <w:rFonts w:ascii="Courier New" w:hAnsi="Courier New" w:cs="Courier New"/>
          <w:color w:val="1A1C1E"/>
          <w:sz w:val="20"/>
          <w:szCs w:val="20"/>
        </w:rPr>
      </w:pPr>
      <w:ins w:id="4709" w:author="Boyko, James" w:date="2025-06-16T17:11:00Z" w16du:dateUtc="2025-06-16T20:11:00Z">
        <w:r w:rsidRPr="0032465C">
          <w:rPr>
            <w:rFonts w:ascii="Courier New" w:hAnsi="Courier New" w:cs="Courier New"/>
            <w:color w:val="1A1C1E"/>
            <w:sz w:val="20"/>
            <w:szCs w:val="20"/>
          </w:rPr>
          <w:t xml:space="preserve">      RESET steps_since_accept_or_best = </w:t>
        </w:r>
        <w:r w:rsidRPr="0032465C">
          <w:rPr>
            <w:rFonts w:ascii="Courier New" w:hAnsi="Courier New" w:cs="Courier New"/>
            <w:color w:val="005CC5"/>
            <w:sz w:val="20"/>
            <w:szCs w:val="20"/>
          </w:rPr>
          <w:t>0</w:t>
        </w:r>
      </w:ins>
    </w:p>
    <w:p w14:paraId="7628ABE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10" w:author="Boyko, James" w:date="2025-06-16T17:11:00Z" w16du:dateUtc="2025-06-16T20:11:00Z"/>
          <w:rFonts w:ascii="Courier New" w:hAnsi="Courier New" w:cs="Courier New"/>
          <w:color w:val="1A1C1E"/>
          <w:sz w:val="20"/>
          <w:szCs w:val="20"/>
        </w:rPr>
      </w:pPr>
      <w:ins w:id="4711" w:author="Boyko, James" w:date="2025-06-16T17:11:00Z" w16du:dateUtc="2025-06-16T20:11:00Z">
        <w:r w:rsidRPr="0032465C">
          <w:rPr>
            <w:rFonts w:ascii="Courier New" w:hAnsi="Courier New" w:cs="Courier New"/>
            <w:color w:val="1A1C1E"/>
            <w:sz w:val="20"/>
            <w:szCs w:val="20"/>
          </w:rPr>
          <w:t xml:space="preserve">      CONTINUE to next iteration</w:t>
        </w:r>
      </w:ins>
    </w:p>
    <w:p w14:paraId="1157702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12" w:author="Boyko, James" w:date="2025-06-16T17:11:00Z" w16du:dateUtc="2025-06-16T20:11:00Z"/>
          <w:rFonts w:ascii="Courier New" w:hAnsi="Courier New" w:cs="Courier New"/>
          <w:color w:val="1A1C1E"/>
          <w:sz w:val="20"/>
          <w:szCs w:val="20"/>
        </w:rPr>
      </w:pPr>
      <w:ins w:id="4713" w:author="Boyko, James" w:date="2025-06-16T17:11:00Z" w16du:dateUtc="2025-06-16T20:11:00Z">
        <w:r w:rsidRPr="0032465C">
          <w:rPr>
            <w:rFonts w:ascii="Courier New" w:hAnsi="Courier New" w:cs="Courier New"/>
            <w:color w:val="1A1C1E"/>
            <w:sz w:val="20"/>
            <w:szCs w:val="20"/>
          </w:rPr>
          <w:t xml:space="preserve">    END IF</w:t>
        </w:r>
      </w:ins>
    </w:p>
    <w:p w14:paraId="627704C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14" w:author="Boyko, James" w:date="2025-06-16T17:11:00Z" w16du:dateUtc="2025-06-16T20:11:00Z"/>
          <w:rFonts w:ascii="Courier New" w:hAnsi="Courier New" w:cs="Courier New"/>
          <w:color w:val="1A1C1E"/>
          <w:sz w:val="20"/>
          <w:szCs w:val="20"/>
        </w:rPr>
      </w:pPr>
    </w:p>
    <w:p w14:paraId="0AFE1F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15" w:author="Boyko, James" w:date="2025-06-16T17:11:00Z" w16du:dateUtc="2025-06-16T20:11:00Z"/>
          <w:rFonts w:ascii="Courier New" w:hAnsi="Courier New" w:cs="Courier New"/>
          <w:color w:val="1A1C1E"/>
          <w:sz w:val="20"/>
          <w:szCs w:val="20"/>
        </w:rPr>
      </w:pPr>
      <w:ins w:id="4716"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B. Propose a new model structure</w:t>
        </w:r>
      </w:ins>
    </w:p>
    <w:p w14:paraId="520B64F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17" w:author="Boyko, James" w:date="2025-06-16T17:11:00Z" w16du:dateUtc="2025-06-16T20:11:00Z"/>
          <w:rFonts w:ascii="Courier New" w:hAnsi="Courier New" w:cs="Courier New"/>
          <w:color w:val="1A1C1E"/>
          <w:sz w:val="20"/>
          <w:szCs w:val="20"/>
        </w:rPr>
      </w:pPr>
      <w:ins w:id="4718" w:author="Boyko, James" w:date="2025-06-16T17:11:00Z" w16du:dateUtc="2025-06-16T20:11:00Z">
        <w:r w:rsidRPr="0032465C">
          <w:rPr>
            <w:rFonts w:ascii="Courier New" w:hAnsi="Courier New" w:cs="Courier New"/>
            <w:color w:val="1A1C1E"/>
            <w:sz w:val="20"/>
            <w:szCs w:val="20"/>
          </w:rPr>
          <w:t xml:space="preserve">    move_type = RANDOMLY_SELECT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ins>
    </w:p>
    <w:p w14:paraId="1A2D2E0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19" w:author="Boyko, James" w:date="2025-06-16T17:11:00Z" w16du:dateUtc="2025-06-16T20:11:00Z"/>
          <w:rFonts w:ascii="Courier New" w:hAnsi="Courier New" w:cs="Courier New"/>
          <w:color w:val="1A1C1E"/>
          <w:sz w:val="20"/>
          <w:szCs w:val="20"/>
        </w:rPr>
      </w:pPr>
      <w:ins w:id="4720" w:author="Boyko, James" w:date="2025-06-16T17:11:00Z" w16du:dateUtc="2025-06-16T20:11:00Z">
        <w:r w:rsidRPr="0032465C">
          <w:rPr>
            <w:rFonts w:ascii="Courier New" w:hAnsi="Courier New" w:cs="Courier New"/>
            <w:color w:val="1A1C1E"/>
            <w:sz w:val="20"/>
            <w:szCs w:val="20"/>
          </w:rPr>
          <w:t xml:space="preserve">    IF move_type ==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w:t>
        </w:r>
      </w:ins>
    </w:p>
    <w:p w14:paraId="524C65C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21" w:author="Boyko, James" w:date="2025-06-16T17:11:00Z" w16du:dateUtc="2025-06-16T20:11:00Z"/>
          <w:rFonts w:ascii="Courier New" w:hAnsi="Courier New" w:cs="Courier New"/>
          <w:color w:val="1A1C1E"/>
          <w:sz w:val="20"/>
          <w:szCs w:val="20"/>
        </w:rPr>
      </w:pPr>
      <w:ins w:id="4722" w:author="Boyko, James" w:date="2025-06-16T17:11:00Z" w16du:dateUtc="2025-06-16T20:11:00Z">
        <w:r w:rsidRPr="0032465C">
          <w:rPr>
            <w:rFonts w:ascii="Courier New" w:hAnsi="Courier New" w:cs="Courier New"/>
            <w:color w:val="1A1C1E"/>
            <w:sz w:val="20"/>
            <w:szCs w:val="20"/>
          </w:rPr>
          <w:t xml:space="preserve">      Calculate drop probabilities P(drop Qi)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ramete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current_model</w:t>
        </w:r>
      </w:ins>
    </w:p>
    <w:p w14:paraId="57E9D1A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23" w:author="Boyko, James" w:date="2025-06-16T17:11:00Z" w16du:dateUtc="2025-06-16T20:11:00Z"/>
          <w:rFonts w:ascii="Courier New" w:hAnsi="Courier New" w:cs="Courier New"/>
          <w:color w:val="1A1C1E"/>
          <w:sz w:val="20"/>
          <w:szCs w:val="20"/>
        </w:rPr>
      </w:pPr>
      <w:ins w:id="4724" w:author="Boyko, James" w:date="2025-06-16T17:11:00Z" w16du:dateUtc="2025-06-16T20:11:00Z">
        <w:r w:rsidRPr="0032465C">
          <w:rPr>
            <w:rFonts w:ascii="Courier New" w:hAnsi="Courier New" w:cs="Courier New"/>
            <w:color w:val="1A1C1E"/>
            <w:sz w:val="20"/>
            <w:szCs w:val="20"/>
          </w:rPr>
          <w:t xml:space="preserve">      SELECT parameter to drop based on these probabilities</w:t>
        </w:r>
      </w:ins>
    </w:p>
    <w:p w14:paraId="401C89E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25" w:author="Boyko, James" w:date="2025-06-16T17:11:00Z" w16du:dateUtc="2025-06-16T20:11:00Z"/>
          <w:rFonts w:ascii="Courier New" w:hAnsi="Courier New" w:cs="Courier New"/>
          <w:color w:val="1A1C1E"/>
          <w:sz w:val="20"/>
          <w:szCs w:val="20"/>
        </w:rPr>
      </w:pPr>
      <w:ins w:id="4726" w:author="Boyko, James" w:date="2025-06-16T17:11:00Z" w16du:dateUtc="2025-06-16T20:11:00Z">
        <w:r w:rsidRPr="0032465C">
          <w:rPr>
            <w:rFonts w:ascii="Courier New" w:hAnsi="Courier New" w:cs="Courier New"/>
            <w:color w:val="1A1C1E"/>
            <w:sz w:val="20"/>
            <w:szCs w:val="20"/>
          </w:rPr>
          <w:t xml:space="preserve">      CREATE proposed_structure by removing the parameter</w:t>
        </w:r>
      </w:ins>
    </w:p>
    <w:p w14:paraId="21E3FA8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27" w:author="Boyko, James" w:date="2025-06-16T17:11:00Z" w16du:dateUtc="2025-06-16T20:11:00Z"/>
          <w:rFonts w:ascii="Courier New" w:hAnsi="Courier New" w:cs="Courier New"/>
          <w:color w:val="1A1C1E"/>
          <w:sz w:val="20"/>
          <w:szCs w:val="20"/>
        </w:rPr>
      </w:pPr>
      <w:ins w:id="4728" w:author="Boyko, James" w:date="2025-06-16T17:11:00Z" w16du:dateUtc="2025-06-16T20:11:00Z">
        <w:r w:rsidRPr="0032465C">
          <w:rPr>
            <w:rFonts w:ascii="Courier New" w:hAnsi="Courier New" w:cs="Courier New"/>
            <w:color w:val="1A1C1E"/>
            <w:sz w:val="20"/>
            <w:szCs w:val="20"/>
          </w:rPr>
          <w:t xml:space="preserve">    ELSE IF move_type ==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w:t>
        </w:r>
      </w:ins>
    </w:p>
    <w:p w14:paraId="420FC89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29" w:author="Boyko, James" w:date="2025-06-16T17:11:00Z" w16du:dateUtc="2025-06-16T20:11:00Z"/>
          <w:rFonts w:ascii="Courier New" w:hAnsi="Courier New" w:cs="Courier New"/>
          <w:color w:val="1A1C1E"/>
          <w:sz w:val="20"/>
          <w:szCs w:val="20"/>
        </w:rPr>
      </w:pPr>
      <w:ins w:id="4730" w:author="Boyko, James" w:date="2025-06-16T17:11:00Z" w16du:dateUtc="2025-06-16T20:11:00Z">
        <w:r w:rsidRPr="0032465C">
          <w:rPr>
            <w:rFonts w:ascii="Courier New" w:hAnsi="Courier New" w:cs="Courier New"/>
            <w:color w:val="1A1C1E"/>
            <w:sz w:val="20"/>
            <w:szCs w:val="20"/>
          </w:rPr>
          <w:t xml:space="preserve">      Calculate merge probabilities P(merge Qi, Qj)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i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current_model</w:t>
        </w:r>
      </w:ins>
    </w:p>
    <w:p w14:paraId="728E383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31" w:author="Boyko, James" w:date="2025-06-16T17:11:00Z" w16du:dateUtc="2025-06-16T20:11:00Z"/>
          <w:rFonts w:ascii="Courier New" w:hAnsi="Courier New" w:cs="Courier New"/>
          <w:color w:val="1A1C1E"/>
          <w:sz w:val="20"/>
          <w:szCs w:val="20"/>
        </w:rPr>
      </w:pPr>
      <w:ins w:id="4732" w:author="Boyko, James" w:date="2025-06-16T17:11:00Z" w16du:dateUtc="2025-06-16T20:11:00Z">
        <w:r w:rsidRPr="0032465C">
          <w:rPr>
            <w:rFonts w:ascii="Courier New" w:hAnsi="Courier New" w:cs="Courier New"/>
            <w:color w:val="1A1C1E"/>
            <w:sz w:val="20"/>
            <w:szCs w:val="20"/>
          </w:rPr>
          <w:t xml:space="preserve">      SELECT pair to merge based on these probabilities</w:t>
        </w:r>
      </w:ins>
    </w:p>
    <w:p w14:paraId="55108CF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33" w:author="Boyko, James" w:date="2025-06-16T17:11:00Z" w16du:dateUtc="2025-06-16T20:11:00Z"/>
          <w:rFonts w:ascii="Courier New" w:hAnsi="Courier New" w:cs="Courier New"/>
          <w:color w:val="1A1C1E"/>
          <w:sz w:val="20"/>
          <w:szCs w:val="20"/>
        </w:rPr>
      </w:pPr>
      <w:ins w:id="4734" w:author="Boyko, James" w:date="2025-06-16T17:11:00Z" w16du:dateUtc="2025-06-16T20:11:00Z">
        <w:r w:rsidRPr="0032465C">
          <w:rPr>
            <w:rFonts w:ascii="Courier New" w:hAnsi="Courier New" w:cs="Courier New"/>
            <w:color w:val="1A1C1E"/>
            <w:sz w:val="20"/>
            <w:szCs w:val="20"/>
          </w:rPr>
          <w:t xml:space="preserve">      CREATE proposed_structure by merging the pair</w:t>
        </w:r>
      </w:ins>
    </w:p>
    <w:p w14:paraId="76FDF0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35" w:author="Boyko, James" w:date="2025-06-16T17:11:00Z" w16du:dateUtc="2025-06-16T20:11:00Z"/>
          <w:rFonts w:ascii="Courier New" w:hAnsi="Courier New" w:cs="Courier New"/>
          <w:color w:val="1A1C1E"/>
          <w:sz w:val="20"/>
          <w:szCs w:val="20"/>
        </w:rPr>
      </w:pPr>
      <w:ins w:id="4736" w:author="Boyko, James" w:date="2025-06-16T17:11:00Z" w16du:dateUtc="2025-06-16T20:11:00Z">
        <w:r w:rsidRPr="0032465C">
          <w:rPr>
            <w:rFonts w:ascii="Courier New" w:hAnsi="Courier New" w:cs="Courier New"/>
            <w:color w:val="1A1C1E"/>
            <w:sz w:val="20"/>
            <w:szCs w:val="20"/>
          </w:rPr>
          <w:t xml:space="preserve">    ELSE IF move_type ==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ins>
    </w:p>
    <w:p w14:paraId="070C8E7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37" w:author="Boyko, James" w:date="2025-06-16T17:11:00Z" w16du:dateUtc="2025-06-16T20:11:00Z"/>
          <w:rFonts w:ascii="Courier New" w:hAnsi="Courier New" w:cs="Courier New"/>
          <w:color w:val="1A1C1E"/>
          <w:sz w:val="20"/>
          <w:szCs w:val="20"/>
        </w:rPr>
      </w:pPr>
      <w:ins w:id="4738" w:author="Boyko, James" w:date="2025-06-16T17:11:00Z" w16du:dateUtc="2025-06-16T20:11:00Z">
        <w:r w:rsidRPr="0032465C">
          <w:rPr>
            <w:rFonts w:ascii="Courier New" w:hAnsi="Courier New" w:cs="Courier New"/>
            <w:color w:val="1A1C1E"/>
            <w:sz w:val="20"/>
            <w:szCs w:val="20"/>
          </w:rPr>
          <w:t xml:space="preserve">      Identify constrained transitions</w:t>
        </w:r>
      </w:ins>
    </w:p>
    <w:p w14:paraId="07C3485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39" w:author="Boyko, James" w:date="2025-06-16T17:11:00Z" w16du:dateUtc="2025-06-16T20:11:00Z"/>
          <w:rFonts w:ascii="Courier New" w:hAnsi="Courier New" w:cs="Courier New"/>
          <w:color w:val="1A1C1E"/>
          <w:sz w:val="20"/>
          <w:szCs w:val="20"/>
        </w:rPr>
      </w:pPr>
      <w:ins w:id="4740" w:author="Boyko, James" w:date="2025-06-16T17:11:00Z" w16du:dateUtc="2025-06-16T20:11:00Z">
        <w:r w:rsidRPr="0032465C">
          <w:rPr>
            <w:rFonts w:ascii="Courier New" w:hAnsi="Courier New" w:cs="Courier New"/>
            <w:color w:val="1A1C1E"/>
            <w:sz w:val="20"/>
            <w:szCs w:val="20"/>
          </w:rPr>
          <w:t xml:space="preserve">      RANDOMLY_SELECT one transition to free</w:t>
        </w:r>
      </w:ins>
    </w:p>
    <w:p w14:paraId="69BA55B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41" w:author="Boyko, James" w:date="2025-06-16T17:11:00Z" w16du:dateUtc="2025-06-16T20:11:00Z"/>
          <w:rFonts w:ascii="Courier New" w:hAnsi="Courier New" w:cs="Courier New"/>
          <w:color w:val="1A1C1E"/>
          <w:sz w:val="20"/>
          <w:szCs w:val="20"/>
        </w:rPr>
      </w:pPr>
      <w:ins w:id="4742" w:author="Boyko, James" w:date="2025-06-16T17:11:00Z" w16du:dateUtc="2025-06-16T20:11:00Z">
        <w:r w:rsidRPr="0032465C">
          <w:rPr>
            <w:rFonts w:ascii="Courier New" w:hAnsi="Courier New" w:cs="Courier New"/>
            <w:color w:val="1A1C1E"/>
            <w:sz w:val="20"/>
            <w:szCs w:val="20"/>
          </w:rPr>
          <w:t xml:space="preserve">      CREATE proposed_structure by freeing the transition</w:t>
        </w:r>
      </w:ins>
    </w:p>
    <w:p w14:paraId="2C783FB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43" w:author="Boyko, James" w:date="2025-06-16T17:11:00Z" w16du:dateUtc="2025-06-16T20:11:00Z"/>
          <w:rFonts w:ascii="Courier New" w:hAnsi="Courier New" w:cs="Courier New"/>
          <w:color w:val="1A1C1E"/>
          <w:sz w:val="20"/>
          <w:szCs w:val="20"/>
        </w:rPr>
      </w:pPr>
      <w:ins w:id="4744" w:author="Boyko, James" w:date="2025-06-16T17:11:00Z" w16du:dateUtc="2025-06-16T20:11:00Z">
        <w:r w:rsidRPr="0032465C">
          <w:rPr>
            <w:rFonts w:ascii="Courier New" w:hAnsi="Courier New" w:cs="Courier New"/>
            <w:color w:val="1A1C1E"/>
            <w:sz w:val="20"/>
            <w:szCs w:val="20"/>
          </w:rPr>
          <w:t xml:space="preserve">    END IF</w:t>
        </w:r>
      </w:ins>
    </w:p>
    <w:p w14:paraId="1C30A28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45" w:author="Boyko, James" w:date="2025-06-16T17:11:00Z" w16du:dateUtc="2025-06-16T20:11:00Z"/>
          <w:rFonts w:ascii="Courier New" w:hAnsi="Courier New" w:cs="Courier New"/>
          <w:color w:val="1A1C1E"/>
          <w:sz w:val="20"/>
          <w:szCs w:val="20"/>
        </w:rPr>
      </w:pPr>
    </w:p>
    <w:p w14:paraId="10D7C91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46" w:author="Boyko, James" w:date="2025-06-16T17:11:00Z" w16du:dateUtc="2025-06-16T20:11:00Z"/>
          <w:rFonts w:ascii="Courier New" w:hAnsi="Courier New" w:cs="Courier New"/>
          <w:color w:val="1A1C1E"/>
          <w:sz w:val="20"/>
          <w:szCs w:val="20"/>
        </w:rPr>
      </w:pPr>
      <w:ins w:id="4747"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C. Evaluate the proposed model</w:t>
        </w:r>
      </w:ins>
    </w:p>
    <w:p w14:paraId="414B6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48" w:author="Boyko, James" w:date="2025-06-16T17:11:00Z" w16du:dateUtc="2025-06-16T20:11:00Z"/>
          <w:rFonts w:ascii="Courier New" w:hAnsi="Courier New" w:cs="Courier New"/>
          <w:color w:val="1A1C1E"/>
          <w:sz w:val="20"/>
          <w:szCs w:val="20"/>
        </w:rPr>
      </w:pPr>
      <w:ins w:id="4749" w:author="Boyko, James" w:date="2025-06-16T17:11:00Z" w16du:dateUtc="2025-06-16T20:11:00Z">
        <w:r w:rsidRPr="0032465C">
          <w:rPr>
            <w:rFonts w:ascii="Courier New" w:hAnsi="Courier New" w:cs="Courier New"/>
            <w:color w:val="1A1C1E"/>
            <w:sz w:val="20"/>
            <w:szCs w:val="20"/>
          </w:rPr>
          <w:lastRenderedPageBreak/>
          <w:t xml:space="preserve">    proposed_fit = FIT model </w:t>
        </w:r>
        <w:r w:rsidRPr="0032465C">
          <w:rPr>
            <w:rFonts w:ascii="Courier New" w:hAnsi="Courier New" w:cs="Courier New"/>
            <w:color w:val="D73A49"/>
            <w:sz w:val="20"/>
            <w:szCs w:val="20"/>
          </w:rPr>
          <w:t>with</w:t>
        </w:r>
        <w:r w:rsidRPr="0032465C">
          <w:rPr>
            <w:rFonts w:ascii="Courier New" w:hAnsi="Courier New" w:cs="Courier New"/>
            <w:color w:val="1A1C1E"/>
            <w:sz w:val="20"/>
            <w:szCs w:val="20"/>
          </w:rPr>
          <w:t xml:space="preserve"> proposed_structure</w:t>
        </w:r>
      </w:ins>
    </w:p>
    <w:p w14:paraId="04B97D6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50" w:author="Boyko, James" w:date="2025-06-16T17:11:00Z" w16du:dateUtc="2025-06-16T20:11:00Z"/>
          <w:rFonts w:ascii="Courier New" w:hAnsi="Courier New" w:cs="Courier New"/>
          <w:color w:val="1A1C1E"/>
          <w:sz w:val="20"/>
          <w:szCs w:val="20"/>
        </w:rPr>
      </w:pPr>
      <w:ins w:id="4751" w:author="Boyko, James" w:date="2025-06-16T17:11:00Z" w16du:dateUtc="2025-06-16T20:11:00Z">
        <w:r w:rsidRPr="0032465C">
          <w:rPr>
            <w:rFonts w:ascii="Courier New" w:hAnsi="Courier New" w:cs="Courier New"/>
            <w:color w:val="1A1C1E"/>
            <w:sz w:val="20"/>
            <w:szCs w:val="20"/>
          </w:rPr>
          <w:t xml:space="preserve">    IF fit failed, CONTINUE to next iteration</w:t>
        </w:r>
      </w:ins>
    </w:p>
    <w:p w14:paraId="5B0D8F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52" w:author="Boyko, James" w:date="2025-06-16T17:11:00Z" w16du:dateUtc="2025-06-16T20:11:00Z"/>
          <w:rFonts w:ascii="Courier New" w:hAnsi="Courier New" w:cs="Courier New"/>
          <w:color w:val="1A1C1E"/>
          <w:sz w:val="20"/>
          <w:szCs w:val="20"/>
        </w:rPr>
      </w:pPr>
      <w:ins w:id="4753" w:author="Boyko, James" w:date="2025-06-16T17:11:00Z" w16du:dateUtc="2025-06-16T20:11:00Z">
        <w:r w:rsidRPr="0032465C">
          <w:rPr>
            <w:rFonts w:ascii="Courier New" w:hAnsi="Courier New" w:cs="Courier New"/>
            <w:color w:val="1A1C1E"/>
            <w:sz w:val="20"/>
            <w:szCs w:val="20"/>
          </w:rPr>
          <w:t xml:space="preserve">    proposed_score = GET information criterion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proposed_fit</w:t>
        </w:r>
      </w:ins>
    </w:p>
    <w:p w14:paraId="3253413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54" w:author="Boyko, James" w:date="2025-06-16T17:11:00Z" w16du:dateUtc="2025-06-16T20:11:00Z"/>
          <w:rFonts w:ascii="Courier New" w:hAnsi="Courier New" w:cs="Courier New"/>
          <w:color w:val="1A1C1E"/>
          <w:sz w:val="20"/>
          <w:szCs w:val="20"/>
        </w:rPr>
      </w:pPr>
      <w:ins w:id="4755" w:author="Boyko, James" w:date="2025-06-16T17:11:00Z" w16du:dateUtc="2025-06-16T20:11:00Z">
        <w:r w:rsidRPr="0032465C">
          <w:rPr>
            <w:rFonts w:ascii="Courier New" w:hAnsi="Courier New" w:cs="Courier New"/>
            <w:color w:val="1A1C1E"/>
            <w:sz w:val="20"/>
            <w:szCs w:val="20"/>
          </w:rPr>
          <w:t xml:space="preserve">    delta_score = proposed_score - current_score</w:t>
        </w:r>
      </w:ins>
    </w:p>
    <w:p w14:paraId="3EFA5B6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56" w:author="Boyko, James" w:date="2025-06-16T17:11:00Z" w16du:dateUtc="2025-06-16T20:11:00Z"/>
          <w:rFonts w:ascii="Courier New" w:hAnsi="Courier New" w:cs="Courier New"/>
          <w:color w:val="1A1C1E"/>
          <w:sz w:val="20"/>
          <w:szCs w:val="20"/>
        </w:rPr>
      </w:pPr>
    </w:p>
    <w:p w14:paraId="2590AE79"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57" w:author="Boyko, James" w:date="2025-06-16T17:11:00Z" w16du:dateUtc="2025-06-16T20:11:00Z"/>
          <w:rFonts w:ascii="Courier New" w:hAnsi="Courier New" w:cs="Courier New"/>
          <w:color w:val="1A1C1E"/>
          <w:sz w:val="20"/>
          <w:szCs w:val="20"/>
        </w:rPr>
      </w:pPr>
      <w:ins w:id="4758"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D. Metropolis acceptance criterion</w:t>
        </w:r>
      </w:ins>
    </w:p>
    <w:p w14:paraId="2B144674" w14:textId="64726EB9"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59" w:author="Boyko, James" w:date="2025-06-16T17:11:00Z" w16du:dateUtc="2025-06-16T20:11:00Z"/>
          <w:rFonts w:ascii="Courier New" w:hAnsi="Courier New" w:cs="Courier New"/>
          <w:color w:val="1A1C1E"/>
          <w:sz w:val="20"/>
          <w:szCs w:val="20"/>
        </w:rPr>
      </w:pPr>
      <w:ins w:id="4760" w:author="Boyko, James" w:date="2025-06-16T17:11:00Z" w16du:dateUtc="2025-06-16T20:11:00Z">
        <w:r w:rsidRPr="0032465C">
          <w:rPr>
            <w:rFonts w:ascii="Courier New" w:hAnsi="Courier New" w:cs="Courier New"/>
            <w:color w:val="1A1C1E"/>
            <w:sz w:val="20"/>
            <w:szCs w:val="20"/>
          </w:rPr>
          <w:t xml:space="preserve">    acceptance_prob = </w:t>
        </w:r>
        <w:r w:rsidRPr="0032465C">
          <w:rPr>
            <w:rFonts w:ascii="Courier New" w:hAnsi="Courier New" w:cs="Courier New"/>
            <w:color w:val="005CC5"/>
            <w:sz w:val="20"/>
            <w:szCs w:val="20"/>
          </w:rPr>
          <w:t>1.0</w:t>
        </w:r>
        <w:r w:rsidRPr="0032465C">
          <w:rPr>
            <w:rFonts w:ascii="Courier New" w:hAnsi="Courier New" w:cs="Courier New"/>
            <w:color w:val="1A1C1E"/>
            <w:sz w:val="20"/>
            <w:szCs w:val="20"/>
          </w:rPr>
          <w:t xml:space="preserve"> IF delta_score &lt;=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 xml:space="preserve"> ELSE exp(-delta_score / current_temp)</w:t>
        </w:r>
      </w:ins>
    </w:p>
    <w:p w14:paraId="43DF996C" w14:textId="7C90EA7B"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61" w:author="Boyko, James" w:date="2025-06-16T17:11:00Z" w16du:dateUtc="2025-06-16T20:11:00Z"/>
          <w:rFonts w:ascii="Courier New" w:hAnsi="Courier New" w:cs="Courier New"/>
          <w:color w:val="1A1C1E"/>
          <w:sz w:val="20"/>
          <w:szCs w:val="20"/>
        </w:rPr>
      </w:pPr>
      <w:ins w:id="4762" w:author="Boyko, James" w:date="2025-06-16T17:11:00Z" w16du:dateUtc="2025-06-16T20:11:00Z">
        <w:r w:rsidRPr="0032465C">
          <w:rPr>
            <w:rFonts w:ascii="Courier New" w:hAnsi="Courier New" w:cs="Courier New"/>
            <w:color w:val="1A1C1E"/>
            <w:sz w:val="20"/>
            <w:szCs w:val="20"/>
          </w:rPr>
          <w:t xml:space="preserve">    IF random </w:t>
        </w:r>
        <w:r w:rsidRPr="0032465C">
          <w:rPr>
            <w:rFonts w:ascii="Courier New" w:hAnsi="Courier New" w:cs="Courier New"/>
            <w:color w:val="E36209"/>
            <w:sz w:val="20"/>
            <w:szCs w:val="20"/>
          </w:rPr>
          <w:t>number</w:t>
        </w: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lt; acceptance_prob:</w:t>
        </w:r>
      </w:ins>
    </w:p>
    <w:p w14:paraId="740D90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63" w:author="Boyko, James" w:date="2025-06-16T17:11:00Z" w16du:dateUtc="2025-06-16T20:11:00Z"/>
          <w:rFonts w:ascii="Courier New" w:hAnsi="Courier New" w:cs="Courier New"/>
          <w:color w:val="1A1C1E"/>
          <w:sz w:val="20"/>
          <w:szCs w:val="20"/>
        </w:rPr>
      </w:pPr>
      <w:ins w:id="4764"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ccept the new model</w:t>
        </w:r>
      </w:ins>
    </w:p>
    <w:p w14:paraId="476AE8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65" w:author="Boyko, James" w:date="2025-06-16T17:11:00Z" w16du:dateUtc="2025-06-16T20:11:00Z"/>
          <w:rFonts w:ascii="Courier New" w:hAnsi="Courier New" w:cs="Courier New"/>
          <w:color w:val="1A1C1E"/>
          <w:sz w:val="20"/>
          <w:szCs w:val="20"/>
        </w:rPr>
      </w:pPr>
      <w:ins w:id="4766" w:author="Boyko, James" w:date="2025-06-16T17:11:00Z" w16du:dateUtc="2025-06-16T20:11:00Z">
        <w:r w:rsidRPr="0032465C">
          <w:rPr>
            <w:rFonts w:ascii="Courier New" w:hAnsi="Courier New" w:cs="Courier New"/>
            <w:color w:val="1A1C1E"/>
            <w:sz w:val="20"/>
            <w:szCs w:val="20"/>
          </w:rPr>
          <w:t xml:space="preserve">      current_model = proposed_fit</w:t>
        </w:r>
      </w:ins>
    </w:p>
    <w:p w14:paraId="6B5768B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67" w:author="Boyko, James" w:date="2025-06-16T17:11:00Z" w16du:dateUtc="2025-06-16T20:11:00Z"/>
          <w:rFonts w:ascii="Courier New" w:hAnsi="Courier New" w:cs="Courier New"/>
          <w:color w:val="1A1C1E"/>
          <w:sz w:val="20"/>
          <w:szCs w:val="20"/>
        </w:rPr>
      </w:pPr>
      <w:ins w:id="4768" w:author="Boyko, James" w:date="2025-06-16T17:11:00Z" w16du:dateUtc="2025-06-16T20:11:00Z">
        <w:r w:rsidRPr="0032465C">
          <w:rPr>
            <w:rFonts w:ascii="Courier New" w:hAnsi="Courier New" w:cs="Courier New"/>
            <w:color w:val="1A1C1E"/>
            <w:sz w:val="20"/>
            <w:szCs w:val="20"/>
          </w:rPr>
          <w:t xml:space="preserve">      current_score = proposed_score</w:t>
        </w:r>
      </w:ins>
    </w:p>
    <w:p w14:paraId="1358251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69" w:author="Boyko, James" w:date="2025-06-16T17:11:00Z" w16du:dateUtc="2025-06-16T20:11:00Z"/>
          <w:rFonts w:ascii="Courier New" w:hAnsi="Courier New" w:cs="Courier New"/>
          <w:color w:val="1A1C1E"/>
          <w:sz w:val="20"/>
          <w:szCs w:val="20"/>
        </w:rPr>
      </w:pPr>
      <w:ins w:id="4770" w:author="Boyko, James" w:date="2025-06-16T17:11:00Z" w16du:dateUtc="2025-06-16T20:11:00Z">
        <w:r w:rsidRPr="0032465C">
          <w:rPr>
            <w:rFonts w:ascii="Courier New" w:hAnsi="Courier New" w:cs="Courier New"/>
            <w:color w:val="1A1C1E"/>
            <w:sz w:val="20"/>
            <w:szCs w:val="20"/>
          </w:rPr>
          <w:t xml:space="preserve">      ADD current_model to visited_models</w:t>
        </w:r>
      </w:ins>
    </w:p>
    <w:p w14:paraId="3792E40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71" w:author="Boyko, James" w:date="2025-06-16T17:11:00Z" w16du:dateUtc="2025-06-16T20:11:00Z"/>
          <w:rFonts w:ascii="Courier New" w:hAnsi="Courier New" w:cs="Courier New"/>
          <w:color w:val="1A1C1E"/>
          <w:sz w:val="20"/>
          <w:szCs w:val="20"/>
        </w:rPr>
      </w:pPr>
      <w:ins w:id="4772" w:author="Boyko, James" w:date="2025-06-16T17:11:00Z" w16du:dateUtc="2025-06-16T20:11:00Z">
        <w:r w:rsidRPr="0032465C">
          <w:rPr>
            <w:rFonts w:ascii="Courier New" w:hAnsi="Courier New" w:cs="Courier New"/>
            <w:color w:val="1A1C1E"/>
            <w:sz w:val="20"/>
            <w:szCs w:val="20"/>
          </w:rPr>
          <w:t xml:space="preserve">      IF current_score &lt; best_score:</w:t>
        </w:r>
      </w:ins>
    </w:p>
    <w:p w14:paraId="1943AFA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73" w:author="Boyko, James" w:date="2025-06-16T17:11:00Z" w16du:dateUtc="2025-06-16T20:11:00Z"/>
          <w:rFonts w:ascii="Courier New" w:hAnsi="Courier New" w:cs="Courier New"/>
          <w:color w:val="1A1C1E"/>
          <w:sz w:val="20"/>
          <w:szCs w:val="20"/>
        </w:rPr>
      </w:pPr>
      <w:ins w:id="4774" w:author="Boyko, James" w:date="2025-06-16T17:11:00Z" w16du:dateUtc="2025-06-16T20:11:00Z">
        <w:r w:rsidRPr="0032465C">
          <w:rPr>
            <w:rFonts w:ascii="Courier New" w:hAnsi="Courier New" w:cs="Courier New"/>
            <w:color w:val="1A1C1E"/>
            <w:sz w:val="20"/>
            <w:szCs w:val="20"/>
          </w:rPr>
          <w:t xml:space="preserve">        best_model = current_model</w:t>
        </w:r>
      </w:ins>
    </w:p>
    <w:p w14:paraId="54B54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75" w:author="Boyko, James" w:date="2025-06-16T17:11:00Z" w16du:dateUtc="2025-06-16T20:11:00Z"/>
          <w:rFonts w:ascii="Courier New" w:hAnsi="Courier New" w:cs="Courier New"/>
          <w:color w:val="1A1C1E"/>
          <w:sz w:val="20"/>
          <w:szCs w:val="20"/>
        </w:rPr>
      </w:pPr>
      <w:ins w:id="4776" w:author="Boyko, James" w:date="2025-06-16T17:11:00Z" w16du:dateUtc="2025-06-16T20:11:00Z">
        <w:r w:rsidRPr="0032465C">
          <w:rPr>
            <w:rFonts w:ascii="Courier New" w:hAnsi="Courier New" w:cs="Courier New"/>
            <w:color w:val="1A1C1E"/>
            <w:sz w:val="20"/>
            <w:szCs w:val="20"/>
          </w:rPr>
          <w:t xml:space="preserve">        best_score = current_score</w:t>
        </w:r>
      </w:ins>
    </w:p>
    <w:p w14:paraId="4A3111F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77" w:author="Boyko, James" w:date="2025-06-16T17:11:00Z" w16du:dateUtc="2025-06-16T20:11:00Z"/>
          <w:rFonts w:ascii="Courier New" w:hAnsi="Courier New" w:cs="Courier New"/>
          <w:color w:val="1A1C1E"/>
          <w:sz w:val="20"/>
          <w:szCs w:val="20"/>
        </w:rPr>
      </w:pPr>
      <w:ins w:id="4778" w:author="Boyko, James" w:date="2025-06-16T17:11:00Z" w16du:dateUtc="2025-06-16T20:11:00Z">
        <w:r w:rsidRPr="0032465C">
          <w:rPr>
            <w:rFonts w:ascii="Courier New" w:hAnsi="Courier New" w:cs="Courier New"/>
            <w:color w:val="1A1C1E"/>
            <w:sz w:val="20"/>
            <w:szCs w:val="20"/>
          </w:rPr>
          <w:t xml:space="preserve">        RESET steps_since_accept_or_best = </w:t>
        </w:r>
        <w:r w:rsidRPr="0032465C">
          <w:rPr>
            <w:rFonts w:ascii="Courier New" w:hAnsi="Courier New" w:cs="Courier New"/>
            <w:color w:val="005CC5"/>
            <w:sz w:val="20"/>
            <w:szCs w:val="20"/>
          </w:rPr>
          <w:t>0</w:t>
        </w:r>
      </w:ins>
    </w:p>
    <w:p w14:paraId="578AD72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79" w:author="Boyko, James" w:date="2025-06-16T17:11:00Z" w16du:dateUtc="2025-06-16T20:11:00Z"/>
          <w:rFonts w:ascii="Courier New" w:hAnsi="Courier New" w:cs="Courier New"/>
          <w:color w:val="1A1C1E"/>
          <w:sz w:val="20"/>
          <w:szCs w:val="20"/>
        </w:rPr>
      </w:pPr>
      <w:ins w:id="4780"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ins>
    </w:p>
    <w:p w14:paraId="046D6D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81" w:author="Boyko, James" w:date="2025-06-16T17:11:00Z" w16du:dateUtc="2025-06-16T20:11:00Z"/>
          <w:rFonts w:ascii="Courier New" w:hAnsi="Courier New" w:cs="Courier New"/>
          <w:color w:val="1A1C1E"/>
          <w:sz w:val="20"/>
          <w:szCs w:val="20"/>
        </w:rPr>
      </w:pPr>
      <w:ins w:id="4782" w:author="Boyko, James" w:date="2025-06-16T17:11:00Z" w16du:dateUtc="2025-06-16T20:11:00Z">
        <w:r w:rsidRPr="0032465C">
          <w:rPr>
            <w:rFonts w:ascii="Courier New" w:hAnsi="Courier New" w:cs="Courier New"/>
            <w:color w:val="1A1C1E"/>
            <w:sz w:val="20"/>
            <w:szCs w:val="20"/>
          </w:rPr>
          <w:t xml:space="preserve">        INCREMENT steps_since_accept_or_best</w:t>
        </w:r>
      </w:ins>
    </w:p>
    <w:p w14:paraId="750BE2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83" w:author="Boyko, James" w:date="2025-06-16T17:11:00Z" w16du:dateUtc="2025-06-16T20:11:00Z"/>
          <w:rFonts w:ascii="Courier New" w:hAnsi="Courier New" w:cs="Courier New"/>
          <w:color w:val="1A1C1E"/>
          <w:sz w:val="20"/>
          <w:szCs w:val="20"/>
        </w:rPr>
      </w:pPr>
      <w:ins w:id="4784" w:author="Boyko, James" w:date="2025-06-16T17:11:00Z" w16du:dateUtc="2025-06-16T20:11:00Z">
        <w:r w:rsidRPr="0032465C">
          <w:rPr>
            <w:rFonts w:ascii="Courier New" w:hAnsi="Courier New" w:cs="Courier New"/>
            <w:color w:val="1A1C1E"/>
            <w:sz w:val="20"/>
            <w:szCs w:val="20"/>
          </w:rPr>
          <w:t xml:space="preserve">      END IF</w:t>
        </w:r>
      </w:ins>
    </w:p>
    <w:p w14:paraId="63FD95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85" w:author="Boyko, James" w:date="2025-06-16T17:11:00Z" w16du:dateUtc="2025-06-16T20:11:00Z"/>
          <w:rFonts w:ascii="Courier New" w:hAnsi="Courier New" w:cs="Courier New"/>
          <w:color w:val="1A1C1E"/>
          <w:sz w:val="20"/>
          <w:szCs w:val="20"/>
        </w:rPr>
      </w:pPr>
      <w:ins w:id="4786"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ins>
    </w:p>
    <w:p w14:paraId="12578EC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87" w:author="Boyko, James" w:date="2025-06-16T17:11:00Z" w16du:dateUtc="2025-06-16T20:11:00Z"/>
          <w:rFonts w:ascii="Courier New" w:hAnsi="Courier New" w:cs="Courier New"/>
          <w:color w:val="1A1C1E"/>
          <w:sz w:val="20"/>
          <w:szCs w:val="20"/>
        </w:rPr>
      </w:pPr>
      <w:ins w:id="4788"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Reject the new model</w:t>
        </w:r>
      </w:ins>
    </w:p>
    <w:p w14:paraId="440CAC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89" w:author="Boyko, James" w:date="2025-06-16T17:11:00Z" w16du:dateUtc="2025-06-16T20:11:00Z"/>
          <w:rFonts w:ascii="Courier New" w:hAnsi="Courier New" w:cs="Courier New"/>
          <w:color w:val="1A1C1E"/>
          <w:sz w:val="20"/>
          <w:szCs w:val="20"/>
        </w:rPr>
      </w:pPr>
      <w:ins w:id="4790" w:author="Boyko, James" w:date="2025-06-16T17:11:00Z" w16du:dateUtc="2025-06-16T20:11:00Z">
        <w:r w:rsidRPr="0032465C">
          <w:rPr>
            <w:rFonts w:ascii="Courier New" w:hAnsi="Courier New" w:cs="Courier New"/>
            <w:color w:val="1A1C1E"/>
            <w:sz w:val="20"/>
            <w:szCs w:val="20"/>
          </w:rPr>
          <w:t xml:space="preserve">      INCREMENT steps_since_accept_or_best</w:t>
        </w:r>
      </w:ins>
    </w:p>
    <w:p w14:paraId="353CC68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91" w:author="Boyko, James" w:date="2025-06-16T17:11:00Z" w16du:dateUtc="2025-06-16T20:11:00Z"/>
          <w:rFonts w:ascii="Courier New" w:hAnsi="Courier New" w:cs="Courier New"/>
          <w:color w:val="1A1C1E"/>
          <w:sz w:val="20"/>
          <w:szCs w:val="20"/>
        </w:rPr>
      </w:pPr>
      <w:ins w:id="4792" w:author="Boyko, James" w:date="2025-06-16T17:11:00Z" w16du:dateUtc="2025-06-16T20:11:00Z">
        <w:r w:rsidRPr="0032465C">
          <w:rPr>
            <w:rFonts w:ascii="Courier New" w:hAnsi="Courier New" w:cs="Courier New"/>
            <w:color w:val="1A1C1E"/>
            <w:sz w:val="20"/>
            <w:szCs w:val="20"/>
          </w:rPr>
          <w:t xml:space="preserve">    END IF</w:t>
        </w:r>
      </w:ins>
    </w:p>
    <w:p w14:paraId="7799B82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93" w:author="Boyko, James" w:date="2025-06-16T17:11:00Z" w16du:dateUtc="2025-06-16T20:11:00Z"/>
          <w:rFonts w:ascii="Courier New" w:hAnsi="Courier New" w:cs="Courier New"/>
          <w:color w:val="1A1C1E"/>
          <w:sz w:val="20"/>
          <w:szCs w:val="20"/>
        </w:rPr>
      </w:pPr>
    </w:p>
    <w:p w14:paraId="5F39D0E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94" w:author="Boyko, James" w:date="2025-06-16T17:11:00Z" w16du:dateUtc="2025-06-16T20:11:00Z"/>
          <w:rFonts w:ascii="Courier New" w:hAnsi="Courier New" w:cs="Courier New"/>
          <w:color w:val="1A1C1E"/>
          <w:sz w:val="20"/>
          <w:szCs w:val="20"/>
        </w:rPr>
      </w:pPr>
      <w:ins w:id="4795"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E. Cool the temperature</w:t>
        </w:r>
      </w:ins>
    </w:p>
    <w:p w14:paraId="48113FE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96" w:author="Boyko, James" w:date="2025-06-16T17:11:00Z" w16du:dateUtc="2025-06-16T20:11:00Z"/>
          <w:rFonts w:ascii="Courier New" w:hAnsi="Courier New" w:cs="Courier New"/>
          <w:color w:val="1A1C1E"/>
          <w:sz w:val="20"/>
          <w:szCs w:val="20"/>
        </w:rPr>
      </w:pPr>
      <w:ins w:id="4797" w:author="Boyko, James" w:date="2025-06-16T17:11:00Z" w16du:dateUtc="2025-06-16T20:11:00Z">
        <w:r w:rsidRPr="0032465C">
          <w:rPr>
            <w:rFonts w:ascii="Courier New" w:hAnsi="Courier New" w:cs="Courier New"/>
            <w:color w:val="1A1C1E"/>
            <w:sz w:val="20"/>
            <w:szCs w:val="20"/>
          </w:rPr>
          <w:t xml:space="preserve">    current_temp = current_temp * params.cooling_rate</w:t>
        </w:r>
      </w:ins>
    </w:p>
    <w:p w14:paraId="58CD946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798" w:author="Boyko, James" w:date="2025-06-16T17:11:00Z" w16du:dateUtc="2025-06-16T20:11:00Z"/>
          <w:rFonts w:ascii="Courier New" w:hAnsi="Courier New" w:cs="Courier New"/>
          <w:color w:val="1A1C1E"/>
          <w:sz w:val="20"/>
          <w:szCs w:val="20"/>
        </w:rPr>
      </w:pPr>
      <w:ins w:id="4799" w:author="Boyko, James" w:date="2025-06-16T17:11:00Z" w16du:dateUtc="2025-06-16T20:11:00Z">
        <w:r w:rsidRPr="0032465C">
          <w:rPr>
            <w:rFonts w:ascii="Courier New" w:hAnsi="Courier New" w:cs="Courier New"/>
            <w:color w:val="1A1C1E"/>
            <w:sz w:val="20"/>
            <w:szCs w:val="20"/>
          </w:rPr>
          <w:t xml:space="preserve">    IF current_temp &lt; a minimum threshold, BREAK loop</w:t>
        </w:r>
      </w:ins>
    </w:p>
    <w:p w14:paraId="61C212B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800" w:author="Boyko, James" w:date="2025-06-16T17:11:00Z" w16du:dateUtc="2025-06-16T20:11:00Z"/>
          <w:rFonts w:ascii="Courier New" w:hAnsi="Courier New" w:cs="Courier New"/>
          <w:color w:val="1A1C1E"/>
          <w:sz w:val="20"/>
          <w:szCs w:val="20"/>
        </w:rPr>
      </w:pPr>
      <w:ins w:id="4801" w:author="Boyko, James" w:date="2025-06-16T17:11:00Z" w16du:dateUtc="2025-06-16T20:11:00Z">
        <w:r w:rsidRPr="0032465C">
          <w:rPr>
            <w:rFonts w:ascii="Courier New" w:hAnsi="Courier New" w:cs="Courier New"/>
            <w:color w:val="1A1C1E"/>
            <w:sz w:val="20"/>
            <w:szCs w:val="20"/>
          </w:rPr>
          <w:t xml:space="preserve">  END FOR</w:t>
        </w:r>
      </w:ins>
    </w:p>
    <w:p w14:paraId="6D541F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802" w:author="Boyko, James" w:date="2025-06-16T17:11:00Z" w16du:dateUtc="2025-06-16T20:11:00Z"/>
          <w:rFonts w:ascii="Courier New" w:hAnsi="Courier New" w:cs="Courier New"/>
          <w:color w:val="1A1C1E"/>
          <w:sz w:val="20"/>
          <w:szCs w:val="20"/>
        </w:rPr>
      </w:pPr>
    </w:p>
    <w:p w14:paraId="4F3A7D5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803" w:author="Boyko, James" w:date="2025-06-16T17:11:00Z" w16du:dateUtc="2025-06-16T20:11:00Z"/>
          <w:rFonts w:ascii="Courier New" w:hAnsi="Courier New" w:cs="Courier New"/>
          <w:color w:val="1A1C1E"/>
          <w:sz w:val="20"/>
          <w:szCs w:val="20"/>
        </w:rPr>
      </w:pPr>
      <w:ins w:id="4804" w:author="Boyko, James" w:date="2025-06-16T17:11:00Z" w16du:dateUtc="2025-06-16T20:11:00Z">
        <w:r w:rsidRPr="0032465C">
          <w:rPr>
            <w:rFonts w:ascii="Courier New" w:hAnsi="Courier New" w:cs="Courier New"/>
            <w:color w:val="1A1C1E"/>
            <w:sz w:val="20"/>
            <w:szCs w:val="20"/>
          </w:rPr>
          <w:t xml:space="preserve">  RETURN visited_models</w:t>
        </w:r>
      </w:ins>
    </w:p>
    <w:p w14:paraId="11E667E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4805" w:author="Boyko, James" w:date="2025-06-16T17:11:00Z" w16du:dateUtc="2025-06-16T20:11:00Z"/>
          <w:rFonts w:ascii="Courier New" w:hAnsi="Courier New" w:cs="Courier New"/>
          <w:color w:val="1A1C1E"/>
          <w:sz w:val="20"/>
          <w:szCs w:val="20"/>
        </w:rPr>
      </w:pPr>
      <w:ins w:id="4806" w:author="Boyko, James" w:date="2025-06-16T17:11:00Z" w16du:dateUtc="2025-06-16T20:11:00Z">
        <w:r w:rsidRPr="0032465C">
          <w:rPr>
            <w:rFonts w:ascii="Courier New" w:hAnsi="Courier New" w:cs="Courier New"/>
            <w:color w:val="1A1C1E"/>
            <w:sz w:val="20"/>
            <w:szCs w:val="20"/>
          </w:rPr>
          <w:t>END FUNCTION</w:t>
        </w:r>
      </w:ins>
    </w:p>
    <w:p w14:paraId="4F2D4D87" w14:textId="77777777" w:rsidR="0032465C" w:rsidRPr="0032465C" w:rsidRDefault="0032465C" w:rsidP="0032465C">
      <w:pPr>
        <w:rPr>
          <w:ins w:id="4807" w:author="Boyko, James" w:date="2025-06-16T17:11:00Z" w16du:dateUtc="2025-06-16T20:11:00Z"/>
        </w:rPr>
      </w:pPr>
    </w:p>
    <w:p w14:paraId="65C1AABA" w14:textId="77777777" w:rsidR="0032465C" w:rsidRPr="00990AA7" w:rsidRDefault="0032465C" w:rsidP="00B20478">
      <w:pPr>
        <w:pStyle w:val="Caption"/>
        <w:spacing w:before="0" w:after="0" w:line="360" w:lineRule="auto"/>
        <w:rPr>
          <w:rFonts w:ascii="Times New Roman" w:eastAsia="Times New Roman" w:hAnsi="Times New Roman" w:cs="Times New Roman"/>
          <w:b/>
          <w:bCs/>
        </w:rPr>
      </w:pPr>
    </w:p>
    <w:sectPr w:rsidR="0032465C" w:rsidRPr="00990AA7" w:rsidSect="00F16E13">
      <w:pgSz w:w="12240" w:h="15840"/>
      <w:pgMar w:top="1134" w:right="1134" w:bottom="1134" w:left="1134" w:header="0" w:footer="0" w:gutter="0"/>
      <w:lnNumType w:countBy="1" w:restart="continuous"/>
      <w:pgNumType w:start="1"/>
      <w:cols w:space="720"/>
      <w:formProt w:val="0"/>
      <w:docGrid w:linePitch="326" w:charSpace="-635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iberation Serif">
    <w:altName w:val="Times New Roman"/>
    <w:panose1 w:val="020B0604020202020204"/>
    <w:charset w:val="01"/>
    <w:family w:val="roman"/>
    <w:pitch w:val="variable"/>
  </w:font>
  <w:font w:name="Noto Serif CJK SC">
    <w:altName w:val="Cambria"/>
    <w:panose1 w:val="020B0604020202020204"/>
    <w:charset w:val="00"/>
    <w:family w:val="roman"/>
    <w:pitch w:val="default"/>
  </w:font>
  <w:font w:name="Lohit Devanagari">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iberation Mono">
    <w:altName w:val="Courier New"/>
    <w:panose1 w:val="020B0604020202020204"/>
    <w:charset w:val="01"/>
    <w:family w:val="roman"/>
    <w:pitch w:val="variable"/>
  </w:font>
  <w:font w:name="Noto Sans Mono CJK SC">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Roboto">
    <w:panose1 w:val="02000000000000000000"/>
    <w:charset w:val="00"/>
    <w:family w:val="auto"/>
    <w:pitch w:val="variable"/>
    <w:sig w:usb0="E0000AFF" w:usb1="5000217F" w:usb2="00000021" w:usb3="00000000" w:csb0="0000019F" w:csb1="00000000"/>
  </w:font>
  <w:font w:name="Aptos">
    <w:panose1 w:val="020B0004020202020204"/>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trackRevisions/>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295"/>
    <w:rsid w:val="00000FCD"/>
    <w:rsid w:val="000048BB"/>
    <w:rsid w:val="00004914"/>
    <w:rsid w:val="00012890"/>
    <w:rsid w:val="00012F29"/>
    <w:rsid w:val="000205CC"/>
    <w:rsid w:val="00023519"/>
    <w:rsid w:val="0002541E"/>
    <w:rsid w:val="00031072"/>
    <w:rsid w:val="000319F9"/>
    <w:rsid w:val="00033E6B"/>
    <w:rsid w:val="000348D3"/>
    <w:rsid w:val="000418E0"/>
    <w:rsid w:val="0004621B"/>
    <w:rsid w:val="00047EDD"/>
    <w:rsid w:val="000530BE"/>
    <w:rsid w:val="00053503"/>
    <w:rsid w:val="00055115"/>
    <w:rsid w:val="000560A8"/>
    <w:rsid w:val="0007356F"/>
    <w:rsid w:val="0007755F"/>
    <w:rsid w:val="00080D34"/>
    <w:rsid w:val="00081E5B"/>
    <w:rsid w:val="000821B9"/>
    <w:rsid w:val="00082846"/>
    <w:rsid w:val="00086245"/>
    <w:rsid w:val="0008638E"/>
    <w:rsid w:val="00095E70"/>
    <w:rsid w:val="000A34A3"/>
    <w:rsid w:val="000A4DA5"/>
    <w:rsid w:val="000A63DF"/>
    <w:rsid w:val="000B2DAD"/>
    <w:rsid w:val="000B7931"/>
    <w:rsid w:val="000C6C6A"/>
    <w:rsid w:val="000D27AD"/>
    <w:rsid w:val="000D6308"/>
    <w:rsid w:val="000E1A3F"/>
    <w:rsid w:val="000E1FAA"/>
    <w:rsid w:val="000E401D"/>
    <w:rsid w:val="00104C40"/>
    <w:rsid w:val="00110988"/>
    <w:rsid w:val="00110D86"/>
    <w:rsid w:val="0011132D"/>
    <w:rsid w:val="00122183"/>
    <w:rsid w:val="00133589"/>
    <w:rsid w:val="001468C4"/>
    <w:rsid w:val="00163BD2"/>
    <w:rsid w:val="00177207"/>
    <w:rsid w:val="001816C4"/>
    <w:rsid w:val="00182934"/>
    <w:rsid w:val="00185650"/>
    <w:rsid w:val="00186702"/>
    <w:rsid w:val="001900B3"/>
    <w:rsid w:val="0019354A"/>
    <w:rsid w:val="001A406A"/>
    <w:rsid w:val="001A6BED"/>
    <w:rsid w:val="001B392E"/>
    <w:rsid w:val="001B563D"/>
    <w:rsid w:val="001C065E"/>
    <w:rsid w:val="001C0E99"/>
    <w:rsid w:val="001C3529"/>
    <w:rsid w:val="001D2817"/>
    <w:rsid w:val="001D34B1"/>
    <w:rsid w:val="001E3859"/>
    <w:rsid w:val="001E5FFA"/>
    <w:rsid w:val="001F4B2C"/>
    <w:rsid w:val="001F53E1"/>
    <w:rsid w:val="00200A77"/>
    <w:rsid w:val="00200FF2"/>
    <w:rsid w:val="00207E01"/>
    <w:rsid w:val="00223D2F"/>
    <w:rsid w:val="002256FB"/>
    <w:rsid w:val="0022759E"/>
    <w:rsid w:val="0023481E"/>
    <w:rsid w:val="00245E81"/>
    <w:rsid w:val="00251574"/>
    <w:rsid w:val="00252773"/>
    <w:rsid w:val="0025639C"/>
    <w:rsid w:val="00256AE9"/>
    <w:rsid w:val="00263DE7"/>
    <w:rsid w:val="00270ECE"/>
    <w:rsid w:val="00280D0D"/>
    <w:rsid w:val="00283D23"/>
    <w:rsid w:val="0028448B"/>
    <w:rsid w:val="0028617E"/>
    <w:rsid w:val="00287662"/>
    <w:rsid w:val="0028795D"/>
    <w:rsid w:val="002915AF"/>
    <w:rsid w:val="0029666F"/>
    <w:rsid w:val="00296D37"/>
    <w:rsid w:val="0029711E"/>
    <w:rsid w:val="002A156B"/>
    <w:rsid w:val="002A2660"/>
    <w:rsid w:val="002A7E5E"/>
    <w:rsid w:val="002B1CBC"/>
    <w:rsid w:val="002C134E"/>
    <w:rsid w:val="002C18B0"/>
    <w:rsid w:val="002C333C"/>
    <w:rsid w:val="002C3B09"/>
    <w:rsid w:val="002D413F"/>
    <w:rsid w:val="002D49D5"/>
    <w:rsid w:val="002D555D"/>
    <w:rsid w:val="002E04FF"/>
    <w:rsid w:val="002E2E10"/>
    <w:rsid w:val="002E6D5E"/>
    <w:rsid w:val="002F0692"/>
    <w:rsid w:val="002F423C"/>
    <w:rsid w:val="00303AA2"/>
    <w:rsid w:val="0030495A"/>
    <w:rsid w:val="00310E9C"/>
    <w:rsid w:val="003125B3"/>
    <w:rsid w:val="003159AA"/>
    <w:rsid w:val="00322FF2"/>
    <w:rsid w:val="0032465C"/>
    <w:rsid w:val="003278F0"/>
    <w:rsid w:val="00336124"/>
    <w:rsid w:val="00337A4C"/>
    <w:rsid w:val="00343A94"/>
    <w:rsid w:val="003520AD"/>
    <w:rsid w:val="00355853"/>
    <w:rsid w:val="0036177D"/>
    <w:rsid w:val="00365001"/>
    <w:rsid w:val="003677AF"/>
    <w:rsid w:val="0037067B"/>
    <w:rsid w:val="00374116"/>
    <w:rsid w:val="00391C27"/>
    <w:rsid w:val="00391D2E"/>
    <w:rsid w:val="003A14E5"/>
    <w:rsid w:val="003A5CA4"/>
    <w:rsid w:val="003B46FB"/>
    <w:rsid w:val="003B48D4"/>
    <w:rsid w:val="003B610F"/>
    <w:rsid w:val="003B63E2"/>
    <w:rsid w:val="003C582B"/>
    <w:rsid w:val="003C58F0"/>
    <w:rsid w:val="003D1C2E"/>
    <w:rsid w:val="003D3503"/>
    <w:rsid w:val="003D6CF2"/>
    <w:rsid w:val="003E0054"/>
    <w:rsid w:val="003E43BA"/>
    <w:rsid w:val="003E6BDC"/>
    <w:rsid w:val="00405A03"/>
    <w:rsid w:val="00413430"/>
    <w:rsid w:val="00420537"/>
    <w:rsid w:val="00421F75"/>
    <w:rsid w:val="004235B1"/>
    <w:rsid w:val="00426B78"/>
    <w:rsid w:val="00433336"/>
    <w:rsid w:val="004353F4"/>
    <w:rsid w:val="00435972"/>
    <w:rsid w:val="00451F3F"/>
    <w:rsid w:val="00452A71"/>
    <w:rsid w:val="00461F8B"/>
    <w:rsid w:val="00463AC4"/>
    <w:rsid w:val="0047083D"/>
    <w:rsid w:val="004739D1"/>
    <w:rsid w:val="004927AA"/>
    <w:rsid w:val="00497E1D"/>
    <w:rsid w:val="004A4265"/>
    <w:rsid w:val="004A48C4"/>
    <w:rsid w:val="004B0387"/>
    <w:rsid w:val="004B12CD"/>
    <w:rsid w:val="004B5481"/>
    <w:rsid w:val="004B6E88"/>
    <w:rsid w:val="004C117C"/>
    <w:rsid w:val="004C303F"/>
    <w:rsid w:val="004C4D89"/>
    <w:rsid w:val="004D27E9"/>
    <w:rsid w:val="004F0398"/>
    <w:rsid w:val="004F04D8"/>
    <w:rsid w:val="004F7C27"/>
    <w:rsid w:val="00505079"/>
    <w:rsid w:val="00512A8B"/>
    <w:rsid w:val="00512BD7"/>
    <w:rsid w:val="005140E8"/>
    <w:rsid w:val="00514B3E"/>
    <w:rsid w:val="00517C4E"/>
    <w:rsid w:val="0052352D"/>
    <w:rsid w:val="00524B65"/>
    <w:rsid w:val="00531292"/>
    <w:rsid w:val="00535A07"/>
    <w:rsid w:val="00535AFF"/>
    <w:rsid w:val="005418F2"/>
    <w:rsid w:val="00551828"/>
    <w:rsid w:val="005600A6"/>
    <w:rsid w:val="00562E0C"/>
    <w:rsid w:val="00575B4C"/>
    <w:rsid w:val="00591F47"/>
    <w:rsid w:val="005930CB"/>
    <w:rsid w:val="005964C9"/>
    <w:rsid w:val="005A1677"/>
    <w:rsid w:val="005A6195"/>
    <w:rsid w:val="005B263D"/>
    <w:rsid w:val="005B6A4C"/>
    <w:rsid w:val="005C202B"/>
    <w:rsid w:val="005C3551"/>
    <w:rsid w:val="005C4772"/>
    <w:rsid w:val="005C75BB"/>
    <w:rsid w:val="005D36F1"/>
    <w:rsid w:val="005D40D4"/>
    <w:rsid w:val="005E2EFF"/>
    <w:rsid w:val="005E51B8"/>
    <w:rsid w:val="005E604C"/>
    <w:rsid w:val="00605EDD"/>
    <w:rsid w:val="00612D29"/>
    <w:rsid w:val="0061596F"/>
    <w:rsid w:val="00620DB4"/>
    <w:rsid w:val="00622500"/>
    <w:rsid w:val="00624213"/>
    <w:rsid w:val="00634330"/>
    <w:rsid w:val="0063759A"/>
    <w:rsid w:val="006403E0"/>
    <w:rsid w:val="00644F73"/>
    <w:rsid w:val="00656245"/>
    <w:rsid w:val="00656AAF"/>
    <w:rsid w:val="0066538D"/>
    <w:rsid w:val="00666CC7"/>
    <w:rsid w:val="00671E10"/>
    <w:rsid w:val="006848F3"/>
    <w:rsid w:val="006A196B"/>
    <w:rsid w:val="006A1FFE"/>
    <w:rsid w:val="006A479E"/>
    <w:rsid w:val="006A5EE0"/>
    <w:rsid w:val="006A7D7E"/>
    <w:rsid w:val="006B715C"/>
    <w:rsid w:val="006C2308"/>
    <w:rsid w:val="006C3E5B"/>
    <w:rsid w:val="006C59AF"/>
    <w:rsid w:val="006C6804"/>
    <w:rsid w:val="006C7F22"/>
    <w:rsid w:val="006D38AE"/>
    <w:rsid w:val="006E4639"/>
    <w:rsid w:val="006E4C26"/>
    <w:rsid w:val="006F3E32"/>
    <w:rsid w:val="00704CBC"/>
    <w:rsid w:val="00706AF5"/>
    <w:rsid w:val="00717C04"/>
    <w:rsid w:val="00725D49"/>
    <w:rsid w:val="00735581"/>
    <w:rsid w:val="007571A2"/>
    <w:rsid w:val="0076082E"/>
    <w:rsid w:val="007648DD"/>
    <w:rsid w:val="00765D69"/>
    <w:rsid w:val="0077251D"/>
    <w:rsid w:val="00774593"/>
    <w:rsid w:val="00774CE6"/>
    <w:rsid w:val="007754E5"/>
    <w:rsid w:val="0077777F"/>
    <w:rsid w:val="00780875"/>
    <w:rsid w:val="00781D27"/>
    <w:rsid w:val="00790258"/>
    <w:rsid w:val="007940CF"/>
    <w:rsid w:val="007951D9"/>
    <w:rsid w:val="00796F2F"/>
    <w:rsid w:val="0079791C"/>
    <w:rsid w:val="007A659A"/>
    <w:rsid w:val="007B0A57"/>
    <w:rsid w:val="007B32C1"/>
    <w:rsid w:val="007B5360"/>
    <w:rsid w:val="007B646B"/>
    <w:rsid w:val="007C590D"/>
    <w:rsid w:val="007D4E0E"/>
    <w:rsid w:val="007E18EE"/>
    <w:rsid w:val="007F02F0"/>
    <w:rsid w:val="00803384"/>
    <w:rsid w:val="00811CA9"/>
    <w:rsid w:val="008158EE"/>
    <w:rsid w:val="00815A80"/>
    <w:rsid w:val="00815DF0"/>
    <w:rsid w:val="00840B5F"/>
    <w:rsid w:val="008417A2"/>
    <w:rsid w:val="0085014F"/>
    <w:rsid w:val="00850549"/>
    <w:rsid w:val="00854A01"/>
    <w:rsid w:val="0086124D"/>
    <w:rsid w:val="00861784"/>
    <w:rsid w:val="008625BD"/>
    <w:rsid w:val="00867088"/>
    <w:rsid w:val="00871C5C"/>
    <w:rsid w:val="00872E41"/>
    <w:rsid w:val="0087323B"/>
    <w:rsid w:val="00877842"/>
    <w:rsid w:val="00882483"/>
    <w:rsid w:val="008853C7"/>
    <w:rsid w:val="008854B5"/>
    <w:rsid w:val="00885A1B"/>
    <w:rsid w:val="008911E3"/>
    <w:rsid w:val="008919CE"/>
    <w:rsid w:val="00896C0B"/>
    <w:rsid w:val="008A737B"/>
    <w:rsid w:val="008A7484"/>
    <w:rsid w:val="008B0857"/>
    <w:rsid w:val="008B25D4"/>
    <w:rsid w:val="008B469D"/>
    <w:rsid w:val="008B54F9"/>
    <w:rsid w:val="008B5C13"/>
    <w:rsid w:val="008C0025"/>
    <w:rsid w:val="008C24D1"/>
    <w:rsid w:val="008C2EFD"/>
    <w:rsid w:val="008C75FB"/>
    <w:rsid w:val="008F0291"/>
    <w:rsid w:val="008F4C4B"/>
    <w:rsid w:val="008F5EB1"/>
    <w:rsid w:val="008F65E7"/>
    <w:rsid w:val="008F6FDA"/>
    <w:rsid w:val="00900858"/>
    <w:rsid w:val="00900BE7"/>
    <w:rsid w:val="00903BA4"/>
    <w:rsid w:val="0091212C"/>
    <w:rsid w:val="00913109"/>
    <w:rsid w:val="00914031"/>
    <w:rsid w:val="00916E5C"/>
    <w:rsid w:val="00924357"/>
    <w:rsid w:val="00935B64"/>
    <w:rsid w:val="00945803"/>
    <w:rsid w:val="009475F5"/>
    <w:rsid w:val="00947FDC"/>
    <w:rsid w:val="009505B0"/>
    <w:rsid w:val="0097272F"/>
    <w:rsid w:val="00973168"/>
    <w:rsid w:val="00973E30"/>
    <w:rsid w:val="0097703B"/>
    <w:rsid w:val="00985ABE"/>
    <w:rsid w:val="00990391"/>
    <w:rsid w:val="00990AA7"/>
    <w:rsid w:val="00993673"/>
    <w:rsid w:val="0099668A"/>
    <w:rsid w:val="00997B76"/>
    <w:rsid w:val="009A0641"/>
    <w:rsid w:val="009B0CAD"/>
    <w:rsid w:val="009C3C35"/>
    <w:rsid w:val="009C4B4B"/>
    <w:rsid w:val="009D3C45"/>
    <w:rsid w:val="009D7FD8"/>
    <w:rsid w:val="009E18F4"/>
    <w:rsid w:val="009E6421"/>
    <w:rsid w:val="009E7892"/>
    <w:rsid w:val="009F3CB1"/>
    <w:rsid w:val="009F59B7"/>
    <w:rsid w:val="009F68C6"/>
    <w:rsid w:val="00A01447"/>
    <w:rsid w:val="00A01A60"/>
    <w:rsid w:val="00A042BE"/>
    <w:rsid w:val="00A04900"/>
    <w:rsid w:val="00A04FB8"/>
    <w:rsid w:val="00A10657"/>
    <w:rsid w:val="00A27B6D"/>
    <w:rsid w:val="00A32E1D"/>
    <w:rsid w:val="00A45838"/>
    <w:rsid w:val="00A45CCA"/>
    <w:rsid w:val="00A5063A"/>
    <w:rsid w:val="00A53C31"/>
    <w:rsid w:val="00A55279"/>
    <w:rsid w:val="00A5544E"/>
    <w:rsid w:val="00A5648D"/>
    <w:rsid w:val="00A66D51"/>
    <w:rsid w:val="00A74DEE"/>
    <w:rsid w:val="00A759C1"/>
    <w:rsid w:val="00A7799A"/>
    <w:rsid w:val="00A84658"/>
    <w:rsid w:val="00A949BD"/>
    <w:rsid w:val="00A958E2"/>
    <w:rsid w:val="00A9676E"/>
    <w:rsid w:val="00A96E18"/>
    <w:rsid w:val="00AA1D56"/>
    <w:rsid w:val="00AA29A2"/>
    <w:rsid w:val="00AA51A2"/>
    <w:rsid w:val="00AA77A7"/>
    <w:rsid w:val="00AB23CF"/>
    <w:rsid w:val="00AB3271"/>
    <w:rsid w:val="00AB6926"/>
    <w:rsid w:val="00AC7885"/>
    <w:rsid w:val="00AD4342"/>
    <w:rsid w:val="00AD43EB"/>
    <w:rsid w:val="00AD606A"/>
    <w:rsid w:val="00AE00EF"/>
    <w:rsid w:val="00AE522C"/>
    <w:rsid w:val="00AE659E"/>
    <w:rsid w:val="00AF4F06"/>
    <w:rsid w:val="00AF63B2"/>
    <w:rsid w:val="00AF7C61"/>
    <w:rsid w:val="00B048A8"/>
    <w:rsid w:val="00B101D2"/>
    <w:rsid w:val="00B112A6"/>
    <w:rsid w:val="00B20226"/>
    <w:rsid w:val="00B20478"/>
    <w:rsid w:val="00B2049F"/>
    <w:rsid w:val="00B30B70"/>
    <w:rsid w:val="00B30C4D"/>
    <w:rsid w:val="00B400A3"/>
    <w:rsid w:val="00B417C8"/>
    <w:rsid w:val="00B511A8"/>
    <w:rsid w:val="00B6020E"/>
    <w:rsid w:val="00B61CBE"/>
    <w:rsid w:val="00B64C9D"/>
    <w:rsid w:val="00B651B8"/>
    <w:rsid w:val="00B83649"/>
    <w:rsid w:val="00B916AF"/>
    <w:rsid w:val="00B92D5E"/>
    <w:rsid w:val="00B942EF"/>
    <w:rsid w:val="00B9691C"/>
    <w:rsid w:val="00BA29FE"/>
    <w:rsid w:val="00BA5C32"/>
    <w:rsid w:val="00BA72F4"/>
    <w:rsid w:val="00BB4AFD"/>
    <w:rsid w:val="00BB5CF1"/>
    <w:rsid w:val="00BC0FFB"/>
    <w:rsid w:val="00BC1168"/>
    <w:rsid w:val="00BC4040"/>
    <w:rsid w:val="00BE3C95"/>
    <w:rsid w:val="00BE579E"/>
    <w:rsid w:val="00BF0630"/>
    <w:rsid w:val="00BF5B16"/>
    <w:rsid w:val="00C0277E"/>
    <w:rsid w:val="00C05104"/>
    <w:rsid w:val="00C16E3E"/>
    <w:rsid w:val="00C20DD1"/>
    <w:rsid w:val="00C23952"/>
    <w:rsid w:val="00C23F1F"/>
    <w:rsid w:val="00C35474"/>
    <w:rsid w:val="00C414C6"/>
    <w:rsid w:val="00C41A2C"/>
    <w:rsid w:val="00C43BDC"/>
    <w:rsid w:val="00C445A0"/>
    <w:rsid w:val="00C55AE9"/>
    <w:rsid w:val="00C5762F"/>
    <w:rsid w:val="00C629AD"/>
    <w:rsid w:val="00C649AF"/>
    <w:rsid w:val="00C64D6B"/>
    <w:rsid w:val="00C662AA"/>
    <w:rsid w:val="00C67551"/>
    <w:rsid w:val="00C6767D"/>
    <w:rsid w:val="00C7269F"/>
    <w:rsid w:val="00C7292F"/>
    <w:rsid w:val="00C74560"/>
    <w:rsid w:val="00C8185D"/>
    <w:rsid w:val="00C81F97"/>
    <w:rsid w:val="00C82C02"/>
    <w:rsid w:val="00C8366A"/>
    <w:rsid w:val="00C947A9"/>
    <w:rsid w:val="00C96969"/>
    <w:rsid w:val="00CA20FC"/>
    <w:rsid w:val="00CA3ED8"/>
    <w:rsid w:val="00CA6FE4"/>
    <w:rsid w:val="00CB4A9E"/>
    <w:rsid w:val="00CB4C9B"/>
    <w:rsid w:val="00CC5A42"/>
    <w:rsid w:val="00D1088D"/>
    <w:rsid w:val="00D21F5A"/>
    <w:rsid w:val="00D24BDD"/>
    <w:rsid w:val="00D25229"/>
    <w:rsid w:val="00D27F52"/>
    <w:rsid w:val="00D30020"/>
    <w:rsid w:val="00D40C53"/>
    <w:rsid w:val="00D46645"/>
    <w:rsid w:val="00D46C85"/>
    <w:rsid w:val="00D506D7"/>
    <w:rsid w:val="00D51A67"/>
    <w:rsid w:val="00D57B36"/>
    <w:rsid w:val="00D603D2"/>
    <w:rsid w:val="00D61B32"/>
    <w:rsid w:val="00D655BE"/>
    <w:rsid w:val="00D70F00"/>
    <w:rsid w:val="00D739A5"/>
    <w:rsid w:val="00D73C4C"/>
    <w:rsid w:val="00D77354"/>
    <w:rsid w:val="00D90E87"/>
    <w:rsid w:val="00D95238"/>
    <w:rsid w:val="00DA0E50"/>
    <w:rsid w:val="00DA166E"/>
    <w:rsid w:val="00DA68F9"/>
    <w:rsid w:val="00DB67D1"/>
    <w:rsid w:val="00DC018B"/>
    <w:rsid w:val="00DC3D4C"/>
    <w:rsid w:val="00DD737F"/>
    <w:rsid w:val="00DE50E0"/>
    <w:rsid w:val="00DF1F80"/>
    <w:rsid w:val="00DF66CC"/>
    <w:rsid w:val="00E004CF"/>
    <w:rsid w:val="00E05600"/>
    <w:rsid w:val="00E102CA"/>
    <w:rsid w:val="00E14171"/>
    <w:rsid w:val="00E217EE"/>
    <w:rsid w:val="00E21BA8"/>
    <w:rsid w:val="00E24406"/>
    <w:rsid w:val="00E328D7"/>
    <w:rsid w:val="00E34184"/>
    <w:rsid w:val="00E40D72"/>
    <w:rsid w:val="00E4148C"/>
    <w:rsid w:val="00E4603C"/>
    <w:rsid w:val="00E50034"/>
    <w:rsid w:val="00E539F3"/>
    <w:rsid w:val="00E57398"/>
    <w:rsid w:val="00E64059"/>
    <w:rsid w:val="00E67F42"/>
    <w:rsid w:val="00E75182"/>
    <w:rsid w:val="00E75A1F"/>
    <w:rsid w:val="00E842E0"/>
    <w:rsid w:val="00E91BB5"/>
    <w:rsid w:val="00E92A03"/>
    <w:rsid w:val="00E945CB"/>
    <w:rsid w:val="00E95C8F"/>
    <w:rsid w:val="00E95CD0"/>
    <w:rsid w:val="00EA0E98"/>
    <w:rsid w:val="00EA2916"/>
    <w:rsid w:val="00EB0295"/>
    <w:rsid w:val="00EB0E7E"/>
    <w:rsid w:val="00EB197C"/>
    <w:rsid w:val="00EB3E9B"/>
    <w:rsid w:val="00EB4B45"/>
    <w:rsid w:val="00EB73F7"/>
    <w:rsid w:val="00EC0416"/>
    <w:rsid w:val="00EC34AC"/>
    <w:rsid w:val="00EC3DC6"/>
    <w:rsid w:val="00EC562D"/>
    <w:rsid w:val="00EC7100"/>
    <w:rsid w:val="00ED0ED0"/>
    <w:rsid w:val="00EE35B6"/>
    <w:rsid w:val="00EE3C19"/>
    <w:rsid w:val="00EE64D9"/>
    <w:rsid w:val="00EE74DE"/>
    <w:rsid w:val="00EE7502"/>
    <w:rsid w:val="00EE7A41"/>
    <w:rsid w:val="00EF2386"/>
    <w:rsid w:val="00EF4506"/>
    <w:rsid w:val="00EF7D1D"/>
    <w:rsid w:val="00F02054"/>
    <w:rsid w:val="00F12DAE"/>
    <w:rsid w:val="00F13F00"/>
    <w:rsid w:val="00F16E13"/>
    <w:rsid w:val="00F24213"/>
    <w:rsid w:val="00F27192"/>
    <w:rsid w:val="00F32943"/>
    <w:rsid w:val="00F41606"/>
    <w:rsid w:val="00F47D9D"/>
    <w:rsid w:val="00F56ECA"/>
    <w:rsid w:val="00F574F8"/>
    <w:rsid w:val="00F644C3"/>
    <w:rsid w:val="00F660B9"/>
    <w:rsid w:val="00F667D3"/>
    <w:rsid w:val="00F70408"/>
    <w:rsid w:val="00F71DAA"/>
    <w:rsid w:val="00F86065"/>
    <w:rsid w:val="00F87086"/>
    <w:rsid w:val="00F91F10"/>
    <w:rsid w:val="00F95DB8"/>
    <w:rsid w:val="00F96C82"/>
    <w:rsid w:val="00FA1068"/>
    <w:rsid w:val="00FA4AF2"/>
    <w:rsid w:val="00FC0E00"/>
    <w:rsid w:val="00FC163D"/>
    <w:rsid w:val="00FC73A3"/>
    <w:rsid w:val="00FD533E"/>
    <w:rsid w:val="00FD534E"/>
    <w:rsid w:val="00FD6447"/>
    <w:rsid w:val="00FD7C50"/>
    <w:rsid w:val="00FF3DF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005F9"/>
  <w15:docId w15:val="{9C88DD66-45D0-1244-A287-59F59D2E2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30BE"/>
    <w:pPr>
      <w:suppressAutoHyphens w:val="0"/>
    </w:pPr>
    <w:rPr>
      <w:rFonts w:ascii="Times New Roman" w:eastAsia="Times New Roman" w:hAnsi="Times New Roman" w:cs="Times New Roman"/>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eNumbering">
    <w:name w:val="Line Numbering"/>
  </w:style>
  <w:style w:type="character" w:styleId="LineNumber">
    <w:name w:val="line number"/>
    <w:basedOn w:val="DefaultParagraphFont"/>
    <w:uiPriority w:val="99"/>
    <w:semiHidden/>
    <w:unhideWhenUsed/>
    <w:qFormat/>
    <w:rsid w:val="00525C78"/>
  </w:style>
  <w:style w:type="character" w:styleId="CommentReference">
    <w:name w:val="annotation reference"/>
    <w:basedOn w:val="DefaultParagraphFont"/>
    <w:uiPriority w:val="99"/>
    <w:semiHidden/>
    <w:unhideWhenUsed/>
    <w:qFormat/>
    <w:rsid w:val="00525C78"/>
    <w:rPr>
      <w:sz w:val="16"/>
      <w:szCs w:val="16"/>
    </w:rPr>
  </w:style>
  <w:style w:type="character" w:customStyle="1" w:styleId="CommentTextChar">
    <w:name w:val="Comment Text Char"/>
    <w:basedOn w:val="DefaultParagraphFont"/>
    <w:link w:val="CommentText"/>
    <w:uiPriority w:val="99"/>
    <w:semiHidden/>
    <w:qFormat/>
    <w:rsid w:val="00525C78"/>
    <w:rPr>
      <w:rFonts w:cs="Mangal"/>
      <w:sz w:val="20"/>
      <w:szCs w:val="18"/>
    </w:rPr>
  </w:style>
  <w:style w:type="character" w:customStyle="1" w:styleId="CommentSubjectChar">
    <w:name w:val="Comment Subject Char"/>
    <w:basedOn w:val="CommentTextChar"/>
    <w:link w:val="CommentSubject"/>
    <w:uiPriority w:val="99"/>
    <w:semiHidden/>
    <w:qFormat/>
    <w:rsid w:val="00525C78"/>
    <w:rPr>
      <w:rFonts w:cs="Mangal"/>
      <w:b/>
      <w:bCs/>
      <w:sz w:val="20"/>
      <w:szCs w:val="18"/>
    </w:rPr>
  </w:style>
  <w:style w:type="paragraph" w:customStyle="1" w:styleId="Heading">
    <w:name w:val="Heading"/>
    <w:basedOn w:val="Normal"/>
    <w:next w:val="BodyText"/>
    <w:qFormat/>
    <w:pPr>
      <w:keepNext/>
      <w:suppressAutoHyphens/>
      <w:spacing w:before="240" w:after="120"/>
    </w:pPr>
    <w:rPr>
      <w:rFonts w:ascii="Liberation Sans" w:eastAsia="Noto Sans CJK SC" w:hAnsi="Liberation Sans" w:cs="Lohit Devanagari"/>
      <w:kern w:val="2"/>
      <w:sz w:val="28"/>
      <w:szCs w:val="28"/>
      <w:lang w:eastAsia="zh-CN" w:bidi="hi-IN"/>
    </w:rPr>
  </w:style>
  <w:style w:type="paragraph" w:styleId="BodyText">
    <w:name w:val="Body Text"/>
    <w:basedOn w:val="Normal"/>
    <w:pPr>
      <w:suppressAutoHyphens/>
      <w:spacing w:after="140" w:line="276" w:lineRule="auto"/>
    </w:pPr>
    <w:rPr>
      <w:rFonts w:ascii="Liberation Serif" w:eastAsia="Noto Serif CJK SC"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uppressAutoHyphens/>
      <w:spacing w:before="120" w:after="120"/>
    </w:pPr>
    <w:rPr>
      <w:rFonts w:ascii="Liberation Serif" w:eastAsia="Noto Serif CJK SC" w:hAnsi="Liberation Serif" w:cs="Lohit Devanagari"/>
      <w:i/>
      <w:iCs/>
      <w:kern w:val="2"/>
      <w:lang w:eastAsia="zh-CN" w:bidi="hi-IN"/>
    </w:rPr>
  </w:style>
  <w:style w:type="paragraph" w:customStyle="1" w:styleId="Index">
    <w:name w:val="Index"/>
    <w:basedOn w:val="Normal"/>
    <w:qFormat/>
    <w:pPr>
      <w:suppressLineNumbers/>
      <w:suppressAutoHyphens/>
    </w:pPr>
    <w:rPr>
      <w:rFonts w:ascii="Liberation Serif" w:eastAsia="Noto Serif CJK SC" w:hAnsi="Liberation Serif" w:cs="Lohit Devanagari"/>
      <w:kern w:val="2"/>
      <w:lang w:eastAsia="zh-CN" w:bidi="hi-IN"/>
    </w:rPr>
  </w:style>
  <w:style w:type="paragraph" w:customStyle="1" w:styleId="TableContents">
    <w:name w:val="Table Contents"/>
    <w:basedOn w:val="Normal"/>
    <w:qFormat/>
    <w:pPr>
      <w:widowControl w:val="0"/>
      <w:suppressLineNumbers/>
      <w:suppressAutoHyphens/>
    </w:pPr>
    <w:rPr>
      <w:rFonts w:ascii="Liberation Serif" w:eastAsia="Noto Serif CJK SC" w:hAnsi="Liberation Serif" w:cs="Lohit Devanagari"/>
      <w:kern w:val="2"/>
      <w:lang w:eastAsia="zh-CN" w:bidi="hi-IN"/>
    </w:rPr>
  </w:style>
  <w:style w:type="paragraph" w:customStyle="1" w:styleId="TableHeading">
    <w:name w:val="Table Heading"/>
    <w:basedOn w:val="TableContents"/>
    <w:qFormat/>
    <w:pPr>
      <w:jc w:val="center"/>
    </w:pPr>
    <w:rPr>
      <w:b/>
      <w:bCs/>
    </w:rPr>
  </w:style>
  <w:style w:type="paragraph" w:customStyle="1" w:styleId="Table">
    <w:name w:val="Table"/>
    <w:basedOn w:val="Caption"/>
    <w:qFormat/>
  </w:style>
  <w:style w:type="paragraph" w:customStyle="1" w:styleId="HeaderandFooter">
    <w:name w:val="Header and Footer"/>
    <w:basedOn w:val="Normal"/>
    <w:qFormat/>
    <w:pPr>
      <w:suppressLineNumbers/>
      <w:tabs>
        <w:tab w:val="center" w:pos="4986"/>
        <w:tab w:val="right" w:pos="9972"/>
      </w:tabs>
      <w:suppressAutoHyphens/>
    </w:pPr>
    <w:rPr>
      <w:rFonts w:ascii="Liberation Serif" w:eastAsia="Noto Serif CJK SC" w:hAnsi="Liberation Serif" w:cs="Lohit Devanagari"/>
      <w:kern w:val="2"/>
      <w:lang w:eastAsia="zh-CN" w:bidi="hi-IN"/>
    </w:rPr>
  </w:style>
  <w:style w:type="paragraph" w:styleId="Footer">
    <w:name w:val="footer"/>
    <w:basedOn w:val="HeaderandFooter"/>
  </w:style>
  <w:style w:type="paragraph" w:styleId="Header">
    <w:name w:val="header"/>
    <w:basedOn w:val="HeaderandFooter"/>
  </w:style>
  <w:style w:type="paragraph" w:customStyle="1" w:styleId="Figure">
    <w:name w:val="Figure"/>
    <w:basedOn w:val="Caption"/>
    <w:qFormat/>
  </w:style>
  <w:style w:type="paragraph" w:customStyle="1" w:styleId="FrameContents">
    <w:name w:val="Frame Contents"/>
    <w:basedOn w:val="Normal"/>
    <w:qFormat/>
    <w:pPr>
      <w:suppressAutoHyphens/>
    </w:pPr>
    <w:rPr>
      <w:rFonts w:ascii="Liberation Serif" w:eastAsia="Noto Serif CJK SC" w:hAnsi="Liberation Serif" w:cs="Lohit Devanagari"/>
      <w:kern w:val="2"/>
      <w:lang w:eastAsia="zh-CN" w:bidi="hi-IN"/>
    </w:rPr>
  </w:style>
  <w:style w:type="paragraph" w:customStyle="1" w:styleId="PreformattedText">
    <w:name w:val="Preformatted Text"/>
    <w:basedOn w:val="Normal"/>
    <w:qFormat/>
    <w:pPr>
      <w:suppressAutoHyphens/>
    </w:pPr>
    <w:rPr>
      <w:rFonts w:ascii="Liberation Mono" w:eastAsia="Noto Sans Mono CJK SC" w:hAnsi="Liberation Mono" w:cs="Liberation Mono"/>
      <w:kern w:val="2"/>
      <w:sz w:val="20"/>
      <w:szCs w:val="20"/>
      <w:lang w:eastAsia="zh-CN" w:bidi="hi-IN"/>
    </w:rPr>
  </w:style>
  <w:style w:type="paragraph" w:styleId="Revision">
    <w:name w:val="Revision"/>
    <w:uiPriority w:val="99"/>
    <w:semiHidden/>
    <w:qFormat/>
    <w:rsid w:val="00525C78"/>
    <w:pPr>
      <w:suppressAutoHyphens w:val="0"/>
    </w:pPr>
    <w:rPr>
      <w:rFonts w:cs="Mangal"/>
      <w:szCs w:val="21"/>
    </w:rPr>
  </w:style>
  <w:style w:type="paragraph" w:styleId="CommentText">
    <w:name w:val="annotation text"/>
    <w:basedOn w:val="Normal"/>
    <w:link w:val="CommentTextChar"/>
    <w:uiPriority w:val="99"/>
    <w:semiHidden/>
    <w:unhideWhenUsed/>
    <w:qFormat/>
    <w:rsid w:val="00525C78"/>
    <w:pPr>
      <w:suppressAutoHyphens/>
    </w:pPr>
    <w:rPr>
      <w:rFonts w:ascii="Liberation Serif" w:eastAsia="Noto Serif CJK SC" w:hAnsi="Liberation Serif"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qFormat/>
    <w:rsid w:val="00525C78"/>
    <w:rPr>
      <w:b/>
      <w:bCs/>
    </w:rPr>
  </w:style>
  <w:style w:type="character" w:styleId="PlaceholderText">
    <w:name w:val="Placeholder Text"/>
    <w:basedOn w:val="DefaultParagraphFont"/>
    <w:uiPriority w:val="99"/>
    <w:semiHidden/>
    <w:rsid w:val="00DA166E"/>
    <w:rPr>
      <w:color w:val="666666"/>
    </w:rPr>
  </w:style>
  <w:style w:type="paragraph" w:styleId="NormalWeb">
    <w:name w:val="Normal (Web)"/>
    <w:basedOn w:val="Normal"/>
    <w:uiPriority w:val="99"/>
    <w:semiHidden/>
    <w:unhideWhenUsed/>
    <w:rsid w:val="00F27192"/>
    <w:rPr>
      <w:rFonts w:cs="Mangal"/>
      <w:szCs w:val="21"/>
    </w:rPr>
  </w:style>
  <w:style w:type="paragraph" w:styleId="Bibliography">
    <w:name w:val="Bibliography"/>
    <w:basedOn w:val="Normal"/>
    <w:next w:val="Normal"/>
    <w:uiPriority w:val="37"/>
    <w:unhideWhenUsed/>
    <w:rsid w:val="00FC73A3"/>
    <w:pPr>
      <w:suppressAutoHyphens/>
      <w:spacing w:after="240"/>
      <w:ind w:left="720" w:hanging="720"/>
    </w:pPr>
    <w:rPr>
      <w:rFonts w:ascii="Liberation Serif" w:eastAsia="Noto Serif CJK SC" w:hAnsi="Liberation Serif" w:cs="Mangal"/>
      <w:kern w:val="2"/>
      <w:szCs w:val="21"/>
      <w:lang w:eastAsia="zh-CN" w:bidi="hi-IN"/>
    </w:rPr>
  </w:style>
  <w:style w:type="character" w:styleId="Strong">
    <w:name w:val="Strong"/>
    <w:basedOn w:val="DefaultParagraphFont"/>
    <w:uiPriority w:val="22"/>
    <w:qFormat/>
    <w:rsid w:val="00AA29A2"/>
    <w:rPr>
      <w:b/>
      <w:bCs/>
    </w:rPr>
  </w:style>
  <w:style w:type="paragraph" w:styleId="HTMLPreformatted">
    <w:name w:val="HTML Preformatted"/>
    <w:basedOn w:val="Normal"/>
    <w:link w:val="HTMLPreformattedChar"/>
    <w:uiPriority w:val="99"/>
    <w:semiHidden/>
    <w:unhideWhenUsed/>
    <w:rsid w:val="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465C"/>
    <w:rPr>
      <w:rFonts w:ascii="Courier New" w:eastAsia="Times New Roman" w:hAnsi="Courier New" w:cs="Courier New"/>
      <w:kern w:val="0"/>
      <w:sz w:val="20"/>
      <w:szCs w:val="20"/>
      <w:lang w:eastAsia="en-US" w:bidi="ar-SA"/>
    </w:rPr>
  </w:style>
  <w:style w:type="character" w:styleId="HTMLCode">
    <w:name w:val="HTML Code"/>
    <w:basedOn w:val="DefaultParagraphFont"/>
    <w:uiPriority w:val="99"/>
    <w:semiHidden/>
    <w:unhideWhenUsed/>
    <w:rsid w:val="0032465C"/>
    <w:rPr>
      <w:rFonts w:ascii="Courier New" w:eastAsia="Times New Roman" w:hAnsi="Courier New" w:cs="Courier New"/>
      <w:sz w:val="20"/>
      <w:szCs w:val="20"/>
    </w:rPr>
  </w:style>
  <w:style w:type="character" w:customStyle="1" w:styleId="hljs-comment">
    <w:name w:val="hljs-comment"/>
    <w:basedOn w:val="DefaultParagraphFont"/>
    <w:rsid w:val="0032465C"/>
  </w:style>
  <w:style w:type="character" w:customStyle="1" w:styleId="hljs-keyword">
    <w:name w:val="hljs-keyword"/>
    <w:basedOn w:val="DefaultParagraphFont"/>
    <w:rsid w:val="0032465C"/>
  </w:style>
  <w:style w:type="character" w:customStyle="1" w:styleId="hljs-number">
    <w:name w:val="hljs-number"/>
    <w:basedOn w:val="DefaultParagraphFont"/>
    <w:rsid w:val="0032465C"/>
  </w:style>
  <w:style w:type="character" w:customStyle="1" w:styleId="hljs-string">
    <w:name w:val="hljs-string"/>
    <w:basedOn w:val="DefaultParagraphFont"/>
    <w:rsid w:val="0032465C"/>
  </w:style>
  <w:style w:type="character" w:customStyle="1" w:styleId="hljs-builtin">
    <w:name w:val="hljs-built_in"/>
    <w:basedOn w:val="DefaultParagraphFont"/>
    <w:rsid w:val="0032465C"/>
  </w:style>
  <w:style w:type="character" w:customStyle="1" w:styleId="hljs-attr">
    <w:name w:val="hljs-attr"/>
    <w:basedOn w:val="DefaultParagraphFont"/>
    <w:rsid w:val="0032465C"/>
  </w:style>
  <w:style w:type="table" w:styleId="ListTable7Colorful">
    <w:name w:val="List Table 7 Colorful"/>
    <w:basedOn w:val="TableNormal"/>
    <w:uiPriority w:val="52"/>
    <w:rsid w:val="00B9691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
    <w:name w:val="List Table 6 Colorful"/>
    <w:basedOn w:val="TableNormal"/>
    <w:uiPriority w:val="51"/>
    <w:rsid w:val="00DD737F"/>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5">
    <w:name w:val="Plain Table 5"/>
    <w:basedOn w:val="TableNormal"/>
    <w:uiPriority w:val="45"/>
    <w:rsid w:val="00DD737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E75A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301506">
      <w:bodyDiv w:val="1"/>
      <w:marLeft w:val="0"/>
      <w:marRight w:val="0"/>
      <w:marTop w:val="0"/>
      <w:marBottom w:val="0"/>
      <w:divBdr>
        <w:top w:val="none" w:sz="0" w:space="0" w:color="auto"/>
        <w:left w:val="none" w:sz="0" w:space="0" w:color="auto"/>
        <w:bottom w:val="none" w:sz="0" w:space="0" w:color="auto"/>
        <w:right w:val="none" w:sz="0" w:space="0" w:color="auto"/>
      </w:divBdr>
      <w:divsChild>
        <w:div w:id="1168474014">
          <w:marLeft w:val="0"/>
          <w:marRight w:val="0"/>
          <w:marTop w:val="0"/>
          <w:marBottom w:val="0"/>
          <w:divBdr>
            <w:top w:val="none" w:sz="0" w:space="0" w:color="auto"/>
            <w:left w:val="none" w:sz="0" w:space="0" w:color="auto"/>
            <w:bottom w:val="none" w:sz="0" w:space="0" w:color="auto"/>
            <w:right w:val="none" w:sz="0" w:space="0" w:color="auto"/>
          </w:divBdr>
          <w:divsChild>
            <w:div w:id="561447314">
              <w:marLeft w:val="0"/>
              <w:marRight w:val="0"/>
              <w:marTop w:val="0"/>
              <w:marBottom w:val="0"/>
              <w:divBdr>
                <w:top w:val="none" w:sz="0" w:space="0" w:color="auto"/>
                <w:left w:val="none" w:sz="0" w:space="0" w:color="auto"/>
                <w:bottom w:val="none" w:sz="0" w:space="0" w:color="auto"/>
                <w:right w:val="none" w:sz="0" w:space="0" w:color="auto"/>
              </w:divBdr>
              <w:divsChild>
                <w:div w:id="257369201">
                  <w:blockQuote w:val="1"/>
                  <w:marLeft w:val="360"/>
                  <w:marRight w:val="720"/>
                  <w:marTop w:val="100"/>
                  <w:marBottom w:val="100"/>
                  <w:divBdr>
                    <w:top w:val="none" w:sz="0" w:space="0" w:color="auto"/>
                    <w:left w:val="none" w:sz="0" w:space="0" w:color="auto"/>
                    <w:bottom w:val="none" w:sz="0" w:space="0" w:color="auto"/>
                    <w:right w:val="none" w:sz="0" w:space="0" w:color="auto"/>
                  </w:divBdr>
                </w:div>
              </w:divsChild>
            </w:div>
          </w:divsChild>
        </w:div>
        <w:div w:id="1860317511">
          <w:marLeft w:val="0"/>
          <w:marRight w:val="0"/>
          <w:marTop w:val="0"/>
          <w:marBottom w:val="0"/>
          <w:divBdr>
            <w:top w:val="none" w:sz="0" w:space="0" w:color="auto"/>
            <w:left w:val="none" w:sz="0" w:space="0" w:color="auto"/>
            <w:bottom w:val="none" w:sz="0" w:space="0" w:color="auto"/>
            <w:right w:val="none" w:sz="0" w:space="0" w:color="auto"/>
          </w:divBdr>
        </w:div>
      </w:divsChild>
    </w:div>
    <w:div w:id="135034887">
      <w:bodyDiv w:val="1"/>
      <w:marLeft w:val="0"/>
      <w:marRight w:val="0"/>
      <w:marTop w:val="0"/>
      <w:marBottom w:val="0"/>
      <w:divBdr>
        <w:top w:val="none" w:sz="0" w:space="0" w:color="auto"/>
        <w:left w:val="none" w:sz="0" w:space="0" w:color="auto"/>
        <w:bottom w:val="none" w:sz="0" w:space="0" w:color="auto"/>
        <w:right w:val="none" w:sz="0" w:space="0" w:color="auto"/>
      </w:divBdr>
      <w:divsChild>
        <w:div w:id="1502231760">
          <w:marLeft w:val="0"/>
          <w:marRight w:val="0"/>
          <w:marTop w:val="0"/>
          <w:marBottom w:val="0"/>
          <w:divBdr>
            <w:top w:val="none" w:sz="0" w:space="0" w:color="auto"/>
            <w:left w:val="none" w:sz="0" w:space="0" w:color="auto"/>
            <w:bottom w:val="none" w:sz="0" w:space="0" w:color="auto"/>
            <w:right w:val="none" w:sz="0" w:space="0" w:color="auto"/>
          </w:divBdr>
          <w:divsChild>
            <w:div w:id="2029939632">
              <w:marLeft w:val="0"/>
              <w:marRight w:val="0"/>
              <w:marTop w:val="0"/>
              <w:marBottom w:val="0"/>
              <w:divBdr>
                <w:top w:val="none" w:sz="0" w:space="0" w:color="auto"/>
                <w:left w:val="none" w:sz="0" w:space="0" w:color="auto"/>
                <w:bottom w:val="none" w:sz="0" w:space="0" w:color="auto"/>
                <w:right w:val="none" w:sz="0" w:space="0" w:color="auto"/>
              </w:divBdr>
              <w:divsChild>
                <w:div w:id="1814251978">
                  <w:marLeft w:val="0"/>
                  <w:marRight w:val="0"/>
                  <w:marTop w:val="0"/>
                  <w:marBottom w:val="0"/>
                  <w:divBdr>
                    <w:top w:val="none" w:sz="0" w:space="0" w:color="auto"/>
                    <w:left w:val="none" w:sz="0" w:space="0" w:color="auto"/>
                    <w:bottom w:val="none" w:sz="0" w:space="0" w:color="auto"/>
                    <w:right w:val="none" w:sz="0" w:space="0" w:color="auto"/>
                  </w:divBdr>
                  <w:divsChild>
                    <w:div w:id="45024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109006">
      <w:bodyDiv w:val="1"/>
      <w:marLeft w:val="0"/>
      <w:marRight w:val="0"/>
      <w:marTop w:val="0"/>
      <w:marBottom w:val="0"/>
      <w:divBdr>
        <w:top w:val="none" w:sz="0" w:space="0" w:color="auto"/>
        <w:left w:val="none" w:sz="0" w:space="0" w:color="auto"/>
        <w:bottom w:val="none" w:sz="0" w:space="0" w:color="auto"/>
        <w:right w:val="none" w:sz="0" w:space="0" w:color="auto"/>
      </w:divBdr>
    </w:div>
    <w:div w:id="216476266">
      <w:bodyDiv w:val="1"/>
      <w:marLeft w:val="0"/>
      <w:marRight w:val="0"/>
      <w:marTop w:val="0"/>
      <w:marBottom w:val="0"/>
      <w:divBdr>
        <w:top w:val="none" w:sz="0" w:space="0" w:color="auto"/>
        <w:left w:val="none" w:sz="0" w:space="0" w:color="auto"/>
        <w:bottom w:val="none" w:sz="0" w:space="0" w:color="auto"/>
        <w:right w:val="none" w:sz="0" w:space="0" w:color="auto"/>
      </w:divBdr>
      <w:divsChild>
        <w:div w:id="1125780658">
          <w:marLeft w:val="0"/>
          <w:marRight w:val="0"/>
          <w:marTop w:val="0"/>
          <w:marBottom w:val="0"/>
          <w:divBdr>
            <w:top w:val="none" w:sz="0" w:space="0" w:color="auto"/>
            <w:left w:val="none" w:sz="0" w:space="0" w:color="auto"/>
            <w:bottom w:val="none" w:sz="0" w:space="0" w:color="auto"/>
            <w:right w:val="none" w:sz="0" w:space="0" w:color="auto"/>
          </w:divBdr>
          <w:divsChild>
            <w:div w:id="1177689989">
              <w:marLeft w:val="0"/>
              <w:marRight w:val="0"/>
              <w:marTop w:val="0"/>
              <w:marBottom w:val="0"/>
              <w:divBdr>
                <w:top w:val="none" w:sz="0" w:space="0" w:color="auto"/>
                <w:left w:val="none" w:sz="0" w:space="0" w:color="auto"/>
                <w:bottom w:val="none" w:sz="0" w:space="0" w:color="auto"/>
                <w:right w:val="none" w:sz="0" w:space="0" w:color="auto"/>
              </w:divBdr>
              <w:divsChild>
                <w:div w:id="1619331718">
                  <w:marLeft w:val="0"/>
                  <w:marRight w:val="0"/>
                  <w:marTop w:val="0"/>
                  <w:marBottom w:val="0"/>
                  <w:divBdr>
                    <w:top w:val="none" w:sz="0" w:space="0" w:color="auto"/>
                    <w:left w:val="none" w:sz="0" w:space="0" w:color="auto"/>
                    <w:bottom w:val="none" w:sz="0" w:space="0" w:color="auto"/>
                    <w:right w:val="none" w:sz="0" w:space="0" w:color="auto"/>
                  </w:divBdr>
                  <w:divsChild>
                    <w:div w:id="4927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1147">
      <w:bodyDiv w:val="1"/>
      <w:marLeft w:val="0"/>
      <w:marRight w:val="0"/>
      <w:marTop w:val="0"/>
      <w:marBottom w:val="0"/>
      <w:divBdr>
        <w:top w:val="none" w:sz="0" w:space="0" w:color="auto"/>
        <w:left w:val="none" w:sz="0" w:space="0" w:color="auto"/>
        <w:bottom w:val="none" w:sz="0" w:space="0" w:color="auto"/>
        <w:right w:val="none" w:sz="0" w:space="0" w:color="auto"/>
      </w:divBdr>
    </w:div>
    <w:div w:id="378282897">
      <w:bodyDiv w:val="1"/>
      <w:marLeft w:val="0"/>
      <w:marRight w:val="0"/>
      <w:marTop w:val="0"/>
      <w:marBottom w:val="0"/>
      <w:divBdr>
        <w:top w:val="none" w:sz="0" w:space="0" w:color="auto"/>
        <w:left w:val="none" w:sz="0" w:space="0" w:color="auto"/>
        <w:bottom w:val="none" w:sz="0" w:space="0" w:color="auto"/>
        <w:right w:val="none" w:sz="0" w:space="0" w:color="auto"/>
      </w:divBdr>
      <w:divsChild>
        <w:div w:id="1066142995">
          <w:marLeft w:val="0"/>
          <w:marRight w:val="0"/>
          <w:marTop w:val="0"/>
          <w:marBottom w:val="0"/>
          <w:divBdr>
            <w:top w:val="none" w:sz="0" w:space="0" w:color="auto"/>
            <w:left w:val="none" w:sz="0" w:space="0" w:color="auto"/>
            <w:bottom w:val="none" w:sz="0" w:space="0" w:color="auto"/>
            <w:right w:val="none" w:sz="0" w:space="0" w:color="auto"/>
          </w:divBdr>
          <w:divsChild>
            <w:div w:id="2098674510">
              <w:marLeft w:val="0"/>
              <w:marRight w:val="0"/>
              <w:marTop w:val="0"/>
              <w:marBottom w:val="0"/>
              <w:divBdr>
                <w:top w:val="none" w:sz="0" w:space="0" w:color="auto"/>
                <w:left w:val="none" w:sz="0" w:space="0" w:color="auto"/>
                <w:bottom w:val="none" w:sz="0" w:space="0" w:color="auto"/>
                <w:right w:val="none" w:sz="0" w:space="0" w:color="auto"/>
              </w:divBdr>
              <w:divsChild>
                <w:div w:id="1220826411">
                  <w:marLeft w:val="0"/>
                  <w:marRight w:val="0"/>
                  <w:marTop w:val="0"/>
                  <w:marBottom w:val="0"/>
                  <w:divBdr>
                    <w:top w:val="none" w:sz="0" w:space="0" w:color="auto"/>
                    <w:left w:val="none" w:sz="0" w:space="0" w:color="auto"/>
                    <w:bottom w:val="none" w:sz="0" w:space="0" w:color="auto"/>
                    <w:right w:val="none" w:sz="0" w:space="0" w:color="auto"/>
                  </w:divBdr>
                  <w:divsChild>
                    <w:div w:id="7042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663005">
      <w:bodyDiv w:val="1"/>
      <w:marLeft w:val="0"/>
      <w:marRight w:val="0"/>
      <w:marTop w:val="0"/>
      <w:marBottom w:val="0"/>
      <w:divBdr>
        <w:top w:val="none" w:sz="0" w:space="0" w:color="auto"/>
        <w:left w:val="none" w:sz="0" w:space="0" w:color="auto"/>
        <w:bottom w:val="none" w:sz="0" w:space="0" w:color="auto"/>
        <w:right w:val="none" w:sz="0" w:space="0" w:color="auto"/>
      </w:divBdr>
      <w:divsChild>
        <w:div w:id="180096465">
          <w:marLeft w:val="0"/>
          <w:marRight w:val="0"/>
          <w:marTop w:val="0"/>
          <w:marBottom w:val="0"/>
          <w:divBdr>
            <w:top w:val="none" w:sz="0" w:space="0" w:color="auto"/>
            <w:left w:val="none" w:sz="0" w:space="0" w:color="auto"/>
            <w:bottom w:val="none" w:sz="0" w:space="0" w:color="auto"/>
            <w:right w:val="none" w:sz="0" w:space="0" w:color="auto"/>
          </w:divBdr>
          <w:divsChild>
            <w:div w:id="652031584">
              <w:marLeft w:val="0"/>
              <w:marRight w:val="0"/>
              <w:marTop w:val="0"/>
              <w:marBottom w:val="0"/>
              <w:divBdr>
                <w:top w:val="none" w:sz="0" w:space="0" w:color="auto"/>
                <w:left w:val="none" w:sz="0" w:space="0" w:color="auto"/>
                <w:bottom w:val="none" w:sz="0" w:space="0" w:color="auto"/>
                <w:right w:val="none" w:sz="0" w:space="0" w:color="auto"/>
              </w:divBdr>
              <w:divsChild>
                <w:div w:id="1166629271">
                  <w:marLeft w:val="0"/>
                  <w:marRight w:val="0"/>
                  <w:marTop w:val="0"/>
                  <w:marBottom w:val="0"/>
                  <w:divBdr>
                    <w:top w:val="none" w:sz="0" w:space="0" w:color="auto"/>
                    <w:left w:val="none" w:sz="0" w:space="0" w:color="auto"/>
                    <w:bottom w:val="none" w:sz="0" w:space="0" w:color="auto"/>
                    <w:right w:val="none" w:sz="0" w:space="0" w:color="auto"/>
                  </w:divBdr>
                  <w:divsChild>
                    <w:div w:id="14441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256226">
      <w:bodyDiv w:val="1"/>
      <w:marLeft w:val="0"/>
      <w:marRight w:val="0"/>
      <w:marTop w:val="0"/>
      <w:marBottom w:val="0"/>
      <w:divBdr>
        <w:top w:val="none" w:sz="0" w:space="0" w:color="auto"/>
        <w:left w:val="none" w:sz="0" w:space="0" w:color="auto"/>
        <w:bottom w:val="none" w:sz="0" w:space="0" w:color="auto"/>
        <w:right w:val="none" w:sz="0" w:space="0" w:color="auto"/>
      </w:divBdr>
    </w:div>
    <w:div w:id="660282028">
      <w:bodyDiv w:val="1"/>
      <w:marLeft w:val="0"/>
      <w:marRight w:val="0"/>
      <w:marTop w:val="0"/>
      <w:marBottom w:val="0"/>
      <w:divBdr>
        <w:top w:val="none" w:sz="0" w:space="0" w:color="auto"/>
        <w:left w:val="none" w:sz="0" w:space="0" w:color="auto"/>
        <w:bottom w:val="none" w:sz="0" w:space="0" w:color="auto"/>
        <w:right w:val="none" w:sz="0" w:space="0" w:color="auto"/>
      </w:divBdr>
      <w:divsChild>
        <w:div w:id="1495611790">
          <w:marLeft w:val="0"/>
          <w:marRight w:val="0"/>
          <w:marTop w:val="0"/>
          <w:marBottom w:val="0"/>
          <w:divBdr>
            <w:top w:val="none" w:sz="0" w:space="0" w:color="auto"/>
            <w:left w:val="none" w:sz="0" w:space="0" w:color="auto"/>
            <w:bottom w:val="none" w:sz="0" w:space="0" w:color="auto"/>
            <w:right w:val="none" w:sz="0" w:space="0" w:color="auto"/>
          </w:divBdr>
          <w:divsChild>
            <w:div w:id="686061886">
              <w:marLeft w:val="0"/>
              <w:marRight w:val="0"/>
              <w:marTop w:val="0"/>
              <w:marBottom w:val="0"/>
              <w:divBdr>
                <w:top w:val="none" w:sz="0" w:space="0" w:color="auto"/>
                <w:left w:val="none" w:sz="0" w:space="0" w:color="auto"/>
                <w:bottom w:val="none" w:sz="0" w:space="0" w:color="auto"/>
                <w:right w:val="none" w:sz="0" w:space="0" w:color="auto"/>
              </w:divBdr>
              <w:divsChild>
                <w:div w:id="1882129166">
                  <w:marLeft w:val="0"/>
                  <w:marRight w:val="0"/>
                  <w:marTop w:val="0"/>
                  <w:marBottom w:val="0"/>
                  <w:divBdr>
                    <w:top w:val="none" w:sz="0" w:space="0" w:color="auto"/>
                    <w:left w:val="none" w:sz="0" w:space="0" w:color="auto"/>
                    <w:bottom w:val="none" w:sz="0" w:space="0" w:color="auto"/>
                    <w:right w:val="none" w:sz="0" w:space="0" w:color="auto"/>
                  </w:divBdr>
                  <w:divsChild>
                    <w:div w:id="14427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6142">
      <w:bodyDiv w:val="1"/>
      <w:marLeft w:val="0"/>
      <w:marRight w:val="0"/>
      <w:marTop w:val="0"/>
      <w:marBottom w:val="0"/>
      <w:divBdr>
        <w:top w:val="none" w:sz="0" w:space="0" w:color="auto"/>
        <w:left w:val="none" w:sz="0" w:space="0" w:color="auto"/>
        <w:bottom w:val="none" w:sz="0" w:space="0" w:color="auto"/>
        <w:right w:val="none" w:sz="0" w:space="0" w:color="auto"/>
      </w:divBdr>
      <w:divsChild>
        <w:div w:id="661397460">
          <w:marLeft w:val="0"/>
          <w:marRight w:val="0"/>
          <w:marTop w:val="0"/>
          <w:marBottom w:val="0"/>
          <w:divBdr>
            <w:top w:val="none" w:sz="0" w:space="0" w:color="auto"/>
            <w:left w:val="none" w:sz="0" w:space="0" w:color="auto"/>
            <w:bottom w:val="none" w:sz="0" w:space="0" w:color="auto"/>
            <w:right w:val="none" w:sz="0" w:space="0" w:color="auto"/>
          </w:divBdr>
          <w:divsChild>
            <w:div w:id="1246258898">
              <w:marLeft w:val="0"/>
              <w:marRight w:val="0"/>
              <w:marTop w:val="0"/>
              <w:marBottom w:val="0"/>
              <w:divBdr>
                <w:top w:val="none" w:sz="0" w:space="0" w:color="auto"/>
                <w:left w:val="none" w:sz="0" w:space="0" w:color="auto"/>
                <w:bottom w:val="none" w:sz="0" w:space="0" w:color="auto"/>
                <w:right w:val="none" w:sz="0" w:space="0" w:color="auto"/>
              </w:divBdr>
              <w:divsChild>
                <w:div w:id="1419785405">
                  <w:marLeft w:val="0"/>
                  <w:marRight w:val="0"/>
                  <w:marTop w:val="0"/>
                  <w:marBottom w:val="0"/>
                  <w:divBdr>
                    <w:top w:val="none" w:sz="0" w:space="0" w:color="auto"/>
                    <w:left w:val="none" w:sz="0" w:space="0" w:color="auto"/>
                    <w:bottom w:val="none" w:sz="0" w:space="0" w:color="auto"/>
                    <w:right w:val="none" w:sz="0" w:space="0" w:color="auto"/>
                  </w:divBdr>
                  <w:divsChild>
                    <w:div w:id="24060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707652">
      <w:bodyDiv w:val="1"/>
      <w:marLeft w:val="0"/>
      <w:marRight w:val="0"/>
      <w:marTop w:val="0"/>
      <w:marBottom w:val="0"/>
      <w:divBdr>
        <w:top w:val="none" w:sz="0" w:space="0" w:color="auto"/>
        <w:left w:val="none" w:sz="0" w:space="0" w:color="auto"/>
        <w:bottom w:val="none" w:sz="0" w:space="0" w:color="auto"/>
        <w:right w:val="none" w:sz="0" w:space="0" w:color="auto"/>
      </w:divBdr>
      <w:divsChild>
        <w:div w:id="699093002">
          <w:marLeft w:val="0"/>
          <w:marRight w:val="0"/>
          <w:marTop w:val="0"/>
          <w:marBottom w:val="0"/>
          <w:divBdr>
            <w:top w:val="none" w:sz="0" w:space="0" w:color="auto"/>
            <w:left w:val="none" w:sz="0" w:space="0" w:color="auto"/>
            <w:bottom w:val="none" w:sz="0" w:space="0" w:color="auto"/>
            <w:right w:val="none" w:sz="0" w:space="0" w:color="auto"/>
          </w:divBdr>
          <w:divsChild>
            <w:div w:id="269094107">
              <w:marLeft w:val="0"/>
              <w:marRight w:val="0"/>
              <w:marTop w:val="0"/>
              <w:marBottom w:val="0"/>
              <w:divBdr>
                <w:top w:val="none" w:sz="0" w:space="0" w:color="auto"/>
                <w:left w:val="none" w:sz="0" w:space="0" w:color="auto"/>
                <w:bottom w:val="none" w:sz="0" w:space="0" w:color="auto"/>
                <w:right w:val="none" w:sz="0" w:space="0" w:color="auto"/>
              </w:divBdr>
              <w:divsChild>
                <w:div w:id="355234254">
                  <w:marLeft w:val="0"/>
                  <w:marRight w:val="0"/>
                  <w:marTop w:val="0"/>
                  <w:marBottom w:val="0"/>
                  <w:divBdr>
                    <w:top w:val="none" w:sz="0" w:space="0" w:color="auto"/>
                    <w:left w:val="none" w:sz="0" w:space="0" w:color="auto"/>
                    <w:bottom w:val="none" w:sz="0" w:space="0" w:color="auto"/>
                    <w:right w:val="none" w:sz="0" w:space="0" w:color="auto"/>
                  </w:divBdr>
                  <w:divsChild>
                    <w:div w:id="929970554">
                      <w:marLeft w:val="0"/>
                      <w:marRight w:val="0"/>
                      <w:marTop w:val="0"/>
                      <w:marBottom w:val="0"/>
                      <w:divBdr>
                        <w:top w:val="none" w:sz="0" w:space="0" w:color="auto"/>
                        <w:left w:val="none" w:sz="0" w:space="0" w:color="auto"/>
                        <w:bottom w:val="none" w:sz="0" w:space="0" w:color="auto"/>
                        <w:right w:val="none" w:sz="0" w:space="0" w:color="auto"/>
                      </w:divBdr>
                      <w:divsChild>
                        <w:div w:id="2038004753">
                          <w:marLeft w:val="0"/>
                          <w:marRight w:val="0"/>
                          <w:marTop w:val="0"/>
                          <w:marBottom w:val="0"/>
                          <w:divBdr>
                            <w:top w:val="none" w:sz="0" w:space="0" w:color="auto"/>
                            <w:left w:val="none" w:sz="0" w:space="0" w:color="auto"/>
                            <w:bottom w:val="none" w:sz="0" w:space="0" w:color="auto"/>
                            <w:right w:val="none" w:sz="0" w:space="0" w:color="auto"/>
                          </w:divBdr>
                          <w:divsChild>
                            <w:div w:id="1697342841">
                              <w:marLeft w:val="0"/>
                              <w:marRight w:val="0"/>
                              <w:marTop w:val="0"/>
                              <w:marBottom w:val="0"/>
                              <w:divBdr>
                                <w:top w:val="none" w:sz="0" w:space="0" w:color="auto"/>
                                <w:left w:val="none" w:sz="0" w:space="0" w:color="auto"/>
                                <w:bottom w:val="none" w:sz="0" w:space="0" w:color="auto"/>
                                <w:right w:val="none" w:sz="0" w:space="0" w:color="auto"/>
                              </w:divBdr>
                              <w:divsChild>
                                <w:div w:id="843401390">
                                  <w:marLeft w:val="0"/>
                                  <w:marRight w:val="0"/>
                                  <w:marTop w:val="0"/>
                                  <w:marBottom w:val="0"/>
                                  <w:divBdr>
                                    <w:top w:val="none" w:sz="0" w:space="0" w:color="auto"/>
                                    <w:left w:val="none" w:sz="0" w:space="0" w:color="auto"/>
                                    <w:bottom w:val="none" w:sz="0" w:space="0" w:color="auto"/>
                                    <w:right w:val="none" w:sz="0" w:space="0" w:color="auto"/>
                                  </w:divBdr>
                                  <w:divsChild>
                                    <w:div w:id="608859509">
                                      <w:marLeft w:val="0"/>
                                      <w:marRight w:val="0"/>
                                      <w:marTop w:val="0"/>
                                      <w:marBottom w:val="0"/>
                                      <w:divBdr>
                                        <w:top w:val="none" w:sz="0" w:space="0" w:color="auto"/>
                                        <w:left w:val="none" w:sz="0" w:space="0" w:color="auto"/>
                                        <w:bottom w:val="none" w:sz="0" w:space="0" w:color="auto"/>
                                        <w:right w:val="none" w:sz="0" w:space="0" w:color="auto"/>
                                      </w:divBdr>
                                      <w:divsChild>
                                        <w:div w:id="1335574767">
                                          <w:marLeft w:val="0"/>
                                          <w:marRight w:val="0"/>
                                          <w:marTop w:val="0"/>
                                          <w:marBottom w:val="0"/>
                                          <w:divBdr>
                                            <w:top w:val="none" w:sz="0" w:space="0" w:color="auto"/>
                                            <w:left w:val="none" w:sz="0" w:space="0" w:color="auto"/>
                                            <w:bottom w:val="none" w:sz="0" w:space="0" w:color="auto"/>
                                            <w:right w:val="none" w:sz="0" w:space="0" w:color="auto"/>
                                          </w:divBdr>
                                          <w:divsChild>
                                            <w:div w:id="237331561">
                                              <w:marLeft w:val="0"/>
                                              <w:marRight w:val="0"/>
                                              <w:marTop w:val="0"/>
                                              <w:marBottom w:val="0"/>
                                              <w:divBdr>
                                                <w:top w:val="none" w:sz="0" w:space="0" w:color="auto"/>
                                                <w:left w:val="none" w:sz="0" w:space="0" w:color="auto"/>
                                                <w:bottom w:val="none" w:sz="0" w:space="0" w:color="auto"/>
                                                <w:right w:val="none" w:sz="0" w:space="0" w:color="auto"/>
                                              </w:divBdr>
                                              <w:divsChild>
                                                <w:div w:id="1992366719">
                                                  <w:marLeft w:val="0"/>
                                                  <w:marRight w:val="0"/>
                                                  <w:marTop w:val="0"/>
                                                  <w:marBottom w:val="0"/>
                                                  <w:divBdr>
                                                    <w:top w:val="none" w:sz="0" w:space="0" w:color="auto"/>
                                                    <w:left w:val="none" w:sz="0" w:space="0" w:color="auto"/>
                                                    <w:bottom w:val="none" w:sz="0" w:space="0" w:color="auto"/>
                                                    <w:right w:val="none" w:sz="0" w:space="0" w:color="auto"/>
                                                  </w:divBdr>
                                                  <w:divsChild>
                                                    <w:div w:id="1409964538">
                                                      <w:marLeft w:val="0"/>
                                                      <w:marRight w:val="0"/>
                                                      <w:marTop w:val="0"/>
                                                      <w:marBottom w:val="0"/>
                                                      <w:divBdr>
                                                        <w:top w:val="none" w:sz="0" w:space="0" w:color="auto"/>
                                                        <w:left w:val="none" w:sz="0" w:space="0" w:color="auto"/>
                                                        <w:bottom w:val="none" w:sz="0" w:space="0" w:color="auto"/>
                                                        <w:right w:val="none" w:sz="0" w:space="0" w:color="auto"/>
                                                      </w:divBdr>
                                                      <w:divsChild>
                                                        <w:div w:id="18190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1716">
                                              <w:marLeft w:val="0"/>
                                              <w:marRight w:val="0"/>
                                              <w:marTop w:val="0"/>
                                              <w:marBottom w:val="0"/>
                                              <w:divBdr>
                                                <w:top w:val="none" w:sz="0" w:space="0" w:color="auto"/>
                                                <w:left w:val="none" w:sz="0" w:space="0" w:color="auto"/>
                                                <w:bottom w:val="none" w:sz="0" w:space="0" w:color="auto"/>
                                                <w:right w:val="none" w:sz="0" w:space="0" w:color="auto"/>
                                              </w:divBdr>
                                              <w:divsChild>
                                                <w:div w:id="414136190">
                                                  <w:marLeft w:val="0"/>
                                                  <w:marRight w:val="0"/>
                                                  <w:marTop w:val="0"/>
                                                  <w:marBottom w:val="0"/>
                                                  <w:divBdr>
                                                    <w:top w:val="none" w:sz="0" w:space="0" w:color="auto"/>
                                                    <w:left w:val="none" w:sz="0" w:space="0" w:color="auto"/>
                                                    <w:bottom w:val="none" w:sz="0" w:space="0" w:color="auto"/>
                                                    <w:right w:val="none" w:sz="0" w:space="0" w:color="auto"/>
                                                  </w:divBdr>
                                                  <w:divsChild>
                                                    <w:div w:id="866869612">
                                                      <w:marLeft w:val="0"/>
                                                      <w:marRight w:val="0"/>
                                                      <w:marTop w:val="0"/>
                                                      <w:marBottom w:val="0"/>
                                                      <w:divBdr>
                                                        <w:top w:val="none" w:sz="0" w:space="0" w:color="auto"/>
                                                        <w:left w:val="none" w:sz="0" w:space="0" w:color="auto"/>
                                                        <w:bottom w:val="none" w:sz="0" w:space="0" w:color="auto"/>
                                                        <w:right w:val="none" w:sz="0" w:space="0" w:color="auto"/>
                                                      </w:divBdr>
                                                      <w:divsChild>
                                                        <w:div w:id="7481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9963828">
          <w:marLeft w:val="0"/>
          <w:marRight w:val="0"/>
          <w:marTop w:val="0"/>
          <w:marBottom w:val="0"/>
          <w:divBdr>
            <w:top w:val="none" w:sz="0" w:space="0" w:color="auto"/>
            <w:left w:val="none" w:sz="0" w:space="0" w:color="auto"/>
            <w:bottom w:val="none" w:sz="0" w:space="0" w:color="auto"/>
            <w:right w:val="none" w:sz="0" w:space="0" w:color="auto"/>
          </w:divBdr>
          <w:divsChild>
            <w:div w:id="1687516239">
              <w:marLeft w:val="0"/>
              <w:marRight w:val="0"/>
              <w:marTop w:val="0"/>
              <w:marBottom w:val="0"/>
              <w:divBdr>
                <w:top w:val="none" w:sz="0" w:space="0" w:color="auto"/>
                <w:left w:val="none" w:sz="0" w:space="0" w:color="auto"/>
                <w:bottom w:val="none" w:sz="0" w:space="0" w:color="auto"/>
                <w:right w:val="none" w:sz="0" w:space="0" w:color="auto"/>
              </w:divBdr>
              <w:divsChild>
                <w:div w:id="200091526">
                  <w:marLeft w:val="0"/>
                  <w:marRight w:val="0"/>
                  <w:marTop w:val="0"/>
                  <w:marBottom w:val="0"/>
                  <w:divBdr>
                    <w:top w:val="none" w:sz="0" w:space="0" w:color="auto"/>
                    <w:left w:val="none" w:sz="0" w:space="0" w:color="auto"/>
                    <w:bottom w:val="none" w:sz="0" w:space="0" w:color="auto"/>
                    <w:right w:val="none" w:sz="0" w:space="0" w:color="auto"/>
                  </w:divBdr>
                  <w:divsChild>
                    <w:div w:id="6795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193868">
      <w:bodyDiv w:val="1"/>
      <w:marLeft w:val="0"/>
      <w:marRight w:val="0"/>
      <w:marTop w:val="0"/>
      <w:marBottom w:val="0"/>
      <w:divBdr>
        <w:top w:val="none" w:sz="0" w:space="0" w:color="auto"/>
        <w:left w:val="none" w:sz="0" w:space="0" w:color="auto"/>
        <w:bottom w:val="none" w:sz="0" w:space="0" w:color="auto"/>
        <w:right w:val="none" w:sz="0" w:space="0" w:color="auto"/>
      </w:divBdr>
      <w:divsChild>
        <w:div w:id="1674264108">
          <w:marLeft w:val="0"/>
          <w:marRight w:val="0"/>
          <w:marTop w:val="0"/>
          <w:marBottom w:val="0"/>
          <w:divBdr>
            <w:top w:val="none" w:sz="0" w:space="0" w:color="auto"/>
            <w:left w:val="none" w:sz="0" w:space="0" w:color="auto"/>
            <w:bottom w:val="none" w:sz="0" w:space="0" w:color="auto"/>
            <w:right w:val="none" w:sz="0" w:space="0" w:color="auto"/>
          </w:divBdr>
          <w:divsChild>
            <w:div w:id="1972972943">
              <w:marLeft w:val="0"/>
              <w:marRight w:val="0"/>
              <w:marTop w:val="0"/>
              <w:marBottom w:val="0"/>
              <w:divBdr>
                <w:top w:val="none" w:sz="0" w:space="0" w:color="auto"/>
                <w:left w:val="none" w:sz="0" w:space="0" w:color="auto"/>
                <w:bottom w:val="none" w:sz="0" w:space="0" w:color="auto"/>
                <w:right w:val="none" w:sz="0" w:space="0" w:color="auto"/>
              </w:divBdr>
              <w:divsChild>
                <w:div w:id="2115514187">
                  <w:marLeft w:val="0"/>
                  <w:marRight w:val="0"/>
                  <w:marTop w:val="0"/>
                  <w:marBottom w:val="0"/>
                  <w:divBdr>
                    <w:top w:val="none" w:sz="0" w:space="0" w:color="auto"/>
                    <w:left w:val="none" w:sz="0" w:space="0" w:color="auto"/>
                    <w:bottom w:val="none" w:sz="0" w:space="0" w:color="auto"/>
                    <w:right w:val="none" w:sz="0" w:space="0" w:color="auto"/>
                  </w:divBdr>
                  <w:divsChild>
                    <w:div w:id="20147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34993">
      <w:bodyDiv w:val="1"/>
      <w:marLeft w:val="0"/>
      <w:marRight w:val="0"/>
      <w:marTop w:val="0"/>
      <w:marBottom w:val="0"/>
      <w:divBdr>
        <w:top w:val="none" w:sz="0" w:space="0" w:color="auto"/>
        <w:left w:val="none" w:sz="0" w:space="0" w:color="auto"/>
        <w:bottom w:val="none" w:sz="0" w:space="0" w:color="auto"/>
        <w:right w:val="none" w:sz="0" w:space="0" w:color="auto"/>
      </w:divBdr>
    </w:div>
    <w:div w:id="877593319">
      <w:bodyDiv w:val="1"/>
      <w:marLeft w:val="0"/>
      <w:marRight w:val="0"/>
      <w:marTop w:val="0"/>
      <w:marBottom w:val="0"/>
      <w:divBdr>
        <w:top w:val="none" w:sz="0" w:space="0" w:color="auto"/>
        <w:left w:val="none" w:sz="0" w:space="0" w:color="auto"/>
        <w:bottom w:val="none" w:sz="0" w:space="0" w:color="auto"/>
        <w:right w:val="none" w:sz="0" w:space="0" w:color="auto"/>
      </w:divBdr>
      <w:divsChild>
        <w:div w:id="877396243">
          <w:marLeft w:val="0"/>
          <w:marRight w:val="0"/>
          <w:marTop w:val="0"/>
          <w:marBottom w:val="0"/>
          <w:divBdr>
            <w:top w:val="none" w:sz="0" w:space="0" w:color="auto"/>
            <w:left w:val="none" w:sz="0" w:space="0" w:color="auto"/>
            <w:bottom w:val="none" w:sz="0" w:space="0" w:color="auto"/>
            <w:right w:val="none" w:sz="0" w:space="0" w:color="auto"/>
          </w:divBdr>
        </w:div>
      </w:divsChild>
    </w:div>
    <w:div w:id="920987449">
      <w:bodyDiv w:val="1"/>
      <w:marLeft w:val="0"/>
      <w:marRight w:val="0"/>
      <w:marTop w:val="0"/>
      <w:marBottom w:val="0"/>
      <w:divBdr>
        <w:top w:val="none" w:sz="0" w:space="0" w:color="auto"/>
        <w:left w:val="none" w:sz="0" w:space="0" w:color="auto"/>
        <w:bottom w:val="none" w:sz="0" w:space="0" w:color="auto"/>
        <w:right w:val="none" w:sz="0" w:space="0" w:color="auto"/>
      </w:divBdr>
    </w:div>
    <w:div w:id="944390216">
      <w:bodyDiv w:val="1"/>
      <w:marLeft w:val="0"/>
      <w:marRight w:val="0"/>
      <w:marTop w:val="0"/>
      <w:marBottom w:val="0"/>
      <w:divBdr>
        <w:top w:val="none" w:sz="0" w:space="0" w:color="auto"/>
        <w:left w:val="none" w:sz="0" w:space="0" w:color="auto"/>
        <w:bottom w:val="none" w:sz="0" w:space="0" w:color="auto"/>
        <w:right w:val="none" w:sz="0" w:space="0" w:color="auto"/>
      </w:divBdr>
      <w:divsChild>
        <w:div w:id="2097627423">
          <w:marLeft w:val="0"/>
          <w:marRight w:val="0"/>
          <w:marTop w:val="0"/>
          <w:marBottom w:val="0"/>
          <w:divBdr>
            <w:top w:val="none" w:sz="0" w:space="0" w:color="auto"/>
            <w:left w:val="none" w:sz="0" w:space="0" w:color="auto"/>
            <w:bottom w:val="none" w:sz="0" w:space="0" w:color="auto"/>
            <w:right w:val="none" w:sz="0" w:space="0" w:color="auto"/>
          </w:divBdr>
          <w:divsChild>
            <w:div w:id="2080326677">
              <w:marLeft w:val="0"/>
              <w:marRight w:val="0"/>
              <w:marTop w:val="0"/>
              <w:marBottom w:val="0"/>
              <w:divBdr>
                <w:top w:val="none" w:sz="0" w:space="0" w:color="auto"/>
                <w:left w:val="none" w:sz="0" w:space="0" w:color="auto"/>
                <w:bottom w:val="none" w:sz="0" w:space="0" w:color="auto"/>
                <w:right w:val="none" w:sz="0" w:space="0" w:color="auto"/>
              </w:divBdr>
              <w:divsChild>
                <w:div w:id="623847116">
                  <w:marLeft w:val="0"/>
                  <w:marRight w:val="0"/>
                  <w:marTop w:val="0"/>
                  <w:marBottom w:val="0"/>
                  <w:divBdr>
                    <w:top w:val="none" w:sz="0" w:space="0" w:color="auto"/>
                    <w:left w:val="none" w:sz="0" w:space="0" w:color="auto"/>
                    <w:bottom w:val="none" w:sz="0" w:space="0" w:color="auto"/>
                    <w:right w:val="none" w:sz="0" w:space="0" w:color="auto"/>
                  </w:divBdr>
                  <w:divsChild>
                    <w:div w:id="1969898852">
                      <w:marLeft w:val="0"/>
                      <w:marRight w:val="0"/>
                      <w:marTop w:val="0"/>
                      <w:marBottom w:val="0"/>
                      <w:divBdr>
                        <w:top w:val="none" w:sz="0" w:space="0" w:color="auto"/>
                        <w:left w:val="none" w:sz="0" w:space="0" w:color="auto"/>
                        <w:bottom w:val="none" w:sz="0" w:space="0" w:color="auto"/>
                        <w:right w:val="none" w:sz="0" w:space="0" w:color="auto"/>
                      </w:divBdr>
                      <w:divsChild>
                        <w:div w:id="1854757170">
                          <w:marLeft w:val="0"/>
                          <w:marRight w:val="0"/>
                          <w:marTop w:val="0"/>
                          <w:marBottom w:val="0"/>
                          <w:divBdr>
                            <w:top w:val="none" w:sz="0" w:space="0" w:color="auto"/>
                            <w:left w:val="none" w:sz="0" w:space="0" w:color="auto"/>
                            <w:bottom w:val="none" w:sz="0" w:space="0" w:color="auto"/>
                            <w:right w:val="none" w:sz="0" w:space="0" w:color="auto"/>
                          </w:divBdr>
                          <w:divsChild>
                            <w:div w:id="2064791132">
                              <w:marLeft w:val="0"/>
                              <w:marRight w:val="0"/>
                              <w:marTop w:val="0"/>
                              <w:marBottom w:val="0"/>
                              <w:divBdr>
                                <w:top w:val="none" w:sz="0" w:space="0" w:color="auto"/>
                                <w:left w:val="none" w:sz="0" w:space="0" w:color="auto"/>
                                <w:bottom w:val="none" w:sz="0" w:space="0" w:color="auto"/>
                                <w:right w:val="none" w:sz="0" w:space="0" w:color="auto"/>
                              </w:divBdr>
                              <w:divsChild>
                                <w:div w:id="157187631">
                                  <w:marLeft w:val="0"/>
                                  <w:marRight w:val="0"/>
                                  <w:marTop w:val="0"/>
                                  <w:marBottom w:val="0"/>
                                  <w:divBdr>
                                    <w:top w:val="none" w:sz="0" w:space="0" w:color="auto"/>
                                    <w:left w:val="none" w:sz="0" w:space="0" w:color="auto"/>
                                    <w:bottom w:val="none" w:sz="0" w:space="0" w:color="auto"/>
                                    <w:right w:val="none" w:sz="0" w:space="0" w:color="auto"/>
                                  </w:divBdr>
                                  <w:divsChild>
                                    <w:div w:id="740373294">
                                      <w:marLeft w:val="0"/>
                                      <w:marRight w:val="0"/>
                                      <w:marTop w:val="0"/>
                                      <w:marBottom w:val="0"/>
                                      <w:divBdr>
                                        <w:top w:val="none" w:sz="0" w:space="0" w:color="auto"/>
                                        <w:left w:val="none" w:sz="0" w:space="0" w:color="auto"/>
                                        <w:bottom w:val="none" w:sz="0" w:space="0" w:color="auto"/>
                                        <w:right w:val="none" w:sz="0" w:space="0" w:color="auto"/>
                                      </w:divBdr>
                                      <w:divsChild>
                                        <w:div w:id="265238353">
                                          <w:marLeft w:val="0"/>
                                          <w:marRight w:val="0"/>
                                          <w:marTop w:val="0"/>
                                          <w:marBottom w:val="0"/>
                                          <w:divBdr>
                                            <w:top w:val="none" w:sz="0" w:space="0" w:color="auto"/>
                                            <w:left w:val="none" w:sz="0" w:space="0" w:color="auto"/>
                                            <w:bottom w:val="none" w:sz="0" w:space="0" w:color="auto"/>
                                            <w:right w:val="none" w:sz="0" w:space="0" w:color="auto"/>
                                          </w:divBdr>
                                          <w:divsChild>
                                            <w:div w:id="1016275130">
                                              <w:marLeft w:val="0"/>
                                              <w:marRight w:val="0"/>
                                              <w:marTop w:val="0"/>
                                              <w:marBottom w:val="0"/>
                                              <w:divBdr>
                                                <w:top w:val="none" w:sz="0" w:space="0" w:color="auto"/>
                                                <w:left w:val="none" w:sz="0" w:space="0" w:color="auto"/>
                                                <w:bottom w:val="none" w:sz="0" w:space="0" w:color="auto"/>
                                                <w:right w:val="none" w:sz="0" w:space="0" w:color="auto"/>
                                              </w:divBdr>
                                              <w:divsChild>
                                                <w:div w:id="1831871145">
                                                  <w:marLeft w:val="0"/>
                                                  <w:marRight w:val="0"/>
                                                  <w:marTop w:val="0"/>
                                                  <w:marBottom w:val="0"/>
                                                  <w:divBdr>
                                                    <w:top w:val="none" w:sz="0" w:space="0" w:color="auto"/>
                                                    <w:left w:val="none" w:sz="0" w:space="0" w:color="auto"/>
                                                    <w:bottom w:val="none" w:sz="0" w:space="0" w:color="auto"/>
                                                    <w:right w:val="none" w:sz="0" w:space="0" w:color="auto"/>
                                                  </w:divBdr>
                                                  <w:divsChild>
                                                    <w:div w:id="878200599">
                                                      <w:marLeft w:val="0"/>
                                                      <w:marRight w:val="0"/>
                                                      <w:marTop w:val="0"/>
                                                      <w:marBottom w:val="0"/>
                                                      <w:divBdr>
                                                        <w:top w:val="none" w:sz="0" w:space="0" w:color="auto"/>
                                                        <w:left w:val="none" w:sz="0" w:space="0" w:color="auto"/>
                                                        <w:bottom w:val="none" w:sz="0" w:space="0" w:color="auto"/>
                                                        <w:right w:val="none" w:sz="0" w:space="0" w:color="auto"/>
                                                      </w:divBdr>
                                                      <w:divsChild>
                                                        <w:div w:id="58434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179">
                                              <w:marLeft w:val="0"/>
                                              <w:marRight w:val="0"/>
                                              <w:marTop w:val="0"/>
                                              <w:marBottom w:val="0"/>
                                              <w:divBdr>
                                                <w:top w:val="none" w:sz="0" w:space="0" w:color="auto"/>
                                                <w:left w:val="none" w:sz="0" w:space="0" w:color="auto"/>
                                                <w:bottom w:val="none" w:sz="0" w:space="0" w:color="auto"/>
                                                <w:right w:val="none" w:sz="0" w:space="0" w:color="auto"/>
                                              </w:divBdr>
                                              <w:divsChild>
                                                <w:div w:id="1201282280">
                                                  <w:marLeft w:val="0"/>
                                                  <w:marRight w:val="0"/>
                                                  <w:marTop w:val="0"/>
                                                  <w:marBottom w:val="0"/>
                                                  <w:divBdr>
                                                    <w:top w:val="none" w:sz="0" w:space="0" w:color="auto"/>
                                                    <w:left w:val="none" w:sz="0" w:space="0" w:color="auto"/>
                                                    <w:bottom w:val="none" w:sz="0" w:space="0" w:color="auto"/>
                                                    <w:right w:val="none" w:sz="0" w:space="0" w:color="auto"/>
                                                  </w:divBdr>
                                                  <w:divsChild>
                                                    <w:div w:id="1148091829">
                                                      <w:marLeft w:val="0"/>
                                                      <w:marRight w:val="0"/>
                                                      <w:marTop w:val="0"/>
                                                      <w:marBottom w:val="0"/>
                                                      <w:divBdr>
                                                        <w:top w:val="none" w:sz="0" w:space="0" w:color="auto"/>
                                                        <w:left w:val="none" w:sz="0" w:space="0" w:color="auto"/>
                                                        <w:bottom w:val="none" w:sz="0" w:space="0" w:color="auto"/>
                                                        <w:right w:val="none" w:sz="0" w:space="0" w:color="auto"/>
                                                      </w:divBdr>
                                                      <w:divsChild>
                                                        <w:div w:id="61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09145">
          <w:marLeft w:val="0"/>
          <w:marRight w:val="0"/>
          <w:marTop w:val="0"/>
          <w:marBottom w:val="0"/>
          <w:divBdr>
            <w:top w:val="none" w:sz="0" w:space="0" w:color="auto"/>
            <w:left w:val="none" w:sz="0" w:space="0" w:color="auto"/>
            <w:bottom w:val="none" w:sz="0" w:space="0" w:color="auto"/>
            <w:right w:val="none" w:sz="0" w:space="0" w:color="auto"/>
          </w:divBdr>
          <w:divsChild>
            <w:div w:id="1138373873">
              <w:marLeft w:val="0"/>
              <w:marRight w:val="0"/>
              <w:marTop w:val="0"/>
              <w:marBottom w:val="0"/>
              <w:divBdr>
                <w:top w:val="none" w:sz="0" w:space="0" w:color="auto"/>
                <w:left w:val="none" w:sz="0" w:space="0" w:color="auto"/>
                <w:bottom w:val="none" w:sz="0" w:space="0" w:color="auto"/>
                <w:right w:val="none" w:sz="0" w:space="0" w:color="auto"/>
              </w:divBdr>
              <w:divsChild>
                <w:div w:id="1969117929">
                  <w:marLeft w:val="0"/>
                  <w:marRight w:val="0"/>
                  <w:marTop w:val="0"/>
                  <w:marBottom w:val="0"/>
                  <w:divBdr>
                    <w:top w:val="none" w:sz="0" w:space="0" w:color="auto"/>
                    <w:left w:val="none" w:sz="0" w:space="0" w:color="auto"/>
                    <w:bottom w:val="none" w:sz="0" w:space="0" w:color="auto"/>
                    <w:right w:val="none" w:sz="0" w:space="0" w:color="auto"/>
                  </w:divBdr>
                  <w:divsChild>
                    <w:div w:id="13901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5362">
      <w:bodyDiv w:val="1"/>
      <w:marLeft w:val="0"/>
      <w:marRight w:val="0"/>
      <w:marTop w:val="0"/>
      <w:marBottom w:val="0"/>
      <w:divBdr>
        <w:top w:val="none" w:sz="0" w:space="0" w:color="auto"/>
        <w:left w:val="none" w:sz="0" w:space="0" w:color="auto"/>
        <w:bottom w:val="none" w:sz="0" w:space="0" w:color="auto"/>
        <w:right w:val="none" w:sz="0" w:space="0" w:color="auto"/>
      </w:divBdr>
      <w:divsChild>
        <w:div w:id="1299143485">
          <w:marLeft w:val="0"/>
          <w:marRight w:val="0"/>
          <w:marTop w:val="0"/>
          <w:marBottom w:val="0"/>
          <w:divBdr>
            <w:top w:val="none" w:sz="0" w:space="0" w:color="auto"/>
            <w:left w:val="none" w:sz="0" w:space="0" w:color="auto"/>
            <w:bottom w:val="none" w:sz="0" w:space="0" w:color="auto"/>
            <w:right w:val="none" w:sz="0" w:space="0" w:color="auto"/>
          </w:divBdr>
          <w:divsChild>
            <w:div w:id="1248345244">
              <w:marLeft w:val="0"/>
              <w:marRight w:val="0"/>
              <w:marTop w:val="0"/>
              <w:marBottom w:val="0"/>
              <w:divBdr>
                <w:top w:val="none" w:sz="0" w:space="0" w:color="auto"/>
                <w:left w:val="none" w:sz="0" w:space="0" w:color="auto"/>
                <w:bottom w:val="none" w:sz="0" w:space="0" w:color="auto"/>
                <w:right w:val="none" w:sz="0" w:space="0" w:color="auto"/>
              </w:divBdr>
              <w:divsChild>
                <w:div w:id="195698642">
                  <w:marLeft w:val="0"/>
                  <w:marRight w:val="0"/>
                  <w:marTop w:val="0"/>
                  <w:marBottom w:val="0"/>
                  <w:divBdr>
                    <w:top w:val="none" w:sz="0" w:space="0" w:color="auto"/>
                    <w:left w:val="none" w:sz="0" w:space="0" w:color="auto"/>
                    <w:bottom w:val="none" w:sz="0" w:space="0" w:color="auto"/>
                    <w:right w:val="none" w:sz="0" w:space="0" w:color="auto"/>
                  </w:divBdr>
                  <w:divsChild>
                    <w:div w:id="1764184961">
                      <w:marLeft w:val="0"/>
                      <w:marRight w:val="0"/>
                      <w:marTop w:val="0"/>
                      <w:marBottom w:val="0"/>
                      <w:divBdr>
                        <w:top w:val="none" w:sz="0" w:space="0" w:color="auto"/>
                        <w:left w:val="none" w:sz="0" w:space="0" w:color="auto"/>
                        <w:bottom w:val="none" w:sz="0" w:space="0" w:color="auto"/>
                        <w:right w:val="none" w:sz="0" w:space="0" w:color="auto"/>
                      </w:divBdr>
                      <w:divsChild>
                        <w:div w:id="154033658">
                          <w:marLeft w:val="0"/>
                          <w:marRight w:val="0"/>
                          <w:marTop w:val="0"/>
                          <w:marBottom w:val="0"/>
                          <w:divBdr>
                            <w:top w:val="none" w:sz="0" w:space="0" w:color="auto"/>
                            <w:left w:val="none" w:sz="0" w:space="0" w:color="auto"/>
                            <w:bottom w:val="none" w:sz="0" w:space="0" w:color="auto"/>
                            <w:right w:val="none" w:sz="0" w:space="0" w:color="auto"/>
                          </w:divBdr>
                          <w:divsChild>
                            <w:div w:id="1172184613">
                              <w:marLeft w:val="0"/>
                              <w:marRight w:val="0"/>
                              <w:marTop w:val="0"/>
                              <w:marBottom w:val="0"/>
                              <w:divBdr>
                                <w:top w:val="none" w:sz="0" w:space="0" w:color="auto"/>
                                <w:left w:val="none" w:sz="0" w:space="0" w:color="auto"/>
                                <w:bottom w:val="none" w:sz="0" w:space="0" w:color="auto"/>
                                <w:right w:val="none" w:sz="0" w:space="0" w:color="auto"/>
                              </w:divBdr>
                              <w:divsChild>
                                <w:div w:id="2047758290">
                                  <w:marLeft w:val="0"/>
                                  <w:marRight w:val="0"/>
                                  <w:marTop w:val="0"/>
                                  <w:marBottom w:val="0"/>
                                  <w:divBdr>
                                    <w:top w:val="none" w:sz="0" w:space="0" w:color="auto"/>
                                    <w:left w:val="none" w:sz="0" w:space="0" w:color="auto"/>
                                    <w:bottom w:val="none" w:sz="0" w:space="0" w:color="auto"/>
                                    <w:right w:val="none" w:sz="0" w:space="0" w:color="auto"/>
                                  </w:divBdr>
                                  <w:divsChild>
                                    <w:div w:id="537163684">
                                      <w:marLeft w:val="0"/>
                                      <w:marRight w:val="0"/>
                                      <w:marTop w:val="0"/>
                                      <w:marBottom w:val="0"/>
                                      <w:divBdr>
                                        <w:top w:val="none" w:sz="0" w:space="0" w:color="auto"/>
                                        <w:left w:val="none" w:sz="0" w:space="0" w:color="auto"/>
                                        <w:bottom w:val="none" w:sz="0" w:space="0" w:color="auto"/>
                                        <w:right w:val="none" w:sz="0" w:space="0" w:color="auto"/>
                                      </w:divBdr>
                                      <w:divsChild>
                                        <w:div w:id="1969428636">
                                          <w:marLeft w:val="0"/>
                                          <w:marRight w:val="0"/>
                                          <w:marTop w:val="0"/>
                                          <w:marBottom w:val="0"/>
                                          <w:divBdr>
                                            <w:top w:val="none" w:sz="0" w:space="0" w:color="auto"/>
                                            <w:left w:val="none" w:sz="0" w:space="0" w:color="auto"/>
                                            <w:bottom w:val="none" w:sz="0" w:space="0" w:color="auto"/>
                                            <w:right w:val="none" w:sz="0" w:space="0" w:color="auto"/>
                                          </w:divBdr>
                                          <w:divsChild>
                                            <w:div w:id="2094087164">
                                              <w:marLeft w:val="0"/>
                                              <w:marRight w:val="0"/>
                                              <w:marTop w:val="0"/>
                                              <w:marBottom w:val="0"/>
                                              <w:divBdr>
                                                <w:top w:val="none" w:sz="0" w:space="0" w:color="auto"/>
                                                <w:left w:val="none" w:sz="0" w:space="0" w:color="auto"/>
                                                <w:bottom w:val="none" w:sz="0" w:space="0" w:color="auto"/>
                                                <w:right w:val="none" w:sz="0" w:space="0" w:color="auto"/>
                                              </w:divBdr>
                                              <w:divsChild>
                                                <w:div w:id="885987700">
                                                  <w:marLeft w:val="0"/>
                                                  <w:marRight w:val="0"/>
                                                  <w:marTop w:val="0"/>
                                                  <w:marBottom w:val="0"/>
                                                  <w:divBdr>
                                                    <w:top w:val="none" w:sz="0" w:space="0" w:color="auto"/>
                                                    <w:left w:val="none" w:sz="0" w:space="0" w:color="auto"/>
                                                    <w:bottom w:val="none" w:sz="0" w:space="0" w:color="auto"/>
                                                    <w:right w:val="none" w:sz="0" w:space="0" w:color="auto"/>
                                                  </w:divBdr>
                                                  <w:divsChild>
                                                    <w:div w:id="2070953009">
                                                      <w:marLeft w:val="0"/>
                                                      <w:marRight w:val="0"/>
                                                      <w:marTop w:val="0"/>
                                                      <w:marBottom w:val="0"/>
                                                      <w:divBdr>
                                                        <w:top w:val="none" w:sz="0" w:space="0" w:color="auto"/>
                                                        <w:left w:val="none" w:sz="0" w:space="0" w:color="auto"/>
                                                        <w:bottom w:val="none" w:sz="0" w:space="0" w:color="auto"/>
                                                        <w:right w:val="none" w:sz="0" w:space="0" w:color="auto"/>
                                                      </w:divBdr>
                                                      <w:divsChild>
                                                        <w:div w:id="3576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70843">
                                              <w:marLeft w:val="0"/>
                                              <w:marRight w:val="0"/>
                                              <w:marTop w:val="0"/>
                                              <w:marBottom w:val="0"/>
                                              <w:divBdr>
                                                <w:top w:val="none" w:sz="0" w:space="0" w:color="auto"/>
                                                <w:left w:val="none" w:sz="0" w:space="0" w:color="auto"/>
                                                <w:bottom w:val="none" w:sz="0" w:space="0" w:color="auto"/>
                                                <w:right w:val="none" w:sz="0" w:space="0" w:color="auto"/>
                                              </w:divBdr>
                                              <w:divsChild>
                                                <w:div w:id="1144467593">
                                                  <w:marLeft w:val="0"/>
                                                  <w:marRight w:val="0"/>
                                                  <w:marTop w:val="0"/>
                                                  <w:marBottom w:val="0"/>
                                                  <w:divBdr>
                                                    <w:top w:val="none" w:sz="0" w:space="0" w:color="auto"/>
                                                    <w:left w:val="none" w:sz="0" w:space="0" w:color="auto"/>
                                                    <w:bottom w:val="none" w:sz="0" w:space="0" w:color="auto"/>
                                                    <w:right w:val="none" w:sz="0" w:space="0" w:color="auto"/>
                                                  </w:divBdr>
                                                  <w:divsChild>
                                                    <w:div w:id="26949000">
                                                      <w:marLeft w:val="0"/>
                                                      <w:marRight w:val="0"/>
                                                      <w:marTop w:val="0"/>
                                                      <w:marBottom w:val="0"/>
                                                      <w:divBdr>
                                                        <w:top w:val="none" w:sz="0" w:space="0" w:color="auto"/>
                                                        <w:left w:val="none" w:sz="0" w:space="0" w:color="auto"/>
                                                        <w:bottom w:val="none" w:sz="0" w:space="0" w:color="auto"/>
                                                        <w:right w:val="none" w:sz="0" w:space="0" w:color="auto"/>
                                                      </w:divBdr>
                                                      <w:divsChild>
                                                        <w:div w:id="14591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8991">
          <w:marLeft w:val="0"/>
          <w:marRight w:val="0"/>
          <w:marTop w:val="0"/>
          <w:marBottom w:val="0"/>
          <w:divBdr>
            <w:top w:val="none" w:sz="0" w:space="0" w:color="auto"/>
            <w:left w:val="none" w:sz="0" w:space="0" w:color="auto"/>
            <w:bottom w:val="none" w:sz="0" w:space="0" w:color="auto"/>
            <w:right w:val="none" w:sz="0" w:space="0" w:color="auto"/>
          </w:divBdr>
          <w:divsChild>
            <w:div w:id="562833377">
              <w:marLeft w:val="0"/>
              <w:marRight w:val="0"/>
              <w:marTop w:val="0"/>
              <w:marBottom w:val="0"/>
              <w:divBdr>
                <w:top w:val="none" w:sz="0" w:space="0" w:color="auto"/>
                <w:left w:val="none" w:sz="0" w:space="0" w:color="auto"/>
                <w:bottom w:val="none" w:sz="0" w:space="0" w:color="auto"/>
                <w:right w:val="none" w:sz="0" w:space="0" w:color="auto"/>
              </w:divBdr>
              <w:divsChild>
                <w:div w:id="480198675">
                  <w:marLeft w:val="0"/>
                  <w:marRight w:val="0"/>
                  <w:marTop w:val="0"/>
                  <w:marBottom w:val="0"/>
                  <w:divBdr>
                    <w:top w:val="none" w:sz="0" w:space="0" w:color="auto"/>
                    <w:left w:val="none" w:sz="0" w:space="0" w:color="auto"/>
                    <w:bottom w:val="none" w:sz="0" w:space="0" w:color="auto"/>
                    <w:right w:val="none" w:sz="0" w:space="0" w:color="auto"/>
                  </w:divBdr>
                  <w:divsChild>
                    <w:div w:id="118293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6702">
      <w:bodyDiv w:val="1"/>
      <w:marLeft w:val="0"/>
      <w:marRight w:val="0"/>
      <w:marTop w:val="0"/>
      <w:marBottom w:val="0"/>
      <w:divBdr>
        <w:top w:val="none" w:sz="0" w:space="0" w:color="auto"/>
        <w:left w:val="none" w:sz="0" w:space="0" w:color="auto"/>
        <w:bottom w:val="none" w:sz="0" w:space="0" w:color="auto"/>
        <w:right w:val="none" w:sz="0" w:space="0" w:color="auto"/>
      </w:divBdr>
      <w:divsChild>
        <w:div w:id="553152875">
          <w:marLeft w:val="0"/>
          <w:marRight w:val="0"/>
          <w:marTop w:val="0"/>
          <w:marBottom w:val="0"/>
          <w:divBdr>
            <w:top w:val="none" w:sz="0" w:space="0" w:color="auto"/>
            <w:left w:val="none" w:sz="0" w:space="0" w:color="auto"/>
            <w:bottom w:val="none" w:sz="0" w:space="0" w:color="auto"/>
            <w:right w:val="none" w:sz="0" w:space="0" w:color="auto"/>
          </w:divBdr>
          <w:divsChild>
            <w:div w:id="1486508305">
              <w:marLeft w:val="0"/>
              <w:marRight w:val="0"/>
              <w:marTop w:val="0"/>
              <w:marBottom w:val="0"/>
              <w:divBdr>
                <w:top w:val="none" w:sz="0" w:space="0" w:color="auto"/>
                <w:left w:val="none" w:sz="0" w:space="0" w:color="auto"/>
                <w:bottom w:val="none" w:sz="0" w:space="0" w:color="auto"/>
                <w:right w:val="none" w:sz="0" w:space="0" w:color="auto"/>
              </w:divBdr>
              <w:divsChild>
                <w:div w:id="882399364">
                  <w:marLeft w:val="0"/>
                  <w:marRight w:val="0"/>
                  <w:marTop w:val="0"/>
                  <w:marBottom w:val="0"/>
                  <w:divBdr>
                    <w:top w:val="none" w:sz="0" w:space="0" w:color="auto"/>
                    <w:left w:val="none" w:sz="0" w:space="0" w:color="auto"/>
                    <w:bottom w:val="none" w:sz="0" w:space="0" w:color="auto"/>
                    <w:right w:val="none" w:sz="0" w:space="0" w:color="auto"/>
                  </w:divBdr>
                  <w:divsChild>
                    <w:div w:id="21145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052">
      <w:bodyDiv w:val="1"/>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sChild>
            <w:div w:id="647127037">
              <w:marLeft w:val="0"/>
              <w:marRight w:val="0"/>
              <w:marTop w:val="0"/>
              <w:marBottom w:val="0"/>
              <w:divBdr>
                <w:top w:val="none" w:sz="0" w:space="0" w:color="auto"/>
                <w:left w:val="none" w:sz="0" w:space="0" w:color="auto"/>
                <w:bottom w:val="none" w:sz="0" w:space="0" w:color="auto"/>
                <w:right w:val="none" w:sz="0" w:space="0" w:color="auto"/>
              </w:divBdr>
              <w:divsChild>
                <w:div w:id="444690334">
                  <w:marLeft w:val="0"/>
                  <w:marRight w:val="0"/>
                  <w:marTop w:val="0"/>
                  <w:marBottom w:val="0"/>
                  <w:divBdr>
                    <w:top w:val="none" w:sz="0" w:space="0" w:color="auto"/>
                    <w:left w:val="none" w:sz="0" w:space="0" w:color="auto"/>
                    <w:bottom w:val="none" w:sz="0" w:space="0" w:color="auto"/>
                    <w:right w:val="none" w:sz="0" w:space="0" w:color="auto"/>
                  </w:divBdr>
                  <w:divsChild>
                    <w:div w:id="4619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188693">
      <w:bodyDiv w:val="1"/>
      <w:marLeft w:val="0"/>
      <w:marRight w:val="0"/>
      <w:marTop w:val="0"/>
      <w:marBottom w:val="0"/>
      <w:divBdr>
        <w:top w:val="none" w:sz="0" w:space="0" w:color="auto"/>
        <w:left w:val="none" w:sz="0" w:space="0" w:color="auto"/>
        <w:bottom w:val="none" w:sz="0" w:space="0" w:color="auto"/>
        <w:right w:val="none" w:sz="0" w:space="0" w:color="auto"/>
      </w:divBdr>
    </w:div>
    <w:div w:id="1498183653">
      <w:bodyDiv w:val="1"/>
      <w:marLeft w:val="0"/>
      <w:marRight w:val="0"/>
      <w:marTop w:val="0"/>
      <w:marBottom w:val="0"/>
      <w:divBdr>
        <w:top w:val="none" w:sz="0" w:space="0" w:color="auto"/>
        <w:left w:val="none" w:sz="0" w:space="0" w:color="auto"/>
        <w:bottom w:val="none" w:sz="0" w:space="0" w:color="auto"/>
        <w:right w:val="none" w:sz="0" w:space="0" w:color="auto"/>
      </w:divBdr>
    </w:div>
    <w:div w:id="1524438226">
      <w:bodyDiv w:val="1"/>
      <w:marLeft w:val="0"/>
      <w:marRight w:val="0"/>
      <w:marTop w:val="0"/>
      <w:marBottom w:val="0"/>
      <w:divBdr>
        <w:top w:val="none" w:sz="0" w:space="0" w:color="auto"/>
        <w:left w:val="none" w:sz="0" w:space="0" w:color="auto"/>
        <w:bottom w:val="none" w:sz="0" w:space="0" w:color="auto"/>
        <w:right w:val="none" w:sz="0" w:space="0" w:color="auto"/>
      </w:divBdr>
      <w:divsChild>
        <w:div w:id="1933970528">
          <w:marLeft w:val="0"/>
          <w:marRight w:val="0"/>
          <w:marTop w:val="0"/>
          <w:marBottom w:val="0"/>
          <w:divBdr>
            <w:top w:val="none" w:sz="0" w:space="0" w:color="auto"/>
            <w:left w:val="none" w:sz="0" w:space="0" w:color="auto"/>
            <w:bottom w:val="none" w:sz="0" w:space="0" w:color="auto"/>
            <w:right w:val="none" w:sz="0" w:space="0" w:color="auto"/>
          </w:divBdr>
          <w:divsChild>
            <w:div w:id="211961744">
              <w:marLeft w:val="0"/>
              <w:marRight w:val="0"/>
              <w:marTop w:val="0"/>
              <w:marBottom w:val="0"/>
              <w:divBdr>
                <w:top w:val="none" w:sz="0" w:space="0" w:color="auto"/>
                <w:left w:val="none" w:sz="0" w:space="0" w:color="auto"/>
                <w:bottom w:val="none" w:sz="0" w:space="0" w:color="auto"/>
                <w:right w:val="none" w:sz="0" w:space="0" w:color="auto"/>
              </w:divBdr>
              <w:divsChild>
                <w:div w:id="1441142709">
                  <w:marLeft w:val="0"/>
                  <w:marRight w:val="0"/>
                  <w:marTop w:val="0"/>
                  <w:marBottom w:val="0"/>
                  <w:divBdr>
                    <w:top w:val="none" w:sz="0" w:space="0" w:color="auto"/>
                    <w:left w:val="none" w:sz="0" w:space="0" w:color="auto"/>
                    <w:bottom w:val="none" w:sz="0" w:space="0" w:color="auto"/>
                    <w:right w:val="none" w:sz="0" w:space="0" w:color="auto"/>
                  </w:divBdr>
                  <w:divsChild>
                    <w:div w:id="106155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87333">
      <w:bodyDiv w:val="1"/>
      <w:marLeft w:val="0"/>
      <w:marRight w:val="0"/>
      <w:marTop w:val="0"/>
      <w:marBottom w:val="0"/>
      <w:divBdr>
        <w:top w:val="none" w:sz="0" w:space="0" w:color="auto"/>
        <w:left w:val="none" w:sz="0" w:space="0" w:color="auto"/>
        <w:bottom w:val="none" w:sz="0" w:space="0" w:color="auto"/>
        <w:right w:val="none" w:sz="0" w:space="0" w:color="auto"/>
      </w:divBdr>
      <w:divsChild>
        <w:div w:id="847329651">
          <w:marLeft w:val="0"/>
          <w:marRight w:val="0"/>
          <w:marTop w:val="0"/>
          <w:marBottom w:val="0"/>
          <w:divBdr>
            <w:top w:val="none" w:sz="0" w:space="0" w:color="auto"/>
            <w:left w:val="none" w:sz="0" w:space="0" w:color="auto"/>
            <w:bottom w:val="none" w:sz="0" w:space="0" w:color="auto"/>
            <w:right w:val="none" w:sz="0" w:space="0" w:color="auto"/>
          </w:divBdr>
          <w:divsChild>
            <w:div w:id="83763844">
              <w:marLeft w:val="0"/>
              <w:marRight w:val="0"/>
              <w:marTop w:val="0"/>
              <w:marBottom w:val="0"/>
              <w:divBdr>
                <w:top w:val="none" w:sz="0" w:space="0" w:color="auto"/>
                <w:left w:val="none" w:sz="0" w:space="0" w:color="auto"/>
                <w:bottom w:val="none" w:sz="0" w:space="0" w:color="auto"/>
                <w:right w:val="none" w:sz="0" w:space="0" w:color="auto"/>
              </w:divBdr>
              <w:divsChild>
                <w:div w:id="1111583001">
                  <w:marLeft w:val="0"/>
                  <w:marRight w:val="0"/>
                  <w:marTop w:val="0"/>
                  <w:marBottom w:val="0"/>
                  <w:divBdr>
                    <w:top w:val="none" w:sz="0" w:space="0" w:color="auto"/>
                    <w:left w:val="none" w:sz="0" w:space="0" w:color="auto"/>
                    <w:bottom w:val="none" w:sz="0" w:space="0" w:color="auto"/>
                    <w:right w:val="none" w:sz="0" w:space="0" w:color="auto"/>
                  </w:divBdr>
                  <w:divsChild>
                    <w:div w:id="1770392829">
                      <w:marLeft w:val="0"/>
                      <w:marRight w:val="0"/>
                      <w:marTop w:val="0"/>
                      <w:marBottom w:val="0"/>
                      <w:divBdr>
                        <w:top w:val="none" w:sz="0" w:space="0" w:color="auto"/>
                        <w:left w:val="none" w:sz="0" w:space="0" w:color="auto"/>
                        <w:bottom w:val="none" w:sz="0" w:space="0" w:color="auto"/>
                        <w:right w:val="none" w:sz="0" w:space="0" w:color="auto"/>
                      </w:divBdr>
                      <w:divsChild>
                        <w:div w:id="1987008347">
                          <w:marLeft w:val="0"/>
                          <w:marRight w:val="0"/>
                          <w:marTop w:val="0"/>
                          <w:marBottom w:val="0"/>
                          <w:divBdr>
                            <w:top w:val="none" w:sz="0" w:space="0" w:color="auto"/>
                            <w:left w:val="none" w:sz="0" w:space="0" w:color="auto"/>
                            <w:bottom w:val="none" w:sz="0" w:space="0" w:color="auto"/>
                            <w:right w:val="none" w:sz="0" w:space="0" w:color="auto"/>
                          </w:divBdr>
                          <w:divsChild>
                            <w:div w:id="1209144368">
                              <w:marLeft w:val="0"/>
                              <w:marRight w:val="0"/>
                              <w:marTop w:val="0"/>
                              <w:marBottom w:val="0"/>
                              <w:divBdr>
                                <w:top w:val="none" w:sz="0" w:space="0" w:color="auto"/>
                                <w:left w:val="none" w:sz="0" w:space="0" w:color="auto"/>
                                <w:bottom w:val="none" w:sz="0" w:space="0" w:color="auto"/>
                                <w:right w:val="none" w:sz="0" w:space="0" w:color="auto"/>
                              </w:divBdr>
                              <w:divsChild>
                                <w:div w:id="1379428107">
                                  <w:marLeft w:val="0"/>
                                  <w:marRight w:val="0"/>
                                  <w:marTop w:val="0"/>
                                  <w:marBottom w:val="0"/>
                                  <w:divBdr>
                                    <w:top w:val="none" w:sz="0" w:space="0" w:color="auto"/>
                                    <w:left w:val="none" w:sz="0" w:space="0" w:color="auto"/>
                                    <w:bottom w:val="none" w:sz="0" w:space="0" w:color="auto"/>
                                    <w:right w:val="none" w:sz="0" w:space="0" w:color="auto"/>
                                  </w:divBdr>
                                  <w:divsChild>
                                    <w:div w:id="1541279497">
                                      <w:marLeft w:val="0"/>
                                      <w:marRight w:val="0"/>
                                      <w:marTop w:val="0"/>
                                      <w:marBottom w:val="0"/>
                                      <w:divBdr>
                                        <w:top w:val="none" w:sz="0" w:space="0" w:color="auto"/>
                                        <w:left w:val="none" w:sz="0" w:space="0" w:color="auto"/>
                                        <w:bottom w:val="none" w:sz="0" w:space="0" w:color="auto"/>
                                        <w:right w:val="none" w:sz="0" w:space="0" w:color="auto"/>
                                      </w:divBdr>
                                      <w:divsChild>
                                        <w:div w:id="354120317">
                                          <w:marLeft w:val="0"/>
                                          <w:marRight w:val="0"/>
                                          <w:marTop w:val="0"/>
                                          <w:marBottom w:val="0"/>
                                          <w:divBdr>
                                            <w:top w:val="none" w:sz="0" w:space="0" w:color="auto"/>
                                            <w:left w:val="none" w:sz="0" w:space="0" w:color="auto"/>
                                            <w:bottom w:val="none" w:sz="0" w:space="0" w:color="auto"/>
                                            <w:right w:val="none" w:sz="0" w:space="0" w:color="auto"/>
                                          </w:divBdr>
                                          <w:divsChild>
                                            <w:div w:id="1375502120">
                                              <w:marLeft w:val="0"/>
                                              <w:marRight w:val="0"/>
                                              <w:marTop w:val="0"/>
                                              <w:marBottom w:val="0"/>
                                              <w:divBdr>
                                                <w:top w:val="none" w:sz="0" w:space="0" w:color="auto"/>
                                                <w:left w:val="none" w:sz="0" w:space="0" w:color="auto"/>
                                                <w:bottom w:val="none" w:sz="0" w:space="0" w:color="auto"/>
                                                <w:right w:val="none" w:sz="0" w:space="0" w:color="auto"/>
                                              </w:divBdr>
                                              <w:divsChild>
                                                <w:div w:id="876160412">
                                                  <w:marLeft w:val="0"/>
                                                  <w:marRight w:val="0"/>
                                                  <w:marTop w:val="0"/>
                                                  <w:marBottom w:val="0"/>
                                                  <w:divBdr>
                                                    <w:top w:val="none" w:sz="0" w:space="0" w:color="auto"/>
                                                    <w:left w:val="none" w:sz="0" w:space="0" w:color="auto"/>
                                                    <w:bottom w:val="none" w:sz="0" w:space="0" w:color="auto"/>
                                                    <w:right w:val="none" w:sz="0" w:space="0" w:color="auto"/>
                                                  </w:divBdr>
                                                  <w:divsChild>
                                                    <w:div w:id="876505026">
                                                      <w:marLeft w:val="0"/>
                                                      <w:marRight w:val="0"/>
                                                      <w:marTop w:val="0"/>
                                                      <w:marBottom w:val="0"/>
                                                      <w:divBdr>
                                                        <w:top w:val="none" w:sz="0" w:space="0" w:color="auto"/>
                                                        <w:left w:val="none" w:sz="0" w:space="0" w:color="auto"/>
                                                        <w:bottom w:val="none" w:sz="0" w:space="0" w:color="auto"/>
                                                        <w:right w:val="none" w:sz="0" w:space="0" w:color="auto"/>
                                                      </w:divBdr>
                                                      <w:divsChild>
                                                        <w:div w:id="18248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7945">
                                              <w:marLeft w:val="0"/>
                                              <w:marRight w:val="0"/>
                                              <w:marTop w:val="0"/>
                                              <w:marBottom w:val="0"/>
                                              <w:divBdr>
                                                <w:top w:val="none" w:sz="0" w:space="0" w:color="auto"/>
                                                <w:left w:val="none" w:sz="0" w:space="0" w:color="auto"/>
                                                <w:bottom w:val="none" w:sz="0" w:space="0" w:color="auto"/>
                                                <w:right w:val="none" w:sz="0" w:space="0" w:color="auto"/>
                                              </w:divBdr>
                                              <w:divsChild>
                                                <w:div w:id="827330462">
                                                  <w:marLeft w:val="0"/>
                                                  <w:marRight w:val="0"/>
                                                  <w:marTop w:val="0"/>
                                                  <w:marBottom w:val="0"/>
                                                  <w:divBdr>
                                                    <w:top w:val="none" w:sz="0" w:space="0" w:color="auto"/>
                                                    <w:left w:val="none" w:sz="0" w:space="0" w:color="auto"/>
                                                    <w:bottom w:val="none" w:sz="0" w:space="0" w:color="auto"/>
                                                    <w:right w:val="none" w:sz="0" w:space="0" w:color="auto"/>
                                                  </w:divBdr>
                                                  <w:divsChild>
                                                    <w:div w:id="205680088">
                                                      <w:marLeft w:val="0"/>
                                                      <w:marRight w:val="0"/>
                                                      <w:marTop w:val="0"/>
                                                      <w:marBottom w:val="0"/>
                                                      <w:divBdr>
                                                        <w:top w:val="none" w:sz="0" w:space="0" w:color="auto"/>
                                                        <w:left w:val="none" w:sz="0" w:space="0" w:color="auto"/>
                                                        <w:bottom w:val="none" w:sz="0" w:space="0" w:color="auto"/>
                                                        <w:right w:val="none" w:sz="0" w:space="0" w:color="auto"/>
                                                      </w:divBdr>
                                                      <w:divsChild>
                                                        <w:div w:id="14868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379194">
          <w:marLeft w:val="0"/>
          <w:marRight w:val="0"/>
          <w:marTop w:val="0"/>
          <w:marBottom w:val="0"/>
          <w:divBdr>
            <w:top w:val="none" w:sz="0" w:space="0" w:color="auto"/>
            <w:left w:val="none" w:sz="0" w:space="0" w:color="auto"/>
            <w:bottom w:val="none" w:sz="0" w:space="0" w:color="auto"/>
            <w:right w:val="none" w:sz="0" w:space="0" w:color="auto"/>
          </w:divBdr>
          <w:divsChild>
            <w:div w:id="974409964">
              <w:marLeft w:val="0"/>
              <w:marRight w:val="0"/>
              <w:marTop w:val="0"/>
              <w:marBottom w:val="0"/>
              <w:divBdr>
                <w:top w:val="none" w:sz="0" w:space="0" w:color="auto"/>
                <w:left w:val="none" w:sz="0" w:space="0" w:color="auto"/>
                <w:bottom w:val="none" w:sz="0" w:space="0" w:color="auto"/>
                <w:right w:val="none" w:sz="0" w:space="0" w:color="auto"/>
              </w:divBdr>
              <w:divsChild>
                <w:div w:id="1399668919">
                  <w:marLeft w:val="0"/>
                  <w:marRight w:val="0"/>
                  <w:marTop w:val="0"/>
                  <w:marBottom w:val="0"/>
                  <w:divBdr>
                    <w:top w:val="none" w:sz="0" w:space="0" w:color="auto"/>
                    <w:left w:val="none" w:sz="0" w:space="0" w:color="auto"/>
                    <w:bottom w:val="none" w:sz="0" w:space="0" w:color="auto"/>
                    <w:right w:val="none" w:sz="0" w:space="0" w:color="auto"/>
                  </w:divBdr>
                  <w:divsChild>
                    <w:div w:id="21331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765143">
      <w:bodyDiv w:val="1"/>
      <w:marLeft w:val="0"/>
      <w:marRight w:val="0"/>
      <w:marTop w:val="0"/>
      <w:marBottom w:val="0"/>
      <w:divBdr>
        <w:top w:val="none" w:sz="0" w:space="0" w:color="auto"/>
        <w:left w:val="none" w:sz="0" w:space="0" w:color="auto"/>
        <w:bottom w:val="none" w:sz="0" w:space="0" w:color="auto"/>
        <w:right w:val="none" w:sz="0" w:space="0" w:color="auto"/>
      </w:divBdr>
    </w:div>
    <w:div w:id="1886260504">
      <w:bodyDiv w:val="1"/>
      <w:marLeft w:val="0"/>
      <w:marRight w:val="0"/>
      <w:marTop w:val="0"/>
      <w:marBottom w:val="0"/>
      <w:divBdr>
        <w:top w:val="none" w:sz="0" w:space="0" w:color="auto"/>
        <w:left w:val="none" w:sz="0" w:space="0" w:color="auto"/>
        <w:bottom w:val="none" w:sz="0" w:space="0" w:color="auto"/>
        <w:right w:val="none" w:sz="0" w:space="0" w:color="auto"/>
      </w:divBdr>
      <w:divsChild>
        <w:div w:id="1997299284">
          <w:marLeft w:val="0"/>
          <w:marRight w:val="0"/>
          <w:marTop w:val="0"/>
          <w:marBottom w:val="0"/>
          <w:divBdr>
            <w:top w:val="none" w:sz="0" w:space="0" w:color="auto"/>
            <w:left w:val="none" w:sz="0" w:space="0" w:color="auto"/>
            <w:bottom w:val="none" w:sz="0" w:space="0" w:color="auto"/>
            <w:right w:val="none" w:sz="0" w:space="0" w:color="auto"/>
          </w:divBdr>
          <w:divsChild>
            <w:div w:id="1838303163">
              <w:marLeft w:val="0"/>
              <w:marRight w:val="0"/>
              <w:marTop w:val="0"/>
              <w:marBottom w:val="0"/>
              <w:divBdr>
                <w:top w:val="none" w:sz="0" w:space="0" w:color="auto"/>
                <w:left w:val="none" w:sz="0" w:space="0" w:color="auto"/>
                <w:bottom w:val="none" w:sz="0" w:space="0" w:color="auto"/>
                <w:right w:val="none" w:sz="0" w:space="0" w:color="auto"/>
              </w:divBdr>
              <w:divsChild>
                <w:div w:id="1546479126">
                  <w:marLeft w:val="0"/>
                  <w:marRight w:val="0"/>
                  <w:marTop w:val="0"/>
                  <w:marBottom w:val="0"/>
                  <w:divBdr>
                    <w:top w:val="none" w:sz="0" w:space="0" w:color="auto"/>
                    <w:left w:val="none" w:sz="0" w:space="0" w:color="auto"/>
                    <w:bottom w:val="none" w:sz="0" w:space="0" w:color="auto"/>
                    <w:right w:val="none" w:sz="0" w:space="0" w:color="auto"/>
                  </w:divBdr>
                  <w:divsChild>
                    <w:div w:id="16101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8166">
      <w:bodyDiv w:val="1"/>
      <w:marLeft w:val="0"/>
      <w:marRight w:val="0"/>
      <w:marTop w:val="0"/>
      <w:marBottom w:val="0"/>
      <w:divBdr>
        <w:top w:val="none" w:sz="0" w:space="0" w:color="auto"/>
        <w:left w:val="none" w:sz="0" w:space="0" w:color="auto"/>
        <w:bottom w:val="none" w:sz="0" w:space="0" w:color="auto"/>
        <w:right w:val="none" w:sz="0" w:space="0" w:color="auto"/>
      </w:divBdr>
      <w:divsChild>
        <w:div w:id="243028230">
          <w:marLeft w:val="0"/>
          <w:marRight w:val="0"/>
          <w:marTop w:val="0"/>
          <w:marBottom w:val="0"/>
          <w:divBdr>
            <w:top w:val="none" w:sz="0" w:space="0" w:color="auto"/>
            <w:left w:val="none" w:sz="0" w:space="0" w:color="auto"/>
            <w:bottom w:val="none" w:sz="0" w:space="0" w:color="auto"/>
            <w:right w:val="none" w:sz="0" w:space="0" w:color="auto"/>
          </w:divBdr>
          <w:divsChild>
            <w:div w:id="988244830">
              <w:marLeft w:val="0"/>
              <w:marRight w:val="0"/>
              <w:marTop w:val="0"/>
              <w:marBottom w:val="0"/>
              <w:divBdr>
                <w:top w:val="none" w:sz="0" w:space="0" w:color="auto"/>
                <w:left w:val="none" w:sz="0" w:space="0" w:color="auto"/>
                <w:bottom w:val="none" w:sz="0" w:space="0" w:color="auto"/>
                <w:right w:val="none" w:sz="0" w:space="0" w:color="auto"/>
              </w:divBdr>
              <w:divsChild>
                <w:div w:id="904796660">
                  <w:marLeft w:val="0"/>
                  <w:marRight w:val="0"/>
                  <w:marTop w:val="0"/>
                  <w:marBottom w:val="0"/>
                  <w:divBdr>
                    <w:top w:val="none" w:sz="0" w:space="0" w:color="auto"/>
                    <w:left w:val="none" w:sz="0" w:space="0" w:color="auto"/>
                    <w:bottom w:val="none" w:sz="0" w:space="0" w:color="auto"/>
                    <w:right w:val="none" w:sz="0" w:space="0" w:color="auto"/>
                  </w:divBdr>
                  <w:divsChild>
                    <w:div w:id="5043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2E61-D4DB-2449-A6F8-C4A94FB3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28</Pages>
  <Words>39068</Words>
  <Characters>222690</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ncelos, Thais</dc:creator>
  <dc:description/>
  <cp:lastModifiedBy>Boyko, James</cp:lastModifiedBy>
  <cp:revision>459</cp:revision>
  <dcterms:created xsi:type="dcterms:W3CDTF">2024-11-11T17:32:00Z</dcterms:created>
  <dcterms:modified xsi:type="dcterms:W3CDTF">2025-06-30T19: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iZygl1jK"/&gt;&lt;style id="http://www.zotero.org/styles/systematic-biology" hasBibliography="1" bibliographyStyleHasBeenSet="1"/&gt;&lt;prefs&gt;&lt;pref name="fieldType" value="Field"/&gt;&lt;/prefs&gt;&lt;/data&gt;</vt:lpwstr>
  </property>
</Properties>
</file>